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0427" w:rsidRPr="0077002F" w:rsidRDefault="00EF667D" w:rsidP="00FC1E9A">
      <w:pPr>
        <w:pStyle w:val="Heading1"/>
        <w:numPr>
          <w:ilvl w:val="0"/>
          <w:numId w:val="0"/>
        </w:numPr>
        <w:spacing w:before="288" w:after="288"/>
        <w:ind w:left="432" w:hanging="432"/>
        <w:rPr>
          <w:color w:val="auto"/>
          <w:lang w:val="en-US" w:bidi="en-US"/>
        </w:rPr>
      </w:pPr>
      <w:r w:rsidRPr="0077002F">
        <w:rPr>
          <w:color w:val="auto"/>
          <w:lang w:val="en-US" w:bidi="en-US"/>
        </w:rPr>
        <w:t>Supplementary</w:t>
      </w:r>
      <w:r w:rsidR="00670427" w:rsidRPr="0077002F">
        <w:rPr>
          <w:color w:val="auto"/>
          <w:lang w:val="en-US" w:bidi="en-US"/>
        </w:rPr>
        <w:t xml:space="preserve"> </w:t>
      </w:r>
      <w:r w:rsidRPr="0077002F">
        <w:rPr>
          <w:color w:val="auto"/>
          <w:lang w:val="en-US" w:bidi="en-US"/>
        </w:rPr>
        <w:t>material</w:t>
      </w:r>
    </w:p>
    <w:p w:rsidR="00DC366A" w:rsidRPr="0077002F" w:rsidRDefault="00DC366A" w:rsidP="00DC366A">
      <w:pPr>
        <w:rPr>
          <w:lang w:val="en-US" w:bidi="en-US"/>
        </w:rPr>
      </w:pPr>
      <w:r w:rsidRPr="0077002F">
        <w:rPr>
          <w:lang w:val="en-US" w:bidi="en-US"/>
        </w:rPr>
        <w:t xml:space="preserve">Calculations: </w:t>
      </w:r>
    </w:p>
    <w:p w:rsidR="00DC366A" w:rsidRPr="0077002F" w:rsidRDefault="00DC366A" w:rsidP="00DC366A">
      <w:pPr>
        <w:spacing w:before="288" w:after="288"/>
        <w:jc w:val="both"/>
        <w:rPr>
          <w:lang w:val="en-US" w:bidi="en-US"/>
        </w:rPr>
      </w:pPr>
      <w:r w:rsidRPr="0077002F">
        <w:rPr>
          <w:lang w:val="en-US" w:bidi="en-US"/>
        </w:rPr>
        <w:t>The publications included in this review all provide their leaching efficiency. Thus, our definition of the corrected recovery efficiency for processes that include leaching is as follows:</w:t>
      </w:r>
    </w:p>
    <w:tbl>
      <w:tblPr>
        <w:tblW w:w="8931" w:type="dxa"/>
        <w:tblLook w:val="0600" w:firstRow="0" w:lastRow="0" w:firstColumn="0" w:lastColumn="0" w:noHBand="1" w:noVBand="1"/>
      </w:tblPr>
      <w:tblGrid>
        <w:gridCol w:w="1815"/>
        <w:gridCol w:w="2171"/>
        <w:gridCol w:w="2966"/>
        <w:gridCol w:w="1979"/>
      </w:tblGrid>
      <w:tr w:rsidR="0077002F" w:rsidRPr="0077002F" w:rsidTr="00DC366A">
        <w:trPr>
          <w:trHeight w:val="312"/>
        </w:trPr>
        <w:tc>
          <w:tcPr>
            <w:tcW w:w="3986" w:type="dxa"/>
            <w:gridSpan w:val="2"/>
          </w:tcPr>
          <w:p w:rsidR="00DC366A" w:rsidRPr="0077002F" w:rsidRDefault="0077002F" w:rsidP="00DC366A">
            <w:pPr>
              <w:spacing w:before="288" w:after="288"/>
              <w:rPr>
                <w:lang w:val="en-US"/>
              </w:rPr>
            </w:pPr>
            <m:oMathPara>
              <m:oMath>
                <m:sSub>
                  <m:sSubPr>
                    <m:ctrlPr>
                      <w:rPr>
                        <w:rFonts w:ascii="Cambria Math" w:hAnsi="Cambria Math"/>
                        <w:lang w:val="en-US" w:bidi="en-US"/>
                      </w:rPr>
                    </m:ctrlPr>
                  </m:sSubPr>
                  <m:e>
                    <m:r>
                      <m:rPr>
                        <m:sty m:val="p"/>
                      </m:rPr>
                      <w:rPr>
                        <w:rFonts w:ascii="Cambria Math" w:hAnsi="Cambria Math"/>
                        <w:lang w:val="en-US"/>
                      </w:rPr>
                      <m:t>R</m:t>
                    </m:r>
                  </m:e>
                  <m:sub>
                    <m:r>
                      <m:rPr>
                        <m:sty m:val="p"/>
                      </m:rPr>
                      <w:rPr>
                        <w:rFonts w:ascii="Cambria Math" w:hAnsi="Cambria Math"/>
                        <w:lang w:val="en-US" w:bidi="en-US"/>
                      </w:rPr>
                      <m:t>Recovery,corrected</m:t>
                    </m:r>
                  </m:sub>
                </m:sSub>
                <m:r>
                  <m:rPr>
                    <m:sty m:val="p"/>
                  </m:rPr>
                  <w:rPr>
                    <w:rFonts w:ascii="Cambria Math" w:hAnsi="Cambria Math"/>
                    <w:lang w:val="en-US"/>
                  </w:rPr>
                  <m:t>=</m:t>
                </m:r>
                <m:f>
                  <m:fPr>
                    <m:ctrlPr>
                      <w:rPr>
                        <w:rFonts w:ascii="Cambria Math" w:hAnsi="Cambria Math"/>
                        <w:lang w:val="en-US" w:bidi="en-US"/>
                      </w:rPr>
                    </m:ctrlPr>
                  </m:fPr>
                  <m:num>
                    <m:sSub>
                      <m:sSubPr>
                        <m:ctrlPr>
                          <w:rPr>
                            <w:rFonts w:ascii="Cambria Math" w:hAnsi="Cambria Math"/>
                            <w:lang w:val="en-US" w:bidi="en-US"/>
                          </w:rPr>
                        </m:ctrlPr>
                      </m:sSubPr>
                      <m:e>
                        <m:r>
                          <m:rPr>
                            <m:sty m:val="p"/>
                          </m:rPr>
                          <w:rPr>
                            <w:rFonts w:ascii="Cambria Math" w:hAnsi="Cambria Math"/>
                            <w:lang w:val="en-US" w:bidi="en-US"/>
                          </w:rPr>
                          <m:t>R</m:t>
                        </m:r>
                      </m:e>
                      <m:sub>
                        <m:r>
                          <m:rPr>
                            <m:sty m:val="p"/>
                          </m:rPr>
                          <w:rPr>
                            <w:rFonts w:ascii="Cambria Math" w:hAnsi="Cambria Math"/>
                            <w:lang w:val="en-US" w:bidi="en-US"/>
                          </w:rPr>
                          <m:t>l</m:t>
                        </m:r>
                      </m:sub>
                    </m:sSub>
                    <m:r>
                      <m:rPr>
                        <m:sty m:val="p"/>
                      </m:rPr>
                      <w:rPr>
                        <w:rFonts w:ascii="Cambria Math" w:hAnsi="Cambria Math"/>
                        <w:lang w:val="en-US" w:bidi="en-US"/>
                      </w:rPr>
                      <m:t xml:space="preserve">· </m:t>
                    </m:r>
                    <m:sSub>
                      <m:sSubPr>
                        <m:ctrlPr>
                          <w:rPr>
                            <w:rFonts w:ascii="Cambria Math" w:hAnsi="Cambria Math"/>
                            <w:lang w:val="en-US" w:bidi="en-US"/>
                          </w:rPr>
                        </m:ctrlPr>
                      </m:sSubPr>
                      <m:e>
                        <m:r>
                          <m:rPr>
                            <m:sty m:val="p"/>
                          </m:rPr>
                          <w:rPr>
                            <w:rFonts w:ascii="Cambria Math" w:hAnsi="Cambria Math"/>
                            <w:lang w:val="en-US" w:bidi="en-US"/>
                          </w:rPr>
                          <m:t>R</m:t>
                        </m:r>
                      </m:e>
                      <m:sub>
                        <m:r>
                          <m:rPr>
                            <m:sty m:val="p"/>
                          </m:rPr>
                          <w:rPr>
                            <w:rFonts w:ascii="Cambria Math" w:hAnsi="Cambria Math"/>
                            <w:lang w:val="en-US" w:bidi="en-US"/>
                          </w:rPr>
                          <m:t>Recovery</m:t>
                        </m:r>
                      </m:sub>
                    </m:sSub>
                  </m:num>
                  <m:den>
                    <m:r>
                      <m:rPr>
                        <m:sty m:val="p"/>
                      </m:rPr>
                      <w:rPr>
                        <w:rFonts w:ascii="Cambria Math" w:hAnsi="Cambria Math"/>
                        <w:lang w:val="en-US" w:bidi="en-US"/>
                      </w:rPr>
                      <m:t>100</m:t>
                    </m:r>
                  </m:den>
                </m:f>
              </m:oMath>
            </m:oMathPara>
          </w:p>
        </w:tc>
        <w:tc>
          <w:tcPr>
            <w:tcW w:w="4945" w:type="dxa"/>
            <w:gridSpan w:val="2"/>
          </w:tcPr>
          <w:p w:rsidR="00DC366A" w:rsidRPr="0077002F" w:rsidRDefault="00DC366A" w:rsidP="00DC366A">
            <w:pPr>
              <w:spacing w:before="288" w:after="288"/>
              <w:jc w:val="right"/>
              <w:rPr>
                <w:lang w:val="en-US" w:bidi="en-US"/>
              </w:rPr>
            </w:pPr>
            <w:r w:rsidRPr="0077002F">
              <w:rPr>
                <w:lang w:val="en-US" w:bidi="en-US"/>
              </w:rPr>
              <w:t>(4)</w:t>
            </w:r>
          </w:p>
        </w:tc>
      </w:tr>
      <w:tr w:rsidR="0077002F" w:rsidRPr="0077002F" w:rsidTr="00DC366A">
        <w:trPr>
          <w:trHeight w:val="190"/>
        </w:trPr>
        <w:tc>
          <w:tcPr>
            <w:tcW w:w="1815" w:type="dxa"/>
          </w:tcPr>
          <w:p w:rsidR="00DC366A" w:rsidRPr="0077002F" w:rsidRDefault="00DC366A" w:rsidP="00DC366A">
            <w:pPr>
              <w:spacing w:before="288" w:after="288"/>
              <w:rPr>
                <w:lang w:val="en-US" w:bidi="en-US"/>
              </w:rPr>
            </w:pPr>
            <w:r w:rsidRPr="0077002F">
              <w:rPr>
                <w:lang w:val="en-US"/>
              </w:rPr>
              <w:t>R</w:t>
            </w:r>
            <w:r w:rsidRPr="0077002F">
              <w:rPr>
                <w:vertAlign w:val="subscript"/>
                <w:lang w:val="en-US"/>
              </w:rPr>
              <w:t>Recovery,</w:t>
            </w:r>
            <w:r w:rsidRPr="0077002F">
              <w:rPr>
                <w:vertAlign w:val="subscript"/>
                <w:lang w:val="en-US" w:bidi="en-US"/>
              </w:rPr>
              <w:t>corrected</w:t>
            </w:r>
            <w:r w:rsidRPr="0077002F">
              <w:rPr>
                <w:lang w:val="en-US" w:bidi="en-US"/>
              </w:rPr>
              <w:t xml:space="preserve"> </w:t>
            </w:r>
          </w:p>
        </w:tc>
        <w:tc>
          <w:tcPr>
            <w:tcW w:w="5137" w:type="dxa"/>
            <w:gridSpan w:val="2"/>
          </w:tcPr>
          <w:p w:rsidR="00DC366A" w:rsidRPr="0077002F" w:rsidRDefault="00DC366A" w:rsidP="00DC366A">
            <w:pPr>
              <w:spacing w:before="288" w:after="288"/>
              <w:rPr>
                <w:lang w:val="en-US" w:bidi="en-US"/>
              </w:rPr>
            </w:pPr>
            <w:r w:rsidRPr="0077002F">
              <w:rPr>
                <w:lang w:val="en-US" w:bidi="en-US"/>
              </w:rPr>
              <w:t>Corrected recovery efficiency</w:t>
            </w:r>
          </w:p>
        </w:tc>
        <w:tc>
          <w:tcPr>
            <w:tcW w:w="1979" w:type="dxa"/>
          </w:tcPr>
          <w:p w:rsidR="00DC366A" w:rsidRPr="0077002F" w:rsidRDefault="00DC366A" w:rsidP="00DC366A">
            <w:pPr>
              <w:spacing w:before="288" w:after="288"/>
              <w:jc w:val="right"/>
              <w:rPr>
                <w:lang w:val="en-US" w:bidi="en-US"/>
              </w:rPr>
            </w:pPr>
            <w:r w:rsidRPr="0077002F">
              <w:rPr>
                <w:lang w:val="en-US" w:bidi="en-US"/>
              </w:rPr>
              <w:t>[%]</w:t>
            </w:r>
          </w:p>
        </w:tc>
      </w:tr>
      <w:tr w:rsidR="0077002F" w:rsidRPr="0077002F" w:rsidTr="00DC366A">
        <w:trPr>
          <w:trHeight w:val="64"/>
        </w:trPr>
        <w:tc>
          <w:tcPr>
            <w:tcW w:w="1815" w:type="dxa"/>
          </w:tcPr>
          <w:p w:rsidR="00DC366A" w:rsidRPr="0077002F" w:rsidRDefault="00DC366A" w:rsidP="00DC366A">
            <w:pPr>
              <w:spacing w:before="288" w:after="288"/>
              <w:rPr>
                <w:lang w:val="en-US" w:bidi="en-US"/>
              </w:rPr>
            </w:pPr>
            <w:r w:rsidRPr="0077002F">
              <w:rPr>
                <w:lang w:val="en-US"/>
              </w:rPr>
              <w:t>R</w:t>
            </w:r>
            <w:r w:rsidRPr="0077002F">
              <w:rPr>
                <w:vertAlign w:val="subscript"/>
                <w:lang w:val="en-US" w:bidi="en-US"/>
              </w:rPr>
              <w:t>L</w:t>
            </w:r>
          </w:p>
        </w:tc>
        <w:tc>
          <w:tcPr>
            <w:tcW w:w="5137" w:type="dxa"/>
            <w:gridSpan w:val="2"/>
          </w:tcPr>
          <w:p w:rsidR="00DC366A" w:rsidRPr="0077002F" w:rsidRDefault="00DC366A" w:rsidP="00DC366A">
            <w:pPr>
              <w:spacing w:before="288" w:after="288"/>
              <w:rPr>
                <w:lang w:val="en-US" w:bidi="en-US"/>
              </w:rPr>
            </w:pPr>
            <w:r w:rsidRPr="0077002F">
              <w:rPr>
                <w:lang w:val="en-US" w:bidi="en-US"/>
              </w:rPr>
              <w:t>Leaching efficiency</w:t>
            </w:r>
          </w:p>
        </w:tc>
        <w:tc>
          <w:tcPr>
            <w:tcW w:w="1979" w:type="dxa"/>
          </w:tcPr>
          <w:p w:rsidR="00DC366A" w:rsidRPr="0077002F" w:rsidRDefault="00DC366A" w:rsidP="00DC366A">
            <w:pPr>
              <w:spacing w:before="288" w:after="288"/>
              <w:jc w:val="right"/>
              <w:rPr>
                <w:lang w:val="en-US" w:bidi="en-US"/>
              </w:rPr>
            </w:pPr>
            <w:r w:rsidRPr="0077002F">
              <w:rPr>
                <w:lang w:val="en-US" w:bidi="en-US"/>
              </w:rPr>
              <w:t>[kg]</w:t>
            </w:r>
          </w:p>
        </w:tc>
      </w:tr>
    </w:tbl>
    <w:p w:rsidR="00DC366A" w:rsidRPr="0077002F" w:rsidRDefault="00DC366A" w:rsidP="00DC366A">
      <w:pPr>
        <w:rPr>
          <w:lang w:val="en-US" w:bidi="en-US"/>
        </w:rPr>
      </w:pPr>
    </w:p>
    <w:p w:rsidR="00670427" w:rsidRPr="0077002F" w:rsidRDefault="00670427" w:rsidP="00670427">
      <w:pPr>
        <w:pStyle w:val="Caption"/>
        <w:keepNext/>
        <w:spacing w:before="288" w:after="288"/>
        <w:rPr>
          <w:rFonts w:asciiTheme="minorHAnsi" w:hAnsiTheme="minorHAnsi"/>
          <w:color w:val="auto"/>
        </w:rPr>
      </w:pPr>
      <w:bookmarkStart w:id="0" w:name="_Ref88478358"/>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1</w:t>
      </w:r>
      <w:r w:rsidRPr="0077002F">
        <w:rPr>
          <w:rFonts w:asciiTheme="minorHAnsi" w:hAnsiTheme="minorHAnsi"/>
          <w:color w:val="auto"/>
        </w:rPr>
        <w:fldChar w:fldCharType="end"/>
      </w:r>
      <w:bookmarkEnd w:id="0"/>
      <w:r w:rsidRPr="0077002F">
        <w:rPr>
          <w:rFonts w:asciiTheme="minorHAnsi" w:hAnsiTheme="minorHAnsi"/>
          <w:color w:val="auto"/>
        </w:rPr>
        <w:t>: Content of all reviews included in this review.</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37"/>
        <w:gridCol w:w="2225"/>
      </w:tblGrid>
      <w:tr w:rsidR="0077002F" w:rsidRPr="0077002F" w:rsidTr="00844D85">
        <w:tc>
          <w:tcPr>
            <w:tcW w:w="7083" w:type="dxa"/>
          </w:tcPr>
          <w:p w:rsidR="00670427" w:rsidRPr="0077002F" w:rsidRDefault="00670427" w:rsidP="00670427">
            <w:pPr>
              <w:spacing w:before="288" w:after="288"/>
            </w:pPr>
            <w:r w:rsidRPr="0077002F">
              <w:t xml:space="preserve">Summary of content </w:t>
            </w:r>
          </w:p>
        </w:tc>
        <w:tc>
          <w:tcPr>
            <w:tcW w:w="1973" w:type="dxa"/>
          </w:tcPr>
          <w:p w:rsidR="00670427" w:rsidRPr="0077002F" w:rsidRDefault="00670427" w:rsidP="00670427">
            <w:pPr>
              <w:spacing w:before="288" w:after="288"/>
            </w:pPr>
            <w:r w:rsidRPr="0077002F">
              <w:t xml:space="preserve">Source </w:t>
            </w:r>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Recycling of LIBs and NiMH using minerals processing operations </w:t>
            </w:r>
          </w:p>
          <w:p w:rsidR="00670427" w:rsidRPr="0077002F" w:rsidRDefault="00670427" w:rsidP="00670427">
            <w:pPr>
              <w:spacing w:before="288" w:after="288"/>
              <w:rPr>
                <w:lang w:val="en-US"/>
              </w:rPr>
            </w:pPr>
            <w:r w:rsidRPr="0077002F">
              <w:rPr>
                <w:lang w:val="en-US"/>
              </w:rPr>
              <w:t>Description state of the art recycling technology (direct physical, pyro- and hydrometallurgical)</w:t>
            </w:r>
          </w:p>
          <w:p w:rsidR="00670427" w:rsidRPr="0077002F" w:rsidRDefault="00670427" w:rsidP="00670427">
            <w:pPr>
              <w:spacing w:before="288" w:after="288"/>
              <w:rPr>
                <w:lang w:val="en-US"/>
              </w:rPr>
            </w:pPr>
            <w:r w:rsidRPr="0077002F">
              <w:rPr>
                <w:lang w:val="en-US"/>
              </w:rPr>
              <w:t xml:space="preserve">Economics of battery recycling </w:t>
            </w:r>
          </w:p>
          <w:p w:rsidR="00670427" w:rsidRPr="0077002F" w:rsidRDefault="00670427" w:rsidP="00670427">
            <w:pPr>
              <w:spacing w:before="288" w:after="288"/>
              <w:rPr>
                <w:lang w:val="en-US"/>
              </w:rPr>
            </w:pPr>
            <w:r w:rsidRPr="0077002F">
              <w:rPr>
                <w:lang w:val="en-US"/>
              </w:rPr>
              <w:t>Proposed combined recycling process for a mixed feed of LIBs and NiMn</w:t>
            </w:r>
          </w:p>
          <w:p w:rsidR="00670427" w:rsidRPr="0077002F" w:rsidRDefault="00670427" w:rsidP="00670427">
            <w:pPr>
              <w:spacing w:before="288" w:after="288"/>
              <w:rPr>
                <w:lang w:val="en-US"/>
              </w:rPr>
            </w:pPr>
            <w:r w:rsidRPr="0077002F">
              <w:rPr>
                <w:lang w:val="en-US"/>
              </w:rPr>
              <w:t>Timeline of innovations of battery recycling processes</w:t>
            </w:r>
          </w:p>
        </w:tc>
        <w:tc>
          <w:tcPr>
            <w:tcW w:w="1973" w:type="dxa"/>
          </w:tcPr>
          <w:p w:rsidR="00670427" w:rsidRPr="0077002F" w:rsidRDefault="00670427" w:rsidP="00670427">
            <w:pPr>
              <w:spacing w:before="288" w:after="288"/>
            </w:pPr>
            <w:r w:rsidRPr="0077002F">
              <w:t>[16-18,121,222,235]</w:t>
            </w:r>
          </w:p>
          <w:sdt>
            <w:sdtPr>
              <w:alias w:val="To edit, see citavi.com/edit"/>
              <w:tag w:val="CitaviPlaceholder#5a40dcc4-f365-4961-8220-dbbf12176874"/>
              <w:id w:val="-1099564441"/>
              <w:placeholder>
                <w:docPart w:val="0A737AC9C545B64688026862EE198647"/>
              </w:placeholder>
            </w:sdtPr>
            <w:sdtEndPr/>
            <w:sdtContent>
              <w:p w:rsidR="00670427" w:rsidRPr="0077002F" w:rsidRDefault="00670427" w:rsidP="00670427">
                <w:pPr>
                  <w:spacing w:before="288" w:after="288"/>
                  <w:rPr>
                    <w:noProof/>
                    <w:lang w:val="en-US"/>
                  </w:rPr>
                </w:pPr>
                <w:r w:rsidRPr="0077002F">
                  <w:rPr>
                    <w:noProof/>
                  </w:rPr>
                  <w:fldChar w:fldCharType="begin"/>
                </w:r>
                <w:r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TQ5ZjY2LTRiZmYtNGJmOS1hMjEzLTdiZjAwOTUzOGE2MiIsIlJhbmdlU3RhcnQiOjQsIlJhbmdlTGVuZ3RoIjo1LCJSZWZlcmVuY2VJZCI6IjdlNDhmZDQ3LWNjYzEtNDc4ZS1iYmM5LTFmOThhYTI1ZDA5NiIsIlJlZmVyZW5jZSI6eyIkaWQiOiIzIiwiJHR5cGUiOiJTd2lzc0FjYWRlbWljLkNpdGF2aS5SZWZlcmVuY2UsIFN3aXNzQWNhZGVtaWMuQ2l0YXZpIiwiQWJzdHJhY3QiOiJ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nigJlzIGVsZWN0cm9seXRlLiBCYXNlZCBvbiB0aGVzZSByZXN1bHRzIGEgZmxvd3NoZWV0IHRvIHJlY3ljbCBlIG1peGVkIHN0cmVhbSBMaUJzLCBhbmQgTmlNSCBiYXR0ZXJ5IHNjcmFwIHdhcyBwcm9wb3NlZC4g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lcXHU4MjE3IHMgZWxlY3Ryb2x5dGUuIEJhc2VkIG9uIHRoZXNlIHJlc3VsdHMgYSBmbG93c2hlZXQgdG8gcmVjeWNsIGUgbWl4ZWQgc3RyZWFtIExpQnMsIGFuZCBOaU1IIGJhdHRlcnkgc2NyYXAgd2FzIHByb3Bvc2VkLiB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IuMTIuMDA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yLjEyLjAwNSIsIlVyaVN0cmluZyI6Imh0dHBzOi8vZG9pLm9yZy8xMC4xMDE2L2oubWluZW5nLjIwMTI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5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w:instrText>
                </w:r>
                <w:r w:rsidRPr="0077002F">
                  <w:rPr>
                    <w:noProof/>
                    <w:lang w:val="en-US"/>
                  </w:rPr>
                  <w:instrText>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TIxLDIyMl0ifV19LCJUYWciOiJDaXRhdmlQbGFjZWhvbGRlciM1YTQwZGNjNC1mMzY1LTQ5NjEtODIyMC1kYmJmMTIxNzY4NzQiLCJUZXh0IjoiWzEyMSwyMjJdIiwiV0FJVmVyc2lvbiI6IjYuOC4wLjAifQ==}</w:instrText>
                </w:r>
                <w:r w:rsidRPr="0077002F">
                  <w:rPr>
                    <w:noProof/>
                  </w:rPr>
                  <w:fldChar w:fldCharType="end"/>
                </w:r>
                <w:r w:rsidRPr="0077002F">
                  <w:rPr>
                    <w:noProof/>
                    <w:lang w:val="en-US"/>
                  </w:rPr>
                  <w:t>[121,222][121,222][18</w:t>
                </w:r>
              </w:p>
              <w:p w:rsidR="00670427" w:rsidRPr="0077002F" w:rsidRDefault="00670427" w:rsidP="00670427">
                <w:pPr>
                  <w:spacing w:before="288" w:after="288"/>
                  <w:rPr>
                    <w:noProof/>
                    <w:lang w:val="en-US"/>
                  </w:rPr>
                </w:pPr>
                <w:r w:rsidRPr="0077002F">
                  <w:rPr>
                    <w:noProof/>
                    <w:lang w:val="en-US"/>
                  </w:rPr>
                  <w:t>,235][17,235][16]</w:t>
                </w:r>
              </w:p>
            </w:sdtContent>
          </w:sdt>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Focuses on recycling of anode material and electrolyte</w:t>
            </w:r>
          </w:p>
          <w:p w:rsidR="00670427" w:rsidRPr="0077002F" w:rsidRDefault="00670427" w:rsidP="00670427">
            <w:pPr>
              <w:spacing w:before="288" w:after="288"/>
              <w:rPr>
                <w:lang w:val="en-US"/>
              </w:rPr>
            </w:pPr>
            <w:r w:rsidRPr="0077002F">
              <w:rPr>
                <w:lang w:val="en-US"/>
              </w:rPr>
              <w:t xml:space="preserve">Recycling capacity with recycling route </w:t>
            </w:r>
          </w:p>
          <w:p w:rsidR="00670427" w:rsidRPr="0077002F" w:rsidRDefault="00670427" w:rsidP="00670427">
            <w:pPr>
              <w:spacing w:before="288" w:after="288"/>
              <w:rPr>
                <w:lang w:val="en-US"/>
              </w:rPr>
            </w:pPr>
            <w:r w:rsidRPr="0077002F">
              <w:rPr>
                <w:lang w:val="en-US"/>
              </w:rPr>
              <w:t>Description state of the art recycling technology (direct physical, pyro- and hydrometallurgical)</w:t>
            </w:r>
          </w:p>
          <w:p w:rsidR="00670427" w:rsidRPr="0077002F" w:rsidRDefault="00670427" w:rsidP="00670427">
            <w:pPr>
              <w:spacing w:before="288" w:after="288"/>
              <w:rPr>
                <w:lang w:val="en-US"/>
              </w:rPr>
            </w:pPr>
            <w:r w:rsidRPr="0077002F">
              <w:rPr>
                <w:lang w:val="en-US"/>
              </w:rPr>
              <w:t xml:space="preserve">Regeneration of anode material and application of recovered anode material </w:t>
            </w:r>
          </w:p>
          <w:p w:rsidR="00670427" w:rsidRPr="0077002F" w:rsidRDefault="00670427" w:rsidP="00670427">
            <w:pPr>
              <w:spacing w:before="288" w:after="288"/>
              <w:rPr>
                <w:lang w:val="en-US"/>
              </w:rPr>
            </w:pPr>
            <w:r w:rsidRPr="0077002F">
              <w:rPr>
                <w:lang w:val="en-US"/>
              </w:rPr>
              <w:t xml:space="preserve">Processes for electrolyte extraction </w:t>
            </w:r>
          </w:p>
          <w:p w:rsidR="00670427" w:rsidRPr="0077002F" w:rsidRDefault="00670427" w:rsidP="00670427">
            <w:pPr>
              <w:spacing w:before="288" w:after="288"/>
              <w:rPr>
                <w:lang w:val="en-US"/>
              </w:rPr>
            </w:pPr>
            <w:r w:rsidRPr="0077002F">
              <w:rPr>
                <w:lang w:val="en-US"/>
              </w:rPr>
              <w:t xml:space="preserve">Industrial implementation </w:t>
            </w:r>
          </w:p>
          <w:p w:rsidR="00670427" w:rsidRPr="0077002F" w:rsidRDefault="00670427" w:rsidP="00670427">
            <w:pPr>
              <w:spacing w:before="288" w:after="288"/>
              <w:rPr>
                <w:lang w:val="en-US"/>
              </w:rPr>
            </w:pPr>
            <w:r w:rsidRPr="0077002F">
              <w:rPr>
                <w:lang w:val="en-US"/>
              </w:rPr>
              <w:t xml:space="preserve">LCA modeling approaches </w:t>
            </w:r>
          </w:p>
        </w:tc>
        <w:tc>
          <w:tcPr>
            <w:tcW w:w="1973" w:type="dxa"/>
          </w:tcPr>
          <w:p w:rsidR="00670427" w:rsidRPr="0077002F" w:rsidRDefault="0077002F" w:rsidP="00670427">
            <w:pPr>
              <w:spacing w:before="288" w:after="288"/>
              <w:rPr>
                <w:lang w:val="en-US"/>
              </w:rPr>
            </w:pPr>
            <w:sdt>
              <w:sdtPr>
                <w:alias w:val="To edit, see citavi.com/edit"/>
                <w:tag w:val="CitaviPlaceholder#dca99501-3a76-43eb-82fe-09f2fa501cd6"/>
                <w:id w:val="-742564867"/>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</w:instrText>
                </w:r>
                <w:r w:rsidR="00670427" w:rsidRPr="0077002F">
                  <w:rPr>
                    <w:noProof/>
                  </w:rPr>
                  <w:instrText>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HdhZ25lcndlXFxBcHBEYXRhXFxMb2NhbFxcVGVtcFxcb3RicHRuMjMuanBnIiwiVXJpU3RyaW5nIjoiZjYxOTBiN2UtZjkyNy00NDIxLWIwZDAtYjJjYTRhODFlMz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BjMDQ5ND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IxL2Fjc3N1c2NoZW1lbmcuMGMwNDk0MCIsIlVyaVN0cmluZyI6Imh0dHBzOi8vZG9pLm9yZy8xMC4xMDIxL2Fjc3N1c2NoZW1lbmcuMGMwNDk0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dHRoaWFzIiwiTGFzdE5hbWUiOiJCdWNoZXJ0IiwiUHJvdGVjdGVkIjpmYWxzZSwiU2V4IjoyLCJDcmVhdGVkQnkiOiJfQWxiZXJ0LUphbiB2YW4gWnVpbGljaGVtIiwiQ3JlYXRlZE9uIjoiMjAyMS0wNS0xMlQxMjo1OTowMCIsIk1vZGlmaWVkQnkiOiJfQWxiZXJ0LUphbiB2YW4gWnVpbGljaGVtIiwiSWQiOiJiZDIyMjZjMS1kYzE5LTRlNTItOTM5Yy1kZTRjMTQ1ZjI0YzQiLCJNb2RpZmllZE9uIjoiMjAyMS0wNS0xMlQxMjo1OTowMCIsIlByb2plY3QiOnsiJHJlZiI6IjUifX0seyIkaWQiOiIyMy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I0IiwiJHR5cGUiOiJTd2lzc0FjYWRlbWljLkNpdGF2aS5MaW5rZWRSZXNvdXJjZSwgU3dpc3NBY2FkZW1pYy5DaXRhdmkiLCJMaW5rZWRSZXNvdXJjZVR5cGUiOjIsIk9yaWdpbmFsU3RyaW5nIjoiQzpcXFVzZXJzXFxBSiB2YW4gWnVpbGljaGVtXFxBcHBEYXRhXFxMb2NhbFxcVGVtcFxcd3hyZ3UxcG4uanBnIiwiVXJpU3RyaW5nIjoiMjczZWE4OTQtYzY2Mi00NGVhLTg4NmEtODQ1YjQzODg1Zjc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w:instrText>
                </w:r>
                <w:r w:rsidR="00670427" w:rsidRPr="0077002F">
                  <w:rPr>
                    <w:noProof/>
                    <w:lang w:val="en-US"/>
                  </w:rPr>
                  <w:instrText>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}</w:instrText>
                </w:r>
                <w:r w:rsidR="00670427" w:rsidRPr="0077002F">
                  <w:rPr>
                    <w:noProof/>
                  </w:rPr>
                  <w:fldChar w:fldCharType="separate"/>
                </w:r>
                <w:r w:rsidR="00670427" w:rsidRPr="0077002F">
                  <w:rPr>
                    <w:noProof/>
                    <w:lang w:val="en-US"/>
                  </w:rPr>
                  <w:t>[96,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Focuses on hydrometallurgical process </w:t>
            </w:r>
          </w:p>
          <w:p w:rsidR="00670427" w:rsidRPr="0077002F" w:rsidRDefault="00670427" w:rsidP="00670427">
            <w:pPr>
              <w:spacing w:before="288" w:after="288"/>
              <w:rPr>
                <w:lang w:val="en-US"/>
              </w:rPr>
            </w:pPr>
            <w:r w:rsidRPr="0077002F">
              <w:rPr>
                <w:lang w:val="en-US"/>
              </w:rPr>
              <w:t xml:space="preserve">Provides environmental and economical perspective </w:t>
            </w:r>
          </w:p>
          <w:p w:rsidR="00670427" w:rsidRPr="0077002F" w:rsidRDefault="00670427" w:rsidP="00670427">
            <w:pPr>
              <w:spacing w:before="288" w:after="288"/>
              <w:rPr>
                <w:lang w:val="en-US"/>
              </w:rPr>
            </w:pPr>
            <w:r w:rsidRPr="0077002F">
              <w:rPr>
                <w:lang w:val="en-US"/>
              </w:rPr>
              <w:t xml:space="preserve">Describes different commercial processes </w:t>
            </w:r>
          </w:p>
        </w:tc>
        <w:tc>
          <w:tcPr>
            <w:tcW w:w="1973" w:type="dxa"/>
          </w:tcPr>
          <w:p w:rsidR="00670427" w:rsidRPr="0077002F" w:rsidRDefault="0077002F" w:rsidP="00670427">
            <w:pPr>
              <w:spacing w:before="288" w:after="288"/>
              <w:rPr>
                <w:lang w:val="en-US"/>
              </w:rPr>
            </w:pPr>
            <w:sdt>
              <w:sdtPr>
                <w:alias w:val="To edit, see citavi.com/edit"/>
                <w:tag w:val="CitaviPlaceholder#70f0fd5a-7ee1-4ce8-af19-f4a7120a7edb"/>
                <w:id w:val="401260384"/>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jAxMjcyLTc2NGUtNDU2NS04NTQ0LWNkNTI3ZmUzMjYyYiIsIlJhbmdlTGVuZ3RoIjozLCJSZWZlcmVuY2VJZCI6IjBhNDI0ODgzLWE0ZTUtNDQxNS04OTUyLWMzM2VjYWEyMWI1NiIsIlJlZmVyZW5jZSI6eyIkaWQiOiIz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QiLCIkdHlwZSI6IlN3aXNzQWNhZGVtaWMuQ2l0YXZpLlBlcnNvbiwgU3dpc3NBY2FkZW1pYy5DaXRhdmkiLCJGaXJzdE5hbWUiOiJFLiIsIkxhc3ROYW1lIjoiQXNhZGkgRGFsaW5pIiwiUHJvdGVjdGVkIjpmYWxzZSwiU2V4IjowLCJDcmVhdGVkQnkiOiJfUm9uamEgV2</w:instrText>
                </w:r>
                <w:r w:rsidR="00670427" w:rsidRPr="0077002F">
                  <w:rPr>
                    <w:noProof/>
                  </w:rPr>
                  <w:instrText>FnbmVyLVdlbnoiLCJDcmVhdGVkT24iOiIyMDIwLTExLTA1VDE0OjIzOjU0IiwiTW9kaWZpZWRCeSI6Il9Sb25qYSBXYWduZXItV2VueiIsIklkIjoiZGEwYzI4ZDYtZTlmNy00MWEyLTk0YTEtOTc3NTQ0Y2Q1ZWJiIiwiTW9kaWZpZWRPbiI6IjIwMjAtMTEtMDVUMTQ6MjM6NTQiLCJQcm9qZWN0Ijp7IiRpZCI6IjUiLCIkdHlwZSI6IlN3aXNzQWNhZGVtaWMuQ2l0YXZpLlByb2plY3QsIFN3aXNzQWNhZGVtaWMuQ2l0YXZpIn19LHsiJGlkIjoiNi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y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giLCIkdHlwZSI6IlN3aXNzQWNhZGVtaWMuQ2l0YXZpLlBlcnNvbiwgU3dpc3NBY2FkZW1pYy5DaXRhdmkiLCJGaXJzdE5hbWUiOiJNLiIsIkxhc3ROYW1lIjoiR29vZGFyemkiLCJQcm90ZWN0ZWQiOmZhbHNlLCJTZXgiOjAsIkNyZWF0ZWRCeSI6Il9Sb25qYSBXYWduZXItV2VueiIsIkNyZWF0ZWRPbiI6IjIwMjAtMTEtMDVUMTQ6MjM6NTQiLCJNb2RpZmllZEJ5IjoiX1JvbmphIFdhZ25lci1XZW56IiwiSWQiOiIzNzlkMDczNi0wNTllLTQ4NzItOWI4NS05NzdjNWIxMzcyMWIiLCJNb2RpZmllZE9uIjoiMjAyMC0xMS0wNVQxNDoyMz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LHsiJGlkIjoiMTUiLCIkdHlwZSI6IlN3aXNzQWNhZGVtaWMuQ2l0YXZpLkNpdGF0aW9ucy5Xb3JkUGxhY2Vob2xkZXJFbnRyeSwgU3dpc3NBY2FkZW1pYy5DaXRhdmkiLCJJZCI6IjA0NmZmY2FmLTNhM2QtNGE5YS1hOWRiLTViM2RkOGI5MDdiMyIsIlJhbmdlU3RhcnQiOjMsIlJhbmdlTGVuZ3RoIjo1LCJSZWZlcmVuY2VJZCI6IjI3M2VhODk0LWM2NjItNDRlYS04ODZhLTg0NWI0Mzg4NWY3M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hdHRoaWFzIiwiTGFzdE5hbWUiOiJCdWNoZXJ0IiwiUHJvdGVjdGVkIjpmYWxzZSwiU2V4IjoyLCJDcmVhdGVkQnkiOiJfQWxiZXJ0LUphbiB2YW4gWnVpbGljaGVtIiwiQ3JlYXRlZE9uIjoiMjAyMS0wNS0xMlQxMjo1OTowMCIsIk1vZGlmaWVkQnkiOiJfQWxiZXJ0LUphbiB2YW4gWnVpbGljaGVtIiwiSWQiOiJiZDIyMjZjMS1kYzE5LTRlNTItOTM5Yy1kZTRjMTQ1ZjI0YzQiLCJNb2RpZmllZE9uIjoiMjAyMS0wNS0xMlQxMjo1OTowMCIsIlByb2plY3QiOnsiJHJlZiI6IjUifX0seyIkaWQiOiIxOC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BSiB2YW4gWnVpbGljaGVtXFxBcHBEYXRhXFxMb2NhbFxcVGVtcFxcd3hyZ3UxcG4uanBnIiwiVXJpU3RyaW5nIjoiMjczZWE4OTQtYzY2Mi00NGVhLTg4NmEtODQ1YjQzODg1Zj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w:instrText>
                </w:r>
                <w:r w:rsidR="00670427" w:rsidRPr="0077002F">
                  <w:rPr>
                    <w:noProof/>
                    <w:lang w:val="en-US"/>
                  </w:rPr>
                  <w:instrText>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UwLDEyMV0ifV19LCJUYWciOiJDaXRhdmlQbGFjZWhvbGRlciM3MGYwZmQ1YS03ZWUxLTRjZTgtYWYxOS1mNGE3MTIwYTdlZGIiLCJUZXh0IjoiWzUwLDEyMV0iLCJXQUlWZXJzaW9uIjoiNi44LjAuMCJ9}</w:instrText>
                </w:r>
                <w:r w:rsidR="00670427" w:rsidRPr="0077002F">
                  <w:rPr>
                    <w:noProof/>
                  </w:rPr>
                  <w:fldChar w:fldCharType="separate"/>
                </w:r>
                <w:r w:rsidR="00670427" w:rsidRPr="0077002F">
                  <w:rPr>
                    <w:noProof/>
                    <w:lang w:val="en-US"/>
                  </w:rPr>
                  <w:t>[50,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Focuses on pyrometallurgical recycling of LIB, Ni-Cd and Ni-MH</w:t>
            </w:r>
          </w:p>
        </w:tc>
        <w:tc>
          <w:tcPr>
            <w:tcW w:w="1973" w:type="dxa"/>
          </w:tcPr>
          <w:p w:rsidR="00670427" w:rsidRPr="0077002F" w:rsidRDefault="0077002F" w:rsidP="00670427">
            <w:pPr>
              <w:spacing w:before="288" w:after="288"/>
              <w:rPr>
                <w:lang w:val="en-US"/>
              </w:rPr>
            </w:pPr>
            <w:sdt>
              <w:sdtPr>
                <w:alias w:val="To edit, see citavi.com/edit"/>
                <w:tag w:val="CitaviPlaceholder#4a6241de-1985-4860-9a02-8cb7ec4bbf21"/>
                <w:id w:val="94798199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</w:instrText>
                </w:r>
                <w:r w:rsidR="00670427" w:rsidRPr="0077002F">
                  <w:rPr>
                    <w:noProof/>
                  </w:rPr>
                  <w:instrText>hbCBtZXRob2RzIG9mIHJlY3ljbGluZyBvZiB0aGUgcmVjaGFyZ2VhYmxlIGJhdHRlcmllcyBhcmUgc3VtbWFyaXplZC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N1cnJlbnQgT3BpbmlvbiBpbiBHcmVlbiBhbmQgU3VzdGFpbmFibGUgQ2hlbWlzdHJ5LCAyNCAoMjAyMCkgMjYtMzEuIGRvaToxMC4xMDE2L2ouY29nc2MuMjAyMC4wMS4wMDU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lzIGJyaWVmIGFydGljbGUgcmV2aWV3IGRpc2N1c3NlcyB0aGUgYXZhaWxhYmxlIHB5cm9tZXRhbGx1cmdpY2FsIG1ldGhvZHMgZm9yIHJlY3ljbGluZyBvZiByZWNoYXJnZWFibGUgYmF0dGVyaWVzIGluY2x1ZGluZyBMaS1pb24sIE5pXFx1ODIxMSBDZCBhbmQgTmlcXHU4MjExIE1IIGJhdHRlcmllcy4gT3dpbmcgdG8gdGhlIGV4cG9uZW50aWFsbHkgZ3Jvd2luZyBpbnRlcmVzdCBmb3IgdXNpbmcgcG9ydGFibGUgZWxlY3Ryb25pYyBkZXZpY2VzIGFuZCB2ZWhpY2xlcywgcmVjaGFyZ2VhYmxlIGJhdHRlcmllcyBoYXZlIGF0dHJhY3RlZCBzaWduaWZpY2FudCBhdHRlbn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hb2lqdTNybC5qcGciLCJVcmlTdHJpbmciOiIxNzBhYTA3MS0xZWU5LTQ5NjYtYmQyNC1hYjVmMTJhYzdhM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nc2MuMjAyMC4wMS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c2MuMjAyMC4wMS4wMDUiLCJVcmlTdHJpbmciOiJodHRwczovL2RvaS5vcmcvMTAuMTAxNi9qLmNvZ3NjLjIwMjAuMDE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5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UsMTIxXSJ9XX0sIlRhZyI6IkNpdGF2aVBsYWNlaG9sZGVyIzRhNjI0MWRlLTE5ODUtNDg2MC05YTAyLThjYjdlYzRiYmYyMSIsIlRleHQiOiJbMzUsMTIxXSIsIldBSVZlcnNpb24iOiI2LjguMC4wIn0=}</w:instrText>
                </w:r>
                <w:r w:rsidR="00670427" w:rsidRPr="0077002F">
                  <w:rPr>
                    <w:noProof/>
                  </w:rPr>
                  <w:fldChar w:fldCharType="separate"/>
                </w:r>
                <w:r w:rsidR="00670427" w:rsidRPr="0077002F">
                  <w:rPr>
                    <w:noProof/>
                    <w:lang w:val="en-US"/>
                  </w:rPr>
                  <w:t>[35,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Evaluation of sustainable benefits of LIB recycling </w:t>
            </w:r>
          </w:p>
          <w:p w:rsidR="00670427" w:rsidRPr="0077002F" w:rsidRDefault="00670427" w:rsidP="00670427">
            <w:pPr>
              <w:spacing w:before="288" w:after="288"/>
              <w:rPr>
                <w:lang w:val="en-US"/>
              </w:rPr>
            </w:pPr>
            <w:r w:rsidRPr="0077002F">
              <w:rPr>
                <w:lang w:val="en-US"/>
              </w:rPr>
              <w:t>Description state of the art recycling technology (direct physical, pyro- and hydrometallurgical)</w:t>
            </w:r>
          </w:p>
          <w:p w:rsidR="00670427" w:rsidRPr="0077002F" w:rsidRDefault="00670427" w:rsidP="00670427">
            <w:pPr>
              <w:spacing w:before="288" w:after="288"/>
              <w:rPr>
                <w:lang w:val="en-US"/>
              </w:rPr>
            </w:pPr>
            <w:r w:rsidRPr="0077002F">
              <w:rPr>
                <w:lang w:val="en-US"/>
              </w:rPr>
              <w:t xml:space="preserve">Battery marking for the identification of the cathode material by means of Battery identity global passport </w:t>
            </w:r>
          </w:p>
        </w:tc>
        <w:tc>
          <w:tcPr>
            <w:tcW w:w="1973" w:type="dxa"/>
          </w:tcPr>
          <w:p w:rsidR="00670427" w:rsidRPr="0077002F" w:rsidRDefault="0077002F" w:rsidP="00670427">
            <w:pPr>
              <w:spacing w:before="288" w:after="288"/>
              <w:rPr>
                <w:lang w:val="en-US"/>
              </w:rPr>
            </w:pPr>
            <w:sdt>
              <w:sdtPr>
                <w:alias w:val="To edit, see citavi.com/edit"/>
                <w:tag w:val="CitaviPlaceholder#f0e94323-56f1-449b-8191-b25d7ac77797"/>
                <w:id w:val="1166445471"/>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TdlNjg0LWUwNzAtNGE2Zi1iYWFmLTgxNWY3ZWM1ZWYxYyIsIlJhbmdlU3RhcnQiOjQsIlJhbmdlTGVuZ3RoIjo1LCJSZWZlcmVuY2VJZCI6IjBiOTMwOThmLWVjOGYtNDhlNS05NmMzLWZhMzNkNzE0ZTZ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9jYWkiLCJMYXN0TmFtZSI6IkJhaSIsIlByb3RlY3RlZCI6ZmFsc2UsIlNleCI6MCwiQ3JlYXRlZEJ5IjoiX1JvbmphIFdhZ25lci1XZW56IiwiQ3JlYXRlZE9uIjoiMjAyMS0wNy0yM1QxMjozMzozMCIsIk1vZGlmaWVkQnkiOiJfUm9uamEgV2FnbmVyLVdlbnoiLCJJZCI6IjUwOGZiOGVkLTJhM2ItNGRhYS1hNDJiLWFjNjY5NWIyYWExYiIsIk1vZGlmaWVkT24iOiIyMDIxLTA3LTIzVDEyOjMzOjMwIiwiUHJvamVjdCI6eyIkaWQiOiI1IiwiJHR5cGUiOiJTd2lzc0FjYWRlbWljLkNpdGF2aS5Qcm9qZWN0LCBTd2lzc0FjYWRlbWljLkNpdGF2aSJ9fSx7IiRpZCI6IjYiLCIkdHlwZSI6IlN3aXNzQWNhZG</w:instrText>
                </w:r>
                <w:r w:rsidR="00670427" w:rsidRPr="0077002F">
                  <w:rPr>
                    <w:noProof/>
                  </w:rPr>
                  <w:instrText>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hdHRvZC4yMDIwLjA5LjAwMSIsIlVyaVN0cmluZyI6Imh0dHBzOi8vZG9pLm9yZy8xMC4xMDE2L2oubWF0dG9kLjIwMjAuMDk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4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w:instrText>
                </w:r>
                <w:r w:rsidR="00670427" w:rsidRPr="0077002F">
                  <w:rPr>
                    <w:noProof/>
                    <w:lang w:val="en-US"/>
                  </w:rPr>
                  <w:instrText>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IxLDI1OF0ifV19LCJUYWciOiJDaXRhdmlQbGFjZWhvbGRlciNmMGU5NDMyMy01NmYxLTQ0OWItODE5MS1iMjVkN2FjNzc3OTciLCJUZXh0IjoiWzEyMSwyNThdIiwiV0FJVmVyc2lvbiI6IjYuOC4wLjAifQ==}</w:instrText>
                </w:r>
                <w:r w:rsidR="00670427" w:rsidRPr="0077002F">
                  <w:rPr>
                    <w:noProof/>
                  </w:rPr>
                  <w:fldChar w:fldCharType="separate"/>
                </w:r>
                <w:r w:rsidR="00670427" w:rsidRPr="0077002F">
                  <w:rPr>
                    <w:noProof/>
                    <w:lang w:val="en-US"/>
                  </w:rPr>
                  <w:t>[121,258]</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Focuses on pyro- and hydrometallurgical processes </w:t>
            </w:r>
          </w:p>
          <w:p w:rsidR="00670427" w:rsidRPr="0077002F" w:rsidRDefault="00670427" w:rsidP="00670427">
            <w:pPr>
              <w:spacing w:before="288" w:after="288"/>
              <w:rPr>
                <w:lang w:val="en-US"/>
              </w:rPr>
            </w:pPr>
            <w:r w:rsidRPr="0077002F">
              <w:rPr>
                <w:lang w:val="en-US"/>
              </w:rPr>
              <w:t xml:space="preserve">Detailed battery composition </w:t>
            </w:r>
          </w:p>
          <w:p w:rsidR="00670427" w:rsidRPr="0077002F" w:rsidRDefault="00670427" w:rsidP="00670427">
            <w:pPr>
              <w:spacing w:before="288" w:after="288"/>
              <w:rPr>
                <w:lang w:val="en-US"/>
              </w:rPr>
            </w:pPr>
            <w:r w:rsidRPr="0077002F">
              <w:rPr>
                <w:lang w:val="en-US"/>
              </w:rPr>
              <w:t>Describes different commercial processes</w:t>
            </w:r>
          </w:p>
          <w:p w:rsidR="00670427" w:rsidRPr="0077002F" w:rsidRDefault="00670427" w:rsidP="00670427">
            <w:pPr>
              <w:spacing w:before="288" w:after="288"/>
              <w:rPr>
                <w:lang w:val="en-US"/>
              </w:rPr>
            </w:pPr>
            <w:r w:rsidRPr="0077002F">
              <w:rPr>
                <w:lang w:val="en-US"/>
              </w:rPr>
              <w:t xml:space="preserve">Discusses robustness and economics </w:t>
            </w:r>
          </w:p>
        </w:tc>
        <w:tc>
          <w:tcPr>
            <w:tcW w:w="1973" w:type="dxa"/>
          </w:tcPr>
          <w:p w:rsidR="00670427" w:rsidRPr="0077002F" w:rsidRDefault="0077002F" w:rsidP="00670427">
            <w:pPr>
              <w:spacing w:before="288" w:after="288"/>
              <w:rPr>
                <w:lang w:val="en-US"/>
              </w:rPr>
            </w:pPr>
            <w:sdt>
              <w:sdtPr>
                <w:alias w:val="To edit, see citavi.com/edit"/>
                <w:tag w:val="CitaviPlaceholder#e50810f5-2798-4932-b68f-d4e031b7de0f"/>
                <w:id w:val="-1446691172"/>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DkxYjlhLTIyNzctNGEwZC1iMGUyLTI3MGM2YTY5YjMzYyIsIlJhbmdlU3RhcnQiOjQsIlJhbmdlTGVuZ3RoIjo1LCJSZWZlcmVuY2VJZCI6IjQ5MmY0ZGNjLWMzYTYtNDA1OC1iZDM0LTFlZGQ2N2QwYjk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</w:instrText>
                </w:r>
                <w:r w:rsidR="00670427" w:rsidRPr="0077002F">
                  <w:rPr>
                    <w:noProof/>
                  </w:rPr>
                  <w:instrText>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1ldDEwMDgxMTA3IiwiVXJpU3RyaW5nIjoiaHR0cHM6Ly9kb2kub3JnLzEwLjMzOTAvbWV0MTAwODE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TU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MjEsMjU5XSJ9XX0sIlRhZyI6IkNpdGF2aVBsYWNlaG9sZGVyI2U1MDgxMGY1LTI3OTgtNDkzMi1iNjhmLWQ0ZTAzMWI3ZGUwZiIsIlRleHQiOiJbMTIxLDI1OV0iLCJXQUlWZXJzaW9uIjoiNi44LjAuMCJ9}</w:instrText>
                </w:r>
                <w:r w:rsidR="00670427" w:rsidRPr="0077002F">
                  <w:rPr>
                    <w:noProof/>
                  </w:rPr>
                  <w:fldChar w:fldCharType="separate"/>
                </w:r>
                <w:r w:rsidR="00670427" w:rsidRPr="0077002F">
                  <w:rPr>
                    <w:noProof/>
                    <w:lang w:val="en-US"/>
                  </w:rPr>
                  <w:t>[121,259]</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Perspective on needs of finding solutions on the growing amount on end of life LIBs</w:t>
            </w:r>
          </w:p>
          <w:p w:rsidR="00670427" w:rsidRPr="0077002F" w:rsidRDefault="00670427" w:rsidP="00670427">
            <w:pPr>
              <w:spacing w:before="288" w:after="288"/>
              <w:rPr>
                <w:lang w:val="en-US"/>
              </w:rPr>
            </w:pPr>
            <w:r w:rsidRPr="0077002F">
              <w:rPr>
                <w:lang w:val="en-US"/>
              </w:rPr>
              <w:t>Market and global mining of resources</w:t>
            </w:r>
          </w:p>
          <w:p w:rsidR="00670427" w:rsidRPr="0077002F" w:rsidRDefault="00670427" w:rsidP="00670427">
            <w:pPr>
              <w:spacing w:before="288" w:after="288"/>
              <w:rPr>
                <w:lang w:val="en-US"/>
              </w:rPr>
            </w:pPr>
            <w:r w:rsidRPr="0077002F">
              <w:rPr>
                <w:lang w:val="en-US"/>
              </w:rPr>
              <w:t>Repurposing LIBs</w:t>
            </w:r>
          </w:p>
          <w:p w:rsidR="00670427" w:rsidRPr="0077002F" w:rsidRDefault="00670427" w:rsidP="00670427">
            <w:pPr>
              <w:spacing w:before="288" w:after="288"/>
              <w:rPr>
                <w:lang w:val="en-US"/>
              </w:rPr>
            </w:pPr>
            <w:r w:rsidRPr="0077002F">
              <w:rPr>
                <w:lang w:val="en-US"/>
              </w:rPr>
              <w:t>Description state of the art recycling technology (direct physical, pyro- and hydrometallurgical)</w:t>
            </w:r>
          </w:p>
        </w:tc>
        <w:tc>
          <w:tcPr>
            <w:tcW w:w="1973" w:type="dxa"/>
          </w:tcPr>
          <w:p w:rsidR="00670427" w:rsidRPr="0077002F" w:rsidRDefault="0077002F" w:rsidP="00670427">
            <w:pPr>
              <w:spacing w:before="288" w:after="288"/>
              <w:rPr>
                <w:lang w:val="en-US"/>
              </w:rPr>
            </w:pPr>
            <w:sdt>
              <w:sdtPr>
                <w:alias w:val="To edit, see citavi.com/edit"/>
                <w:tag w:val="CitaviPlaceholder#42a5de6a-6e20-4dd0-9a37-e99edf84bc08"/>
                <w:id w:val="-1290670544"/>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</w:instrText>
                </w:r>
                <w:r w:rsidR="00670427" w:rsidRPr="0077002F">
                  <w:rPr>
                    <w:noProof/>
                  </w:rPr>
                  <w:instrText>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dWxlLjIwMTkuMDkuMDE0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vdWxlLjIwMTkuMDkuMDE0IiwiVXJpU3RyaW5nIjoiaHR0cHM6Ly9kb2kub3JnLzEwLjEwMTYvai5qb3VsZS4yMDE5LjA5LjAx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Iy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jM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UiLCJDb3VudCI6MSwiVGV4dFVuaXRzIjpbeyIkaWQiOiIyNiIsIkZvbnRTdHlsZSI6eyIkaWQiOiIyNyIsIk5ldXRyYWwiOnRydWV9LCJSZWFkaW5nT3JkZXIiOjEsIlRleHQiOiJbOTcsMTIxXSJ9XX0sIlRhZyI6IkNpdGF2aVBsYWNlaG9sZGVyIzQyYTVkZTZhLTZlMjAtNGRkMC05YTM3LWU5OWVkZjg0YmMwOCIsIlRleHQiOiJbOTcsMTIxXSIsIldBSVZlcnNpb24iOiI2LjguMC4wIn0=}</w:instrText>
                </w:r>
                <w:r w:rsidR="00670427" w:rsidRPr="0077002F">
                  <w:rPr>
                    <w:noProof/>
                  </w:rPr>
                  <w:fldChar w:fldCharType="separate"/>
                </w:r>
                <w:r w:rsidR="00670427" w:rsidRPr="0077002F">
                  <w:rPr>
                    <w:noProof/>
                    <w:lang w:val="en-US"/>
                  </w:rPr>
                  <w:t>[97,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Description state of the art recycling technology (direct physical, pyro- </w:t>
            </w:r>
            <w:bookmarkStart w:id="1" w:name="OLE_LINK12"/>
            <w:bookmarkStart w:id="2" w:name="OLE_LINK13"/>
            <w:r w:rsidRPr="0077002F">
              <w:rPr>
                <w:lang w:val="en-US"/>
              </w:rPr>
              <w:t>and hydrometallurgical</w:t>
            </w:r>
            <w:bookmarkEnd w:id="1"/>
            <w:bookmarkEnd w:id="2"/>
            <w:r w:rsidRPr="0077002F">
              <w:rPr>
                <w:lang w:val="en-US"/>
              </w:rPr>
              <w:t>)</w:t>
            </w:r>
          </w:p>
          <w:p w:rsidR="00670427" w:rsidRPr="0077002F" w:rsidRDefault="00670427" w:rsidP="00670427">
            <w:pPr>
              <w:spacing w:before="288" w:after="288"/>
              <w:rPr>
                <w:lang w:val="en-US"/>
              </w:rPr>
            </w:pPr>
            <w:r w:rsidRPr="0077002F">
              <w:rPr>
                <w:lang w:val="en-US"/>
              </w:rPr>
              <w:t>Development of the LIB technology</w:t>
            </w:r>
          </w:p>
          <w:p w:rsidR="00670427" w:rsidRPr="0077002F" w:rsidRDefault="00670427" w:rsidP="00670427">
            <w:pPr>
              <w:spacing w:before="288" w:after="288"/>
              <w:rPr>
                <w:lang w:val="en-US"/>
              </w:rPr>
            </w:pPr>
            <w:r w:rsidRPr="0077002F">
              <w:rPr>
                <w:lang w:val="en-US"/>
              </w:rPr>
              <w:t>Hazards in LIB recycling processes such as thermal runaway</w:t>
            </w:r>
          </w:p>
          <w:p w:rsidR="00670427" w:rsidRPr="0077002F" w:rsidRDefault="00670427" w:rsidP="00670427">
            <w:pPr>
              <w:spacing w:before="288" w:after="288"/>
              <w:rPr>
                <w:lang w:val="en-US"/>
              </w:rPr>
            </w:pPr>
            <w:r w:rsidRPr="0077002F">
              <w:rPr>
                <w:lang w:val="en-US"/>
              </w:rPr>
              <w:t xml:space="preserve">Integrating pyro- and hydrometallurgical route in circular economy </w:t>
            </w:r>
          </w:p>
        </w:tc>
        <w:tc>
          <w:tcPr>
            <w:tcW w:w="1973" w:type="dxa"/>
          </w:tcPr>
          <w:p w:rsidR="00670427" w:rsidRPr="0077002F" w:rsidRDefault="0077002F" w:rsidP="00670427">
            <w:pPr>
              <w:spacing w:before="288" w:after="288"/>
              <w:rPr>
                <w:lang w:val="en-US"/>
              </w:rPr>
            </w:pPr>
            <w:sdt>
              <w:sdtPr>
                <w:alias w:val="To edit, see citavi.com/edit"/>
                <w:tag w:val="CitaviPlaceholder#d5af3401-bd3f-4427-a588-8f87f066d5b6"/>
                <w:id w:val="-104790846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</w:instrText>
                </w:r>
                <w:r w:rsidR="00670427" w:rsidRPr="0077002F">
                  <w:rPr>
                    <w:noProof/>
                  </w:rPr>
                  <w:instrText>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V4MnR4cnR3LmpwZyIsIlVyaVN0cmluZyI6IjlmNmJiNGQ4LTE3OGItNDU1Yi1iZjBjLWI3NTczZDY1MmQ1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bWV0MTEwMjAyOT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21ldDExMDIwMjkxIiwiVXJpU3RyaW5nIjoiaHR0cHM6Ly9kb2kub3JnLzEwLjMzOTAvbWV0MTEwMjAy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4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OTgsMTIxXSJ9XX0sIlRhZyI6IkNpdGF2aVBsYWNlaG9sZGVyI2Q1YWYzNDAxLWJkM2YtNDQyNy1hNTg4LThmODdmMDY2ZDViNiIsIlRleHQiOiJbOTgsMTIxXSIsIldBSVZlcnNpb24iOiI2LjguMC4wIn0=}</w:instrText>
                </w:r>
                <w:r w:rsidR="00670427" w:rsidRPr="0077002F">
                  <w:rPr>
                    <w:noProof/>
                  </w:rPr>
                  <w:fldChar w:fldCharType="separate"/>
                </w:r>
                <w:r w:rsidR="00670427" w:rsidRPr="0077002F">
                  <w:rPr>
                    <w:noProof/>
                    <w:lang w:val="en-US"/>
                  </w:rPr>
                  <w:t>[98,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Recycling processes for lead-acid, Ni-MH and LIB </w:t>
            </w:r>
          </w:p>
          <w:p w:rsidR="00670427" w:rsidRPr="0077002F" w:rsidRDefault="00670427" w:rsidP="00670427">
            <w:pPr>
              <w:spacing w:before="288" w:after="288"/>
              <w:rPr>
                <w:lang w:val="en-US"/>
              </w:rPr>
            </w:pPr>
            <w:r w:rsidRPr="0077002F">
              <w:rPr>
                <w:lang w:val="en-US"/>
              </w:rPr>
              <w:t>Description state of the art recycling technology (direct physical, pyrometallurgical)</w:t>
            </w:r>
          </w:p>
        </w:tc>
        <w:tc>
          <w:tcPr>
            <w:tcW w:w="1973" w:type="dxa"/>
          </w:tcPr>
          <w:p w:rsidR="00670427" w:rsidRPr="0077002F" w:rsidRDefault="0077002F" w:rsidP="00670427">
            <w:pPr>
              <w:spacing w:before="288" w:after="288"/>
              <w:rPr>
                <w:lang w:val="en-US"/>
              </w:rPr>
            </w:pPr>
            <w:sdt>
              <w:sdtPr>
                <w:alias w:val="To edit, see citavi.com/edit"/>
                <w:tag w:val="CitaviPlaceholder#8204e640-d2c8-4545-bdc9-a61b94d06546"/>
                <w:id w:val="-31472507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</w:instrText>
                </w:r>
                <w:r w:rsidR="00670427" w:rsidRPr="0077002F">
                  <w:rPr>
                    <w:noProof/>
                  </w:rPr>
                  <w:instrText>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aXMgcGFwZXIgbG9va3MgYWhlYWQsIGJleW9uZCB0aGUgcHJvamVjdGVkIGxhcmdlLXNjYWxlIG1hcmtldCBwZW5ldHJhdGlvbiBvZiB2ZWhpY2xlcyBjb250YWluaW5nIGFkdmFuY2Vk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iYXR0ZXJpZXMsIHRvIHRoZSB0aW1lIHdoZW4gdGhlIHNwZW50IGJhdHRlcmllcyB3aWxsIGJlIHJlYWR5IGZvciBmaW5hbCBkaXNwb3NpdGlvbi4gSXQgZGVzY3JpYmVzIGEgd29ya2luZyBzeXN0ZW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b3IgcmVjeWNsaW5nLCB1c2luZyBsZWFkXFx1ODIxMSBhY2lkIGJhdHRlcnkgcmVjeWNsaW5nIGFzIGEgbW9kZWwuIFJlY3ljbGluZyBvZiBhdXRvbW90aXZlIGxpdGhpdW0taW9uIChMaS1pb24pIGJhdHRlcml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XMgbW9yZSBjb21wbGljYXRlZCBhbmQgbm90IHlldCBlc3RhYmxpc2hlZCBiZWNhdXNlIGZld2VuZC1vZi1saWZlIGJhdHRlcmllcyB3aWxsIG5lZWQgcmVjeWNsaW5nIGZvciBhbm90aGVyIGRlY2FkZS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UaGVyZSBpcyB0aHVzIHRoZSBvcHBvcnR1bml0eSBub3cgdG8gb2J2aWF0ZSBzb21lIG9mIHRoZSB0ZWNobmljYWwsIGVjb25vbWljLCBhbmQgaW5zdGl0dXRpb25hbCByb2FkYmxvY2t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F0IG1pZ2h0IGFyaXNlLiBUaGUgcGFwZXIgY29uc2lkZXJzIHdoYXQgYWN0aW9ucyBjYW4gYmUgc3RhcnRlZCBub3d0byBhdm9pZCB0aGUgaW1wZWRpbWVudHMgdG8gcmVjeWNsaW5n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uc3VyZSB0aGF0IGVjb25vbWljYWwgYW5kIHN1c3RhaW5hYmxlIG9wdGlvbnMgYXJlIGF2YWlsYWJsZSBhdCB0aGUgZW5kIG9mIHRoZSBiYXR0ZXJpZXMnIHVzZWZ1bCBsaWZ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N1c21hdC4yMDE0LjEwLjAwMSIsIlVyaVN0cmluZyI6Imh0dHBzOi8vZG9pLm9yZy8xMC4xMDE2L2ouc3VzbWF0LjIwMTQuMTAuMDA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A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TQ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xNS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xMjEsMjMzXSJ9XX0sIlRhZyI6IkNpdGF2aVBsYWNlaG9sZGVyIzgyMDRlNjQwLWQyYzgtNDU0NS1iZGM5LWE2MWI5NGQwNjU0NiIsIlRleHQiOiJbMTIxLDIzM10iLCJXQUlWZXJzaW9uIjoiNi44LjAuMCJ9}</w:instrText>
                </w:r>
                <w:r w:rsidR="00670427" w:rsidRPr="0077002F">
                  <w:rPr>
                    <w:noProof/>
                  </w:rPr>
                  <w:fldChar w:fldCharType="separate"/>
                </w:r>
                <w:r w:rsidR="00670427" w:rsidRPr="0077002F">
                  <w:rPr>
                    <w:noProof/>
                    <w:lang w:val="en-US"/>
                  </w:rPr>
                  <w:t>[121,233]</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 xml:space="preserve">Energy </w:t>
            </w:r>
            <w:r w:rsidR="00844D85" w:rsidRPr="0077002F">
              <w:rPr>
                <w:lang w:val="en-US"/>
              </w:rPr>
              <w:t>consumption</w:t>
            </w:r>
            <w:r w:rsidRPr="0077002F">
              <w:rPr>
                <w:lang w:val="en-US"/>
              </w:rPr>
              <w:t xml:space="preserve"> of recycling processes </w:t>
            </w:r>
          </w:p>
        </w:tc>
        <w:tc>
          <w:tcPr>
            <w:tcW w:w="1973" w:type="dxa"/>
          </w:tcPr>
          <w:p w:rsidR="00670427" w:rsidRPr="0077002F" w:rsidRDefault="0077002F" w:rsidP="00670427">
            <w:pPr>
              <w:spacing w:before="288" w:after="288"/>
              <w:rPr>
                <w:lang w:val="en-US"/>
              </w:rPr>
            </w:pPr>
            <w:sdt>
              <w:sdtPr>
                <w:alias w:val="To edit, see citavi.com/edit"/>
                <w:tag w:val="CitaviPlaceholder#998433d7-d1c5-4d10-8eb7-a456cae7ad66"/>
                <w:id w:val="-1892187490"/>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</w:instrText>
                </w:r>
                <w:r w:rsidR="00670427" w:rsidRPr="0077002F">
                  <w:rPr>
                    <w:noProof/>
                  </w:rPr>
                  <w:instrText>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U2V2ZXJhbCBwcm9jZXNzZXMgZm9yIHJlY3ljbGluZyBhcmUgcHJvcG9zZWQgb3Igb3BlcmF0aW5nLCBhbmQgZWFjaCBoYXMgYWR2YW50YWdlcyBhbmQgZGlzYWR2YW50YWdlcy4gVGhpc3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wYXBlciBjb21wYXJlcyB0aGVzZSBwcm9jZXNzZXMgb24gdGVjaG5pY2FsIGFuZCBlY29ub21pYyBiYXNlcywgZWx1Y2lkYXRpbmcgZGlmZmVyZW5jZXMgaW4gYmVuZWZpdHMgYXMgYSBmdW5jdGlvbiBvZn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jYXRob2RlIGNvbXBvc2l0aW9uLiBTaW5jZSBub25lIG9mIHRoZSBleGlzdGluZyBwcm9jZXNzZXMgaXMgaWRlYWwsIHJlc2VhcmNoIGFyZWFzIGFyZSBzdWdnZXN0ZWQgdGhhdCBjb3VsZCBlbmFibGV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ZGV2ZWxvcG1lbnQgb2YgaW1wcm92ZWQgcmVjeWNsaW5nIG1ldGhvZHMuIFRoZSBtb3N0IHByb21pc2luZyByZXNlYXJjaCBhcmVhcyBhcmUgc2VwYXJhdGlvbiB0ZWNobm9sb2dpZXMufVxyXG57XFxydGxjaFxcYWYwXFxhZnMyNFxcbHRyY2hcXGZzMThcXGYwXFxjczEw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dhZ25lcndlXFxBcHBEYXRhXFxMb2NhbFxcVGVtcFxcNHRlcXJrMGQuanBnIiwiVXJpU3RyaW5nIjoiZWYwOTM1N2YtMzMzZi00MzRlLWI4MmQtZTJkMDE4MjY1NDE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VzbWF0LjIwMTguZTAwMDY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zdXNtYXQuMjAxOC5lMDAwNjgiLCJVcmlTdHJpbmciOiJodHRwczovL2RvaS5vcmcvMTAuMTAxNi9qLnN1c21hdC4yMDE4LmUwMDA2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I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2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TkiLCJDb3VudCI6MSwiVGV4dFVuaXRzIjpbeyIkaWQiOiIyMCIsIkZvbnRTdHlsZSI6eyIkaWQiOiIyMSIsIk5ldXRyYWwiOnRydWV9LCJSZWFkaW5nT3JkZXIiOjEsIlRleHQiOiJbMTUsMTIxXSJ9XX0sIlRhZyI6IkNpdGF2aVBsYWNlaG9sZGVyIzk5ODQzM2Q3LWQxYzUtNGQxMC04ZWI3LWE0NTZjYWU3YWQ2NiIsIlRleHQiOiJbMTUsMTIxXSIsIldBSVZlcnNpb24iOiI2LjguMC4wIn0=}</w:instrText>
                </w:r>
                <w:r w:rsidR="00670427" w:rsidRPr="0077002F">
                  <w:rPr>
                    <w:noProof/>
                  </w:rPr>
                  <w:fldChar w:fldCharType="separate"/>
                </w:r>
                <w:r w:rsidR="00670427" w:rsidRPr="0077002F">
                  <w:rPr>
                    <w:noProof/>
                    <w:lang w:val="en-US"/>
                  </w:rPr>
                  <w:t>[15,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Economic impact of LIB recycling </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 xml:space="preserve">Emission reduction due to recycling </w:t>
            </w:r>
          </w:p>
          <w:p w:rsidR="00670427" w:rsidRPr="0077002F" w:rsidRDefault="00670427" w:rsidP="00670427">
            <w:pPr>
              <w:spacing w:before="288" w:after="288"/>
              <w:rPr>
                <w:lang w:val="en-US"/>
              </w:rPr>
            </w:pPr>
            <w:r w:rsidRPr="0077002F">
              <w:rPr>
                <w:lang w:val="en-US"/>
              </w:rPr>
              <w:t>Elemental composition</w:t>
            </w:r>
          </w:p>
          <w:p w:rsidR="00670427" w:rsidRPr="0077002F" w:rsidRDefault="00670427" w:rsidP="00670427">
            <w:pPr>
              <w:spacing w:before="288" w:after="288"/>
              <w:rPr>
                <w:lang w:val="en-US"/>
              </w:rPr>
            </w:pPr>
            <w:r w:rsidRPr="0077002F">
              <w:rPr>
                <w:lang w:val="en-US"/>
              </w:rPr>
              <w:t xml:space="preserve">Implementation of recycling </w:t>
            </w:r>
          </w:p>
          <w:p w:rsidR="00670427" w:rsidRPr="0077002F" w:rsidRDefault="00670427" w:rsidP="00670427">
            <w:pPr>
              <w:spacing w:before="288" w:after="288"/>
              <w:rPr>
                <w:lang w:val="en-US"/>
              </w:rPr>
            </w:pPr>
            <w:r w:rsidRPr="0077002F">
              <w:rPr>
                <w:lang w:val="en-US"/>
              </w:rPr>
              <w:t>Legal framework</w:t>
            </w:r>
          </w:p>
        </w:tc>
        <w:tc>
          <w:tcPr>
            <w:tcW w:w="1973" w:type="dxa"/>
          </w:tcPr>
          <w:p w:rsidR="00670427" w:rsidRPr="0077002F" w:rsidRDefault="0077002F" w:rsidP="00670427">
            <w:pPr>
              <w:spacing w:before="288" w:after="288"/>
              <w:rPr>
                <w:lang w:val="en-US"/>
              </w:rPr>
            </w:pPr>
            <w:sdt>
              <w:sdtPr>
                <w:alias w:val="To edit, see citavi.com/edit"/>
                <w:tag w:val="CitaviPlaceholder#aded3ceb-1066-495a-a779-761468080f2c"/>
                <w:id w:val="209404037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Y2MDgwLWQ1N2MtNDk1NC1hMWMxLTRiMWY5MTVjYjg2MCIsIlJhbmdlTGVuZ3RoIjoyLCJSZWZlcmVuY2VJZCI6ImI4YzhjZTk4LTNjZjctNDljZS1iZjgyLTUxOTA0YTcwYTI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pZCI6IjUiLCIkdHlwZSI6IlN3aXNzQWNhZGVtaWMuQ2l0YXZpLlByb2plY3QsIFN3aXNzQWNhZGVtaWMuQ2l0YXZpIn19LHsiJGlkIjoiNiIsIiR0eXBlIjoiU3dpc3NBY2FkZW1pYy5DaXRhdmkuUGVyc29uLCBTd2</w:instrText>
                </w:r>
                <w:r w:rsidR="00670427" w:rsidRPr="0077002F">
                  <w:rPr>
                    <w:noProof/>
                  </w:rPr>
                  <w:instrText>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HdhZ25lcndlXFxBcHBEYXRhXFxMb2NhbFxcVGVtcFxcMWZqaTF0aHYuanBnIiwiVXJpU3RyaW5nIjoiYjhjOGNlOTgtM2NmNy00OWNlLWJmODItNTE5MDRhNzBhMj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TU3L21yZS4yMDE4Lj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1Ny9tcmUuMjAxOC4xMyIsIlVyaVN0cmluZyI6Imh0dHBzOi8vZG9pLm9yZy8xMC4xNTU3L21yZS4yMDE4Lj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3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w:instrText>
                </w:r>
                <w:r w:rsidR="00670427" w:rsidRPr="0077002F">
                  <w:rPr>
                    <w:noProof/>
                    <w:lang w:val="en-US"/>
                  </w:rPr>
                  <w:instrText>lvbn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ywxMjFdIn1dfSwiVGFnIjoiQ2l0YXZpUGxhY2Vob2xkZXIjYWRlZDNjZWItMTA2Ni00OTVhLWE3NzktNzYxNDY4MDgwZjJjIiwiVGV4dCI6IlszLDEyMV0iLCJXQUlWZXJzaW9uIjoiNi44LjAuMCJ9}</w:instrText>
                </w:r>
                <w:r w:rsidR="00670427" w:rsidRPr="0077002F">
                  <w:rPr>
                    <w:noProof/>
                  </w:rPr>
                  <w:fldChar w:fldCharType="separate"/>
                </w:r>
                <w:r w:rsidR="00670427" w:rsidRPr="0077002F">
                  <w:rPr>
                    <w:noProof/>
                    <w:lang w:val="en-US"/>
                  </w:rPr>
                  <w:t>[3,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Environmental and social impact of lithium ion batteries </w:t>
            </w:r>
          </w:p>
          <w:p w:rsidR="00670427" w:rsidRPr="0077002F" w:rsidRDefault="00670427" w:rsidP="00670427">
            <w:pPr>
              <w:spacing w:before="288" w:after="288"/>
              <w:rPr>
                <w:lang w:val="en-US"/>
              </w:rPr>
            </w:pPr>
            <w:r w:rsidRPr="0077002F">
              <w:rPr>
                <w:lang w:val="en-US"/>
              </w:rPr>
              <w:t>Disassembly of different EV LIBs</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 xml:space="preserve">Comparison matrix of different process parameters and material recovery of the recycling routes </w:t>
            </w:r>
          </w:p>
        </w:tc>
        <w:tc>
          <w:tcPr>
            <w:tcW w:w="1973" w:type="dxa"/>
          </w:tcPr>
          <w:p w:rsidR="00670427" w:rsidRPr="0077002F" w:rsidRDefault="0077002F" w:rsidP="00670427">
            <w:pPr>
              <w:spacing w:before="288" w:after="288"/>
            </w:pPr>
            <w:sdt>
              <w:sdtPr>
                <w:alias w:val="To edit, see citavi.com/edit"/>
                <w:tag w:val="CitaviPlaceholder#ed104ebb-a6ee-4403-83b8-2ee51edb6106"/>
                <w:id w:val="-2044665230"/>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RlYzAwLTM2YzEtNGUzMC1iNzYxLTE3MzE3ZWU3YzE5MyIsIlJhbmdlTGVuZ3RoIjoz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w:instrText>
                </w:r>
                <w:r w:rsidR="00670427" w:rsidRPr="0077002F">
                  <w:rPr>
                    <w:noProof/>
                  </w:rPr>
                  <w:instrText>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Sx7IiRpZCI6IjI4IiwiJHR5cGUiOiJTd2lzc0FjYWRlbWljLkNpdGF2aS5DaXRhdGlvbnMuV29yZFBsYWNlaG9sZGVyRW50cnksIFN3aXNzQWNhZGVtaWMuQ2l0YXZpIiwiSWQiOiI5ODg3NGFhOS1jODVlLTQ5M2EtOWZjMC1iMzY4MDEzZTExZjIiLCJSYW5nZVN0YXJ0IjozLCJSYW5nZUxlbmd0aCI6NSwiUmVmZXJlbmNlSWQiOiIyNzNlYTg5NC1jNjYyLTQ0ZWEtODg2YS04NDViNDM4ODVmNzA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zE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zMi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zNCIsIkNvdW50IjoxLCJUZXh0VW5pdHMiOlt7IiRpZCI6IjM1IiwiRm9udFN0eWxlIjp7IiRpZCI6IjM2IiwiTmV1dHJhbCI6dHJ1ZX0sIlJlYWRpbmdPcmRlciI6MSwiVGV4dCI6IlsxNywxMjFdIn1dfSwiVGFnIjoiQ2l0YXZpUGxhY2Vob2xkZXIjZWQxMDRlYmItYTZlZS00NDAzLTgzYjgtMmVlNTFlZGI2MTA2IiwiVGV4dCI6IlsxNywxMjFdIiwiV0FJVmVyc2lvbiI6IjYuOC4wLjAifQ==}</w:instrText>
                </w:r>
                <w:r w:rsidR="00670427" w:rsidRPr="0077002F">
                  <w:rPr>
                    <w:noProof/>
                  </w:rPr>
                  <w:fldChar w:fldCharType="separate"/>
                </w:r>
                <w:r w:rsidR="00670427" w:rsidRPr="0077002F">
                  <w:rPr>
                    <w:noProof/>
                  </w:rPr>
                  <w:t>[17,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pPr>
            <w:r w:rsidRPr="0077002F">
              <w:t xml:space="preserve">LIB composition </w:t>
            </w:r>
          </w:p>
          <w:p w:rsidR="00670427" w:rsidRPr="0077002F" w:rsidRDefault="00670427" w:rsidP="00670427">
            <w:pPr>
              <w:spacing w:before="288" w:after="288"/>
            </w:pPr>
            <w:r w:rsidRPr="0077002F">
              <w:t xml:space="preserve">LIB market </w:t>
            </w:r>
          </w:p>
          <w:p w:rsidR="00670427" w:rsidRPr="0077002F" w:rsidRDefault="00670427" w:rsidP="00670427">
            <w:pPr>
              <w:spacing w:before="288" w:after="288"/>
            </w:pPr>
            <w:r w:rsidRPr="0077002F">
              <w:t xml:space="preserve">Industrial implementation </w:t>
            </w:r>
          </w:p>
        </w:tc>
        <w:tc>
          <w:tcPr>
            <w:tcW w:w="1973" w:type="dxa"/>
          </w:tcPr>
          <w:p w:rsidR="00670427" w:rsidRPr="0077002F" w:rsidRDefault="0077002F" w:rsidP="00670427">
            <w:pPr>
              <w:spacing w:before="288" w:after="288"/>
              <w:rPr>
                <w:lang w:val="en-US"/>
              </w:rPr>
            </w:pPr>
            <w:sdt>
              <w:sdtPr>
                <w:alias w:val="To edit, see citavi.com/edit"/>
                <w:tag w:val="CitaviPlaceholder#ef251417-2d89-4287-9b5d-0af1dc693fb7"/>
                <w:id w:val="951524611"/>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kxZWIyLWIyYzItNGJkNC1iOGM3LTYwMmM4ZjlhYmU0NCIsIlJhbmdlTGVuZ3RoIjozLCJSZWZlcmVuY2VJZCI6IjViOWY3NGM3LTZlNGMtNGQ2ZC04NjliLWYwYzc0NGU5ZWZ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3YWduZXJ3ZVxcQXBwRGF0YVxcTG9jYWxcXFRlbXBcXGcwc2Nseml1LmpwZyIsIlVyaVN0cmluZyI6IjViOWY3NGM3LTZlNGMtNGQ2ZC04NjliLWYwYzc0NGU5ZWZk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ODM3LTAxNi0xOTk0LX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TgzNy0wMTYtMTk5NC15IiwiVXJpU3RyaW5nIjoiaHR0cHM6Ly9kb2kub3JnLzEwLjEwMDcvczExODM3LTAxNi0xOTk0LX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3VycmVudCBhbmQgUHJvc3BlY3RpdmUgTGktSW9uIEJhdHRlcnkgUmVjeWNsaW5nIGFuZCBSZWNvdmVyeSBQcm9jZXNzZXM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dHRoaWFzIiwiTGFzdE5hbWUiOiJCdWNoZXJ0IiwiUHJvdGVjdGVkIjpmYWxzZSwiU2V4IjoyLCJDcmVhdGVkQnkiOiJfQWxiZXJ0LUphbiB2YW4gWnVpbGljaGVtIiwiQ3JlYXRlZE9uIjoiMjAyMS0wNS0xMlQxMjo1OTowMCIsIk1vZGlmaWVkQnkiOiJfQWxiZXJ0LUphbiB2YW4gWnVpbGljaGVtIiwiSWQiOiJiZDIyMjZjMS1kYzE5LTRlNTItOTM5Yy1kZTRjMTQ1ZjI0YzQiLCJNb2RpZmllZE9uIjoiMjAyMS0wNS0xMlQxMjo1OTowMCIsIlByb2plY3QiOnsiJHJlZiI6IjUifX0seyIkaWQiOiIyMS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IyIiwiJHR5cGUiOiJTd2lzc0FjYWRlbWljLkNpdGF2aS5MaW5rZWRSZXNvdXJjZSwgU3dpc3NBY2FkZW1pYy5DaXRhdmkiLCJMaW5rZWRSZXNvdXJjZVR5cGUiOjIsIk9yaWdpbmFsU3RyaW5nIjoiQzpcXFVzZXJzXFxBSiB2YW4gWnVpbGljaGVtXFxBcHBEYXRhXFxMb2NhbFxcVGVtcFxcd3hyZ3UxcG4uanBnIiwiVXJpU3RyaW5nIjoiMjczZWE4OTQtYzY2Mi00NGVhLTg4NmEtODQ1YjQzODg1Zjc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w:instrText>
                </w:r>
                <w:r w:rsidR="00670427" w:rsidRPr="0077002F">
                  <w:rPr>
                    <w:noProof/>
                    <w:lang w:val="en-US"/>
                  </w:rPr>
                  <w:instrText>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}</w:instrText>
                </w:r>
                <w:r w:rsidR="00670427" w:rsidRPr="0077002F">
                  <w:rPr>
                    <w:noProof/>
                  </w:rPr>
                  <w:fldChar w:fldCharType="separate"/>
                </w:r>
                <w:r w:rsidR="00670427" w:rsidRPr="0077002F">
                  <w:rPr>
                    <w:noProof/>
                    <w:lang w:val="en-US"/>
                  </w:rPr>
                  <w:t>[99,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LIB market development </w:t>
            </w:r>
          </w:p>
          <w:p w:rsidR="00670427" w:rsidRPr="0077002F" w:rsidRDefault="00670427" w:rsidP="00670427">
            <w:pPr>
              <w:spacing w:before="288" w:after="288"/>
              <w:rPr>
                <w:lang w:val="en-US"/>
              </w:rPr>
            </w:pPr>
            <w:r w:rsidRPr="0077002F">
              <w:rPr>
                <w:lang w:val="en-US"/>
              </w:rPr>
              <w:t>Industrial implementation</w:t>
            </w:r>
          </w:p>
          <w:p w:rsidR="00670427" w:rsidRPr="0077002F" w:rsidRDefault="00670427" w:rsidP="00670427">
            <w:pPr>
              <w:spacing w:before="288" w:after="288"/>
              <w:rPr>
                <w:lang w:val="en-US"/>
              </w:rPr>
            </w:pPr>
            <w:r w:rsidRPr="0077002F">
              <w:rPr>
                <w:lang w:val="en-US"/>
              </w:rPr>
              <w:t>Description state of the art recycling technology (direct physical, pyrometallurgical)</w:t>
            </w:r>
          </w:p>
        </w:tc>
        <w:tc>
          <w:tcPr>
            <w:tcW w:w="1973" w:type="dxa"/>
          </w:tcPr>
          <w:p w:rsidR="00670427" w:rsidRPr="0077002F" w:rsidRDefault="0077002F" w:rsidP="00670427">
            <w:pPr>
              <w:spacing w:before="288" w:after="288"/>
              <w:rPr>
                <w:lang w:val="en-US"/>
              </w:rPr>
            </w:pPr>
            <w:sdt>
              <w:sdtPr>
                <w:alias w:val="To edit, see citavi.com/edit"/>
                <w:tag w:val="CitaviPlaceholder#e848ea07-63b2-4c20-93a4-4c1cff2692f0"/>
                <w:id w:val="-1710335113"/>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jMxYzQwLTcyODYtNDkzOC05YWQ2LThiMjQ3MjY5NTYyYiIsIlJhbmdlTGVuZ3RoIjoz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w:instrText>
                </w:r>
                <w:r w:rsidR="00670427" w:rsidRPr="0077002F">
                  <w:rPr>
                    <w:noProof/>
                  </w:rPr>
                  <w:instrText>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Sx7IiRpZCI6IjEzIiwiJHR5cGUiOiJTd2lzc0FjYWRlbWljLkNpdGF2aS5DaXRhdGlvbnMuV29yZFBsYWNlaG9sZGVyRW50cnksIFN3aXNzQWNhZGVtaWMuQ2l0YXZpIiwiSWQiOiI1MjhlNzUwYy0xZmE2LTQ2MWUtYWViNC0zNzNmNmU4YjRjZDciLCJSYW5nZVN0YXJ0IjozLCJSYW5nZUxlbmd0aCI6NSwiUmVmZXJlbmNlSWQiOiIyNzNlYTg5NC1jNjYyLTQ0ZWEtODg2YS04NDViNDM4ODVmNz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TY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xNy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CwxMjFdIn1dfSwiVGFnIjoiQ2l0YXZpUGxhY2Vob2xkZXIjZTg0OGVhMDctNjNiMi00YzIwLTkzYTQtNGMxY2ZmMjY5MmYwIiwiVGV4dCI6IlsxOCwxMjFdIiwiV0FJVmVyc2lvbiI6IjYuOC4wLjAifQ==}</w:instrText>
                </w:r>
                <w:r w:rsidR="00670427" w:rsidRPr="0077002F">
                  <w:rPr>
                    <w:noProof/>
                  </w:rPr>
                  <w:fldChar w:fldCharType="separate"/>
                </w:r>
                <w:r w:rsidR="00670427" w:rsidRPr="0077002F">
                  <w:rPr>
                    <w:noProof/>
                    <w:lang w:val="en-US"/>
                  </w:rPr>
                  <w:t>[18,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Focuses on hydro-metallurgical and direct physical recycling </w:t>
            </w:r>
          </w:p>
          <w:p w:rsidR="00670427" w:rsidRPr="0077002F" w:rsidRDefault="00670427" w:rsidP="00670427">
            <w:pPr>
              <w:spacing w:before="288" w:after="288"/>
              <w:rPr>
                <w:lang w:val="en-US"/>
              </w:rPr>
            </w:pPr>
            <w:r w:rsidRPr="0077002F">
              <w:rPr>
                <w:lang w:val="en-US"/>
              </w:rPr>
              <w:t xml:space="preserve">Review on Life Cycle Assessments </w:t>
            </w:r>
          </w:p>
          <w:p w:rsidR="00670427" w:rsidRPr="0077002F" w:rsidRDefault="00670427" w:rsidP="00670427">
            <w:pPr>
              <w:spacing w:before="288" w:after="288"/>
              <w:rPr>
                <w:lang w:val="en-US"/>
              </w:rPr>
            </w:pPr>
            <w:r w:rsidRPr="0077002F">
              <w:rPr>
                <w:lang w:val="en-US"/>
              </w:rPr>
              <w:t>Comparison matrix of different process parameters and material recovery of the recycling routes</w:t>
            </w:r>
          </w:p>
          <w:p w:rsidR="00670427" w:rsidRPr="0077002F" w:rsidRDefault="00670427" w:rsidP="00670427">
            <w:pPr>
              <w:spacing w:before="288" w:after="288"/>
              <w:rPr>
                <w:lang w:val="en-US"/>
              </w:rPr>
            </w:pPr>
            <w:r w:rsidRPr="0077002F">
              <w:rPr>
                <w:lang w:val="en-US"/>
              </w:rPr>
              <w:t xml:space="preserve">Evaluating process parameters </w:t>
            </w:r>
          </w:p>
          <w:p w:rsidR="00670427" w:rsidRPr="0077002F" w:rsidRDefault="00670427" w:rsidP="00670427">
            <w:pPr>
              <w:spacing w:before="288" w:after="288"/>
              <w:rPr>
                <w:lang w:val="en-US"/>
              </w:rPr>
            </w:pPr>
            <w:r w:rsidRPr="0077002F">
              <w:rPr>
                <w:lang w:val="en-US"/>
              </w:rPr>
              <w:t>Industrial implementation</w:t>
            </w:r>
          </w:p>
          <w:p w:rsidR="00670427" w:rsidRPr="0077002F" w:rsidRDefault="00670427" w:rsidP="00670427">
            <w:pPr>
              <w:spacing w:before="288" w:after="288"/>
              <w:rPr>
                <w:lang w:val="en-US"/>
              </w:rPr>
            </w:pPr>
            <w:r w:rsidRPr="0077002F">
              <w:rPr>
                <w:lang w:val="en-US"/>
              </w:rPr>
              <w:t xml:space="preserve">Process routes from different technical papers </w:t>
            </w:r>
          </w:p>
        </w:tc>
        <w:tc>
          <w:tcPr>
            <w:tcW w:w="1973" w:type="dxa"/>
          </w:tcPr>
          <w:p w:rsidR="00670427" w:rsidRPr="0077002F" w:rsidRDefault="0077002F" w:rsidP="00670427">
            <w:pPr>
              <w:spacing w:before="288" w:after="288"/>
              <w:rPr>
                <w:lang w:val="en-US"/>
              </w:rPr>
            </w:pPr>
            <w:sdt>
              <w:sdtPr>
                <w:alias w:val="To edit, see citavi.com/edit"/>
                <w:tag w:val="CitaviPlaceholder#9641af6a-6053-4d31-b117-c761c1e9bc20"/>
                <w:id w:val="1394242459"/>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gyNjZiLTkxNGUtNGM0OC1iMzMzLTU0MTNjNDllZmQ2NiIsIlJhbmdlTGVuZ3RoIjoz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w:instrText>
                </w:r>
                <w:r w:rsidR="00670427" w:rsidRPr="0077002F">
                  <w:rPr>
                    <w:noProof/>
                  </w:rPr>
                  <w:instrText>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Sx7IiRpZCI6IjI0IiwiJHR5cGUiOiJTd2lzc0FjYWRlbWljLkNpdGF2aS5DaXRhdGlvbnMuV29yZFBsYWNlaG9sZGVyRW50cnksIFN3aXNzQWNhZGVtaWMuQ2l0YXZpIiwiSWQiOiI2M2QxYjY4ZS02ODExLTQ1Y2QtODIzNy0wMGEyZjI3NmM5NmYiLCJSYW5nZVN0YXJ0IjozLCJSYW5nZUxlbmd0aCI6NSwiUmVmZXJlbmNlSWQiOiIyNzNlYTg5NC1jNjYyLTQ0ZWEtODg2YS04NDViNDM4ODVmNzA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jc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zMCIsIkNvdW50IjoxLCJUZXh0VW5pdHMiOlt7IiRpZCI6IjMxIiwiRm9udFN0eWxlIjp7IiRpZCI6IjMyIiwiTmV1dHJhbCI6dHJ1ZX0sIlJlYWRpbmdPcmRlciI6MSwiVGV4dCI6IlsyMiwxMjFdIn1dfSwiVGFnIjoiQ2l0YXZpUGxhY2Vob2xkZXIjOTY0MWFmNmEtNjA1My00ZDMxLWIxMTctYzc2MWMxZTliYzIwIiwiVGV4dCI6IlsyMiwxMjFdIiwiV0FJVmVyc2lvbiI6IjYuOC4wLjAifQ==}</w:instrText>
                </w:r>
                <w:r w:rsidR="00670427" w:rsidRPr="0077002F">
                  <w:rPr>
                    <w:noProof/>
                  </w:rPr>
                  <w:fldChar w:fldCharType="separate"/>
                </w:r>
                <w:r w:rsidR="00670427" w:rsidRPr="0077002F">
                  <w:rPr>
                    <w:noProof/>
                    <w:lang w:val="en-US"/>
                  </w:rPr>
                  <w:t>[22,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Historical development of Lis </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 xml:space="preserve">Presenting research of anode and electrolyte </w:t>
            </w:r>
          </w:p>
          <w:p w:rsidR="00670427" w:rsidRPr="0077002F" w:rsidRDefault="00670427" w:rsidP="00670427">
            <w:pPr>
              <w:spacing w:before="288" w:after="288"/>
              <w:rPr>
                <w:lang w:val="en-US"/>
              </w:rPr>
            </w:pPr>
            <w:r w:rsidRPr="0077002F">
              <w:rPr>
                <w:lang w:val="en-US"/>
              </w:rPr>
              <w:t>Industrial implementation</w:t>
            </w:r>
          </w:p>
        </w:tc>
        <w:tc>
          <w:tcPr>
            <w:tcW w:w="1973" w:type="dxa"/>
          </w:tcPr>
          <w:p w:rsidR="00670427" w:rsidRPr="0077002F" w:rsidRDefault="0077002F" w:rsidP="00670427">
            <w:pPr>
              <w:spacing w:before="288" w:after="288"/>
              <w:rPr>
                <w:lang w:val="en-US"/>
              </w:rPr>
            </w:pPr>
            <w:sdt>
              <w:sdtPr>
                <w:alias w:val="To edit, see citavi.com/edit"/>
                <w:tag w:val="CitaviPlaceholder#fe68d05e-191d-4f10-a1a1-b918e46db2e2"/>
                <w:id w:val="260650609"/>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UyODg5LTZjYjAtNDg4Ni04MmNiLWNiZGM4NmFmNzk4NCIsIlJhbmdlU3RhcnQiOjQsIlJhbmdlTGVuZ3RoIjo1LCJSZWZlcmVuY2VJZCI6IjljZjJjNDE2LTA4NjAtNGFiOS1hNzQ3LThmNjRmN2FmY2ZhOCIsIlJlZmVyZW5jZSI6eyIkaWQiOiIz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w:instrText>
                </w:r>
                <w:r w:rsidR="00670427" w:rsidRPr="0077002F">
                  <w:rPr>
                    <w:noProof/>
                  </w:rPr>
                  <w:instrText>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kYjNvbDV6dC5qcGciLCJVcmlTdHJpbmciOiI5Y2YyYzQxNi0wODYwLTRhYjktYTc0Ny04ZjY0ZjdhZmNmY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2IwMzg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YWNzc3VzY2hlbWVuZy43YjAzODExIiwiVXJpU3RyaW5nIjoiaHR0cHM6Ly9kb2kub3JnLzEwLjEwMjEvYWNzc3VzY2hlbWVuZy43YjAzODE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HRoaWFzIiwiTGFzdE5hbWUiOiJCdWNoZXJ0IiwiUHJvdGVjdGVkIjpmYWxzZSwiU2V4IjoyLCJDcmVhdGVkQnkiOiJfQWxiZXJ0LUphbiB2YW4gWnVpbGljaGVtIiwiQ3JlYXRlZE9uIjoiMjAyMS0wNS0xMlQxMjo1OTowMCIsIk1vZGlmaWVkQnkiOiJfQWxiZXJ0LUphbiB2YW4gWnVpbGljaGVtIiwiSWQiOiJiZDIyMjZjMS1kYzE5LTRlNTItOTM5Yy1kZTRjMTQ1ZjI0YzQiLCJNb2RpZmllZE9uIjoiMjAyMS0wNS0xMlQxMjo1OTowMCIsIlByb2plY3QiOnsiJHJlZiI6IjUifX0seyIkaWQiOiIyMC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BSiB2YW4gWnVpbGljaGVtXFxBcHBEYXRhXFxMb2NhbFxcVGVtcFxcd3hyZ3UxcG4uanBnIiwiVXJpU3RyaW5nIjoiMjczZWE4OTQtYzY2Mi00NGVhLTg4NmEtODQ1YjQzODg1Zjc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w:instrText>
                </w:r>
                <w:r w:rsidR="00670427" w:rsidRPr="0077002F">
                  <w:rPr>
                    <w:noProof/>
                    <w:lang w:val="en-US"/>
                  </w:rPr>
                  <w:instrText>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}</w:instrText>
                </w:r>
                <w:r w:rsidR="00670427" w:rsidRPr="0077002F">
                  <w:rPr>
                    <w:noProof/>
                  </w:rPr>
                  <w:fldChar w:fldCharType="separate"/>
                </w:r>
                <w:r w:rsidR="00670427" w:rsidRPr="0077002F">
                  <w:rPr>
                    <w:noProof/>
                    <w:lang w:val="en-US"/>
                  </w:rPr>
                  <w:t>[121,229]</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Focuses on the environmental impact of hydrometallurgical recycling with organic acids</w:t>
            </w:r>
          </w:p>
          <w:p w:rsidR="00670427" w:rsidRPr="0077002F" w:rsidRDefault="00670427" w:rsidP="00670427">
            <w:pPr>
              <w:spacing w:before="288" w:after="288"/>
              <w:rPr>
                <w:lang w:val="en-US"/>
              </w:rPr>
            </w:pPr>
            <w:r w:rsidRPr="0077002F">
              <w:rPr>
                <w:lang w:val="en-US"/>
              </w:rPr>
              <w:t xml:space="preserve">Life cycle assessment over the different life stages </w:t>
            </w:r>
          </w:p>
        </w:tc>
        <w:tc>
          <w:tcPr>
            <w:tcW w:w="1973" w:type="dxa"/>
          </w:tcPr>
          <w:p w:rsidR="00670427" w:rsidRPr="0077002F" w:rsidRDefault="0077002F" w:rsidP="00670427">
            <w:pPr>
              <w:spacing w:before="288" w:after="288"/>
              <w:rPr>
                <w:lang w:val="en-US"/>
              </w:rPr>
            </w:pPr>
            <w:sdt>
              <w:sdtPr>
                <w:alias w:val="To edit, see citavi.com/edit"/>
                <w:tag w:val="CitaviPlaceholder#e7fc1f52-5eb0-49d7-b490-c7d4b3b0d065"/>
                <w:id w:val="2097592024"/>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</w:instrText>
                </w:r>
                <w:r w:rsidR="00670427" w:rsidRPr="0077002F">
                  <w:rPr>
                    <w:noProof/>
                  </w:rPr>
                  <w:instrText>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Tg5NjE4MSIsIlVyaVN0cmluZyI6Imh0dHA6Ly93d3cubmNiaS5ubG0ubmloLmdvdi9wdWJtZWQvMzE4OTYxO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Ny0yM1QxMjozNDo1MiIsIk1vZGlmaWVkQnkiOiJfUm9uamEgV2FnbmVyLVdlbnoiLCJJZCI6IjU3YWE3MmI0LTY2YzEtNDM0MS1hMTJlLWFmYmVkYzkyZDZhOSIsIk1vZGlmaWVkT24iOiIyMDIxLTA3LTIzVDEyOjM0OjU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oZW1vc3BoZXJlLjIwMTkuMTI1MjkxIiwiVXJpU3RyaW5nIjoiaHR0cHM6Ly9kb2kub3JnLzEwLjEwMTYvai5jaGVtb3NwaGVyZS4yMDE5LjEyNTI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5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w:instrText>
                </w:r>
                <w:r w:rsidR="00670427" w:rsidRPr="0077002F">
                  <w:rPr>
                    <w:noProof/>
                    <w:lang w:val="en-US"/>
                  </w:rPr>
                  <w:instrText>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TA1LDEyMV0ifV19LCJUYWciOiJDaXRhdmlQbGFjZWhvbGRlciNlN2ZjMWY1Mi01ZWIwLTQ5ZDctYjQ5MC1jN2Q0YjNiMGQwNjUiLCJUZXh0IjoiWzEwNSwxMjFdIiwiV0FJVmVyc2lvbiI6IjYuOC4wLjAifQ==}</w:instrText>
                </w:r>
                <w:r w:rsidR="00670427" w:rsidRPr="0077002F">
                  <w:rPr>
                    <w:noProof/>
                  </w:rPr>
                  <w:fldChar w:fldCharType="separate"/>
                </w:r>
                <w:r w:rsidR="00670427" w:rsidRPr="0077002F">
                  <w:rPr>
                    <w:noProof/>
                    <w:lang w:val="en-US"/>
                  </w:rPr>
                  <w:t>[105,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Beside recycling discusses design and re-use </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Industrial implementation</w:t>
            </w:r>
          </w:p>
        </w:tc>
        <w:tc>
          <w:tcPr>
            <w:tcW w:w="1973" w:type="dxa"/>
          </w:tcPr>
          <w:p w:rsidR="00670427" w:rsidRPr="0077002F" w:rsidRDefault="0077002F" w:rsidP="00670427">
            <w:pPr>
              <w:spacing w:before="288" w:after="288"/>
              <w:rPr>
                <w:lang w:val="en-US"/>
              </w:rPr>
            </w:pPr>
            <w:sdt>
              <w:sdtPr>
                <w:alias w:val="To edit, see citavi.com/edit"/>
                <w:tag w:val="CitaviPlaceholder#9330d618-83ee-4a30-95bc-11a1d7aa3be7"/>
                <w:id w:val="-929544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</w:instrText>
                </w:r>
                <w:r w:rsidR="00670427" w:rsidRPr="0077002F">
                  <w:rPr>
                    <w:noProof/>
                  </w:rPr>
                  <w:instrText>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bnZtYW4uMjAyMC4xMTA1MDAiLCJVcmlTdHJpbmciOiJodHRwczovL2RvaS5vcmcvMTAuMTAxNi9qLmplbnZtYW4uMjAyMC4xMTA1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Ny0yM1QxMjo0NDoxNiIsIk1vZGlmaWVkQnkiOiJfUm9uamEgV2FnbmVyLVdlbnoiLCJJZCI6IjQzNjU1NzYxLWZmOGMtNDcwZi1iYzk5LTY0NzMwOGMxNjc5ZiIsIk1vZGlmaWVkT24iOiIyMDIxLTA3LTIzVDEyOjQ0OjE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yNTA5MTgiLCJVcmlTdHJpbmciOiJodHRwOi8vd3d3Lm5jYmkubmxtLm5paC5nb3YvcHVibWVkLzMyMjUwOTE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EtMDctMjNUMTI6NDQ6MTgiLCJNb2RpZmllZEJ5IjoiX1JvbmphIFdhZ25lci1XZW56IiwiSWQiOiI2M2IwYmJmYy05NGMwLTRhYWMtOTYwZi1lOWY1ZmMxYzMxODgiLCJNb2RpZmllZE9uIjoiMjAyMS0wNy0yM1QxMjo0NDoxOCIsIlByb2plY3QiOnsiJHJlZiI6IjUifX1dLCJOb3RlcyI6IkpvdXJuYWwgQXJ0aWNsZVxyXG5SZXZpZXdcclxuRGVjbGFyYXRpb24gb2YgY29tcGV0aW5nIGludGVyZXN0IFRoZSBhdXRob3JzIGRlY2xhcmUgbm8gY29tcGV0aW5nIGludGVyZXN0cy4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jE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yNCIsIkNvdW50IjoxLCJUZXh0VW5pdHMiOlt7IiRpZCI6IjI1IiwiRm9udFN0eWxlIjp7IiRpZCI6IjI2IiwiTmV1dHJhbCI6dHJ1ZX0sIlJlYWRpbmdPcmRlciI6MSwiVGV4dCI6IlsxMjEsMjYwXSJ9XX0sIlRhZyI6IkNpdGF2aVBsYWNlaG9sZGVyIzkzMzBkNjE4LTgzZWUtNGEzMC05NWJjLTExYTFkN2FhM2JlNyIsIlRleHQiOiJbMTIxLDI2MF0iLCJXQUlWZXJzaW9uIjoiNi44LjAuMCJ9}</w:instrText>
                </w:r>
                <w:r w:rsidR="00670427" w:rsidRPr="0077002F">
                  <w:rPr>
                    <w:noProof/>
                  </w:rPr>
                  <w:fldChar w:fldCharType="separate"/>
                </w:r>
                <w:r w:rsidR="00670427" w:rsidRPr="0077002F">
                  <w:rPr>
                    <w:noProof/>
                    <w:lang w:val="en-US"/>
                  </w:rPr>
                  <w:t>[121,260]</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Development of LIB market </w:t>
            </w:r>
          </w:p>
          <w:p w:rsidR="00670427" w:rsidRPr="0077002F" w:rsidRDefault="00670427" w:rsidP="00670427">
            <w:pPr>
              <w:spacing w:before="288" w:after="288"/>
              <w:rPr>
                <w:lang w:val="en-US"/>
              </w:rPr>
            </w:pPr>
            <w:r w:rsidRPr="0077002F">
              <w:rPr>
                <w:lang w:val="en-US"/>
              </w:rPr>
              <w:t>Industrial implementation</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 xml:space="preserve">With focus on hydro-metallurgical route </w:t>
            </w:r>
          </w:p>
        </w:tc>
        <w:tc>
          <w:tcPr>
            <w:tcW w:w="1973" w:type="dxa"/>
          </w:tcPr>
          <w:p w:rsidR="00670427" w:rsidRPr="0077002F" w:rsidRDefault="0077002F" w:rsidP="00670427">
            <w:pPr>
              <w:spacing w:before="288" w:after="288"/>
            </w:pPr>
            <w:sdt>
              <w:sdtPr>
                <w:alias w:val="To edit, see citavi.com/edit"/>
                <w:tag w:val="CitaviPlaceholder#9ebd7382-e4e4-40cf-ba52-69017e7bf6b7"/>
                <w:id w:val="-856046512"/>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liMzQ1LWE2MWQtNDdlYS1iODg2LTdjNTk4YmI2NzUxNiIsIlJhbmdlTGVuZ3RoIjozLCJSZWZlcmVuY2VJZCI6ImY4NjlkYjRjLTU2MmItNDBlYy04MTJlLWJhOGM4NzNmN2FhNCIsIlJlZmVyZW5jZSI6eyIkaWQiOiIzIiwiJHR5cGUiOiJTd2lzc0FjYWRlbWljLkNpdGF2aS5SZWZlcmVuY2UsIFN3aXNzQWNhZGVtaWMuQ2l0YXZpIiwiQWJzdHJhY3QiOiJXb3Js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aCBib3RoIGxhbmRmaWxsaW5nXHJcbmFuZCByYXcgbWF0ZXJpYWwgZXh0c</w:instrText>
                </w:r>
                <w:r w:rsidR="00670427" w:rsidRPr="0077002F">
                  <w:rPr>
                    <w:noProof/>
                  </w:rPr>
                  <w:instrText>mFjdGlvbi4gSG93ZXZlciwgTElCIHJlY3ljbGluZyBpbmZyYXN0cnVjdHVyZSBoYXMgbm90IGJlZW5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0seyIkaWQiOiIxNSIsIiR0eXBlIjoiU3dpc3NBY2FkZW1pYy5DaXRhdmkuQ2l0YXRpb25zLldvcmRQbGFjZWhvbGRlckVudHJ5LCBTd2lzc0FjYWRlbWljLkNpdGF2aSIsIklkIjoiOGY3YzA2N2ItNTEyYy00NGJhLWEwZGQtYjAyYmZkNWRmMmY5IiwiUmFuZ2VTdGFydCI6MywiUmFuZ2VMZW5ndGgiOjUsIlJlZmVyZW5jZUlkIjoiMjczZWE4OTQtYzY2Mi00NGVhLTg4NmEtODQ1YjQzODg1Zjcw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4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NzQsMTIxXSJ9XX0sIlRhZyI6IkNpdGF2aVBsYWNlaG9sZGVyIzllYmQ3MzgyLWU0ZTQtNDBjZi1iYTUyLTY5MDE3ZTdiZjZiNyIsIlRleHQiOiJbNzQsMTIxXSIsIldBSVZlcnNpb24iOiI2LjguMC4wIn0=}</w:instrText>
                </w:r>
                <w:r w:rsidR="00670427" w:rsidRPr="0077002F">
                  <w:rPr>
                    <w:noProof/>
                  </w:rPr>
                  <w:fldChar w:fldCharType="separate"/>
                </w:r>
                <w:r w:rsidR="00670427" w:rsidRPr="0077002F">
                  <w:rPr>
                    <w:noProof/>
                  </w:rPr>
                  <w:t>[74,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pPr>
            <w:r w:rsidRPr="0077002F">
              <w:t>Focuses on the industrial implementation of hydrometallurgical process</w:t>
            </w:r>
          </w:p>
        </w:tc>
        <w:tc>
          <w:tcPr>
            <w:tcW w:w="1973" w:type="dxa"/>
          </w:tcPr>
          <w:p w:rsidR="00670427" w:rsidRPr="0077002F" w:rsidRDefault="0077002F" w:rsidP="00670427">
            <w:pPr>
              <w:spacing w:before="288" w:after="288"/>
              <w:rPr>
                <w:lang w:val="en-US"/>
              </w:rPr>
            </w:pPr>
            <w:sdt>
              <w:sdtPr>
                <w:alias w:val="To edit, see citavi.com/edit"/>
                <w:tag w:val="CitaviPlaceholder#2d42dc1e-ef94-4d6b-997a-65383b088a93"/>
                <w:id w:val="2083323363"/>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bmZtNGxhZjAuanBnIiwiVXJpU3RyaW5nIjoiOWY5M2U0MDItZDJjNi00NWExLWE5ZjUtNGU3YTMyNzhmNDU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GVsaXlvbi4yMDE5LmUwMTg2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Y1ODIxNTgiLCJVcmlTdHJpbmciOiJodHRwczovL3d3dy5uY2JpLm5sbS5uaWguZ292L3BtYy9hcnRpY2xlcy9QTUM2NTgyMT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b25qYSBXYWduZXItV2VueiIsIkNyZWF0ZWRPbiI6IjIwMjAtMTEtMTlUMTM6NTk6NDMiLCJNb2RpZmllZEJ5IjoiX1JvbmphIFdhZ25lci1XZW56IiwiSWQiOiIwMWVmN2YyYy02N2VhLTQyNzItYjIxMi00NmIxMGMxMzkzMTEiLCJNb2RpZmllZE9uIjoiMjAyMC0xMS0xOVQxMzo1OT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xMjQ1NjM4IiwiVXJpU3RyaW5nIjoiaHR0cDovL3d3dy5uY2JpLm5sbS5uaWguZ292L3B1Ym1lZC8zMTI0NTY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zOjU5OjQzIiwiTW9kaWZpZWRCeSI6Il9Sb25qYSBXYWduZXItV2VueiIsIklkIjoiMWU1M2U0ZDYtZWE4My00NmZkLWE1YTktYWM3ZjhkYzY0ZDNkIiwiTW9kaWZpZWRPbiI6IjIwMjAtMTEtMTlUMTM6NTk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GVsaXlvbi4yMDE5LmUwMTg2NiIsIlVyaVN0cmluZyI6Imh0dHBzOi8vZG9pLm9yZy8xMC4xMDE2L2ouaGVsaXlvbi4yMDE5LmUwMTg2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JhdHRlcnkgcmV1c2luZyBhbmQgcmVjeWNsaW5nOiBBIGNpcmN1bGFyIGVjb25vbXkgaW5zaWdodD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jM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yNC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yNiIsIkNvdW50IjoxLCJUZXh0VW5pdHMiOlt7IiRpZCI6IjI3IiwiRm9udFN0eWxlIjp7IiRpZCI6IjI4IiwiTmV1dHJhbCI6dHJ1ZX0sIlJlYWRpbmdPcmRlciI6MSwiVGV4dCI6Ils3NSwxMjFdIn1dfSwiVGFnIjoiQ2l0YXZpUGxhY2Vob2xkZXIjMmQ0MmRjMWUtZWY5NC00ZDZiLTk5N2EtNjUzODNiMDg4YTkzIiwiVGV4dCI6Ils3NSwxMjFdIiwiV0FJVmVyc2lvbiI6IjYuOC4wLjAifQ==}</w:instrText>
                </w:r>
                <w:r w:rsidR="00670427" w:rsidRPr="0077002F">
                  <w:rPr>
                    <w:noProof/>
                  </w:rPr>
                  <w:fldChar w:fldCharType="separate"/>
                </w:r>
                <w:r w:rsidR="00670427" w:rsidRPr="0077002F">
                  <w:rPr>
                    <w:noProof/>
                    <w:lang w:val="en-US"/>
                  </w:rPr>
                  <w:t>[75,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Discusses resource scarcity </w:t>
            </w:r>
          </w:p>
          <w:p w:rsidR="00670427" w:rsidRPr="0077002F" w:rsidRDefault="00670427" w:rsidP="00670427">
            <w:pPr>
              <w:spacing w:before="288" w:after="288"/>
              <w:rPr>
                <w:lang w:val="en-US"/>
              </w:rPr>
            </w:pPr>
            <w:r w:rsidRPr="0077002F">
              <w:rPr>
                <w:lang w:val="en-US"/>
              </w:rPr>
              <w:t xml:space="preserve">Environmental hazards during landfilling </w:t>
            </w:r>
          </w:p>
          <w:p w:rsidR="00670427" w:rsidRPr="0077002F" w:rsidRDefault="00670427" w:rsidP="00670427">
            <w:pPr>
              <w:spacing w:before="288" w:after="288"/>
              <w:rPr>
                <w:lang w:val="en-US"/>
              </w:rPr>
            </w:pPr>
            <w:r w:rsidRPr="0077002F">
              <w:rPr>
                <w:lang w:val="en-US"/>
              </w:rPr>
              <w:t xml:space="preserve">Environmental impact during production </w:t>
            </w:r>
          </w:p>
          <w:p w:rsidR="00670427" w:rsidRPr="0077002F" w:rsidRDefault="00670427" w:rsidP="00670427">
            <w:pPr>
              <w:spacing w:before="288" w:after="288"/>
              <w:rPr>
                <w:lang w:val="en-US"/>
              </w:rPr>
            </w:pPr>
            <w:bookmarkStart w:id="3" w:name="OLE_LINK5"/>
            <w:bookmarkStart w:id="4" w:name="OLE_LINK6"/>
            <w:r w:rsidRPr="0077002F">
              <w:rPr>
                <w:lang w:val="en-US"/>
              </w:rPr>
              <w:t xml:space="preserve">Industrial implementation of recycling processes </w:t>
            </w:r>
            <w:bookmarkEnd w:id="3"/>
            <w:bookmarkEnd w:id="4"/>
          </w:p>
        </w:tc>
        <w:tc>
          <w:tcPr>
            <w:tcW w:w="1973" w:type="dxa"/>
          </w:tcPr>
          <w:p w:rsidR="00670427" w:rsidRPr="0077002F" w:rsidRDefault="0077002F" w:rsidP="00670427">
            <w:pPr>
              <w:spacing w:before="288" w:after="288"/>
              <w:rPr>
                <w:lang w:val="en-US"/>
              </w:rPr>
            </w:pPr>
            <w:sdt>
              <w:sdtPr>
                <w:alias w:val="To edit, see citavi.com/edit"/>
                <w:tag w:val="CitaviPlaceholder#06520eda-b023-4a94-8f6b-92145eeaee96"/>
                <w:id w:val="-1275407293"/>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DJmMWZhLTU4NjQtNGE5Mi04YTdmLWM4NTI1ZTU2OTE1NSIsIlJhbmdlTGVuZ3RoIjoz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w:instrText>
                </w:r>
                <w:r w:rsidR="00670427" w:rsidRPr="0077002F">
                  <w:rPr>
                    <w:noProof/>
                  </w:rPr>
                  <w:instrText>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0seyIkaWQiOiIxMyIsIiR0eXBlIjoiU3dpc3NBY2FkZW1pYy5DaXRhdmkuQ2l0YXRpb25zLldvcmRQbGFjZWhvbGRlckVudHJ5LCBTd2lzc0FjYWRlbWljLkNpdGF2aSIsIklkIjoiNWE2ODlhMmQtZjVlMC00MGY5LTg1MDktMGIzNTljNDYzMDEyIiwiUmFuZ2VTdGFydCI6MywiUmFuZ2VMZW5ndGgiOjUsIlJlZmVyZW5jZUlkIjoiMjczZWE4OTQtYzY2Mi00NGVhLTg4NmEtODQ1YjQzODg1Zjcw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2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TkiLCJDb3VudCI6MSwiVGV4dFVuaXRzIjpbeyIkaWQiOiIyMCIsIkZvbnRTdHlsZSI6eyIkaWQiOiIyMSIsIk5ldXRyYWwiOnRydWV9LCJSZWFkaW5nT3JkZXIiOjEsIlRleHQiOiJbMzMsMTIxXSJ9XX0sIlRhZyI6IkNpdGF2aVBsYWNlaG9sZGVyIzA2NTIwZWRhLWIwMjMtNGE5NC04ZjZiLTkyMTQ1ZWVhZWU5NiIsIlRleHQiOiJbMzMsMTIxXSIsIldBSVZlcnNpb24iOiI2LjguMC4wIn0=}</w:instrText>
                </w:r>
                <w:r w:rsidR="00670427" w:rsidRPr="0077002F">
                  <w:rPr>
                    <w:noProof/>
                  </w:rPr>
                  <w:fldChar w:fldCharType="separate"/>
                </w:r>
                <w:r w:rsidR="00670427" w:rsidRPr="0077002F">
                  <w:rPr>
                    <w:noProof/>
                    <w:lang w:val="en-US"/>
                  </w:rPr>
                  <w:t>[33,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bookmarkStart w:id="5" w:name="OLE_LINK1"/>
            <w:bookmarkStart w:id="6" w:name="OLE_LINK2"/>
            <w:r w:rsidRPr="0077002F">
              <w:rPr>
                <w:lang w:val="en-US"/>
              </w:rPr>
              <w:t>Description state of the art recycling technology (direct physical, pyrometallurgical and hydrometallurgical)</w:t>
            </w:r>
            <w:bookmarkEnd w:id="5"/>
            <w:bookmarkEnd w:id="6"/>
          </w:p>
        </w:tc>
        <w:tc>
          <w:tcPr>
            <w:tcW w:w="1973" w:type="dxa"/>
          </w:tcPr>
          <w:p w:rsidR="00670427" w:rsidRPr="0077002F" w:rsidRDefault="0077002F" w:rsidP="00670427">
            <w:pPr>
              <w:spacing w:before="288" w:after="288"/>
              <w:rPr>
                <w:lang w:val="en-US"/>
              </w:rPr>
            </w:pPr>
            <w:sdt>
              <w:sdtPr>
                <w:alias w:val="To edit, see citavi.com/edit"/>
                <w:tag w:val="CitaviPlaceholder#f05aad1f-3a20-442e-b387-df8ebee9ca5d"/>
                <w:id w:val="-200349449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jRmMmZiLTZhZmMtNDdiNS1iZmUyLWQ3YjllNTc0Njc5MiIsIlJhbmdlU3RhcnQiOjQsIlJhbmdlTGVuZ3RoIjo1LCJSZWZlcmVuY2VJZCI6ImY0ZmUyYmExLTM3YzItNDQ0OS1hMDJlLTBkNWZmZjcyNDI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</w:instrText>
                </w:r>
                <w:r w:rsidR="00670427" w:rsidRPr="0077002F">
                  <w:rPr>
                    <w:noProof/>
                  </w:rPr>
                  <w:instrText>OmZhbHNlLCJTZXgiOjIsIkNyZWF0ZWRCeSI6Il9Sb25qYSBXYWduZXItV2VueiIsIkNyZWF0ZWRPbiI6IjIwMjAtMTEtMTBUMTE6NDk6NDgiLCJNb2RpZmllZEJ5IjoiX1JvbmphIFdhZ25lci1XZW56IiwiSWQiOiI1NThkNTViNi0xMDdjLTQxZGItODFhNC1iYWM3Y2E2ZWUxOGEiLCJNb2RpZmllZE9uIjoiMjAyMC0xMS0xMFQxMTo0OTo0OCIsIlByb2plY3QiOnsiJHJlZiI6IjUifX1dLCJDaXRhdGlvbktleVVwZGF0ZVR5cGUiOjAsIkNvbGxhYm9yYXRvcnMiOltdLCJEb2kiOiIxMC4xMDA3L3M0MDgzMS0wMjAtMDAyNj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0MDgzMS0wMjAtMDAyNjUtOCIsIlVyaVN0cmluZyI6Imh0dHBzOi8vZG9pLm9yZy8xMC4xMDA3L3M0MDgzMS0wMjAtMDAyNjUt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0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U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w:instrText>
                </w:r>
                <w:r w:rsidR="00670427" w:rsidRPr="0077002F">
                  <w:rPr>
                    <w:noProof/>
                    <w:lang w:val="en-US"/>
                  </w:rPr>
                  <w:instrText>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IxLDI2MV0ifV19LCJUYWciOiJDaXRhdmlQbGFjZWhvbGRlciNmMDVhYWQxZi0zYTIwLTQ0MmUtYjM4Ny1kZjhlYmVlOWNhNWQiLCJUZXh0IjoiWzEyMSwyNjFdIiwiV0FJVmVyc2lvbiI6IjYuOC4wLjAifQ==}</w:instrText>
                </w:r>
                <w:r w:rsidR="00670427" w:rsidRPr="0077002F">
                  <w:rPr>
                    <w:noProof/>
                  </w:rPr>
                  <w:fldChar w:fldCharType="separate"/>
                </w:r>
                <w:r w:rsidR="00670427" w:rsidRPr="0077002F">
                  <w:rPr>
                    <w:noProof/>
                    <w:lang w:val="en-US"/>
                  </w:rPr>
                  <w:t>[121,26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Waste hierarchy </w:t>
            </w:r>
          </w:p>
          <w:p w:rsidR="00670427" w:rsidRPr="0077002F" w:rsidRDefault="00670427" w:rsidP="00670427">
            <w:pPr>
              <w:spacing w:before="288" w:after="288"/>
              <w:rPr>
                <w:lang w:val="en-US"/>
              </w:rPr>
            </w:pPr>
            <w:r w:rsidRPr="0077002F">
              <w:rPr>
                <w:lang w:val="en-US"/>
              </w:rPr>
              <w:t xml:space="preserve">Policy on different life stages </w:t>
            </w:r>
          </w:p>
          <w:p w:rsidR="00670427" w:rsidRPr="0077002F" w:rsidRDefault="00670427" w:rsidP="00670427">
            <w:pPr>
              <w:spacing w:before="288" w:after="288"/>
              <w:rPr>
                <w:lang w:val="en-US"/>
              </w:rPr>
            </w:pPr>
            <w:r w:rsidRPr="0077002F">
              <w:rPr>
                <w:lang w:val="en-US"/>
              </w:rPr>
              <w:t xml:space="preserve">Policy on different end of life scenarios </w:t>
            </w:r>
          </w:p>
        </w:tc>
        <w:tc>
          <w:tcPr>
            <w:tcW w:w="1973" w:type="dxa"/>
          </w:tcPr>
          <w:p w:rsidR="00670427" w:rsidRPr="0077002F" w:rsidRDefault="0077002F" w:rsidP="00670427">
            <w:pPr>
              <w:spacing w:before="288" w:after="288"/>
              <w:rPr>
                <w:lang w:val="en-US"/>
              </w:rPr>
            </w:pPr>
            <w:sdt>
              <w:sdtPr>
                <w:alias w:val="To edit, see citavi.com/edit"/>
                <w:tag w:val="CitaviPlaceholder#eeedca1d-8238-4399-a124-01c61b487913"/>
                <w:id w:val="-1307308641"/>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</w:instrText>
                </w:r>
                <w:r w:rsidR="00670427" w:rsidRPr="0077002F">
                  <w:rPr>
                    <w:noProof/>
                  </w:rPr>
                  <w:instrText>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G41Z2YyemRrLmpwZyIsIlVyaVN0cmluZyI6IjVhMGQ4YTVmLTM2ZGEtNDE1MC05MDI5LTc2NzkzYWZkYTg5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aWVjLjEyNjA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aWVjLjEyNjA3IiwiVXJpU3RyaW5nIjoiaHR0cHM6Ly9kb2kub3JnLzEwLjExMTEvamllYy4xMjY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Tg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xOS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xMDQsMTIxXSJ9XX0sIlRhZyI6IkNpdGF2aVBsYWNlaG9sZGVyI2VlZWRjYTFkLTgyMzgtNDM5OS1hMTI0LTAxYzYxYjQ4NzkxMyIsIlRleHQiOiJbMTA0LDEyMV0iLCJXQUlWZXJzaW9uIjoiNi44LjAuMCJ9}</w:instrText>
                </w:r>
                <w:r w:rsidR="00670427" w:rsidRPr="0077002F">
                  <w:rPr>
                    <w:noProof/>
                  </w:rPr>
                  <w:fldChar w:fldCharType="separate"/>
                </w:r>
                <w:r w:rsidR="00670427" w:rsidRPr="0077002F">
                  <w:rPr>
                    <w:noProof/>
                    <w:lang w:val="en-US"/>
                  </w:rPr>
                  <w:t>[104,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Lithium ion battery models in cars </w:t>
            </w:r>
          </w:p>
          <w:p w:rsidR="00670427" w:rsidRPr="0077002F" w:rsidRDefault="00670427" w:rsidP="00670427">
            <w:pPr>
              <w:spacing w:before="288" w:after="288"/>
              <w:rPr>
                <w:lang w:val="en-US"/>
              </w:rPr>
            </w:pPr>
            <w:r w:rsidRPr="0077002F">
              <w:rPr>
                <w:lang w:val="en-US"/>
              </w:rPr>
              <w:t xml:space="preserve">Fire hazards </w:t>
            </w:r>
          </w:p>
          <w:p w:rsidR="00670427" w:rsidRPr="0077002F" w:rsidRDefault="00670427" w:rsidP="00670427">
            <w:pPr>
              <w:spacing w:before="288" w:after="288"/>
              <w:rPr>
                <w:lang w:val="en-US"/>
              </w:rPr>
            </w:pPr>
            <w:bookmarkStart w:id="7" w:name="OLE_LINK3"/>
            <w:bookmarkStart w:id="8" w:name="OLE_LINK4"/>
            <w:bookmarkStart w:id="9" w:name="OLE_LINK11"/>
            <w:r w:rsidRPr="0077002F">
              <w:rPr>
                <w:lang w:val="en-US"/>
              </w:rPr>
              <w:t>Description state of the art recycling technology (direct physical, pyrometallurgical and hydrometallurgical)</w:t>
            </w:r>
          </w:p>
          <w:bookmarkEnd w:id="7"/>
          <w:bookmarkEnd w:id="8"/>
          <w:bookmarkEnd w:id="9"/>
          <w:p w:rsidR="00670427" w:rsidRPr="0077002F" w:rsidRDefault="00670427" w:rsidP="00670427">
            <w:pPr>
              <w:spacing w:before="288" w:after="288"/>
              <w:rPr>
                <w:lang w:val="en-US"/>
              </w:rPr>
            </w:pPr>
            <w:r w:rsidRPr="0077002F">
              <w:rPr>
                <w:lang w:val="en-US"/>
              </w:rPr>
              <w:t xml:space="preserve">Legal framework </w:t>
            </w:r>
          </w:p>
        </w:tc>
        <w:tc>
          <w:tcPr>
            <w:tcW w:w="1973" w:type="dxa"/>
          </w:tcPr>
          <w:p w:rsidR="00670427" w:rsidRPr="0077002F" w:rsidRDefault="0077002F" w:rsidP="00670427">
            <w:pPr>
              <w:spacing w:before="288" w:after="288"/>
            </w:pPr>
            <w:sdt>
              <w:sdtPr>
                <w:alias w:val="To edit, see citavi.com/edit"/>
                <w:tag w:val="CitaviPlaceholder#8e7e79fd-4288-4d63-b973-1fef0bb2853d"/>
                <w:id w:val="112640270"/>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</w:instrText>
                </w:r>
                <w:r w:rsidR="00670427" w:rsidRPr="0077002F">
                  <w:rPr>
                    <w:noProof/>
                  </w:rPr>
                  <w:instrText>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COTc4LTEtNzgyNDItMzc3LTUuMDAwMjAtMCIsIlVyaVN0cmluZyI6Imh0dHBzOi8vZG9pLm9yZy8xMC4xMDE2L0I5NzgtMS03ODI0Mi0zNzctNS4wMDAyMC0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dHRoaWFzIiwiTGFzdE5hbWUiOiJCdWNoZXJ0IiwiUHJvdGVjdGVkIjpmYWxzZSwiU2V4IjoyLCJDcmVhdGVkQnkiOiJfQWxiZXJ0LUphbiB2YW4gWnVpbGljaGVtIiwiQ3JlYXRlZE9uIjoiMjAyMS0wNS0xMlQxMjo1OTowMCIsIk1vZGlmaWVkQnkiOiJfQWxiZXJ0LUphbiB2YW4gWnVpbGljaGVtIiwiSWQiOiJiZDIyMjZjMS1kYzE5LTRlNTItOTM5Yy1kZTRjMTQ1ZjI0YzQiLCJNb2RpZmllZE9uIjoiMjAyMS0wNS0xMlQxMjo1OTowMCIsIlByb2plY3QiOnsiJHJlZiI6IjUifX0seyIkaWQiOiIxNC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E1IiwiJHR5cGUiOiJTd2lzc0FjYWRlbWljLkNpdGF2aS5MaW5rZWRSZXNvdXJjZSwgU3dpc3NBY2FkZW1pYy5DaXRhdmkiLCJMaW5rZWRSZXNvdXJjZVR5cGUiOjIsIk9yaWdpbmFsU3RyaW5nIjoiQzpcXFVzZXJzXFxBSiB2YW4gWnVpbGljaGVtXFxBcHBEYXRhXFxMb2NhbFxcVGVtcFxcd3hyZ3UxcG4uanBnIiwiVXJpU3RyaW5nIjoiMjczZWE4OTQtYzY2Mi00NGVhLTg4NmEtODQ1YjQzODg1Zjc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EwMywxMjFdIn1dfSwiVGFnIjoiQ2l0YXZpUGxhY2Vob2xkZXIjOGU3ZTc5ZmQtNDI4OC00ZDYzLWI5NzMtMWZlZjBiYjI4NTNkIiwiVGV4dCI6IlsxMDMsMTIxXSIsIldBSVZlcnNpb24iOiI2LjguMC4wIn0=}</w:instrText>
                </w:r>
                <w:r w:rsidR="00670427" w:rsidRPr="0077002F">
                  <w:rPr>
                    <w:noProof/>
                  </w:rPr>
                  <w:fldChar w:fldCharType="separate"/>
                </w:r>
                <w:r w:rsidR="00670427" w:rsidRPr="0077002F">
                  <w:rPr>
                    <w:noProof/>
                  </w:rPr>
                  <w:t>[103,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pPr>
            <w:r w:rsidRPr="0077002F">
              <w:t xml:space="preserve">Focusing on direct physical recycling </w:t>
            </w:r>
          </w:p>
        </w:tc>
        <w:tc>
          <w:tcPr>
            <w:tcW w:w="1973" w:type="dxa"/>
          </w:tcPr>
          <w:p w:rsidR="00670427" w:rsidRPr="0077002F" w:rsidRDefault="0077002F" w:rsidP="00670427">
            <w:pPr>
              <w:spacing w:before="288" w:after="288"/>
            </w:pPr>
            <w:sdt>
              <w:sdtPr>
                <w:alias w:val="To edit, see citavi.com/edit"/>
                <w:tag w:val="CitaviPlaceholder#ac413aab-d50f-49c8-bb37-d1c248af394a"/>
                <w:id w:val="1352687527"/>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TI0NWQ3LWM5NTYtNDUyYi1hOThkLTdmOTU2ZGJkNGU5NiIsIlJhbmdlTGVuZ3RoIjo0LCJSZWZlcmVuY2VJZCI6IjI1YWYzOGQ2LTMyNTQtNDlmNS05ZmU2LTcwMjAxMDIyZjdmZSIsIlJlZmVyZW5jZSI6eyIkaWQiOiIzIiwiJHR5cGUiOiJTd2lzc0FjYWRlbWljLkNpdGF2aS5SZWZlcmVuY2UsIFN3aXNzQWNhZGVtaWMuQ2l0YXZpIiwiQWJzdHJhY3QiOiJTdXN0YWluYWJsZSBNYXRlcmlhbHMgYW5kIFRlY2hub2xvZ2llcywgMjUgKDIwMjApIGUwMDE5Ny4gZG9pOjEwLjEwMTYvai5zdXNtYXQuMjAyMC5lMDAxOTciLCJBYnN0cmFjdENvbXBsZXhpdHkiOjAsIkFic3RyYWN0U291cmNlVGV4dEZvcm1hdCI6MCwiQXV0aG9ycyI6W3siJGlkIjoiNC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3VzbWF0LjIwMjAuZTAwMTk3IiwiVXJpU3RyaW5nIjoiaHR0cHM6Ly9kb2kub3JnLzEwLjEwMTYvai5zdXNtYXQuMjAyMC5lMDAxO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3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TAyLDEyMV0ifV19LCJUYWciOiJDaXRhdmlQbGFjZWhvbGRlciNhYzQxM2FhYi1kNTBmLTQ5YzgtYmIzNy1kMWMyNDhhZjM5NGEiLCJUZXh0IjoiWzEwMiwxMjFdIiwiV0FJVmVyc2lvbiI6IjYuOC4wLjAifQ==}</w:instrText>
                </w:r>
                <w:r w:rsidR="00670427" w:rsidRPr="0077002F">
                  <w:rPr>
                    <w:noProof/>
                  </w:rPr>
                  <w:fldChar w:fldCharType="separate"/>
                </w:r>
                <w:r w:rsidR="00670427" w:rsidRPr="0077002F">
                  <w:rPr>
                    <w:noProof/>
                  </w:rPr>
                  <w:t>[102,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pPr>
            <w:bookmarkStart w:id="10" w:name="OLE_LINK7"/>
            <w:bookmarkStart w:id="11" w:name="OLE_LINK8"/>
            <w:r w:rsidRPr="0077002F">
              <w:t>Industrial implementation of recycling processes</w:t>
            </w:r>
          </w:p>
          <w:bookmarkEnd w:id="10"/>
          <w:bookmarkEnd w:id="11"/>
          <w:p w:rsidR="00670427" w:rsidRPr="0077002F" w:rsidRDefault="00670427" w:rsidP="00670427">
            <w:pPr>
              <w:spacing w:before="288" w:after="288"/>
            </w:pPr>
            <w:r w:rsidRPr="0077002F">
              <w:t xml:space="preserve">Policy recommendation </w:t>
            </w:r>
          </w:p>
        </w:tc>
        <w:tc>
          <w:tcPr>
            <w:tcW w:w="1973" w:type="dxa"/>
          </w:tcPr>
          <w:p w:rsidR="00670427" w:rsidRPr="0077002F" w:rsidRDefault="0077002F" w:rsidP="00670427">
            <w:pPr>
              <w:spacing w:before="288" w:after="288"/>
              <w:rPr>
                <w:lang w:val="en-US"/>
              </w:rPr>
            </w:pPr>
            <w:sdt>
              <w:sdtPr>
                <w:alias w:val="To edit, see citavi.com/edit"/>
                <w:tag w:val="CitaviPlaceholder#5f264835-2ffb-403f-97cc-65c41f169f50"/>
                <w:id w:val="1758872494"/>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ODBhN2M0LTdkMmItNDliYi1hMTQyLWQ2MjAyYzA1MDZmZiIsIlJhbmdlTGVuZ3RoIjoz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0seyIkaWQiOiIxNyIsIiR0eXBlIjoiU3dpc3NBY2FkZW1pYy5DaXRhdmkuQ2l0YXRpb25zLldvcmRQbGFjZWhvbGRlckVudHJ5LCBTd2lzc0FjYWRlbWljLkNpdGF2aSIsIklkIjoiYzkwMzIxMWMtNTQ2OC00MmY1LThiZDUtNWE5NTYzODAxNjgxIiwiUmFuZ2VTdGFydCI6MywiUmFuZ2VMZW5ndGgiOjUsIlJlZmVyZW5jZUlkIjoiMjczZWE4OTQtYzY2Mi00NGVhLTg4NmEtODQ1YjQzODg1Zjc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Iw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MiLCJDb3VudCI6MSwiVGV4dFVuaXRzIjpbeyIkaWQiOiIyNCIsIkZvbnRTdHlsZSI6eyIkaWQiOiIyNSIsIk5ldXRyYWwiOnRydWV9LCJSZWFkaW5nT3JkZXIiOjEsIlRleHQiOiJbOTIsMTIxXSJ9XX0sIlRhZyI6IkNpdGF2aVBsYWNlaG9sZGVyIzVmMjY0ODM1LTJmZmItNDAzZi05N2NjLTY1YzQxZjE2OWY1MCIsIlRleHQiOiJbOTIsMTIxXSIsIldBSVZlcnNpb24iOiI2LjguMC4wIn0=}</w:instrText>
                </w:r>
                <w:r w:rsidR="00670427" w:rsidRPr="0077002F">
                  <w:rPr>
                    <w:noProof/>
                  </w:rPr>
                  <w:fldChar w:fldCharType="separate"/>
                </w:r>
                <w:r w:rsidR="00670427" w:rsidRPr="0077002F">
                  <w:rPr>
                    <w:noProof/>
                    <w:lang w:val="en-US"/>
                  </w:rPr>
                  <w:t>[92,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bookmarkStart w:id="12" w:name="OLE_LINK14"/>
            <w:bookmarkStart w:id="13" w:name="OLE_LINK15"/>
            <w:r w:rsidRPr="0077002F">
              <w:rPr>
                <w:lang w:val="en-US"/>
              </w:rPr>
              <w:t>Industrial implementation of recycling processes</w:t>
            </w:r>
          </w:p>
          <w:bookmarkEnd w:id="12"/>
          <w:bookmarkEnd w:id="13"/>
          <w:p w:rsidR="00670427" w:rsidRPr="0077002F" w:rsidRDefault="00670427" w:rsidP="00670427">
            <w:pPr>
              <w:spacing w:before="288" w:after="288"/>
              <w:rPr>
                <w:lang w:val="en-US"/>
              </w:rPr>
            </w:pPr>
            <w:r w:rsidRPr="0077002F">
              <w:rPr>
                <w:lang w:val="en-US"/>
              </w:rPr>
              <w:t xml:space="preserve">Energy recovery through discharging </w:t>
            </w:r>
          </w:p>
          <w:p w:rsidR="00670427" w:rsidRPr="0077002F" w:rsidRDefault="00670427" w:rsidP="00670427">
            <w:pPr>
              <w:spacing w:before="288" w:after="288"/>
              <w:rPr>
                <w:lang w:val="en-US"/>
              </w:rPr>
            </w:pPr>
            <w:bookmarkStart w:id="14" w:name="OLE_LINK9"/>
            <w:bookmarkStart w:id="15" w:name="OLE_LINK10"/>
            <w:r w:rsidRPr="0077002F">
              <w:rPr>
                <w:lang w:val="en-US"/>
              </w:rPr>
              <w:t xml:space="preserve">Hazards through battery recycling </w:t>
            </w:r>
            <w:bookmarkEnd w:id="14"/>
            <w:bookmarkEnd w:id="15"/>
          </w:p>
        </w:tc>
        <w:tc>
          <w:tcPr>
            <w:tcW w:w="1973" w:type="dxa"/>
          </w:tcPr>
          <w:p w:rsidR="00670427" w:rsidRPr="0077002F" w:rsidRDefault="0077002F" w:rsidP="00670427">
            <w:pPr>
              <w:spacing w:before="288" w:after="288"/>
              <w:rPr>
                <w:lang w:val="en-US"/>
              </w:rPr>
            </w:pPr>
            <w:sdt>
              <w:sdtPr>
                <w:alias w:val="To edit, see citavi.com/edit"/>
                <w:tag w:val="CitaviPlaceholder#f552375d-6608-4cad-a571-cdb534d036be"/>
                <w:id w:val="-600794414"/>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</w:instrText>
                </w:r>
                <w:r w:rsidR="00670427" w:rsidRPr="0077002F">
                  <w:rPr>
                    <w:noProof/>
                  </w:rPr>
                  <w:instrText>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kaWEgQ0lSUCwgMjkgKDIwMTUpIDc1Mi03NTcuIGRvaToxMC4xMDE2L2oucHJvY2lyLjIwMTUuMDIuMDM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XHJcbn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HJlbWUgbWVhc3VyZXMsIExJQnMgY2FuIGJlIGRpc2Fzc2VtYmxlZCBieSBhdXRvbWF0ZWQgcHJvY2Vzc2VzLCB3aGljaCByZWNvdmVycyB2YWx1YWJsZSBlbGVjdHJvbmljcyBmb3IgcmV1c2UsIHRoZWlyIGNlbGxzIGNhbiBiZSBkaXNjaGFyZ2VkLCB3aGljaCByZWNvdmVycyByZXNpZHVhbCBlbmVyZ3ksIGFuZCB0aGVuIGNhbiBiZSBvcGVuZWQgc2FmZWx5IGluIGFpci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4bmszNDQzZy5qcGciLCJVcmlTdHJpbmciOiI1MGY2MjQ1Yi1jYzQyLTQ5ZDMtOTNjMC0wYWQzNWVlNmEwN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S4wMi4w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DIuMDM5IiwiVXJpU3RyaW5nIjoiaHR0cHM6Ly9kb2kub3JnLzEwLjEwMTYvai5wcm9jaXIuMjAxNS4wMi4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3siJGlkIjoiMTQ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Tg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xOS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zOCwxMjFdIn1dfSwiVGFnIjoiQ2l0YXZpUGxhY2Vob2xkZXIjZjU1MjM3NWQtNjYwOC00Y2FkLWE1NzEtY2RiNTM0ZDAzNmJlIiwiVGV4dCI6IlszOCwxMjFdIiwiV0FJVmVyc2lvbiI6IjYuOC4wLjAifQ==}</w:instrText>
                </w:r>
                <w:r w:rsidR="00670427" w:rsidRPr="0077002F">
                  <w:rPr>
                    <w:noProof/>
                  </w:rPr>
                  <w:fldChar w:fldCharType="separate"/>
                </w:r>
                <w:r w:rsidR="00670427" w:rsidRPr="0077002F">
                  <w:rPr>
                    <w:noProof/>
                    <w:lang w:val="en-US"/>
                  </w:rPr>
                  <w:t>[38,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Umicore Battery recycling </w:t>
            </w:r>
          </w:p>
          <w:p w:rsidR="00670427" w:rsidRPr="0077002F" w:rsidRDefault="00670427" w:rsidP="00670427">
            <w:pPr>
              <w:spacing w:before="288" w:after="288"/>
              <w:rPr>
                <w:lang w:val="en-US"/>
              </w:rPr>
            </w:pPr>
            <w:r w:rsidRPr="0077002F">
              <w:rPr>
                <w:lang w:val="en-US"/>
              </w:rPr>
              <w:t xml:space="preserve">EU Recycling Regulations on LIB </w:t>
            </w:r>
          </w:p>
          <w:p w:rsidR="00670427" w:rsidRPr="0077002F" w:rsidRDefault="00670427" w:rsidP="00670427">
            <w:pPr>
              <w:spacing w:before="288" w:after="288"/>
              <w:rPr>
                <w:lang w:val="en-US"/>
              </w:rPr>
            </w:pPr>
            <w:r w:rsidRPr="0077002F">
              <w:rPr>
                <w:lang w:val="en-US"/>
              </w:rPr>
              <w:t>Umicore recycling efficiency</w:t>
            </w:r>
          </w:p>
        </w:tc>
        <w:tc>
          <w:tcPr>
            <w:tcW w:w="1973" w:type="dxa"/>
          </w:tcPr>
          <w:p w:rsidR="00670427" w:rsidRPr="0077002F" w:rsidRDefault="0077002F" w:rsidP="00670427">
            <w:pPr>
              <w:spacing w:before="288" w:after="288"/>
              <w:rPr>
                <w:lang w:val="en-US"/>
              </w:rPr>
            </w:pPr>
            <w:sdt>
              <w:sdtPr>
                <w:alias w:val="To edit, see citavi.com/edit"/>
                <w:tag w:val="CitaviPlaceholder#19b7e6be-c862-46d4-b1e6-917be02c852a"/>
                <w:id w:val="686404065"/>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2M2ZGFlLTg2MzEtNGZhOC05NzhiLWM0N2FkOTc5NWJlNSIsIlJhbmdlU3RhcnQiOjQsIlJhbmdlTGVuZ3RoIjo1LCJSZWZlcmVuY2VJZCI6IjFhYWYwNDk3LTQxMWMtNDA5Ni05YjQyLTU5MDYxYzAwYWI0M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w:instrText>
                </w:r>
                <w:r w:rsidR="00670427" w:rsidRPr="0077002F">
                  <w:rPr>
                    <w:noProof/>
                  </w:rPr>
                  <w:instrText>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Si4iLCJMYXN0TmFtZSI6IlR5dGdhdCIsIlByb3RlY3RlZCI6ZmFsc2UsIlNleCI6MCwiQ3JlYXRlZEJ5IjoiX1JvbmphIFdhZ25lci1XZW56IiwiQ3JlYXRlZE9uIjoiMjAyMS0wMS0wNVQxNTo1MToyOCIsIk1vZGlmaWVkQnkiOiJfUm9uamEgV2FnbmVyLVdlbnoiLCJJZCI6ImZmZWQ5NzRmLWM5NzYtNDQwYi1hYjkyLWQ5OTAyYWY4NjZjNyIsIk1vZGlmaWVkT24iOiIyMDIxLTAxLTA1VDE1OjUx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3YWduZXJ3ZVxcQXBwRGF0YVxcTG9jYWxcXFRlbXBcXDNiamRmb3ZhLmpwZyIsIlVyaVN0cmluZyI6IjFhYWYwNDk3LTQxMWMtNDA5Ni05YjQyLTU5MDYxYzAwYWI0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TM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xMjEsMjYyXSJ9XX0sIlRhZyI6IkNpdGF2aVBsYWNlaG9sZGVyIzE5YjdlNmJlLWM4NjItNDZkNC1iMWU2LTkxN2JlMDJjODUyYSIsIlRleHQiOiJbMTIxLDI2Ml0iLCJXQUlWZXJzaW9uIjoiNi44LjAuMCJ9}</w:instrText>
                </w:r>
                <w:r w:rsidR="00670427" w:rsidRPr="0077002F">
                  <w:rPr>
                    <w:noProof/>
                  </w:rPr>
                  <w:fldChar w:fldCharType="separate"/>
                </w:r>
                <w:r w:rsidR="00670427" w:rsidRPr="0077002F">
                  <w:rPr>
                    <w:noProof/>
                    <w:lang w:val="en-US"/>
                  </w:rPr>
                  <w:t>[121,262]</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bookmarkStart w:id="16" w:name="OLE_LINK20"/>
            <w:bookmarkStart w:id="17" w:name="OLE_LINK21"/>
            <w:r w:rsidRPr="0077002F">
              <w:rPr>
                <w:lang w:val="en-US"/>
              </w:rPr>
              <w:t>Hazards through battery recycling</w:t>
            </w:r>
          </w:p>
          <w:p w:rsidR="00670427" w:rsidRPr="0077002F" w:rsidRDefault="00670427" w:rsidP="00670427">
            <w:pPr>
              <w:spacing w:before="288" w:after="288"/>
              <w:rPr>
                <w:lang w:val="en-US"/>
              </w:rPr>
            </w:pPr>
            <w:bookmarkStart w:id="18" w:name="OLE_LINK16"/>
            <w:bookmarkStart w:id="19" w:name="OLE_LINK17"/>
            <w:bookmarkEnd w:id="16"/>
            <w:bookmarkEnd w:id="17"/>
            <w:r w:rsidRPr="0077002F">
              <w:rPr>
                <w:lang w:val="en-US"/>
              </w:rPr>
              <w:t>Description state of the art recycling technology (direct physical, pyrometallurgical and hydrometallurgical)</w:t>
            </w:r>
          </w:p>
          <w:bookmarkEnd w:id="18"/>
          <w:bookmarkEnd w:id="19"/>
          <w:p w:rsidR="00670427" w:rsidRPr="0077002F" w:rsidRDefault="00670427" w:rsidP="00670427">
            <w:pPr>
              <w:spacing w:before="288" w:after="288"/>
              <w:rPr>
                <w:lang w:val="en-US"/>
              </w:rPr>
            </w:pPr>
            <w:r w:rsidRPr="0077002F">
              <w:rPr>
                <w:lang w:val="en-US"/>
              </w:rPr>
              <w:t>Patent publications on LIB development</w:t>
            </w:r>
          </w:p>
        </w:tc>
        <w:tc>
          <w:tcPr>
            <w:tcW w:w="1973" w:type="dxa"/>
          </w:tcPr>
          <w:p w:rsidR="00670427" w:rsidRPr="0077002F" w:rsidRDefault="0077002F" w:rsidP="00670427">
            <w:pPr>
              <w:spacing w:before="288" w:after="288"/>
              <w:rPr>
                <w:lang w:val="en-US"/>
              </w:rPr>
            </w:pPr>
            <w:sdt>
              <w:sdtPr>
                <w:alias w:val="To edit, see citavi.com/edit"/>
                <w:tag w:val="CitaviPlaceholder#2cd4ebaa-386b-430e-a8c9-25202f697763"/>
                <w:id w:val="-2045132376"/>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</w:instrText>
                </w:r>
                <w:r w:rsidR="00670427" w:rsidRPr="0077002F">
                  <w:rPr>
                    <w:noProof/>
                  </w:rPr>
                  <w:instrText>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1pb24gYmF0dGVyaWVzIChMSUJzKSBoYXZlIHJlY2VpdmVkIGluY3JlYXNpbmcgYXR0ZW50aW9uIGluIHJlY2VudCB5ZWFycyBkdWUgdG8gdGhlaXIgcHJvbWluZW50IGFwcGxpY2F0aW9ucyBpbiBjb25zdW1lcn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xlY3Ryb25pY3MgYW5kIHRoZXkgbWF5IGFsc28gcmVkdWNlIG91ciBkZXBlbmRlbmNlIG9uIG9pbCwgYnkgdGhlaXIgdXNlIGluIGVsZWN0cmljIHZlaGljbGVzIChFVnMpLiBUaGlzIHBhcGVyIHNlbGVjdGl2ZW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2aWV3cyB0aGUgZXhpc3RpbmcgcmVjeWNsaW5nIHRlY2hub2xvZ2llcyBmb3IgdHJlYXRpbmcgdGhlIHNwZW50IExJQnMgaW4gb3JkZXIgdG8gcmVjb3ZlciB0aGUgdmFsdWFibGUgcHJvZHVjdHMgYW5kIGF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Gx1c3RyYXRpb24gb2YgY29tYmluZWQgcmVjeWNsaW5nIHByb2Nlc3NlcyBpcyBwcmVzZW50ZWQuIFRoZSBwcmltYXJ5IExJQnMgY29udGFpbiB0b3hpYyBtYXRlcmlhbHMgd2hpY2ggbWF5IGxlYWQgdG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VybWFsIHJ1bmF3YXkgYW5kIGV4b3RoZXJtaWMgcmVhY3Rpb25zLiBIZW5jZSBhbiBlbXBoYXNpcyBoYXMgYmVlbiBwbGFjZWQgb24gdGhlIHNhZmV0eSB0ZXN0cyB0aGF0IG5lZWQgdG8gYmUgbW9uaXRvcmV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iB0aGVzZSBiYXR0ZXJpZXMgZXNwZWNpYWxseSB0aGVpciB1c2UgaW4gaHlicmlkIEVWcy4gQWxsIHR5cGVzIG9mIHBoeXNpY2FsLCBjaGVtaWNhbCwgYmlvbG9naWNhbCBhbmQgZWxlY3Ryb2NoZW1pY2FsIG1ldGhvZH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YXZlIGJlZW4gcmV2aWV3ZWQgd2l0aCByZXNwZWN0IHRvIHJlY292ZXJ5IG9mIHNvbWUgdmFsdWFibGUgbWV0YWxzIHN1Y2ggYXMgY29iYWx0LCBuaWNrZWwsIG1hbmdhbmVzZSwgZXRjLiBUaGUgYXJ0aWNs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9uY2x1ZGVzIHdpdGggYSByZWNlbnQgaW52ZXN0aWdhdGlvbiBvZiB0aGUgcmVjb3Zlcnkgb2YgdmFsdWFibGUgbWV0YWxzIGZyb20gc3BlbnQgYmF0dGVyaWVzIGluIHRoZSBmb3JtIG9mIG5hbm9tYXRlcmlhbH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XRzIGltcGxpY2F0aW9ucyBmb3IgdGhlIGZ1dHVyZS4gQSBicmllZiBkaXNjdXNzaW9uIGFib3V0IHRoZSBjb3N0IG9mIExJQnMgYW5kIGl0cyBwYXRlbnQgcHVibGljYXRpb25zIGhhdmUgYmVlbiBkb25lIGl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vcmRlciB0byBhc3Nlc3MgdGhlIHNjb3BlIG9mIExJQnNcXHU4MjE3ICBhcHBsaWNhdGlvbnMgaW4gRVZz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jE2MjI1MTUuMjAxMy44NTMx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jE2MjI1MTUuMjAxMy44NTMxMDUiLCJVcmlTdHJpbmciOiJodHRwczovL2RvaS5vcmcvMTAuMTA4MC8yMTYyMjUxNS4yMDEzLjg1MzE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w:instrText>
                </w:r>
                <w:r w:rsidR="00670427" w:rsidRPr="0077002F">
                  <w:rPr>
                    <w:noProof/>
                    <w:lang w:val="en-US"/>
                  </w:rPr>
                  <w:instrText>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NzgsMTIxXSJ9XX0sIlRhZyI6IkNpdGF2aVBsYWNlaG9sZGVyIzJjZDRlYmFhLTM4NmItNDMwZS1hOGM5LTI1MjAyZjY5Nzc2MyIsIlRleHQiOiJbNzgsMTIxXSIsIldBSVZlcnNpb24iOiI2LjguMC4wIn0=}</w:instrText>
                </w:r>
                <w:r w:rsidR="00670427" w:rsidRPr="0077002F">
                  <w:rPr>
                    <w:noProof/>
                  </w:rPr>
                  <w:fldChar w:fldCharType="separate"/>
                </w:r>
                <w:r w:rsidR="00670427" w:rsidRPr="0077002F">
                  <w:rPr>
                    <w:noProof/>
                    <w:lang w:val="en-US"/>
                  </w:rPr>
                  <w:t>[78,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LIB impact on society and economy </w:t>
            </w:r>
          </w:p>
          <w:p w:rsidR="00670427" w:rsidRPr="0077002F" w:rsidRDefault="00670427" w:rsidP="00670427">
            <w:pPr>
              <w:spacing w:before="288" w:after="288"/>
              <w:rPr>
                <w:lang w:val="en-US"/>
              </w:rPr>
            </w:pPr>
            <w:r w:rsidRPr="0077002F">
              <w:rPr>
                <w:lang w:val="en-US"/>
              </w:rPr>
              <w:t xml:space="preserve">Challenges in LIB recycling </w:t>
            </w:r>
          </w:p>
          <w:p w:rsidR="00670427" w:rsidRPr="0077002F" w:rsidRDefault="00670427" w:rsidP="00670427">
            <w:pPr>
              <w:spacing w:before="288" w:after="288"/>
              <w:rPr>
                <w:lang w:val="en-US"/>
              </w:rPr>
            </w:pPr>
            <w:r w:rsidRPr="0077002F">
              <w:rPr>
                <w:lang w:val="en-US"/>
              </w:rPr>
              <w:t>Industrial implementation of recycling processes</w:t>
            </w:r>
          </w:p>
        </w:tc>
        <w:tc>
          <w:tcPr>
            <w:tcW w:w="1973" w:type="dxa"/>
          </w:tcPr>
          <w:p w:rsidR="00670427" w:rsidRPr="0077002F" w:rsidRDefault="0077002F" w:rsidP="00670427">
            <w:pPr>
              <w:spacing w:before="288" w:after="288"/>
              <w:rPr>
                <w:lang w:val="en-US"/>
              </w:rPr>
            </w:pPr>
            <w:sdt>
              <w:sdtPr>
                <w:alias w:val="To edit, see citavi.com/edit"/>
                <w:tag w:val="CitaviPlaceholder#1001bad4-dd25-43a1-942a-361a493e0275"/>
                <w:id w:val="-1126000966"/>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GE2NTdiLTNhM2QtNDBjNi05YzZiLTYyMmIxZDgwNDE2ZiIsIlJhbmdlTGVuZ3RoIjoz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w:instrText>
                </w:r>
                <w:r w:rsidR="00670427" w:rsidRPr="0077002F">
                  <w:rPr>
                    <w:noProof/>
                  </w:rPr>
                  <w:instrText>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Sx7IiRpZCI6IjE3IiwiJHR5cGUiOiJTd2lzc0FjYWRlbWljLkNpdGF2aS5DaXRhdGlvbnMuV29yZFBsYWNlaG9sZGVyRW50cnksIFN3aXNzQWNhZGVtaWMuQ2l0YXZpIiwiSWQiOiI5YzE1MmYwMy0wODdjLTQxZjgtOWJmNC1kN2Q0MDg1ZTAwYzgiLCJSYW5nZVN0YXJ0IjozLCJSYW5nZUxlbmd0aCI6NSwiUmVmZXJlbmNlSWQiOiIyNzNlYTg5NC1jNjYyLTQ0ZWEtODg2YS04NDViNDM4ODVmNz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yZWYiOiI1In19LHsiJGlkIjoiMjAiLCIkdHlwZSI6IlN3aXNzQWNhZGVtaWMuQ2l0YXZpLlBlcnNvbiwgU3dpc3NBY2FkZW1pYy5DaXRhdmkiLCJGaXJzdE5hbWUiOiJKw7xyZ2VuIiwiTGFzdE5hbWUiOiJTdXR0ZXIiLCJQcm90ZWN0ZWQiOmZhbHNlLCJTZXgiOjIsIkNyZWF0ZWRCeSI6Il9BbGJlcnQtSmFuIHZhbiBadWlsaWNoZW0iLCJDcmVhdGVkT24iOiIyMDIxLTA1LTEyVDEyOjU5OjAwIiwiTW9kaWZpZWRCeSI6Il9BbGJlcnQtSmFuIHZhbiBadWlsaWNoZW0iLCJJZCI6ImQ0YmU5YmRjLTdlZTktNDg0MC1iYTliLTU3YzU5NmEyNjJmMCIsIk1vZGlmaWVkT24iOiIyMDIxLTA1LTEyVDEyOjU5OjAw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QUogdmFuIFp1aWxpY2hlbVxcQXBwRGF0YVxcTG9jYWxcXFRlbXBcXHd4cmd1MXBuLmpwZyIsIlVyaVN0cmluZyI6IjI3M2VhODk0LWM2NjItNDRlYS04ODZhLTg0NWI0Mzg4NWY3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w:instrText>
                </w:r>
                <w:r w:rsidR="00670427" w:rsidRPr="0077002F">
                  <w:rPr>
                    <w:noProof/>
                    <w:lang w:val="en-US"/>
                  </w:rPr>
                  <w:instrText>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yMyIsIkNvdW50IjoxLCJUZXh0VW5pdHMiOlt7IiRpZCI6IjI0IiwiRm9udFN0eWxlIjp7IiRpZCI6IjI1IiwiTmV1dHJhbCI6dHJ1ZX0sIlJlYWRpbmdPcmRlciI6MSwiVGV4dCI6IlsyNiwxMjFdIn1dfSwiVGFnIjoiQ2l0YXZpUGxhY2Vob2xkZXIjMTAwMWJhZDQtZGQyNS00M2ExLTk0MmEtMzYxYTQ5M2UwMjc1IiwiVGV4dCI6IlsyNiwxMjFdIiwiV0FJVmVyc2lvbiI6IjYuOC4wLjAifQ==}</w:instrText>
                </w:r>
                <w:r w:rsidR="00670427" w:rsidRPr="0077002F">
                  <w:rPr>
                    <w:noProof/>
                  </w:rPr>
                  <w:fldChar w:fldCharType="separate"/>
                </w:r>
                <w:r w:rsidR="00670427" w:rsidRPr="0077002F">
                  <w:rPr>
                    <w:noProof/>
                    <w:lang w:val="en-US"/>
                  </w:rPr>
                  <w:t>[26,121]</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bookmarkStart w:id="20" w:name="OLE_LINK22"/>
            <w:bookmarkStart w:id="21" w:name="OLE_LINK23"/>
            <w:r w:rsidRPr="0077002F">
              <w:rPr>
                <w:lang w:val="en-US"/>
              </w:rPr>
              <w:t>Description state of the art recycling technology (direct physical, pyrometallurgical and hydrometallurgical)</w:t>
            </w:r>
          </w:p>
          <w:bookmarkEnd w:id="20"/>
          <w:bookmarkEnd w:id="21"/>
          <w:p w:rsidR="00670427" w:rsidRPr="0077002F" w:rsidRDefault="00670427" w:rsidP="00670427">
            <w:pPr>
              <w:spacing w:before="288" w:after="288"/>
              <w:rPr>
                <w:lang w:val="en-US"/>
              </w:rPr>
            </w:pPr>
            <w:r w:rsidRPr="0077002F">
              <w:rPr>
                <w:lang w:val="en-US"/>
              </w:rPr>
              <w:t xml:space="preserve">LIB market and development </w:t>
            </w:r>
          </w:p>
          <w:p w:rsidR="00670427" w:rsidRPr="0077002F" w:rsidRDefault="00670427" w:rsidP="00670427">
            <w:pPr>
              <w:spacing w:before="288" w:after="288"/>
              <w:rPr>
                <w:lang w:val="en-US"/>
              </w:rPr>
            </w:pPr>
            <w:r w:rsidRPr="0077002F">
              <w:rPr>
                <w:lang w:val="en-US"/>
              </w:rPr>
              <w:t>EoL volume flow of LIBs</w:t>
            </w:r>
          </w:p>
          <w:p w:rsidR="00670427" w:rsidRPr="0077002F" w:rsidRDefault="00670427" w:rsidP="00670427">
            <w:pPr>
              <w:spacing w:before="288" w:after="288"/>
              <w:rPr>
                <w:lang w:val="en-US"/>
              </w:rPr>
            </w:pPr>
            <w:r w:rsidRPr="0077002F">
              <w:rPr>
                <w:lang w:val="en-US"/>
              </w:rPr>
              <w:t>Industrial implementation of recycling processes</w:t>
            </w:r>
          </w:p>
        </w:tc>
        <w:tc>
          <w:tcPr>
            <w:tcW w:w="1973" w:type="dxa"/>
          </w:tcPr>
          <w:p w:rsidR="00670427" w:rsidRPr="0077002F" w:rsidRDefault="0077002F" w:rsidP="00670427">
            <w:pPr>
              <w:spacing w:before="288" w:after="288"/>
              <w:rPr>
                <w:lang w:val="en-US"/>
              </w:rPr>
            </w:pPr>
            <w:sdt>
              <w:sdtPr>
                <w:alias w:val="To edit, see citavi.com/edit"/>
                <w:tag w:val="CitaviPlaceholder#fe4ad4d0-fa0b-42d9-aaae-154e96b68b27"/>
                <w:id w:val="380840171"/>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RlMmI2LWUyZDItNDg2Ny04MzI1LTFmM2I2ZjEyYzk2NCIsIlJhbmdlTGVuZ3RoIjo1LCJSZWZlcmVuY2VJZCI6IjY5ZDNhOTEzLTQ3ZDctNDk5ZS05NmNhLWM5ZmZlNTUzNzQx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w:instrText>
                </w:r>
                <w:r w:rsidR="00670427" w:rsidRPr="0077002F">
                  <w:rPr>
                    <w:noProof/>
                  </w:rPr>
                  <w:instrText>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i4iLCJMYXN0TmFtZSI6IldleWhlIiwiUHJvdGVjdGVkIjpmYWxzZSwiU2V4IjowLCJDcmVhdGVkQnkiOiJfUm9uamEgV2FnbmVyLVdlbnoiLCJDcmVhdGVkT24iOiIyMDIwLTEwLTEzVDE0OjI3OjMxIiwiTW9kaWZpZWRCeSI6Il9Sb25qYSBXYWduZXItV2VueiIsIklkIjoiZDI1YzM5MWEtY2Q0MS00YzFhLWJlNTUtMWRjZTE2MjY3NTFjIiwiTW9kaWZpZWRPbiI6IjIwMjAtMTAtMTNUMTQ6Mjc6Mz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dhZ25lcndlXFxBcHBEYXRhXFxMb2NhbFxcVGVtcFxcM2FndjRjY2MuanBnIiwiVXJpU3RyaW5nIjoiNjlkM2E5MTMtNDdkNy00OTllLTk2Y2EtYzlmZmU1NTM3NDF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zIiwiUHVibGlzaGVycyI6W3siJGlkIjoiOCIsIiR0eXBlIjoiU3dpc3NBY2FkZW1pYy5DaXRhdmkuUHVibGlzaGVyLCBTd2lzc0FjYWRlbWljLkNpdGF2aSIsIk5hbW</w:instrText>
                </w:r>
                <w:r w:rsidR="00670427" w:rsidRPr="0077002F">
                  <w:rPr>
                    <w:noProof/>
                    <w:lang w:val="en-US"/>
                  </w:rPr>
                  <w:instrText>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}</w:instrText>
                </w:r>
                <w:r w:rsidR="00670427" w:rsidRPr="0077002F">
                  <w:rPr>
                    <w:noProof/>
                  </w:rPr>
                  <w:fldChar w:fldCharType="separate"/>
                </w:r>
                <w:r w:rsidR="00670427" w:rsidRPr="0077002F">
                  <w:rPr>
                    <w:noProof/>
                    <w:lang w:val="en-US"/>
                  </w:rPr>
                  <w:t>[209]</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LIB composition </w:t>
            </w:r>
          </w:p>
          <w:p w:rsidR="00670427" w:rsidRPr="0077002F" w:rsidRDefault="00670427" w:rsidP="00670427">
            <w:pPr>
              <w:spacing w:before="288" w:after="288"/>
              <w:rPr>
                <w:lang w:val="en-US"/>
              </w:rPr>
            </w:pPr>
            <w:r w:rsidRPr="0077002F">
              <w:rPr>
                <w:lang w:val="en-US"/>
              </w:rPr>
              <w:t>Hazards through battery recycling</w:t>
            </w:r>
          </w:p>
          <w:p w:rsidR="00670427" w:rsidRPr="0077002F" w:rsidRDefault="00670427" w:rsidP="00670427">
            <w:pPr>
              <w:spacing w:before="288" w:after="288"/>
              <w:rPr>
                <w:lang w:val="en-US"/>
              </w:rPr>
            </w:pPr>
            <w:r w:rsidRPr="0077002F">
              <w:rPr>
                <w:lang w:val="en-US"/>
              </w:rPr>
              <w:t>Waste management scenarios</w:t>
            </w:r>
          </w:p>
          <w:p w:rsidR="00670427" w:rsidRPr="0077002F" w:rsidRDefault="00670427" w:rsidP="00670427">
            <w:pPr>
              <w:spacing w:before="288" w:after="288"/>
              <w:rPr>
                <w:lang w:val="en-US"/>
              </w:rPr>
            </w:pPr>
            <w:r w:rsidRPr="0077002F">
              <w:rPr>
                <w:lang w:val="en-US"/>
              </w:rPr>
              <w:t xml:space="preserve">Environmental impacts of disposal </w:t>
            </w:r>
          </w:p>
          <w:p w:rsidR="00670427" w:rsidRPr="0077002F" w:rsidRDefault="00670427" w:rsidP="00670427">
            <w:pPr>
              <w:spacing w:before="288" w:after="288"/>
              <w:rPr>
                <w:lang w:val="en-US"/>
              </w:rPr>
            </w:pPr>
            <w:r w:rsidRPr="0077002F">
              <w:rPr>
                <w:lang w:val="en-US"/>
              </w:rPr>
              <w:t xml:space="preserve">Worldwide regulations on battery collection </w:t>
            </w:r>
          </w:p>
          <w:p w:rsidR="00670427" w:rsidRPr="0077002F" w:rsidRDefault="00670427" w:rsidP="00670427">
            <w:pPr>
              <w:spacing w:before="288" w:after="288"/>
              <w:rPr>
                <w:lang w:val="en-US"/>
              </w:rPr>
            </w:pPr>
            <w:bookmarkStart w:id="22" w:name="OLE_LINK24"/>
            <w:bookmarkStart w:id="23" w:name="OLE_LINK25"/>
            <w:r w:rsidRPr="0077002F">
              <w:rPr>
                <w:lang w:val="en-US"/>
              </w:rPr>
              <w:t>Description state of the art recycling technology (direct physical, pyrometallurgical and hydrometallurgical)</w:t>
            </w:r>
          </w:p>
          <w:bookmarkEnd w:id="22"/>
          <w:bookmarkEnd w:id="23"/>
          <w:p w:rsidR="00670427" w:rsidRPr="0077002F" w:rsidRDefault="00670427" w:rsidP="00670427">
            <w:pPr>
              <w:spacing w:before="288" w:after="288"/>
              <w:rPr>
                <w:lang w:val="en-US"/>
              </w:rPr>
            </w:pPr>
            <w:r w:rsidRPr="0077002F">
              <w:rPr>
                <w:lang w:val="en-US"/>
              </w:rPr>
              <w:t xml:space="preserve">LCA </w:t>
            </w:r>
          </w:p>
        </w:tc>
        <w:tc>
          <w:tcPr>
            <w:tcW w:w="1973" w:type="dxa"/>
          </w:tcPr>
          <w:p w:rsidR="00670427" w:rsidRPr="0077002F" w:rsidRDefault="0077002F" w:rsidP="00670427">
            <w:pPr>
              <w:spacing w:before="288" w:after="288"/>
              <w:rPr>
                <w:lang w:val="en-US"/>
              </w:rPr>
            </w:pPr>
            <w:sdt>
              <w:sdtPr>
                <w:alias w:val="To edit, see citavi.com/edit"/>
                <w:tag w:val="CitaviPlaceholder#a6eab5c5-002d-4e68-bf95-325ce8777c02"/>
                <w:id w:val="965941540"/>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mY0ODYyLWZiMWItNDIyNy04OTA4LWU1ODA2NjZjYmJmYSIsIlJhbmdlTGVuZ3RoIjo1LCJSZWZlcmVuY2VJZCI6ImI3ZjRmYzA2LTJkYWItNGVmOS1iODdjLTQxZjBhMTEwMzU0ZCIsIlJlZmVyZW5jZSI6eyIkaWQiOiIzIiwiJHR5cGUiOiJTd2lzc0FjYWRlbWljLkNpdGF2aS5SZWZlcmVuY2UsIFN3aXNzQWNhZGVtaWMuQ2l0YXZpIiwiQWJzdHJhY3QiOiJSZXNvdXJjZXMsIENvbnNlcnZhdGlvbiAmIFJlY3ljbGluZywgMTI5ICgyMDE3KSAyNjMtMjc3LiBkb2k6MTAuMTAxNi9qLnJlc2NvbnJlYy4yMDE3LjExLjAw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w:instrText>
                </w:r>
                <w:r w:rsidR="00670427" w:rsidRPr="0077002F">
                  <w:rPr>
                    <w:noProof/>
                  </w:rPr>
                  <w:instrText>NnB0XCI+PHNwYW4gc3R5bGU9XCJmb250LWZhbWlseTonU2Vnb2UgVUknOyBmb250LXNpemU6OXB0XCI+UmVzb3VyY2VzLCBDb25zZXJ2YXRpb24gJmFtcDsgUmVjeWNsaW5nLCAxMjkgKDIwMTcpIDI2My0yNzcuIGRvaToxMC4xMDE2L2oucmVzY29ucmVjLjIwMTcuMTEuMDAx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MjkgKDIwMTcpIDI2My0yNzcuIGRvaToxMC4xMDE2L2oucmVzY29ucmVjLjIwMTcuMTEuMDAxfVxyXG57XFxydGxjaFxcYWYzXFxhZnMxOFxcbHRyY2hcXGZzMThcXGxhbmcxMDQ4XFxsYW5nbnAxMDQ4XFxsYW5nZmUxMDQ4XFxsYW5nZmVucDEwND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DVwNHBkczRzLmpwZyIsIlVyaVN0cmluZyI6ImI3ZjRmYzA2LTJkYWItNGVmOS1iODdjLTQxZjBhMTEwMzU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Ex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ZXNjb25yZWMuMjAxNy4xMS4wMDEiLCJVcmlTdHJpbmciOiJodHRwczovL2RvaS5vcmcvMTAuMTAxNi9qLnJlc2NvbnJlYy4yMDE3LjEx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yZXZpZXcgb24gdGhlIGdyb3dpbmcgY29uY2VybiBhbmQgcG90ZW50aWFsIG1hbmFnZW1lbnQgc3RyYXRlZ2llcyBvZiB3YXN0ZSBsaXRoaXVtLWlvbiBiYXR0ZXJpZXM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</w:instrText>
                </w:r>
                <w:r w:rsidR="00670427" w:rsidRPr="0077002F">
                  <w:rPr>
                    <w:noProof/>
                    <w:lang w:val="en-US"/>
                  </w:rPr>
                  <w:instrTex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}</w:instrText>
                </w:r>
                <w:r w:rsidR="00670427" w:rsidRPr="0077002F">
                  <w:rPr>
                    <w:noProof/>
                  </w:rPr>
                  <w:fldChar w:fldCharType="separate"/>
                </w:r>
                <w:r w:rsidR="00670427" w:rsidRPr="0077002F">
                  <w:rPr>
                    <w:noProof/>
                    <w:lang w:val="en-US"/>
                  </w:rPr>
                  <w:t>[210]</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LIB market development</w:t>
            </w:r>
          </w:p>
          <w:p w:rsidR="00670427" w:rsidRPr="0077002F" w:rsidRDefault="00670427" w:rsidP="00670427">
            <w:pPr>
              <w:spacing w:before="288" w:after="288"/>
              <w:rPr>
                <w:lang w:val="en-US"/>
              </w:rPr>
            </w:pPr>
            <w:bookmarkStart w:id="24" w:name="OLE_LINK26"/>
            <w:bookmarkStart w:id="25" w:name="OLE_LINK27"/>
            <w:bookmarkStart w:id="26" w:name="OLE_LINK28"/>
            <w:r w:rsidRPr="0077002F">
              <w:rPr>
                <w:lang w:val="en-US"/>
              </w:rPr>
              <w:t>Description state of the art recycling technology (direct physical, pyrometallurgical and hydrometallurgical)</w:t>
            </w:r>
          </w:p>
          <w:bookmarkEnd w:id="24"/>
          <w:bookmarkEnd w:id="25"/>
          <w:bookmarkEnd w:id="26"/>
          <w:p w:rsidR="00670427" w:rsidRPr="0077002F" w:rsidRDefault="00670427" w:rsidP="00670427">
            <w:pPr>
              <w:spacing w:before="288" w:after="288"/>
              <w:rPr>
                <w:lang w:val="en-US"/>
              </w:rPr>
            </w:pPr>
            <w:r w:rsidRPr="0077002F">
              <w:rPr>
                <w:lang w:val="en-US"/>
              </w:rPr>
              <w:t>LCA on different cell chemistry and recycling routes</w:t>
            </w:r>
          </w:p>
          <w:p w:rsidR="00670427" w:rsidRPr="0077002F" w:rsidRDefault="00670427" w:rsidP="00670427">
            <w:pPr>
              <w:spacing w:before="288" w:after="288"/>
              <w:rPr>
                <w:lang w:val="en-US"/>
              </w:rPr>
            </w:pPr>
            <w:r w:rsidRPr="0077002F">
              <w:rPr>
                <w:lang w:val="en-US"/>
              </w:rPr>
              <w:t xml:space="preserve">Waste management systems </w:t>
            </w:r>
          </w:p>
          <w:p w:rsidR="00670427" w:rsidRPr="0077002F" w:rsidRDefault="00670427" w:rsidP="00670427">
            <w:pPr>
              <w:spacing w:before="288" w:after="288"/>
              <w:rPr>
                <w:lang w:val="en-US"/>
              </w:rPr>
            </w:pPr>
            <w:r w:rsidRPr="0077002F">
              <w:rPr>
                <w:lang w:val="en-US"/>
              </w:rPr>
              <w:t xml:space="preserve">Chronological information on legal regulations </w:t>
            </w:r>
          </w:p>
        </w:tc>
        <w:tc>
          <w:tcPr>
            <w:tcW w:w="1973" w:type="dxa"/>
          </w:tcPr>
          <w:p w:rsidR="00670427" w:rsidRPr="0077002F" w:rsidRDefault="0077002F" w:rsidP="00670427">
            <w:pPr>
              <w:spacing w:before="288" w:after="288"/>
              <w:rPr>
                <w:lang w:val="en-US"/>
              </w:rPr>
            </w:pPr>
            <w:sdt>
              <w:sdtPr>
                <w:alias w:val="To edit, see citavi.com/edit"/>
                <w:tag w:val="CitaviPlaceholder#1fc53758-b12f-410c-80a9-38cf8fa7bf79"/>
                <w:id w:val="1757858898"/>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jhjNTM4LWVjZGMtNGJkMC1hNzg3LWY3NWU0NTU5YzZiNyIsIlJhbmdlTGVuZ3RoIjo1LCJSZWZlcmVuY2VJZCI6IjIzNGVmM2JlLTFiMWUtNDJhYy04ZGJmLTEwYWYxZDU5MjE0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UiLCJMYXN0TmFtZSI6IllhbmciLCJQcm90ZWN0ZWQiOmZhbHNlLCJTZXgiOjAsIkNyZWF0ZWRCeSI6Il9Sb25qYSBXYWduZXItV2VueiIsIkNyZWF0ZWRPbiI6IjIwMjEtMDctMjNUMTI6NDY6NTgiLCJNb2RpZmllZEJ5IjoiX1JvbmphIFdhZ25lci1XZW56IiwiSWQiOiI2MmRhNmU5ZS02MmViLTQyMWUtYTk4My0wOWNjZDM0YzE1MDAiLCJNb2RpZmllZE9uIjoiMjAyMS0wNy0yM1QxMjo0Njo1OCIsIlByb2plY3QiOnsiJGlkIjoiNSIsIiR0eXBlIjoiU3dpc3NBY2FkZW1pYy5DaXRhdmkuUHJvamVjdCwgU3dpc3NBY2FkZW1pYy5DaXRhdmkifX0seyIkaWQiOiI2IiwiJHR5cGUiOiJTd2lzc0FjYWRlbWljLkNpdGF2aS5QZXJzb24sI</w:instrText>
                </w:r>
                <w:r w:rsidR="00670427" w:rsidRPr="0077002F">
                  <w:rPr>
                    <w:noProof/>
                  </w:rPr>
                  <w:instrText>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5zbS4yMDIwLjEyLjAxOSIsIlVyaVN0cmluZyI6Imh0dHBzOi8vZG9pLm9yZy8xMC4xMDE2L2ouZW5zbS4yMDIwLjEyLj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</w:instrText>
                </w:r>
                <w:r w:rsidR="00670427" w:rsidRPr="0077002F">
                  <w:rPr>
                    <w:noProof/>
                    <w:lang w:val="en-US"/>
                  </w:rPr>
                  <w:instrText>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I2M10ifV19LCJUYWciOiJDaXRhdmlQbGFjZWhvbGRlciMxZmM1Mzc1OC1iMTJmLTQxMGMtODBhOS0zOGNmOGZhN2JmNzkiLCJUZXh0IjoiWzI2M10iLCJXQUlWZXJzaW9uIjoiNi44LjAuMCJ9}</w:instrText>
                </w:r>
                <w:r w:rsidR="00670427" w:rsidRPr="0077002F">
                  <w:rPr>
                    <w:noProof/>
                  </w:rPr>
                  <w:fldChar w:fldCharType="separate"/>
                </w:r>
                <w:r w:rsidR="00670427" w:rsidRPr="0077002F">
                  <w:rPr>
                    <w:noProof/>
                    <w:lang w:val="en-US"/>
                  </w:rPr>
                  <w:t>[263]</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tc>
        <w:tc>
          <w:tcPr>
            <w:tcW w:w="1973" w:type="dxa"/>
          </w:tcPr>
          <w:p w:rsidR="00670427" w:rsidRPr="0077002F" w:rsidRDefault="0077002F" w:rsidP="00670427">
            <w:pPr>
              <w:spacing w:before="288" w:after="288"/>
              <w:rPr>
                <w:lang w:val="en-US"/>
              </w:rPr>
            </w:pPr>
            <w:sdt>
              <w:sdtPr>
                <w:alias w:val="To edit, see citavi.com/edit"/>
                <w:tag w:val="CitaviPlaceholder#a4546b76-309c-4459-b466-beebd666e0af"/>
                <w:id w:val="567232851"/>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</w:instrText>
                </w:r>
                <w:r w:rsidR="00670427" w:rsidRPr="0077002F">
                  <w:rPr>
                    <w:noProof/>
                  </w:rPr>
                  <w:instrText>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EdWUgdG8gZW5vcm1vdXMgZ3Jvd3RoIG9mIHByb2R1Y3Rpb24gb2YgZWxlY3RyaWMgdmVoaWNsZXMsIGl0IGlzIGVzdGltYXRlZCBieSB0aGUgeWVhciAyMDIwIGFib3V0IDI1MCwwMDAgdG9uc3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YgYmF0dGVyeSBtdXN0IGJlIGRpc3Bvc2VkIG9yIHJlY3ljbGVkLiBUaGUgdGVjaG5vbG9neSB0byByZWN5Y2xlIHRoaXMgbXVjaCBhbW91bnQgb2YgYmF0dGVyaWVzIGluIGEgc2luZ2xlIHllYX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b2VzIG5vdCBleGlzdC4sIG5laXRoZXIgZG9lcyB0aGUgbWV0aG9kcyBmb3IgcmVjeWNsaW5nIGFyZSBzdGFuZGFyZGl6ZWQgYmVjYXVzZSBvZiBkaWZmZXJlbnQgY29uZmlndXJhdGlvbnM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dHRlcnkgcGFja3MuIEEgY2hhbGxlbmdlIHN0cmljdGx5IHBvc2VzIG9uIGhvdyB0byBkZWFsIHdpdGggbGl0aGl1bSBpb24gYmF0dGVyaWVzLCB3aGljaCBhcmUgZW1iZWRkZWQg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5kcmVkcyBvciBtb3JlIGluIGEgYmF0dGVyeSBwYWNrLiBGdXJ0aGVybW9yZSwgdGhlIHJlY292ZXJ5IG9mIG1hdGVyaWFscyBmcm9tIHRoZSBiYXR0ZXJ5IGluIHRoZSBwYWNrIGl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c3NlbnRpYWwgdG8gZW5zdXJlIHRoZSBncm93dGggYW5kIHN1c3RhaW5hYmlsaXR5IG9mIHRoZSBlbGVjdHJpYyB2ZWhpY2xlIG1hcmtldC4gSXQgaXMgZGVzaXJhYmxlIHRvIGVzdGFibGlzaC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oYXQgaXMgc2VtaS1hdXRvbWF0ZWQvYXV0b21hdGVkIGZvciBlbnN1cmluZyBmYXN0ZXIgZGlzYXNzZW1ibHkgb2YgYmF0dGVyeSBwYWNrLCBpZGVudGlmaWNhdGlvb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RldGVjdGlvbiBvZiByZXNpZHVhbCBlbmVyZ3kgb2YgYmF0dGVyaWVzIGluIHBhY2tzIGFuZCByZWNvdmVyeSBvZiBtYXRlcmlhbHMgZnJvbSBiYXR0ZXJpZXMuIFRoaXMgcmV2aWV3IHBhc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tbWFyaXplcyB0aGUgdHdvIG1haW4gYmFzaWMgYXNwZWN0cyBvZiByZWN5Y2xpbmcgYmF0dGVyeSBwYWNrczogbWVjaGFuaWNhbCBwcm9jZWR1cmUgYW5kIGNoZW1pY2FsIHJlY3ljb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G1ldGFsbHVyZ2ljYWwpLiBUaGUgd29yayBzdW1tYXJpemVzIHRoZSBleGlzdGluZyByZWN5Y2xpbmcgdGVjaG5vbG9neSBpbiB0aGVzZSB0d28gYXNwZWN0cyBhbmQgaWRlbnRpZml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tcG9ydGFudCByZXNlYXJjaCBwcm9ibGVtcyBpbiB0aGUgcHJvY2VzcyBvZiByZWN5Y2xpbmcgb2YgcGFjayBzdWNoIGFzIChpKSBhdXRvbWF0aWMgYW5kIGludGVsbGlnZW50IHJlY292ZXJ5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eXN0ZW0sIChpaSkgZWZmaWNpZW5jeSBhbmQgc2FmZXR5IGRpc2Fzc2VtYmxlIG9mIGJhdHRlcnkgcGFjayAoaWlpKSBBZGp1c3RtZW50IG9mIENoYW9zIGluIHJlY3ljbGluZyBtYXJrZXQgKGl2K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JlY292ZXJ5IHByb2Nlc3NlcyBmb3Igc2xhZywgZWxlY3Ryb2x5dGUgYW5kIGFub2RlLCAodikgQXBwbGljYXRpb24gaW4gaW5kdXN0cmlhbCBzY2FsZSwgYW5kICh2aSkgZGV2ZWxvcG1lbn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Y3ljbGluZyBtZXRob2RzIGZvciBuZXcgYmF0dGVyaWVzIGhhdmluZyBjb21wb25lbnRzIHdpdGggZGlmZmVyZW50IHByb3BlcnRpZXMuIFRoaXMgcGFwZXIgYWxzbyBwcm9wb3Nlcy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vIHB1c2ggdGhlIHJlY3ljbGluZyBwcm9jZXNzIGZyb20gY29uY2VwdGlvbiB0byBwcmFjdGljYWxpdHksIGJvdGggb24gZ292ZXJubWVudCBpbmNlbnRpdmUgcG9saWN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5kIGVmZmVjdGl2ZSByZWN5Y2xpbmcgdGVjaG5vbG9neS59e1xccnRsY2hcXGFmMFxcYWZzMjRcXGx0cmNo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xOC4wNC4wMjUiLCJVcmlTdHJpbmciOiJodHRwczovL2RvaS5vcmcvMTAuMTAxNi9qLnJlc2NvbnJlYy4yMDE4LjA0Lj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</w:instrText>
                </w:r>
                <w:r w:rsidR="00670427" w:rsidRPr="0077002F">
                  <w:rPr>
                    <w:noProof/>
                    <w:lang w:val="en-US"/>
                  </w:rPr>
                  <w:instrText>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NDRdIn1dfSwiVGFnIjoiQ2l0YXZpUGxhY2Vob2xkZXIjYTQ1NDZiNzYtMzA5Yy00NDU5LWI0NjYtYmVlYmQ2NjZlMGFmIiwiVGV4dCI6Ils0NF0iLCJXQUlWZXJzaW9uIjoiNi44LjAuMCJ9}</w:instrText>
                </w:r>
                <w:r w:rsidR="00670427" w:rsidRPr="0077002F">
                  <w:rPr>
                    <w:noProof/>
                  </w:rPr>
                  <w:fldChar w:fldCharType="separate"/>
                </w:r>
                <w:r w:rsidR="00670427" w:rsidRPr="0077002F">
                  <w:rPr>
                    <w:noProof/>
                    <w:lang w:val="en-US"/>
                  </w:rPr>
                  <w:t>[44]</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LIB composition </w:t>
            </w:r>
          </w:p>
          <w:p w:rsidR="00670427" w:rsidRPr="0077002F" w:rsidRDefault="00670427" w:rsidP="00670427">
            <w:pPr>
              <w:spacing w:before="288" w:after="288"/>
              <w:rPr>
                <w:lang w:val="en-US"/>
              </w:rPr>
            </w:pPr>
            <w:r w:rsidRPr="0077002F">
              <w:rPr>
                <w:lang w:val="en-US"/>
              </w:rPr>
              <w:t xml:space="preserve">LIB market development </w:t>
            </w:r>
          </w:p>
          <w:p w:rsidR="00670427" w:rsidRPr="0077002F" w:rsidRDefault="00670427" w:rsidP="00670427">
            <w:pPr>
              <w:spacing w:before="288" w:after="288"/>
              <w:rPr>
                <w:lang w:val="en-US"/>
              </w:rPr>
            </w:pPr>
            <w:r w:rsidRPr="0077002F">
              <w:rPr>
                <w:lang w:val="en-US"/>
              </w:rPr>
              <w:t xml:space="preserve">Research interest </w:t>
            </w:r>
          </w:p>
          <w:p w:rsidR="00670427" w:rsidRPr="0077002F" w:rsidRDefault="00670427" w:rsidP="00670427">
            <w:pPr>
              <w:spacing w:before="288" w:after="288"/>
              <w:rPr>
                <w:lang w:val="en-US"/>
              </w:rPr>
            </w:pPr>
            <w:bookmarkStart w:id="27" w:name="OLE_LINK29"/>
            <w:bookmarkStart w:id="28" w:name="OLE_LINK30"/>
            <w:bookmarkStart w:id="29" w:name="OLE_LINK31"/>
            <w:r w:rsidRPr="0077002F">
              <w:rPr>
                <w:lang w:val="en-US"/>
              </w:rPr>
              <w:t>Description state of the art recycling technology (direct physical, pyrometallurgical and hydrometallurgical)</w:t>
            </w:r>
          </w:p>
          <w:bookmarkEnd w:id="27"/>
          <w:bookmarkEnd w:id="28"/>
          <w:bookmarkEnd w:id="29"/>
          <w:p w:rsidR="00670427" w:rsidRPr="0077002F" w:rsidRDefault="00670427" w:rsidP="00670427">
            <w:pPr>
              <w:spacing w:before="288" w:after="288"/>
              <w:rPr>
                <w:lang w:val="en-US"/>
              </w:rPr>
            </w:pPr>
            <w:r w:rsidRPr="0077002F">
              <w:rPr>
                <w:lang w:val="en-US"/>
              </w:rPr>
              <w:t xml:space="preserve">Challenges in battery collection </w:t>
            </w:r>
          </w:p>
        </w:tc>
        <w:tc>
          <w:tcPr>
            <w:tcW w:w="1973" w:type="dxa"/>
          </w:tcPr>
          <w:p w:rsidR="00670427" w:rsidRPr="0077002F" w:rsidRDefault="0077002F" w:rsidP="00670427">
            <w:pPr>
              <w:spacing w:before="288" w:after="288"/>
              <w:rPr>
                <w:lang w:val="en-US"/>
              </w:rPr>
            </w:pPr>
            <w:sdt>
              <w:sdtPr>
                <w:alias w:val="To edit, see citavi.com/edit"/>
                <w:tag w:val="CitaviPlaceholder#d183e305-b586-4a32-9cb0-7621666f497b"/>
                <w:id w:val="-74592130"/>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</w:instrText>
                </w:r>
                <w:r w:rsidR="00670427" w:rsidRPr="0077002F">
                  <w:rPr>
                    <w:noProof/>
                  </w:rPr>
                  <w:instrText>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A2NDMzODkuMjAxMy43NjM1NzgiLCJVcmlTdHJpbmciOiJodHRwczovL2RvaS5vcmcvMTAuMTA4MC8xMDY0MzM4OS4yMDEzLjc2MzU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</w:instrText>
                </w:r>
                <w:r w:rsidR="00670427" w:rsidRPr="0077002F">
                  <w:rPr>
                    <w:noProof/>
                    <w:lang w:val="en-US"/>
                  </w:rPr>
                  <w:instrText>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}</w:instrText>
                </w:r>
                <w:r w:rsidR="00670427" w:rsidRPr="0077002F">
                  <w:rPr>
                    <w:noProof/>
                  </w:rPr>
                  <w:fldChar w:fldCharType="separate"/>
                </w:r>
                <w:r w:rsidR="00670427" w:rsidRPr="0077002F">
                  <w:rPr>
                    <w:noProof/>
                    <w:lang w:val="en-US"/>
                  </w:rPr>
                  <w:t>[45]</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Legal framework  worldwide </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tc>
        <w:tc>
          <w:tcPr>
            <w:tcW w:w="1973" w:type="dxa"/>
          </w:tcPr>
          <w:p w:rsidR="00670427" w:rsidRPr="0077002F" w:rsidRDefault="0077002F" w:rsidP="00670427">
            <w:pPr>
              <w:spacing w:before="288" w:after="288"/>
              <w:rPr>
                <w:lang w:val="en-US"/>
              </w:rPr>
            </w:pPr>
            <w:sdt>
              <w:sdtPr>
                <w:alias w:val="To edit, see citavi.com/edit"/>
                <w:tag w:val="CitaviPlaceholder#62c885d0-bbe5-4ced-a2d3-334aa1f47024"/>
                <w:id w:val="1412732826"/>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</w:instrText>
                </w:r>
                <w:r w:rsidR="00670427" w:rsidRPr="0077002F">
                  <w:rPr>
                    <w:noProof/>
                  </w:rPr>
                  <w:instrText>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TI0MTQwMiIsIlVyaVN0cmluZyI6Imh0dHA6Ly93d3cubmNiaS5ubG0ubmloLmdvdi9wdWJtZWQvMjkyNDE0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NDo0MDowOSIsIk1vZGlmaWVkQnkiOiJfUm9uamEgV2FnbmVyLVdlbnoiLCJJZCI6ImFhNDg0NTYwLTIwNDItNDA1MS1hYzAzLTBjOTBjYjIzODZmYiIsIk1vZGlmaWVkT24iOiIyMDIwLTExLTE5VDE0OjQw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3NzQ0NjU1IiwiVXJpU3RyaW5nIjoiaHR0cHM6Ly9kb2kub3JnLzEwLjExNzcvMDczNDI0MlgxNzc0NDY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</w:instrText>
                </w:r>
                <w:r w:rsidR="00670427" w:rsidRPr="0077002F">
                  <w:rPr>
                    <w:noProof/>
                    <w:lang w:val="en-US"/>
                  </w:rPr>
                  <w:instrText>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ODZdIn1dfSwiVGFnIjoiQ2l0YXZpUGxhY2Vob2xkZXIjNjJjODg1ZDAtYmJlNS00Y2VkLWEyZDMtMzM0YWExZjQ3MDI0IiwiVGV4dCI6Ils4Nl0iLCJXQUlWZXJzaW9uIjoiNi44LjAuMCJ9}</w:instrText>
                </w:r>
                <w:r w:rsidR="00670427" w:rsidRPr="0077002F">
                  <w:rPr>
                    <w:noProof/>
                  </w:rPr>
                  <w:fldChar w:fldCharType="separate"/>
                </w:r>
                <w:r w:rsidR="00670427" w:rsidRPr="0077002F">
                  <w:rPr>
                    <w:noProof/>
                    <w:lang w:val="en-US"/>
                  </w:rPr>
                  <w:t>[86]</w:t>
                </w:r>
                <w:r w:rsidR="00670427" w:rsidRPr="0077002F">
                  <w:rPr>
                    <w:noProof/>
                  </w:rPr>
                  <w:fldChar w:fldCharType="end"/>
                </w:r>
              </w:sdtContent>
            </w:sdt>
          </w:p>
        </w:tc>
      </w:tr>
      <w:tr w:rsidR="0077002F" w:rsidRPr="0077002F" w:rsidTr="00844D85">
        <w:tc>
          <w:tcPr>
            <w:tcW w:w="7083" w:type="dxa"/>
          </w:tcPr>
          <w:p w:rsidR="00670427" w:rsidRPr="0077002F" w:rsidRDefault="00670427" w:rsidP="00670427">
            <w:pPr>
              <w:spacing w:before="288" w:after="288"/>
              <w:rPr>
                <w:lang w:val="en-US"/>
              </w:rPr>
            </w:pPr>
            <w:r w:rsidRPr="0077002F">
              <w:rPr>
                <w:lang w:val="en-US"/>
              </w:rPr>
              <w:t xml:space="preserve">Development of the EV market </w:t>
            </w:r>
          </w:p>
          <w:p w:rsidR="00670427" w:rsidRPr="0077002F" w:rsidRDefault="00670427" w:rsidP="00670427">
            <w:pPr>
              <w:spacing w:before="288" w:after="288"/>
              <w:rPr>
                <w:lang w:val="en-US"/>
              </w:rPr>
            </w:pPr>
            <w:r w:rsidRPr="0077002F">
              <w:rPr>
                <w:lang w:val="en-US"/>
              </w:rPr>
              <w:t xml:space="preserve">Structure and composition of LIB, Pb-acid, Ni-MH, Ni-Cd </w:t>
            </w:r>
          </w:p>
          <w:p w:rsidR="00670427" w:rsidRPr="0077002F" w:rsidRDefault="00670427" w:rsidP="00670427">
            <w:pPr>
              <w:spacing w:before="288" w:after="288"/>
              <w:rPr>
                <w:lang w:val="en-US"/>
              </w:rPr>
            </w:pPr>
            <w:r w:rsidRPr="0077002F">
              <w:rPr>
                <w:lang w:val="en-US"/>
              </w:rPr>
              <w:t>Description state of the art recycling technology (direct physical, pyrometallurgical and hydrometallurgical)</w:t>
            </w:r>
          </w:p>
          <w:p w:rsidR="00670427" w:rsidRPr="0077002F" w:rsidRDefault="00670427" w:rsidP="00670427">
            <w:pPr>
              <w:spacing w:before="288" w:after="288"/>
              <w:rPr>
                <w:lang w:val="en-US"/>
              </w:rPr>
            </w:pPr>
            <w:r w:rsidRPr="0077002F">
              <w:rPr>
                <w:lang w:val="en-US"/>
              </w:rPr>
              <w:t xml:space="preserve">Focuses on hydrometallurgical </w:t>
            </w:r>
          </w:p>
          <w:p w:rsidR="00670427" w:rsidRPr="0077002F" w:rsidRDefault="00670427" w:rsidP="00670427">
            <w:pPr>
              <w:spacing w:before="288" w:after="288"/>
              <w:rPr>
                <w:lang w:val="en-US"/>
              </w:rPr>
            </w:pPr>
            <w:r w:rsidRPr="0077002F">
              <w:rPr>
                <w:lang w:val="en-US"/>
              </w:rPr>
              <w:t xml:space="preserve">Electrolyte recycling </w:t>
            </w:r>
          </w:p>
          <w:p w:rsidR="00670427" w:rsidRPr="0077002F" w:rsidRDefault="00670427" w:rsidP="00670427">
            <w:pPr>
              <w:spacing w:before="288" w:after="288"/>
              <w:rPr>
                <w:lang w:val="en-US"/>
              </w:rPr>
            </w:pPr>
            <w:r w:rsidRPr="0077002F">
              <w:rPr>
                <w:lang w:val="en-US"/>
              </w:rPr>
              <w:t xml:space="preserve">Industrial implementation </w:t>
            </w:r>
          </w:p>
          <w:p w:rsidR="00670427" w:rsidRPr="0077002F" w:rsidRDefault="00670427" w:rsidP="00670427">
            <w:pPr>
              <w:spacing w:before="288" w:after="288"/>
              <w:rPr>
                <w:lang w:val="en-US"/>
              </w:rPr>
            </w:pPr>
            <w:r w:rsidRPr="0077002F">
              <w:rPr>
                <w:lang w:val="en-US"/>
              </w:rPr>
              <w:t>LCA</w:t>
            </w:r>
          </w:p>
          <w:p w:rsidR="00670427" w:rsidRPr="0077002F" w:rsidRDefault="00670427" w:rsidP="00670427">
            <w:pPr>
              <w:spacing w:before="288" w:after="288"/>
              <w:rPr>
                <w:lang w:val="en-US"/>
              </w:rPr>
            </w:pPr>
            <w:r w:rsidRPr="0077002F">
              <w:rPr>
                <w:lang w:val="en-US"/>
              </w:rPr>
              <w:t xml:space="preserve">Chronological regulations </w:t>
            </w:r>
          </w:p>
        </w:tc>
        <w:tc>
          <w:tcPr>
            <w:tcW w:w="1973" w:type="dxa"/>
          </w:tcPr>
          <w:p w:rsidR="00670427" w:rsidRPr="0077002F" w:rsidRDefault="0077002F" w:rsidP="00670427">
            <w:pPr>
              <w:keepNext/>
              <w:spacing w:before="288" w:after="288"/>
              <w:rPr>
                <w:lang w:val="en-US"/>
              </w:rPr>
            </w:pPr>
            <w:sdt>
              <w:sdtPr>
                <w:alias w:val="To edit, see citavi.com/edit"/>
                <w:tag w:val="CitaviPlaceholder#8c072df5-3853-4360-9d76-2a8bb070e761"/>
                <w:id w:val="-59019254"/>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mEyZGY2LWFkOGMtNGI1My1hMDFmLTM3YjEyZmE0MWE1Yy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w:instrText>
                </w:r>
                <w:r w:rsidR="00670427" w:rsidRPr="0077002F">
                  <w:rPr>
                    <w:noProof/>
                  </w:rPr>
                  <w:instrText>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w:instrText>
                </w:r>
                <w:r w:rsidR="00670427" w:rsidRPr="0077002F">
                  <w:rPr>
                    <w:noProof/>
                    <w:lang w:val="en-US"/>
                  </w:rPr>
                  <w:instrText>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OGMwNzJkZjUtMzg1My00MzYwLTlkNzYtMmE4YmIwNzBlNzYxIiwiVGV4dCI6IlsyOF0iLCJXQUlWZXJzaW9uIjoiNi44LjAuMCJ9}</w:instrText>
                </w:r>
                <w:r w:rsidR="00670427" w:rsidRPr="0077002F">
                  <w:rPr>
                    <w:noProof/>
                  </w:rPr>
                  <w:fldChar w:fldCharType="separate"/>
                </w:r>
                <w:r w:rsidR="00670427" w:rsidRPr="0077002F">
                  <w:rPr>
                    <w:noProof/>
                    <w:lang w:val="en-US"/>
                  </w:rPr>
                  <w:t>[28]</w:t>
                </w:r>
                <w:r w:rsidR="00670427" w:rsidRPr="0077002F">
                  <w:rPr>
                    <w:noProof/>
                  </w:rPr>
                  <w:fldChar w:fldCharType="end"/>
                </w:r>
              </w:sdtContent>
            </w:sdt>
          </w:p>
        </w:tc>
      </w:tr>
    </w:tbl>
    <w:p w:rsidR="00670427" w:rsidRPr="0077002F" w:rsidRDefault="00670427" w:rsidP="00670427">
      <w:pPr>
        <w:pStyle w:val="Caption"/>
        <w:keepNext/>
        <w:spacing w:before="288" w:after="288"/>
        <w:rPr>
          <w:rFonts w:asciiTheme="minorHAnsi" w:hAnsiTheme="minorHAnsi"/>
          <w:color w:val="auto"/>
        </w:rPr>
      </w:pPr>
      <w:bookmarkStart w:id="30" w:name="_Ref87708207"/>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2</w:t>
      </w:r>
      <w:r w:rsidRPr="0077002F">
        <w:rPr>
          <w:rFonts w:asciiTheme="minorHAnsi" w:hAnsiTheme="minorHAnsi"/>
          <w:color w:val="auto"/>
        </w:rPr>
        <w:fldChar w:fldCharType="end"/>
      </w:r>
      <w:bookmarkEnd w:id="30"/>
      <w:r w:rsidRPr="0077002F">
        <w:rPr>
          <w:rFonts w:asciiTheme="minorHAnsi" w:hAnsiTheme="minorHAnsi"/>
          <w:color w:val="auto"/>
        </w:rPr>
        <w:t>: Number of publications found for each combination of subject (single processes, complete recycling process and investigated parameters) and methodology: technical paper (a), life cycle assessment (LCA) (b), reviews (c) and publications by recycler (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3"/>
        <w:gridCol w:w="1903"/>
        <w:gridCol w:w="1809"/>
        <w:gridCol w:w="1008"/>
        <w:gridCol w:w="1979"/>
      </w:tblGrid>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Area/Criterion</w:t>
            </w:r>
          </w:p>
        </w:tc>
        <w:tc>
          <w:tcPr>
            <w:tcW w:w="1050" w:type="pct"/>
          </w:tcPr>
          <w:p w:rsidR="00670427" w:rsidRPr="0077002F" w:rsidRDefault="00670427" w:rsidP="00670427">
            <w:pPr>
              <w:spacing w:before="288" w:after="288"/>
              <w:rPr>
                <w:lang w:val="en-US"/>
              </w:rPr>
            </w:pPr>
            <w:r w:rsidRPr="0077002F">
              <w:rPr>
                <w:lang w:val="en-US"/>
              </w:rPr>
              <w:t>Technical Paper a</w:t>
            </w:r>
          </w:p>
        </w:tc>
        <w:tc>
          <w:tcPr>
            <w:tcW w:w="998" w:type="pct"/>
          </w:tcPr>
          <w:p w:rsidR="00670427" w:rsidRPr="0077002F" w:rsidRDefault="00670427" w:rsidP="00670427">
            <w:pPr>
              <w:spacing w:before="288" w:after="288"/>
              <w:rPr>
                <w:lang w:val="en-US"/>
              </w:rPr>
            </w:pPr>
            <w:r w:rsidRPr="0077002F">
              <w:rPr>
                <w:lang w:val="en-US"/>
              </w:rPr>
              <w:t>Review c=a+b</w:t>
            </w:r>
          </w:p>
        </w:tc>
        <w:tc>
          <w:tcPr>
            <w:tcW w:w="556" w:type="pct"/>
          </w:tcPr>
          <w:p w:rsidR="00670427" w:rsidRPr="0077002F" w:rsidRDefault="00670427" w:rsidP="00670427">
            <w:pPr>
              <w:spacing w:before="288" w:after="288"/>
              <w:rPr>
                <w:lang w:val="en-US"/>
              </w:rPr>
            </w:pPr>
            <w:r w:rsidRPr="0077002F">
              <w:rPr>
                <w:lang w:val="en-US"/>
              </w:rPr>
              <w:t>LCA b</w:t>
            </w:r>
          </w:p>
        </w:tc>
        <w:tc>
          <w:tcPr>
            <w:tcW w:w="1092" w:type="pct"/>
          </w:tcPr>
          <w:p w:rsidR="00670427" w:rsidRPr="0077002F" w:rsidRDefault="00670427" w:rsidP="00670427">
            <w:pPr>
              <w:spacing w:before="288" w:after="288"/>
              <w:rPr>
                <w:lang w:val="en-US"/>
              </w:rPr>
            </w:pPr>
            <w:r w:rsidRPr="0077002F">
              <w:rPr>
                <w:lang w:val="en-US"/>
              </w:rPr>
              <w:t>Company technical information</w:t>
            </w:r>
          </w:p>
        </w:tc>
      </w:tr>
      <w:tr w:rsidR="0077002F" w:rsidRPr="0077002F" w:rsidTr="00670427">
        <w:trPr>
          <w:trHeight w:val="510"/>
        </w:trPr>
        <w:tc>
          <w:tcPr>
            <w:tcW w:w="5000" w:type="pct"/>
            <w:gridSpan w:val="5"/>
          </w:tcPr>
          <w:p w:rsidR="00670427" w:rsidRPr="0077002F" w:rsidRDefault="00670427" w:rsidP="00670427">
            <w:pPr>
              <w:spacing w:before="288" w:after="288"/>
              <w:rPr>
                <w:lang w:val="en-US"/>
              </w:rPr>
            </w:pPr>
            <w:r w:rsidRPr="0077002F">
              <w:rPr>
                <w:lang w:val="en-US"/>
              </w:rPr>
              <w:t>Status of Development</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Technical Readiness Level</w:t>
            </w:r>
          </w:p>
        </w:tc>
        <w:tc>
          <w:tcPr>
            <w:tcW w:w="1050" w:type="pct"/>
          </w:tcPr>
          <w:p w:rsidR="00670427" w:rsidRPr="0077002F" w:rsidRDefault="00670427" w:rsidP="00670427">
            <w:pPr>
              <w:spacing w:before="288" w:after="288"/>
              <w:jc w:val="right"/>
              <w:rPr>
                <w:lang w:val="en-US"/>
              </w:rPr>
            </w:pPr>
            <w:r w:rsidRPr="0077002F">
              <w:rPr>
                <w:lang w:val="en-US"/>
              </w:rPr>
              <w:t>0</w:t>
            </w:r>
          </w:p>
        </w:tc>
        <w:tc>
          <w:tcPr>
            <w:tcW w:w="998" w:type="pct"/>
          </w:tcPr>
          <w:p w:rsidR="00670427" w:rsidRPr="0077002F" w:rsidRDefault="00670427" w:rsidP="00670427">
            <w:pPr>
              <w:spacing w:before="288" w:after="288"/>
              <w:jc w:val="right"/>
              <w:rPr>
                <w:lang w:val="en-US"/>
              </w:rPr>
            </w:pPr>
            <w:r w:rsidRPr="0077002F">
              <w:rPr>
                <w:lang w:val="en-US"/>
              </w:rPr>
              <w:t>1</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2</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Recycling Capacity</w:t>
            </w:r>
          </w:p>
        </w:tc>
        <w:tc>
          <w:tcPr>
            <w:tcW w:w="1050" w:type="pct"/>
          </w:tcPr>
          <w:p w:rsidR="00670427" w:rsidRPr="0077002F" w:rsidRDefault="00670427" w:rsidP="00670427">
            <w:pPr>
              <w:spacing w:before="288" w:after="288"/>
              <w:jc w:val="right"/>
              <w:rPr>
                <w:lang w:val="en-US"/>
              </w:rPr>
            </w:pPr>
            <w:r w:rsidRPr="0077002F">
              <w:rPr>
                <w:lang w:val="en-US"/>
              </w:rPr>
              <w:t>1</w:t>
            </w:r>
          </w:p>
        </w:tc>
        <w:tc>
          <w:tcPr>
            <w:tcW w:w="998" w:type="pct"/>
          </w:tcPr>
          <w:p w:rsidR="00670427" w:rsidRPr="0077002F" w:rsidRDefault="00670427" w:rsidP="00670427">
            <w:pPr>
              <w:spacing w:before="288" w:after="288"/>
              <w:jc w:val="right"/>
              <w:rPr>
                <w:lang w:val="en-US"/>
              </w:rPr>
            </w:pPr>
            <w:r w:rsidRPr="0077002F">
              <w:rPr>
                <w:lang w:val="en-US"/>
              </w:rPr>
              <w:t>10</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6</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Research Interest</w:t>
            </w:r>
          </w:p>
        </w:tc>
        <w:tc>
          <w:tcPr>
            <w:tcW w:w="1050" w:type="pct"/>
          </w:tcPr>
          <w:p w:rsidR="00670427" w:rsidRPr="0077002F" w:rsidRDefault="00670427" w:rsidP="00670427">
            <w:pPr>
              <w:spacing w:before="288" w:after="288"/>
              <w:jc w:val="right"/>
              <w:rPr>
                <w:lang w:val="en-US"/>
              </w:rPr>
            </w:pPr>
            <w:r w:rsidRPr="0077002F">
              <w:rPr>
                <w:lang w:val="en-US"/>
              </w:rPr>
              <w:t>149</w:t>
            </w:r>
          </w:p>
        </w:tc>
        <w:tc>
          <w:tcPr>
            <w:tcW w:w="998" w:type="pct"/>
          </w:tcPr>
          <w:p w:rsidR="00670427" w:rsidRPr="0077002F" w:rsidRDefault="00670427" w:rsidP="00670427">
            <w:pPr>
              <w:spacing w:before="288" w:after="288"/>
              <w:jc w:val="right"/>
              <w:rPr>
                <w:lang w:val="en-US"/>
              </w:rPr>
            </w:pPr>
            <w:r w:rsidRPr="0077002F">
              <w:rPr>
                <w:lang w:val="en-US"/>
              </w:rPr>
              <w:t>0</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0</w:t>
            </w:r>
          </w:p>
        </w:tc>
      </w:tr>
      <w:tr w:rsidR="0077002F" w:rsidRPr="0077002F" w:rsidTr="00670427">
        <w:trPr>
          <w:trHeight w:val="510"/>
        </w:trPr>
        <w:tc>
          <w:tcPr>
            <w:tcW w:w="5000" w:type="pct"/>
            <w:gridSpan w:val="5"/>
          </w:tcPr>
          <w:p w:rsidR="00670427" w:rsidRPr="0077002F" w:rsidRDefault="00670427" w:rsidP="00670427">
            <w:pPr>
              <w:spacing w:before="288" w:after="288"/>
              <w:rPr>
                <w:lang w:val="en-US"/>
              </w:rPr>
            </w:pPr>
            <w:r w:rsidRPr="0077002F">
              <w:rPr>
                <w:lang w:val="en-US"/>
              </w:rPr>
              <w:t>Process Performance</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Process Steps</w:t>
            </w:r>
          </w:p>
        </w:tc>
        <w:tc>
          <w:tcPr>
            <w:tcW w:w="1050" w:type="pct"/>
          </w:tcPr>
          <w:p w:rsidR="00670427" w:rsidRPr="0077002F" w:rsidRDefault="00670427" w:rsidP="00670427">
            <w:pPr>
              <w:spacing w:before="288" w:after="288"/>
              <w:jc w:val="right"/>
              <w:rPr>
                <w:lang w:val="en-US"/>
              </w:rPr>
            </w:pPr>
            <w:r w:rsidRPr="0077002F">
              <w:rPr>
                <w:lang w:val="en-US"/>
              </w:rPr>
              <w:t>60</w:t>
            </w:r>
          </w:p>
        </w:tc>
        <w:tc>
          <w:tcPr>
            <w:tcW w:w="998" w:type="pct"/>
          </w:tcPr>
          <w:p w:rsidR="00670427" w:rsidRPr="0077002F" w:rsidRDefault="00670427" w:rsidP="00670427">
            <w:pPr>
              <w:spacing w:before="288" w:after="288"/>
              <w:jc w:val="right"/>
              <w:rPr>
                <w:lang w:val="en-US"/>
              </w:rPr>
            </w:pPr>
            <w:r w:rsidRPr="0077002F">
              <w:rPr>
                <w:lang w:val="en-US"/>
              </w:rPr>
              <w:t>17</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3</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Recycling Efficiency</w:t>
            </w:r>
          </w:p>
        </w:tc>
        <w:tc>
          <w:tcPr>
            <w:tcW w:w="1050" w:type="pct"/>
          </w:tcPr>
          <w:p w:rsidR="00670427" w:rsidRPr="0077002F" w:rsidRDefault="00670427" w:rsidP="00670427">
            <w:pPr>
              <w:spacing w:before="288" w:after="288"/>
              <w:jc w:val="right"/>
              <w:rPr>
                <w:lang w:val="en-US"/>
              </w:rPr>
            </w:pPr>
            <w:r w:rsidRPr="0077002F">
              <w:rPr>
                <w:lang w:val="en-US"/>
              </w:rPr>
              <w:t>34</w:t>
            </w:r>
          </w:p>
        </w:tc>
        <w:tc>
          <w:tcPr>
            <w:tcW w:w="998" w:type="pct"/>
          </w:tcPr>
          <w:p w:rsidR="00670427" w:rsidRPr="0077002F" w:rsidRDefault="00670427" w:rsidP="00670427">
            <w:pPr>
              <w:spacing w:before="288" w:after="288"/>
              <w:jc w:val="right"/>
              <w:rPr>
                <w:lang w:val="en-US"/>
              </w:rPr>
            </w:pPr>
            <w:r w:rsidRPr="0077002F">
              <w:rPr>
                <w:lang w:val="en-US"/>
              </w:rPr>
              <w:t>2</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1</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 xml:space="preserve">Process Energy </w:t>
            </w:r>
          </w:p>
        </w:tc>
        <w:tc>
          <w:tcPr>
            <w:tcW w:w="1050" w:type="pct"/>
          </w:tcPr>
          <w:p w:rsidR="00670427" w:rsidRPr="0077002F" w:rsidRDefault="00670427" w:rsidP="00670427">
            <w:pPr>
              <w:spacing w:before="288" w:after="288"/>
              <w:jc w:val="right"/>
              <w:rPr>
                <w:lang w:val="en-US"/>
              </w:rPr>
            </w:pPr>
            <w:r w:rsidRPr="0077002F">
              <w:rPr>
                <w:lang w:val="en-US"/>
              </w:rPr>
              <w:t>35</w:t>
            </w:r>
          </w:p>
        </w:tc>
        <w:tc>
          <w:tcPr>
            <w:tcW w:w="998" w:type="pct"/>
          </w:tcPr>
          <w:p w:rsidR="00670427" w:rsidRPr="0077002F" w:rsidRDefault="00670427" w:rsidP="00670427">
            <w:pPr>
              <w:spacing w:before="288" w:after="288"/>
              <w:jc w:val="right"/>
              <w:rPr>
                <w:lang w:val="en-US"/>
              </w:rPr>
            </w:pPr>
            <w:r w:rsidRPr="0077002F">
              <w:rPr>
                <w:lang w:val="en-US"/>
              </w:rPr>
              <w:t>7</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2</w:t>
            </w:r>
          </w:p>
        </w:tc>
      </w:tr>
      <w:tr w:rsidR="0077002F" w:rsidRPr="0077002F" w:rsidTr="00670427">
        <w:trPr>
          <w:trHeight w:val="510"/>
        </w:trPr>
        <w:tc>
          <w:tcPr>
            <w:tcW w:w="5000" w:type="pct"/>
            <w:gridSpan w:val="5"/>
          </w:tcPr>
          <w:p w:rsidR="00670427" w:rsidRPr="0077002F" w:rsidRDefault="00670427" w:rsidP="00670427">
            <w:pPr>
              <w:spacing w:before="288" w:after="288"/>
              <w:rPr>
                <w:lang w:val="en-US"/>
              </w:rPr>
            </w:pPr>
            <w:r w:rsidRPr="0077002F">
              <w:rPr>
                <w:lang w:val="en-US"/>
              </w:rPr>
              <w:t xml:space="preserve">Environmental impact </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CED</w:t>
            </w:r>
          </w:p>
        </w:tc>
        <w:tc>
          <w:tcPr>
            <w:tcW w:w="1050" w:type="pct"/>
          </w:tcPr>
          <w:p w:rsidR="00670427" w:rsidRPr="0077002F" w:rsidRDefault="00670427" w:rsidP="00670427">
            <w:pPr>
              <w:spacing w:before="288" w:after="288"/>
              <w:jc w:val="right"/>
              <w:rPr>
                <w:lang w:val="en-US"/>
              </w:rPr>
            </w:pPr>
            <w:r w:rsidRPr="0077002F">
              <w:rPr>
                <w:lang w:val="en-US"/>
              </w:rPr>
              <w:t>0</w:t>
            </w:r>
          </w:p>
        </w:tc>
        <w:tc>
          <w:tcPr>
            <w:tcW w:w="998" w:type="pct"/>
          </w:tcPr>
          <w:p w:rsidR="00670427" w:rsidRPr="0077002F" w:rsidRDefault="00670427" w:rsidP="00670427">
            <w:pPr>
              <w:spacing w:before="288" w:after="288"/>
              <w:jc w:val="right"/>
              <w:rPr>
                <w:lang w:val="en-US"/>
              </w:rPr>
            </w:pPr>
            <w:r w:rsidRPr="0077002F">
              <w:rPr>
                <w:lang w:val="en-US"/>
              </w:rPr>
              <w:t>17</w:t>
            </w:r>
          </w:p>
        </w:tc>
        <w:tc>
          <w:tcPr>
            <w:tcW w:w="556" w:type="pct"/>
          </w:tcPr>
          <w:p w:rsidR="00670427" w:rsidRPr="0077002F" w:rsidRDefault="00670427" w:rsidP="00670427">
            <w:pPr>
              <w:spacing w:before="288" w:after="288"/>
              <w:jc w:val="right"/>
              <w:rPr>
                <w:lang w:val="en-US"/>
              </w:rPr>
            </w:pPr>
            <w:r w:rsidRPr="0077002F">
              <w:rPr>
                <w:lang w:val="en-US"/>
              </w:rPr>
              <w:t>17</w:t>
            </w:r>
          </w:p>
        </w:tc>
        <w:tc>
          <w:tcPr>
            <w:tcW w:w="1092" w:type="pct"/>
          </w:tcPr>
          <w:p w:rsidR="00670427" w:rsidRPr="0077002F" w:rsidRDefault="00670427" w:rsidP="00670427">
            <w:pPr>
              <w:spacing w:before="288" w:after="288"/>
              <w:jc w:val="right"/>
              <w:rPr>
                <w:lang w:val="en-US"/>
              </w:rPr>
            </w:pPr>
            <w:r w:rsidRPr="0077002F">
              <w:rPr>
                <w:lang w:val="en-US"/>
              </w:rPr>
              <w:t>0</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GWP</w:t>
            </w:r>
          </w:p>
        </w:tc>
        <w:tc>
          <w:tcPr>
            <w:tcW w:w="1050" w:type="pct"/>
          </w:tcPr>
          <w:p w:rsidR="00670427" w:rsidRPr="0077002F" w:rsidRDefault="00670427" w:rsidP="00670427">
            <w:pPr>
              <w:spacing w:before="288" w:after="288"/>
              <w:jc w:val="right"/>
              <w:rPr>
                <w:lang w:val="en-US"/>
              </w:rPr>
            </w:pPr>
            <w:r w:rsidRPr="0077002F">
              <w:rPr>
                <w:lang w:val="en-US"/>
              </w:rPr>
              <w:t>0</w:t>
            </w:r>
          </w:p>
        </w:tc>
        <w:tc>
          <w:tcPr>
            <w:tcW w:w="998" w:type="pct"/>
          </w:tcPr>
          <w:p w:rsidR="00670427" w:rsidRPr="0077002F" w:rsidRDefault="00670427" w:rsidP="00670427">
            <w:pPr>
              <w:spacing w:before="288" w:after="288"/>
              <w:jc w:val="right"/>
              <w:rPr>
                <w:lang w:val="en-US"/>
              </w:rPr>
            </w:pPr>
            <w:r w:rsidRPr="0077002F">
              <w:rPr>
                <w:lang w:val="en-US"/>
              </w:rPr>
              <w:t>23</w:t>
            </w:r>
          </w:p>
        </w:tc>
        <w:tc>
          <w:tcPr>
            <w:tcW w:w="556" w:type="pct"/>
          </w:tcPr>
          <w:p w:rsidR="00670427" w:rsidRPr="0077002F" w:rsidRDefault="00670427" w:rsidP="00670427">
            <w:pPr>
              <w:spacing w:before="288" w:after="288"/>
              <w:jc w:val="right"/>
              <w:rPr>
                <w:lang w:val="en-US"/>
              </w:rPr>
            </w:pPr>
            <w:r w:rsidRPr="0077002F">
              <w:rPr>
                <w:lang w:val="en-US"/>
              </w:rPr>
              <w:t>22</w:t>
            </w:r>
          </w:p>
        </w:tc>
        <w:tc>
          <w:tcPr>
            <w:tcW w:w="1092" w:type="pct"/>
          </w:tcPr>
          <w:p w:rsidR="00670427" w:rsidRPr="0077002F" w:rsidRDefault="00670427" w:rsidP="00670427">
            <w:pPr>
              <w:spacing w:before="288" w:after="288"/>
              <w:jc w:val="right"/>
              <w:rPr>
                <w:lang w:val="en-US"/>
              </w:rPr>
            </w:pPr>
            <w:r w:rsidRPr="0077002F">
              <w:rPr>
                <w:lang w:val="en-US"/>
              </w:rPr>
              <w:t>0</w:t>
            </w:r>
          </w:p>
        </w:tc>
      </w:tr>
      <w:tr w:rsidR="0077002F" w:rsidRPr="0077002F" w:rsidTr="00670427">
        <w:trPr>
          <w:trHeight w:val="510"/>
        </w:trPr>
        <w:tc>
          <w:tcPr>
            <w:tcW w:w="5000" w:type="pct"/>
            <w:gridSpan w:val="5"/>
          </w:tcPr>
          <w:p w:rsidR="00670427" w:rsidRPr="0077002F" w:rsidRDefault="00670427" w:rsidP="00670427">
            <w:pPr>
              <w:spacing w:before="288" w:after="288"/>
              <w:rPr>
                <w:lang w:val="en-US"/>
              </w:rPr>
            </w:pPr>
            <w:r w:rsidRPr="0077002F">
              <w:rPr>
                <w:lang w:val="en-US"/>
              </w:rPr>
              <w:t>Pollution</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 xml:space="preserve">Air Pollutants </w:t>
            </w:r>
          </w:p>
        </w:tc>
        <w:tc>
          <w:tcPr>
            <w:tcW w:w="1050" w:type="pct"/>
          </w:tcPr>
          <w:p w:rsidR="00670427" w:rsidRPr="0077002F" w:rsidRDefault="00670427" w:rsidP="00670427">
            <w:pPr>
              <w:spacing w:before="288" w:after="288"/>
              <w:jc w:val="right"/>
              <w:rPr>
                <w:lang w:val="en-US"/>
              </w:rPr>
            </w:pPr>
            <w:r w:rsidRPr="0077002F">
              <w:rPr>
                <w:lang w:val="en-US"/>
              </w:rPr>
              <w:t>43</w:t>
            </w:r>
          </w:p>
        </w:tc>
        <w:tc>
          <w:tcPr>
            <w:tcW w:w="998" w:type="pct"/>
          </w:tcPr>
          <w:p w:rsidR="00670427" w:rsidRPr="0077002F" w:rsidRDefault="00670427" w:rsidP="00670427">
            <w:pPr>
              <w:spacing w:before="288" w:after="288"/>
              <w:jc w:val="right"/>
              <w:rPr>
                <w:lang w:val="en-US"/>
              </w:rPr>
            </w:pPr>
            <w:r w:rsidRPr="0077002F">
              <w:rPr>
                <w:lang w:val="en-US"/>
              </w:rPr>
              <w:t>13</w:t>
            </w:r>
          </w:p>
        </w:tc>
        <w:tc>
          <w:tcPr>
            <w:tcW w:w="556" w:type="pct"/>
          </w:tcPr>
          <w:p w:rsidR="00670427" w:rsidRPr="0077002F" w:rsidRDefault="00670427" w:rsidP="00670427">
            <w:pPr>
              <w:spacing w:before="288" w:after="288"/>
              <w:jc w:val="right"/>
              <w:rPr>
                <w:lang w:val="en-US"/>
              </w:rPr>
            </w:pPr>
            <w:r w:rsidRPr="0077002F">
              <w:rPr>
                <w:lang w:val="en-US"/>
              </w:rPr>
              <w:t>2</w:t>
            </w:r>
          </w:p>
        </w:tc>
        <w:tc>
          <w:tcPr>
            <w:tcW w:w="1092" w:type="pct"/>
          </w:tcPr>
          <w:p w:rsidR="00670427" w:rsidRPr="0077002F" w:rsidRDefault="00670427" w:rsidP="00670427">
            <w:pPr>
              <w:spacing w:before="288" w:after="288"/>
              <w:jc w:val="right"/>
              <w:rPr>
                <w:lang w:val="en-US"/>
              </w:rPr>
            </w:pPr>
            <w:r w:rsidRPr="0077002F">
              <w:rPr>
                <w:lang w:val="en-US"/>
              </w:rPr>
              <w:t>2</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Wastewater</w:t>
            </w:r>
          </w:p>
        </w:tc>
        <w:tc>
          <w:tcPr>
            <w:tcW w:w="1050" w:type="pct"/>
          </w:tcPr>
          <w:p w:rsidR="00670427" w:rsidRPr="0077002F" w:rsidRDefault="00670427" w:rsidP="00670427">
            <w:pPr>
              <w:spacing w:before="288" w:after="288"/>
              <w:jc w:val="right"/>
              <w:rPr>
                <w:lang w:val="en-US"/>
              </w:rPr>
            </w:pPr>
            <w:r w:rsidRPr="0077002F">
              <w:rPr>
                <w:lang w:val="en-US"/>
              </w:rPr>
              <w:t>43</w:t>
            </w:r>
          </w:p>
        </w:tc>
        <w:tc>
          <w:tcPr>
            <w:tcW w:w="998" w:type="pct"/>
          </w:tcPr>
          <w:p w:rsidR="00670427" w:rsidRPr="0077002F" w:rsidRDefault="00670427" w:rsidP="00670427">
            <w:pPr>
              <w:spacing w:before="288" w:after="288"/>
              <w:jc w:val="right"/>
              <w:rPr>
                <w:lang w:val="en-US"/>
              </w:rPr>
            </w:pPr>
            <w:r w:rsidRPr="0077002F">
              <w:rPr>
                <w:lang w:val="en-US"/>
              </w:rPr>
              <w:t>10</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1</w:t>
            </w:r>
          </w:p>
        </w:tc>
      </w:tr>
      <w:tr w:rsidR="0077002F" w:rsidRPr="0077002F" w:rsidTr="00670427">
        <w:trPr>
          <w:trHeight w:val="510"/>
        </w:trPr>
        <w:tc>
          <w:tcPr>
            <w:tcW w:w="1304" w:type="pct"/>
          </w:tcPr>
          <w:p w:rsidR="00670427" w:rsidRPr="0077002F" w:rsidRDefault="00670427" w:rsidP="00670427">
            <w:pPr>
              <w:spacing w:before="288" w:after="288"/>
              <w:rPr>
                <w:lang w:val="en-US"/>
              </w:rPr>
            </w:pPr>
            <w:r w:rsidRPr="0077002F">
              <w:rPr>
                <w:lang w:val="en-US"/>
              </w:rPr>
              <w:t>Solid Waste Materials</w:t>
            </w:r>
          </w:p>
        </w:tc>
        <w:tc>
          <w:tcPr>
            <w:tcW w:w="1050" w:type="pct"/>
          </w:tcPr>
          <w:p w:rsidR="00670427" w:rsidRPr="0077002F" w:rsidRDefault="00670427" w:rsidP="00670427">
            <w:pPr>
              <w:spacing w:before="288" w:after="288"/>
              <w:jc w:val="right"/>
              <w:rPr>
                <w:lang w:val="en-US"/>
              </w:rPr>
            </w:pPr>
            <w:r w:rsidRPr="0077002F">
              <w:rPr>
                <w:lang w:val="en-US"/>
              </w:rPr>
              <w:t>17</w:t>
            </w:r>
          </w:p>
        </w:tc>
        <w:tc>
          <w:tcPr>
            <w:tcW w:w="998" w:type="pct"/>
          </w:tcPr>
          <w:p w:rsidR="00670427" w:rsidRPr="0077002F" w:rsidRDefault="00670427" w:rsidP="00670427">
            <w:pPr>
              <w:spacing w:before="288" w:after="288"/>
              <w:jc w:val="right"/>
              <w:rPr>
                <w:lang w:val="en-US"/>
              </w:rPr>
            </w:pPr>
            <w:r w:rsidRPr="0077002F">
              <w:rPr>
                <w:lang w:val="en-US"/>
              </w:rPr>
              <w:t>5</w:t>
            </w:r>
          </w:p>
        </w:tc>
        <w:tc>
          <w:tcPr>
            <w:tcW w:w="556" w:type="pct"/>
          </w:tcPr>
          <w:p w:rsidR="00670427" w:rsidRPr="0077002F" w:rsidRDefault="00670427" w:rsidP="00670427">
            <w:pPr>
              <w:spacing w:before="288" w:after="288"/>
              <w:jc w:val="right"/>
              <w:rPr>
                <w:lang w:val="en-US"/>
              </w:rPr>
            </w:pPr>
            <w:r w:rsidRPr="0077002F">
              <w:rPr>
                <w:lang w:val="en-US"/>
              </w:rPr>
              <w:t>0</w:t>
            </w:r>
          </w:p>
        </w:tc>
        <w:tc>
          <w:tcPr>
            <w:tcW w:w="1092" w:type="pct"/>
          </w:tcPr>
          <w:p w:rsidR="00670427" w:rsidRPr="0077002F" w:rsidRDefault="00670427" w:rsidP="00670427">
            <w:pPr>
              <w:spacing w:before="288" w:after="288"/>
              <w:jc w:val="right"/>
              <w:rPr>
                <w:lang w:val="en-US"/>
              </w:rPr>
            </w:pPr>
            <w:r w:rsidRPr="0077002F">
              <w:rPr>
                <w:lang w:val="en-US"/>
              </w:rPr>
              <w:t>1</w:t>
            </w:r>
          </w:p>
        </w:tc>
      </w:tr>
    </w:tbl>
    <w:p w:rsidR="00670427" w:rsidRPr="0077002F" w:rsidRDefault="00670427" w:rsidP="00670427">
      <w:pPr>
        <w:pStyle w:val="Caption"/>
        <w:keepNext/>
        <w:spacing w:before="288" w:after="288"/>
        <w:rPr>
          <w:rFonts w:asciiTheme="minorHAnsi" w:hAnsiTheme="minorHAnsi"/>
          <w:color w:val="auto"/>
        </w:rPr>
      </w:pPr>
      <w:bookmarkStart w:id="31" w:name="_Ref87711430"/>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3</w:t>
      </w:r>
      <w:r w:rsidRPr="0077002F">
        <w:rPr>
          <w:rFonts w:asciiTheme="minorHAnsi" w:hAnsiTheme="minorHAnsi"/>
          <w:color w:val="auto"/>
        </w:rPr>
        <w:fldChar w:fldCharType="end"/>
      </w:r>
      <w:bookmarkEnd w:id="31"/>
      <w:r w:rsidRPr="0077002F">
        <w:rPr>
          <w:rFonts w:asciiTheme="minorHAnsi" w:hAnsiTheme="minorHAnsi"/>
          <w:color w:val="auto"/>
        </w:rPr>
        <w:t>: Capacities, types of batteries that are recycled and recycling efficiency of commercially applied processes.</w:t>
      </w:r>
    </w:p>
    <w:tbl>
      <w:tblPr>
        <w:tblW w:w="5000" w:type="pct"/>
        <w:tblLayout w:type="fixed"/>
        <w:tblLook w:val="04A0" w:firstRow="1" w:lastRow="0" w:firstColumn="1" w:lastColumn="0" w:noHBand="0" w:noVBand="1"/>
      </w:tblPr>
      <w:tblGrid>
        <w:gridCol w:w="1397"/>
        <w:gridCol w:w="1077"/>
        <w:gridCol w:w="1187"/>
        <w:gridCol w:w="1154"/>
        <w:gridCol w:w="1559"/>
        <w:gridCol w:w="1559"/>
        <w:gridCol w:w="1129"/>
      </w:tblGrid>
      <w:tr w:rsidR="0077002F" w:rsidRPr="0077002F" w:rsidTr="00670427">
        <w:trPr>
          <w:trHeight w:val="283"/>
        </w:trPr>
        <w:tc>
          <w:tcPr>
            <w:tcW w:w="77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 xml:space="preserve">Company </w:t>
            </w:r>
          </w:p>
        </w:tc>
        <w:tc>
          <w:tcPr>
            <w:tcW w:w="594"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Capacity [t · a</w:t>
            </w:r>
            <w:r w:rsidRPr="0077002F">
              <w:rPr>
                <w:vertAlign w:val="superscript"/>
                <w:lang w:val="en-US"/>
              </w:rPr>
              <w:t>-1</w:t>
            </w:r>
            <w:r w:rsidRPr="0077002F">
              <w:rPr>
                <w:lang w:val="en-US"/>
              </w:rPr>
              <w:t>]</w:t>
            </w:r>
          </w:p>
        </w:tc>
        <w:tc>
          <w:tcPr>
            <w:tcW w:w="655"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Types of recycled batteries</w:t>
            </w:r>
          </w:p>
        </w:tc>
        <w:tc>
          <w:tcPr>
            <w:tcW w:w="6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Recycling Efficiency</w:t>
            </w:r>
          </w:p>
        </w:tc>
        <w:tc>
          <w:tcPr>
            <w:tcW w:w="86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Founding</w:t>
            </w:r>
          </w:p>
        </w:tc>
        <w:tc>
          <w:tcPr>
            <w:tcW w:w="86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Other company purposes</w:t>
            </w:r>
          </w:p>
        </w:tc>
        <w:tc>
          <w:tcPr>
            <w:tcW w:w="62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 xml:space="preserve">Source </w:t>
            </w:r>
          </w:p>
        </w:tc>
      </w:tr>
      <w:tr w:rsidR="0077002F" w:rsidRPr="0077002F" w:rsidTr="00670427">
        <w:trPr>
          <w:trHeight w:val="283"/>
        </w:trPr>
        <w:tc>
          <w:tcPr>
            <w:tcW w:w="5000" w:type="pct"/>
            <w:gridSpan w:val="7"/>
            <w:tcBorders>
              <w:top w:val="single" w:sz="4" w:space="0" w:color="000000" w:themeColor="text1"/>
              <w:left w:val="single" w:sz="4" w:space="0" w:color="000000" w:themeColor="text1"/>
              <w:bottom w:val="single" w:sz="4" w:space="0" w:color="00E66A"/>
              <w:right w:val="single" w:sz="4" w:space="0" w:color="000000" w:themeColor="text1"/>
            </w:tcBorders>
          </w:tcPr>
          <w:p w:rsidR="00670427" w:rsidRPr="0077002F" w:rsidRDefault="00670427" w:rsidP="00670427">
            <w:pPr>
              <w:spacing w:before="288" w:after="288"/>
              <w:rPr>
                <w:lang w:val="en-US"/>
              </w:rPr>
            </w:pPr>
            <w:r w:rsidRPr="0077002F">
              <w:rPr>
                <w:lang w:val="en-US"/>
              </w:rPr>
              <w:t>Direct physical route</w:t>
            </w:r>
          </w:p>
        </w:tc>
      </w:tr>
      <w:tr w:rsidR="0077002F" w:rsidRPr="0077002F" w:rsidTr="00670427">
        <w:trPr>
          <w:trHeight w:val="283"/>
        </w:trPr>
        <w:tc>
          <w:tcPr>
            <w:tcW w:w="771" w:type="pct"/>
            <w:vMerge w:val="restar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AkkuSer Oy</w:t>
            </w:r>
          </w:p>
        </w:tc>
        <w:tc>
          <w:tcPr>
            <w:tcW w:w="594" w:type="pc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4,000</w:t>
            </w:r>
          </w:p>
        </w:tc>
        <w:tc>
          <w:tcPr>
            <w:tcW w:w="655" w:type="pct"/>
            <w:vMerge w:val="restar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Portable spent batteries</w:t>
            </w:r>
          </w:p>
        </w:tc>
        <w:tc>
          <w:tcPr>
            <w:tcW w:w="637" w:type="pct"/>
            <w:vMerge w:val="restar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90 % </w:t>
            </w:r>
          </w:p>
        </w:tc>
        <w:tc>
          <w:tcPr>
            <w:tcW w:w="860" w:type="pc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2006</w:t>
            </w:r>
          </w:p>
        </w:tc>
        <w:tc>
          <w:tcPr>
            <w:tcW w:w="860" w:type="pc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no</w:t>
            </w:r>
          </w:p>
        </w:tc>
        <w:tc>
          <w:tcPr>
            <w:tcW w:w="623" w:type="pct"/>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92c9f342-d216-4f02-9472-43dc56914776"/>
                <w:id w:val="757105809"/>
                <w:placeholder>
                  <w:docPart w:val="9C3A1FF3B663ED459DA2F54628AF5B0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DJkNzVmLWRlNmYtNGZkZC1iN2QxLTI3M2ZlYjY4NjQ5NSIsIlJhbmdlU3RhcnQiOjksIlJhbmdlTGVuZ3RoIjo0LCJSZWZlcmVuY2VJZCI6ImQ3ZjI2MjMyLTdkNDktNDY2YS05ZDRkLWUxMmY4NGVhNzU4NiIsIlJlZmVyZW5jZSI6eyIkaWQiOiIzIiwiJHR5cGUiOiJTd2lzc0FjYWRlbWljLkNpdGF2aS5SZWZlcmVuY2UsIFN3aXNzQWNhZGVtaWMuQ2l0YXZpIiwiQWJzdHJhY3QiOiJXaXJ0c2NoYWZ0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0emd4amV4dy5qcGciLCJVcmlTdHJpbmciOiJkN2YyNjIzMi03ZDQ5LTQ2NmEtOWQ0ZC1lMTJmODRlYTc1O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BhdHLDrWNpYSIsIkxhc3ROYW1lIjoiQWx2ZXMgRGlhcyIsIlByb3RlY3RlZCI6ZmFsc2UsIlNleCI6MCwiQ3JlYXRlZEJ5IjoiX1JvbmphIFdhZ25lci1XZW56IiwiQ3JlYXRlZE9uIjoiMjAyMS0wMS0yNlQxNjo1NjoxNCIsIk1vZGlmaWVkQnkiOiJfUm9uamEgV2FnbmVyLVdlbnoiLCJJZCI6IjM2Yjk1YmYyLTBhNWYtNGFhYS1hMDhmLWQyYzFlOWQ2MjQ5NiIsIk1vZGlmaWVkT24iOiIyMDIxLTAxLTI2VDE2OjU2OjE0IiwiUHJvamVjdCI6eyIkcmVmIjoiNSJ9fSx7IiRpZCI6IjE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I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I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y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ODgyNzUwOC4yMDIwLjE3ODE2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gwLzA4ODI3NTA4LjIwMjAuMTc4MTYyOCIsIlVyaVN0cmluZyI6Imh0dHBzOi8vZG9pLm9yZy8xMC4xMDgwLzA4ODI3NTA4LjIwMjAuMTc4MTYy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x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iYXR0ZXJpZXM1MDQwMDY4IiwiRWRpdG9ycyI6W10sIkV2YWx1YXRpb25Db21wbGV4aXR5IjowLCJFdmFsdWF0aW9uU291cmNlVGV4dEZvcm1hdCI6MCwiR3JvdXBzIjpbXSwiSGFzTGFiZWwxIjpmYWxzZSwiSGFzTGFiZWwyIjpmYWxzZSwiS2V5d29yZHMiOltd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zM5MC9iYXR0ZXJpZXM1MDQwMDY4IiwiVXJpU3RyaW5nIjoiaHR0cHM6Ly9kb2kub3JnLzEwLjMzOTAvYmF0dGVyaWVzNTA0MDA2O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wODMxLTAxOS0wMDIzNS05IiwiRWRpdG9ycyI6W10sIkV2YWx1YXRpb25Db21wbGV4aXR5IjowLCJFdmFsdWF0aW9uU291cmNlVGV4dEZvcm1hdCI6MCwiR3JvdXBzIjpbXSwiSGFzTGFiZWwxIjpmYWxzZSwiSGFzTGFiZWwyIjpmYWxzZSwiS2V5d29yZHMiOltd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wNy9zNDA4MzEtMDE5LTAwMjM1LTkiLCJVcmlTdHJpbmciOiJodHRwczovL2RvaS5vcmcvMTAuMTAwNy9zNDA4MzEtMDE5LTAwMjM1LTk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3ljbGluZyBvZjwvc3Bhbj48c3BhbiBzdHlsZT1cImZvbnQtZmFtaWx5OidTZWdvZSBVSSc7IGZvbnQtc2l6ZTo5cHRcIj4mI3hhMDs8L3NwYW4+PHNwYW4gc3R5bGU9XCJmb250LWZhbWlseTonU2Vnb2UgVUknOyBmb250LXNpemU6OXB0XCI+RW5kLW9mLUxpZmUgTGl0aGl1bSBJb24gQmF0dGVyaWVzLCBQYXJ0IEk6IENvbW1lcmNpYWwgUHJvY2Vzc2VzPC9zcGFuPjwvcD5cclxuXHRcdFx0PHAgc3R5bGU9XCJtYXJnaW46MHB0IDBwdCA2cHRcIj48c3BhbiBzdHlsZT1cImZvbnQtZmFtaWx5OidTZWdvZSBVSSc7IGZvbnQtc2l6ZTo5cHRcIj7CoMKgwqDCoMKgwqDCoMKgwqAgQWJzdHJhY3Q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}</w:instrText>
                </w:r>
                <w:r w:rsidR="00670427" w:rsidRPr="0077002F">
                  <w:rPr>
                    <w:lang w:val="en-US"/>
                  </w:rPr>
                  <w:fldChar w:fldCharType="separate"/>
                </w:r>
                <w:r w:rsidR="00670427" w:rsidRPr="0077002F">
                  <w:rPr>
                    <w:lang w:val="en-US"/>
                  </w:rPr>
                  <w:t>[26,33,50,206,207]</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vMerge/>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594" w:type="pc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t;300 (LIB)</w:t>
            </w:r>
          </w:p>
        </w:tc>
        <w:tc>
          <w:tcPr>
            <w:tcW w:w="655" w:type="pct"/>
            <w:vMerge/>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637" w:type="pct"/>
            <w:vMerge/>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623" w:type="pct"/>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b24e0e3f-a6b0-47ad-afda-ee01f376c067"/>
                <w:id w:val="-1182660799"/>
                <w:placeholder>
                  <w:docPart w:val="32911DE0A0BF0345ACBD50249BF1DF6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Y0N2M1LWJhNWMtNGU5OC05NWU4LWJmYWUyNzA4YjAxOCIsIlJhbmdlTGVuZ3RoIjo0LCJSZWZlcmVuY2VJZCI6IjliYTA4ZTI3LWYxNDMtNDQ3ZS04NDQyLTA5MzNhZDdkNjI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TU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1dLCJDaXRhdGlvbktleVVwZGF0ZVR5cGUiOjAsIkNvbGxhYm9yYXRvcnMiOltdLCJDb3ZlclBhdGgiOnsiJGlkIjoiMTYiLCIkdHlwZSI6IlN3aXNzQWNhZGVtaWMuQ2l0YXZpLkxpbmtlZFJlc291cmNlLCBTd2lzc0FjYWRlbWljLkNpdGF2aSIsIkxpbmtlZFJlc291cmNlVHlwZSI6MiwiT3JpZ2luYWxTdHJpbmciOiJDOlxcVXNlcnNcXHdhZ25lcndlXFxBcHBEYXRhXFxMb2NhbFxcVGVtcFxcM2FndjRjY2MuanBnIiwiVXJpU3RyaW5nIjoiNjlkM2E5MTMtNDdkNy00OTllLTk2Y2EtYzlmZmU1NTM3NDF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}</w:instrText>
                </w:r>
                <w:r w:rsidR="00670427" w:rsidRPr="0077002F">
                  <w:rPr>
                    <w:lang w:val="en-US"/>
                  </w:rPr>
                  <w:fldChar w:fldCharType="separate"/>
                </w:r>
                <w:r w:rsidR="00670427" w:rsidRPr="0077002F">
                  <w:rPr>
                    <w:lang w:val="en-US"/>
                  </w:rPr>
                  <w:t>[208,209]</w:t>
                </w:r>
                <w:r w:rsidR="00670427" w:rsidRPr="0077002F">
                  <w:rPr>
                    <w:lang w:val="en-US"/>
                  </w:rPr>
                  <w:fldChar w:fldCharType="end"/>
                </w:r>
              </w:sdtContent>
            </w:sdt>
          </w:p>
        </w:tc>
      </w:tr>
      <w:tr w:rsidR="0077002F" w:rsidRPr="0077002F" w:rsidTr="00670427">
        <w:trPr>
          <w:trHeight w:val="283"/>
        </w:trPr>
        <w:tc>
          <w:tcPr>
            <w:tcW w:w="771" w:type="pct"/>
            <w:vMerge w:val="restar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Retriev Technologies</w:t>
            </w:r>
          </w:p>
          <w:p w:rsidR="00670427" w:rsidRPr="0077002F" w:rsidRDefault="00670427" w:rsidP="00670427">
            <w:pPr>
              <w:spacing w:before="288" w:after="288"/>
              <w:rPr>
                <w:lang w:val="en-US"/>
              </w:rPr>
            </w:pPr>
            <w:r w:rsidRPr="0077002F">
              <w:rPr>
                <w:lang w:val="en-US"/>
              </w:rPr>
              <w:t>(formerly TOXCO)</w:t>
            </w:r>
          </w:p>
        </w:tc>
        <w:tc>
          <w:tcPr>
            <w:tcW w:w="594" w:type="pc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3,500</w:t>
            </w:r>
          </w:p>
        </w:tc>
        <w:tc>
          <w:tcPr>
            <w:tcW w:w="655" w:type="pct"/>
            <w:vMerge w:val="restar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NiCd, NiMH, LIB, Alkaline</w:t>
            </w:r>
          </w:p>
        </w:tc>
        <w:tc>
          <w:tcPr>
            <w:tcW w:w="637" w:type="pct"/>
            <w:vMerge w:val="restart"/>
            <w:tcBorders>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w:t>
            </w:r>
          </w:p>
        </w:tc>
        <w:tc>
          <w:tcPr>
            <w:tcW w:w="860" w:type="pct"/>
            <w:tcBorders>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over 25 years” </w:t>
            </w:r>
          </w:p>
        </w:tc>
        <w:tc>
          <w:tcPr>
            <w:tcW w:w="860" w:type="pct"/>
            <w:tcBorders>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no</w:t>
            </w:r>
          </w:p>
        </w:tc>
        <w:tc>
          <w:tcPr>
            <w:tcW w:w="623" w:type="pct"/>
            <w:tcBorders>
              <w:top w:val="single" w:sz="4" w:space="0" w:color="00E66A"/>
              <w:left w:val="single" w:sz="4" w:space="0" w:color="00E66A"/>
              <w:bottom w:val="single" w:sz="4" w:space="0" w:color="00E66A"/>
              <w:right w:val="single" w:sz="4" w:space="0" w:color="00E66A"/>
            </w:tcBorders>
          </w:tcPr>
          <w:sdt>
            <w:sdtPr>
              <w:rPr>
                <w:lang w:val="en-US"/>
              </w:rPr>
              <w:alias w:val="Don't edit this field"/>
              <w:tag w:val="CitaviPlaceholder#6c3e455f-38af-4fed-a32e-b62af1d514c8"/>
              <w:id w:val="880826430"/>
              <w:placeholder>
                <w:docPart w:val="BD884B1B262BD34EA671C7BAF13F9215"/>
              </w:placeholder>
            </w:sdtPr>
            <w:sdtEndPr/>
            <w:sdtContent>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DA3YzMwLThiNTEtNDhmYy05NjQ5LTBjNTY2MzU2ZWI5MSIsIlJhbmdlU3RhcnQiOjcsIlJhbmdlTGVuZ3RoIjo1LCJSZWZlcmVuY2VJZCI6IjQwNDNjMjFlLWI2YzktNGQ0MS1hNjg1LWI2NTI1YzU3Yj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zb3VyY2VzLCBDb25zZXJ2YXRpb24gJmFtcDsgUmVjeWNsaW5nLCAxMjkgKDIwMTcpIDI2My0yNzcuIGRvaToxMC4xMDE2L2oucmVzY29ucmVjLjIwMTcuMTEuMDAx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MjkgKDIwMTcpIDI2My0yNzcuIGRvaToxMC4xMDE2L2oucmVzY29ucmVjLjIwMTcuMTEuMDAxfVxyXG57XFxydGxjaFxcYWYzXFxhZnMxOFxcbHRyY2hcXGZzMThcXGxhbmcxMDQ4XFxsYW5nbnAxMDQ4XFxsYW5nZmUxMDQ4XFxsYW5nZmVucDEwND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d2FnbmVyd2VcXEFwcERhdGFcXExvY2FsXFxUZW1wXFw1cDRwZHM0cy5qcGciLCJVcmlTdHJpbmciOiJiN2Y0ZmMwNi0yZGFiLTRlZjktYjg3Yy00MWYwYTExMDM1NG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TEuMDA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nJlc2NvbnJlYy4yMDE3LjExLjAwMSIsIlVyaVN0cmluZyI6Imh0dHBzOi8vZG9pLm9yZy8xMC4xMDE2L2oucmVzY29ucmVjLjIwMTcuMTEuM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IHJldmlldyBvbiB0aGUgZ3Jvd2luZyBjb25jZXJuIGFuZCBwb3RlbnRpYWwgbWFuYWdlbWVudCBzdHJhdGVnaWVzIG9mIHdhc3RlIGxpdGhpdW0taW9uIGJhdHRlcmllc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ODM3LTAxNi0xOTk0LXk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A3L3MxMTgzNy0wMTYtMTk5NC15IiwiVXJpU3RyaW5nIjoiaHR0cHM6Ly9kb2kub3JnLzEwLjEwMDcvczExODM3LTAxNi0xOTk0LX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3VycmVudCBhbmQgUHJvc3BlY3RpdmUgTGktSW9uIEJhdHRlcnkgUmVjeWNsaW5nIGFuZCBSZWNvdmVyeSBQcm9jZXNzZXM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}</w:instrText>
                </w:r>
                <w:r w:rsidRPr="0077002F">
                  <w:rPr>
                    <w:lang w:val="en-US"/>
                  </w:rPr>
                  <w:fldChar w:fldCharType="separate"/>
                </w:r>
                <w:r w:rsidRPr="0077002F">
                  <w:rPr>
                    <w:lang w:val="en-US"/>
                  </w:rPr>
                  <w:t>[99,210, 264]</w:t>
                </w:r>
                <w:r w:rsidRPr="0077002F">
                  <w:rPr>
                    <w:lang w:val="en-US"/>
                  </w:rPr>
                  <w:fldChar w:fldCharType="end"/>
                </w:r>
              </w:p>
            </w:sdtContent>
          </w:sdt>
        </w:tc>
      </w:tr>
      <w:tr w:rsidR="0077002F" w:rsidRPr="0077002F" w:rsidTr="00670427">
        <w:trPr>
          <w:trHeight w:val="283"/>
        </w:trPr>
        <w:tc>
          <w:tcPr>
            <w:tcW w:w="771" w:type="pct"/>
            <w:vMerge/>
            <w:tcBorders>
              <w:left w:val="single" w:sz="4" w:space="0" w:color="00E66A"/>
              <w:right w:val="single" w:sz="4" w:space="0" w:color="00E66A"/>
            </w:tcBorders>
          </w:tcPr>
          <w:p w:rsidR="00670427" w:rsidRPr="0077002F" w:rsidRDefault="00670427" w:rsidP="00670427">
            <w:pPr>
              <w:spacing w:before="288" w:after="288"/>
              <w:rPr>
                <w:lang w:val="en-US"/>
              </w:rPr>
            </w:pPr>
          </w:p>
        </w:tc>
        <w:tc>
          <w:tcPr>
            <w:tcW w:w="594" w:type="pc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4,500</w:t>
            </w:r>
          </w:p>
        </w:tc>
        <w:tc>
          <w:tcPr>
            <w:tcW w:w="655" w:type="pct"/>
            <w:vMerge/>
            <w:tcBorders>
              <w:left w:val="single" w:sz="4" w:space="0" w:color="00E66A"/>
              <w:right w:val="single" w:sz="4" w:space="0" w:color="00E66A"/>
            </w:tcBorders>
          </w:tcPr>
          <w:p w:rsidR="00670427" w:rsidRPr="0077002F" w:rsidRDefault="00670427" w:rsidP="00670427">
            <w:pPr>
              <w:spacing w:before="288" w:after="288"/>
              <w:rPr>
                <w:lang w:val="en-US"/>
              </w:rPr>
            </w:pPr>
          </w:p>
        </w:tc>
        <w:tc>
          <w:tcPr>
            <w:tcW w:w="637" w:type="pct"/>
            <w:vMerge/>
            <w:tcBorders>
              <w:left w:val="single" w:sz="4" w:space="0" w:color="00E66A"/>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right w:val="single" w:sz="4" w:space="0" w:color="00E66A"/>
            </w:tcBorders>
          </w:tcPr>
          <w:p w:rsidR="00670427" w:rsidRPr="0077002F" w:rsidRDefault="00670427" w:rsidP="00670427">
            <w:pPr>
              <w:spacing w:before="288" w:after="288"/>
              <w:rPr>
                <w:lang w:val="en-US"/>
              </w:rPr>
            </w:pPr>
          </w:p>
        </w:tc>
        <w:tc>
          <w:tcPr>
            <w:tcW w:w="623" w:type="pct"/>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61729355-45e8-492c-b485-e9b1db6412dc"/>
                <w:id w:val="-816721559"/>
                <w:placeholder>
                  <w:docPart w:val="073E44333C1F804E96A322F106DB830C"/>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jk3OTYwLWYyZTEtNGEzMC1hOTQ0LWFmMjRkZDVmODQ3MiIsIlJhbmdlU3RhcnQiOjYsIlJhbmdlTGVuZ3RoIjo0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Sx7IiRpZCI6IjE3IiwiJHR5cGUiOiJTd2lzc0FjYWRlbWljLkNpdGF2aS5DaXRhdGlvbnMuV29yZFBsYWNlaG9sZGVyRW50cnksIFN3aXNzQWNhZGVtaWMuQ2l0YXZpIiwiSWQiOiJlOTZjMzY3OC03NDZlLTQ4NzEtYWZkMy04ZjUyN2ZlYTAyOTgiLCJSYW5nZVN0YXJ0IjoxMCwiUmFuZ2VMZW5ndGgiOjQsIlJlZmVyZW5jZUlkIjoiOWNmMmM0MTYtMDg2MC00YWI5LWE3NDctOGY2NGY3YWZjZmE4IiwiUmVmZXJlbmNlIjp7IiRpZCI6IjE4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3YjAzODEx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yMS9hY3NzdXNjaGVtZW5nLjdiMDM4MTEiLCJVcmlTdHJpbmciOiJodHRwczovL2RvaS5vcmcvMTAuMTAyMS9hY3NzdXNjaGVtZW5nLjdiMDM4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g4Mjc1MDguMjAyMC4xNzgxNjI4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4MC8wODgyNzUwOC4yMDIwLjE3ODE2MjgiLCJVcmlTdHJpbmciOiJodHRwczovL2RvaS5vcmcvMTAuMTA4MC8wODgyNzUwOC4yMDIwLjE3ODE2Mjg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3VzdGFpbmFibGUgTWV0YWxsdXJneSwgaHR0cHM6Ly9kb2kub3JnLzEwLjEwMDcvczQwODMxLTAxOS0wMDIzNS05PC9zcGFuPjwvcD5cclxuXHRcdDwvZGl2PlxyXG5cdDwvYm9keT5cclxuPC9odG1sPiIsIkFic3RyYWN0UnRmIjoie1xccnRmMVxcYW5zaVxyXG5cXGFuc2ljcGcxMjUyXFx1YzBcXHN0c2hmZGJjaDBcXHN0c2hmbG9jaDBcXHN0c2hmaGljaDBcXHN0c2hmYmkwXFxkZWZmMFxcYWRlZmYwe1xcZm9udHRibHtcXGYwXFxmbmlsXFxmY2hhcnNldDAgVGltZXMgTmV3IFJvbWFuO31cclxu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xpdGhpdW0gaW9uIGJhdHRlcmllcyAoTElCcykgYXJlIGFuIGVzc2VudGlhbCBlbmVyZ3ktc3RvcmFnZSBkZXZpY2UgZm9yIGEgbWFqb3JpdHkgb2YgYWR2YW5jZWQgZWxlY3Ryb25pY3MgdXNlZCBpbiBvdXIgZXZlcnlkYXl9e1xccnRsY2hcXGFmMFxcYWZzMjRcXGx0cmNoXFxmczE4XFxsYW5nMTAzMVxcbGFuZ25wMTAzMVxcbG9jaFxcYWYxXFxkYmNoXFxhZjFcclxu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xpdmVzLCBmcm9tIGNlbGwgcGhvbmVzIGFuZCBsYXB0b3BzLCB0byBtZWRpY2FsIGRldmljZXMgYW5kIGVsZWN0cmljIHZlaGljbGVzLiBEZXNwaXRlIHRoZWlyIGNvbnRpbnVlZCB3aWRlc3ByZWFkIGFkb3B0aW9u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ldGhvZHMgdG8gcmVjeWNsZSBhbmQgcmV1c2UgZW5kLW9mLWxpZmUgKEVPTCkgTElCIG1hdGVyaWFscyBhcmUgc3RpbGwgdW5kZXIgYWN0aXZlIGRldmVsb3BtZW50LiBJbiB0aGUgZmlyc3QgcGFydCBvZiB0aGl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d28tcGFydCByZXZpZXcgb24gTElCIHJlY3ljbGluZywgd2UgcmV2aWV3IGN1cnJlbnQgY29tbWVyY2lhbCBzY2FsZSBwcm9jZXNzZXMgaW4gcHJhY3RpY2UgZm9yIHJlY3ljbGluZyBvciByZXVzaW5nIEVPT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jb21wb25lbnRzLiBGdXR1cmUgd2FzdGUgcHJvamVjdGlvbnMgZXN0aW1hdGUgNCBtaWxsaW9uIHRvbnMgb2YgY3VtdWxhdGl2ZSBFT0wgRVYgYmF0dGVyeSBtb2R1bGVzIGJ5IDIwMzAsIHdoaWNo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cyBhYm92ZSB0aGUgY3VycmVudCBnbG9iYWwgcmVjeWNsaW5nIGNhcGFjaXR5LiBBbGwgb2YgdGhlIHByb2Nlc3NlcyBpbiB1c2UgdG9kYXkgdXRpbGl6ZSBhIGNvbWJpbmF0aW9uIG9mIHB5cm9tZXRhbGx1cmdpY2F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h5ZHJvbWV0YWxsdXJnaWNhbCBvciBtZWNoYW5pY2FsIGFuZCBoeWRyb21ldGFsbHVyZ2ljYWwgcHJvY2Vzc2luZyB0byByZWNvdmVyIG1haW5seSBjb2JhbHQgYW5kIG5pY2tlbCBhbmQgY29wcGVyL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2hpbGUgb3RoZXIgY29tcG9uZW50cyBhcmUgZGlzcG9zZWQgYXMgd2FzdGUgdW5sZXNzIGZ1cnRoZXIgcHJvY2Vzc2VkLiBJbiB0aGlzIHJldmlldywgd2UgaGlnaGxpZ2h0IHRoZSBuZWVkIGZvciByZWN5Y2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SUIgbWF0ZXJpYWwgY29tcG9uZW50cyBiYXNlZCBvbiByZXNvdXJjZSBhdmFpbGFiaWxpdHkgYW5kIHRoZSBjdXJyZW50IHByb2Nlc3NlcyBpbiBwcmFjdGljZSB0byByZWNvdmVyIGFuZCByZWN5Y2xl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UzIiwiJHR5cGUiOiJTd2lzc0FjYWRlbWljLkNpdGF2aS5QZXJzb24sIFN3aXNzQWNhZGVtaWMuQ2l0YXZpIiwiRmlyc3ROYW1lIjoiSGFydWthIiwiTGFzdE5hbWUiOiJQaW5lZ2FyIiwiUHJvdGVjdGVkIjpmYWxzZSwiU2V4IjowLCJDcmVhdGVkQnkiOiJfUm9uamEgV2FnbmVyLVdlbnoiLCJDcmVhdGVkT24iOiIyMDIwLTExLTEwVDExOjQ5OjQ4IiwiTW9kaWZpZWRCeSI6Il9Sb25qYSBXYWduZXItV2VueiIsIklkIjoiMzRjZDgzOTQtOTY4Mi00ZWMwLThjOTYtYjQzNzNjYzQwN2I4IiwiTW9kaWZpZWRPbiI6IjIwMjAtMTEtMTBUMTE6NDk6NDgiLCJQcm9qZWN0Ijp7IiRyZWYiOiI1In19LHsiJGlkIjoiNTQ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1NSIsIiR0eXBlIjoiU3dpc3NBY2FkZW1pYy5DaXRhdmkuTGlua2VkUmVzb3VyY2UsIFN3aXNzQWNhZGVtaWMuQ2l0YXZpIiwiTGlua2VkUmVzb3VyY2VUeXBlIjoyLCJPcmlnaW5hbFN0cmluZyI6IkM6XFxVc2Vyc1xcd2FnbmVyd2VcXEFwcERhdGFcXExvY2FsXFxUZW1wXFxuZ3FqaWx5ZC5qcGciLCJVcmlTdHJpbmciOiIzMmI4NzFlMi0yMzdjLTRiMTUtOGE2Yy1mZDEyNzhhMmZkZ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DgzMS0wMTktMDAyMzUtOS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Yw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YxIiwiQ291bnQiOjEsIlRleHRVbml0cyI6W3siJGlkIjoiNjIiLCJGb250U3R5bGUiOnsiJGlkIjoiNjMiLCJOZXV0cmFsIjp0cnVlfSwiUmVhZGluZ09yZGVyIjoxLCJUZXh0IjoiWzMzLDUwLDIwNywyMjksMjY1XSJ9XX0sIlRhZyI6IkNpdGF2aVBsYWNlaG9sZGVyIzYxNzI5MzU1LTQ1ZTgtNDkyYy1iNDg1LWU5YjFkYjY0MTJkYyIsIlRleHQiOiJbMzMsNTAsMjA3LDIyOSwyNjVdIiwiV0FJVmVyc2lvbiI6IjYuOC4wLjAifQ==}</w:instrText>
                </w:r>
                <w:r w:rsidR="00670427" w:rsidRPr="0077002F">
                  <w:rPr>
                    <w:lang w:val="en-US"/>
                  </w:rPr>
                  <w:fldChar w:fldCharType="separate"/>
                </w:r>
                <w:r w:rsidR="00670427" w:rsidRPr="0077002F">
                  <w:rPr>
                    <w:lang w:val="en-US"/>
                  </w:rPr>
                  <w:t>[33,50, 207,229, 265]</w:t>
                </w:r>
                <w:r w:rsidR="00670427" w:rsidRPr="0077002F">
                  <w:rPr>
                    <w:lang w:val="en-US"/>
                  </w:rPr>
                  <w:fldChar w:fldCharType="end"/>
                </w:r>
              </w:sdtContent>
            </w:sdt>
          </w:p>
        </w:tc>
      </w:tr>
      <w:tr w:rsidR="0077002F" w:rsidRPr="0077002F" w:rsidTr="00670427">
        <w:trPr>
          <w:trHeight w:val="283"/>
        </w:trPr>
        <w:tc>
          <w:tcPr>
            <w:tcW w:w="771" w:type="pct"/>
            <w:vMerge/>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594" w:type="pc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t;300 (LIB)</w:t>
            </w:r>
          </w:p>
        </w:tc>
        <w:tc>
          <w:tcPr>
            <w:tcW w:w="655" w:type="pct"/>
            <w:vMerge/>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637" w:type="pct"/>
            <w:vMerge/>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623" w:type="pct"/>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25a7c56e-50e1-489f-947a-b487d6f9693a"/>
                <w:id w:val="1787462655"/>
                <w:placeholder>
                  <w:docPart w:val="CABF1ABDD6AA7C498C5FFAA6F596E840"/>
                </w:placeholder>
              </w:sdtPr>
              <w:sdtEndPr/>
              <w:sdtContent>
                <w:sdt>
                  <w:sdtPr>
                    <w:rPr>
                      <w:lang w:val="en-US"/>
                    </w:rPr>
                    <w:alias w:val="Don't edit this field"/>
                    <w:tag w:val="CitaviPlaceholder#8e7785dc-90c1-43e9-8908-7ef0776a686e"/>
                    <w:id w:val="82879736"/>
                    <w:placeholder>
                      <w:docPart w:val="32911DE0A0BF0345ACBD50249BF1DF6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GUxZTUwLTBhNDQtNDMyNy04MDNhLWJmODYzMmQ2ZDhiYiIsIlJhbmdlU3RhcnQiOjMsIlJhbmdlTGVuZ3RoIjo1LCJSZWZlcmVuY2VJZCI6IjY5ZDNhOTEzLTQ3ZDctNDk5ZS05NmNhLWM5ZmZlNTUzNzQx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i4iLCJMYXN0TmFtZSI6IldleWhlIiwiUHJvdGVjdGVkIjpmYWxzZSwiU2V4IjowLCJDcmVhdGVkQnkiOiJfUm9uamEgV2FnbmVyLVdlbnoiLCJDcmVhdGVkT24iOiIyMDIwLTEwLTEzVDE0OjI3OjMxIiwiTW9kaWZpZWRCeSI6Il9Sb25qYSBXYWduZXItV2VueiIsIklkIjoiZDI1YzM5MWEtY2Q0MS00YzFhLWJlNTUtMWRjZTE2MjY3NTFjIiwiTW9kaWZpZWRPbiI6IjIwMjAtMTAtMTNUMTQ6Mjc6Mz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dhZ25lcndlXFxBcHBEYXRhXFxMb2NhbFxcVGVtcFxcM2FndjRjY2MuanBnIiwiVXJpU3RyaW5nIjoiNjlkM2E5MTMtNDdkNy00OTllLTk2Y2EtYzlmZmU1NTM3NDF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ODIgKDIwMTUpIDE0MC0xNDUuIGRvaToxMC4xMDE2L2ouanBvd3NvdXIuMjAxNS4wMi4wNDY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TcGVudCBsaXRoaXVtIGlvbiBiYXR0ZXJpZXMgdGhhdCBjb250YWluIHZhbHVhYmxlIG1ldGFsIGVsZW1lbnRzIHN1Y2ggYXMgQ28sIE5pLCBNbiwgQ3UgYXJlIGJlaW5n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YW5kZmlsbGVkIGluIG1hbnkgY291bnRyaWVzIGFuZCByYWlzaW5nIHJlc291cmNlcyBkZXBsZXRpb24gYW5kIGh1bWFuIHRveGljaXR5IHBvdGVudGlhbHMuIExvdyBjb3N0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pZ2ggZWZmaWNpZW5jeSByZWNvdmVyeSBwcm9jZXNzIGlzIGhpZ2hseSBkZXNpcmVkLiBJbiB0aGlzIHdvcmsgd2UgY29uZmlybWVkIHRoYXQgaGlnaCBwZXJmb3JtYW5jZSBOaTEv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zTW4xLzNDbzEvMyhPSCkyIHByZWN1cnNvciBhbmQgTGlOaTEvM01uMS8zQ28xLzNPMiBjYXRob2RlIG1hdGVyaWFsIGNhbiBiZSBzeW50aGVzaXplZCBmcm9tIGxlYWNo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9sdXRpb24gb2YgYSBsaXRoaXVtIGlvbiBiYXR0ZXJ5IHJlY292ZXJ5IHN0cmVhbS4gVGhlIHByZWN1cnNvciB3YXMgc3ludGhlc2l6ZWQgZnJvbSBhIHR5cGljYWwgY29wcmVjaXB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wcm9jZXNzIHdpdGggY2FyZWZ1bGx5IGNvbnRyb2xsaW5nIHRoZSByZWFjdGlvbiBwYXJhbWV0ZXJzLiBFbGVjdHJvY2hlbWljYWwgcHJvcGVydGll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jbHVkaW5nIHJhdGUgY2FwYWNpdHkgYW5kIGN5Y2xlIGxpZmUgd2VyZSB0ZXN0ZWQgdG8gZXZhbHVhdGUgdGhlIGZpbmFsIHByb2R1Y3QuIFRoZSByZXN1bHRzIHNob3cgdGhhdC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YXRob2RlIG1hdGVyaWFsIHN5bnRoZXNpemVkIGZyb20gc3BlbnQgbGl0aGl1bSBpb24gYmF0dGVyeSByZWNvdmVyeSBzdHJlYW0gaXMgcGVyZm9ybWluZyBhIGRpc2NoYXJn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FwYWNpdHkgb2YgMTU4IG1BaC9nIGF0IGZpcnN0IGN5Y2xlIG9mIDAuMUMgYW5kIDEzOSBtQWgvZyBhdCBmaXJzdCBjeWNsZSBvZiAwLjVDIGN5Y2xlIGxpZmUgdGVzdC4gQWZ0ZXIgMTAw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DIwMCBjeWNsZXMsIHN0aWxsIG92ZXIgODAlIGFuZCA2NSUgb2YgY2FwYWNpdHkgaXMgcmVtYWluZWQsIHJlc3BlY3RpdmVseS4gVGhlIG1hdGVyaWFscyBhcmUgYWxzb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ZhbHVhdGVkIGluZGVwZW5kZW50bHkgYXQgQXJnb25uZSBOYXRpb25hbCBMYWJvcmF0b3J5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S4wMi4wNDY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anBvd3NvdXIuMjAxNS4wMi4wNDYiLCJVcmlTdHJpbmciOiJodHRwczovL2RvaS5vcmcvMTAuMTAxNi9qLmpwb3dzb3VyLjIwMTUuMDIuMDQ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Iz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ludGhlc2lzIG9mIGhpZ2ggcGVyZm9ybWFuY2UgTGlOaTEvM01uMS8zQ28xLzNPMiBmcm9tIGxpdGhpdW0gaW9uIGJhdHRlcnkgcmVjb3Zlcnkgc3RyZWFt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eW50aGVzaXMgb2YgaGlnaCBwZXJmb3JtYW5jZSBMaU5pPHN1Yj4xLzM8L3N1Yj5NbjxzdWI+MS8zPC9zdWI+Q288c3ViPjEvMzwvc3ViPk88c3ViPjI8L3N1Yj4gZnJvbSBsaXRoaXVtIGlvbiBiYXR0ZXJ5IHJlY292ZXJ5IHN0cmVhbSIsIlRyYW5zbGF0b3JzIjpbXSwiWWVhciI6IjIwMTUiLCJZZWFyUmVzb2x2ZWQiOiIyMDE1IiwiQ3JlYXRlZEJ5IjoiX1JvbmphIFdhZ25lci1XZW56IiwiQ3JlYXRlZE9uIjoiMjAyMC0xMC0xOVQwODoxNzo0NiIsIk1vZGlmaWVkQnkiOiJfV2FnbmVyd2UiLCJJZCI6ImFjZWVkOGM5LTJkMjEtNDhiYi04YzBjLWVkNjM3NWY5ZTJiMC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NzYsMjA5XSJ9XX0sIlRhZyI6IkNpdGF2aVBsYWNlaG9sZGVyIzhlNzc4NWRjLTkwYzEtNDNlOS04OTA4LTdlZjA3NzZhNjg2ZSIsIlRleHQiOiJbNzYsMjA5XSIsIldBSVZlcnNpb24iOiI2LjguMC4wIn0=}</w:instrText>
                    </w:r>
                    <w:r w:rsidR="00670427" w:rsidRPr="0077002F">
                      <w:rPr>
                        <w:lang w:val="en-US"/>
                      </w:rPr>
                      <w:fldChar w:fldCharType="separate"/>
                    </w:r>
                    <w:r w:rsidR="00670427" w:rsidRPr="0077002F">
                      <w:rPr>
                        <w:lang w:val="en-US"/>
                      </w:rPr>
                      <w:t>[76,209]</w:t>
                    </w:r>
                    <w:r w:rsidR="00670427" w:rsidRPr="0077002F">
                      <w:rPr>
                        <w:lang w:val="en-US"/>
                      </w:rPr>
                      <w:fldChar w:fldCharType="end"/>
                    </w:r>
                  </w:sdtContent>
                </w:sdt>
              </w:sdtContent>
            </w:sdt>
          </w:p>
        </w:tc>
      </w:tr>
      <w:tr w:rsidR="0077002F" w:rsidRPr="0077002F" w:rsidTr="00670427">
        <w:trPr>
          <w:trHeight w:val="283"/>
        </w:trPr>
        <w:tc>
          <w:tcPr>
            <w:tcW w:w="771" w:type="pct"/>
            <w:vMerge w:val="restar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NAM</w:t>
            </w:r>
          </w:p>
        </w:tc>
        <w:tc>
          <w:tcPr>
            <w:tcW w:w="594" w:type="pc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350</w:t>
            </w:r>
          </w:p>
        </w:tc>
        <w:tc>
          <w:tcPr>
            <w:tcW w:w="655" w:type="pct"/>
            <w:vMerge w:val="restart"/>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NiCd, NiMH, LIB</w:t>
            </w:r>
          </w:p>
        </w:tc>
        <w:tc>
          <w:tcPr>
            <w:tcW w:w="637" w:type="pct"/>
            <w:vMerge w:val="restar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up to 80 %”</w:t>
            </w:r>
          </w:p>
        </w:tc>
        <w:tc>
          <w:tcPr>
            <w:tcW w:w="860" w:type="pc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1941</w:t>
            </w:r>
          </w:p>
        </w:tc>
        <w:tc>
          <w:tcPr>
            <w:tcW w:w="860" w:type="pct"/>
            <w:tcBorders>
              <w:top w:val="single" w:sz="4" w:space="0" w:color="00E66A"/>
              <w:left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Energy group</w:t>
            </w:r>
          </w:p>
        </w:tc>
        <w:tc>
          <w:tcPr>
            <w:tcW w:w="623" w:type="pct"/>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79ae32f4-f159-4c56-9ba1-2156863723db"/>
                <w:id w:val="260347722"/>
                <w:placeholder>
                  <w:docPart w:val="36577D350858764D91B1503D9366FB59"/>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g5MjA1LWE3N2EtNDM4Mi1hYWQ0LWEwMDdkN2U0OTU4MCIsIlJhbmdlU3RhcnQiOjcsIlJhbmdlTGVuZ3RoIjo0LCJSZWZlcmVuY2VJZCI6IjQwNDNjMjFlLWI2YzktNGQ0MS1hNjg1LWI2NTI1YzU3Yj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g4Mjc1MDguMjAyMC4xNzgxNjI4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4MC8wODgyNzUwOC4yMDIwLjE3ODE2MjgiLCJVcmlTdHJpbmciOiJodHRwczovL2RvaS5vcmcvMTAuMTA4MC8wODgyNzUwOC4yMDIwLjE3ODE2Mj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aHR0cHM6Ly93d3cuYnVzaW5lc3N3aXJlLmNvbS9uZXdzL2hvbWUvMjAxNTEyMDgwMDYwNzEvZW4vUHNhLVBldWdlb3QtQ2l0cm8lQzMlQUJuLUpvaW5zLUZvcmNlcy13aXRoLVNOQU0tdG8tUmVjeWNsZS1JdHMtVmVoaWNsZXMtRWxlY3RyaWMtQmF0dGVyaWVzLWluLUV1cm9wZSIsIlVyaVN0cmluZyI6Imh0dHBzOi8vd3d3LmJ1c2luZXNzd2lyZS5jb20vbmV3cy9ob21lLzIwMTUxMjA4MDA2MDcxL2VuL1BzYS1QZXVnZW90LUNpdHJvw6tuLUpvaW5zLUZvcmNlcy13aXRoLVNOQU0tdG8tUmVjeWNsZS1JdHMtVmVoaWNsZXMtRWxlY3RyaWMtQmF0dGVyaWVzLWluLUV1cm9wZ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}</w:instrText>
                </w:r>
                <w:r w:rsidR="00670427" w:rsidRPr="0077002F">
                  <w:rPr>
                    <w:lang w:val="en-US"/>
                  </w:rPr>
                  <w:fldChar w:fldCharType="separate"/>
                </w:r>
                <w:r w:rsidR="00670427" w:rsidRPr="0077002F">
                  <w:rPr>
                    <w:lang w:val="en-US"/>
                  </w:rPr>
                  <w:t>[50,206, 264,266]</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p>
        </w:tc>
        <w:tc>
          <w:tcPr>
            <w:tcW w:w="594" w:type="pct"/>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300</w:t>
            </w:r>
          </w:p>
        </w:tc>
        <w:tc>
          <w:tcPr>
            <w:tcW w:w="655" w:type="pct"/>
            <w:vMerge/>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p>
        </w:tc>
        <w:tc>
          <w:tcPr>
            <w:tcW w:w="637" w:type="pct"/>
            <w:vMerge/>
            <w:tcBorders>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p>
        </w:tc>
        <w:tc>
          <w:tcPr>
            <w:tcW w:w="860" w:type="pct"/>
            <w:tcBorders>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p>
        </w:tc>
        <w:tc>
          <w:tcPr>
            <w:tcW w:w="623" w:type="pct"/>
            <w:tcBorders>
              <w:top w:val="single" w:sz="4" w:space="0" w:color="00E66A"/>
              <w:left w:val="single" w:sz="4" w:space="0" w:color="00E66A"/>
              <w:bottom w:val="single" w:sz="4" w:space="0" w:color="000000" w:themeColor="text1"/>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cffc04db-71b8-4ee3-8d1c-dd3979109c8e"/>
                <w:id w:val="-197160191"/>
                <w:placeholder>
                  <w:docPart w:val="8D09848FE2A11642BDBBABA842F8673E"/>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zQ3ODNlLTdkYjMtNDA1Yy1iMmVlLThlN2ZiMGM1ZTgxNCIsIlJhbmdlU3RhcnQiOjMsIlJhbmdlTGVuZ3RoIjo0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Sx7IiRpZCI6IjE3IiwiJHR5cGUiOiJTd2lzc0FjYWRlbWljLkNpdGF2aS5DaXRhdGlvbnMuV29yZFBsYWNlaG9sZGVyRW50cnksIFN3aXNzQWNhZGVtaWMuQ2l0YXZpIiwiSWQiOiI4ZDc2YzQ5MS1hNWE4LTQ5N2UtYjQ5Ny0zOWEyMTczYTZmYmMiLCJSYW5nZVN0YXJ0IjoxMSwiUmFuZ2VMZW5ndGgiOjQsIlJlZmVyZW5jZUlkIjoiOWNmMmM0MTYtMDg2MC00YWI5LWE3NDctOGY2NGY3YWZjZmE4IiwiUmVmZXJlbmNlIjp7IiRpZCI6IjE4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3YjAzODEx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yMS9hY3NzdXNjaGVtZW5nLjdiMDM4MTEiLCJVcmlTdHJpbmciOiJodHRwczovL2RvaS5vcmcvMTAuMTAyMS9hY3NzdXNjaGVtZW5nLjdiMDM4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zb3VyY2VzLCBDb25zZXJ2YXRpb24gJmFtcDsgUmVjeWNsaW5nLCAxMjkgKDIwMTcpIDI2My0yNzcuIGRvaToxMC4xMDE2L2oucmVzY29ucmVjLjIwMTcuMTEuMDAx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MjkgKDIwMTcpIDI2My0yNzcuIGRvaToxMC4xMDE2L2oucmVzY29ucmVjLjIwMTcuMTEuMDAxfVxyXG57XFxydGxjaFxcYWYzXFxhZnMxOFxcbHRyY2hcXGZzMThcXGxhbmcxMDQ4XFxsYW5nbnAxMDQ4XFxsYW5nZmUxMDQ4XFxsYW5nZmVucDEwND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TEuMDAxIiwiRWRpdG9ycyI6W1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nJlc2NvbnJlYy4yMDE3LjExLjAwMSIsIlVyaVN0cmluZyI6Imh0dHBzOi8vZG9pLm9yZy8xMC4xMDE2L2oucmVzY29ucmVjLjIwMTcuMTEuMDAx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IHJldmlldyBvbiB0aGUgZ3Jvd2luZyBjb25jZXJuIGFuZCBwb3RlbnRpYWwgbWFuYWdlbWVudCBzdHJhdGVnaWVzIG9mIHdhc3RlIGxpdGhpdW0taW9uIGJhdHRlcmllc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NTM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LHsiJGlkIjoiNTQiLCIkdHlwZSI6IlN3aXNzQWNhZGVtaWMuQ2l0YXZpLkNpdGF0aW9ucy5Xb3JkUGxhY2Vob2xkZXJFbnRyeSwgU3dpc3NBY2FkZW1pYy5DaXRhdmkiLCJJZCI6Ijk0NzU0YzRlLTA5MzctNGE0Mi05MzlmLWY3ZjJlMWIwM2UzMCIsIlJhbmdlU3RhcnQiOjE1LCJSYW5nZUxlbmd0aCI6NSwiUmVmZXJlbmNlSWQiOiI0YWJjNWE5Zi0yOTFhLTQ0NWEtYWU2Ni05OTRiNzFmYTdmY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}</w:instrText>
                </w:r>
                <w:r w:rsidR="00670427" w:rsidRPr="0077002F">
                  <w:rPr>
                    <w:lang w:val="en-US"/>
                  </w:rPr>
                  <w:fldChar w:fldCharType="separate"/>
                </w:r>
                <w:r w:rsidR="00670427" w:rsidRPr="0077002F">
                  <w:rPr>
                    <w:lang w:val="en-US"/>
                  </w:rPr>
                  <w:t>[50,207, 210,229, 265]</w:t>
                </w:r>
                <w:r w:rsidR="00670427" w:rsidRPr="0077002F">
                  <w:rPr>
                    <w:lang w:val="en-US"/>
                  </w:rPr>
                  <w:fldChar w:fldCharType="end"/>
                </w:r>
              </w:sdtContent>
            </w:sdt>
          </w:p>
        </w:tc>
      </w:tr>
      <w:tr w:rsidR="0077002F" w:rsidRPr="0077002F" w:rsidTr="00670427">
        <w:trPr>
          <w:trHeight w:val="283"/>
        </w:trPr>
        <w:tc>
          <w:tcPr>
            <w:tcW w:w="5000" w:type="pct"/>
            <w:gridSpan w:val="7"/>
            <w:tcBorders>
              <w:top w:val="single" w:sz="4" w:space="0" w:color="000000" w:themeColor="text1"/>
              <w:left w:val="single" w:sz="4" w:space="0" w:color="000000" w:themeColor="text1"/>
              <w:bottom w:val="single" w:sz="4" w:space="0" w:color="ED7D31" w:themeColor="accent2"/>
              <w:right w:val="single" w:sz="4" w:space="0" w:color="000000" w:themeColor="text1"/>
            </w:tcBorders>
          </w:tcPr>
          <w:p w:rsidR="00670427" w:rsidRPr="0077002F" w:rsidRDefault="00670427" w:rsidP="00670427">
            <w:pPr>
              <w:spacing w:before="288" w:after="288"/>
              <w:rPr>
                <w:lang w:val="en-US"/>
              </w:rPr>
            </w:pPr>
            <w:r w:rsidRPr="0077002F">
              <w:rPr>
                <w:lang w:val="en-US"/>
              </w:rPr>
              <w:t>Pyro-metallurgical Route</w:t>
            </w:r>
          </w:p>
        </w:tc>
      </w:tr>
      <w:tr w:rsidR="0077002F" w:rsidRPr="0077002F" w:rsidTr="00670427">
        <w:trPr>
          <w:trHeight w:val="283"/>
        </w:trPr>
        <w:tc>
          <w:tcPr>
            <w:tcW w:w="771"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Umicore </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7,000 (Belgium)</w:t>
            </w:r>
          </w:p>
          <w:p w:rsidR="00670427" w:rsidRPr="0077002F" w:rsidRDefault="00670427" w:rsidP="00670427">
            <w:pPr>
              <w:spacing w:before="288" w:after="288"/>
              <w:rPr>
                <w:lang w:val="en-US"/>
              </w:rPr>
            </w:pPr>
            <w:r w:rsidRPr="0077002F">
              <w:rPr>
                <w:lang w:val="en-US"/>
              </w:rPr>
              <w:t>5,000 (China)</w:t>
            </w:r>
          </w:p>
        </w:tc>
        <w:tc>
          <w:tcPr>
            <w:tcW w:w="655"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 NiMH</w:t>
            </w:r>
          </w:p>
        </w:tc>
        <w:tc>
          <w:tcPr>
            <w:tcW w:w="637"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50 – 61   </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989</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ining, Recycl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727a8380-3bec-4aff-937a-0daae4bfda6a"/>
                <w:id w:val="2040546730"/>
                <w:placeholder>
                  <w:docPart w:val="E3785FEAC8FACE48B9AC4F768C99643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mRmZmRhLWRiMzItNDYzZi1hMjY3LWNkMDMwN2U1YTU3NCIsIlJhbmdlTGVuZ3RoIjoz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0seyIkaWQiOiIxMyIsIiR0eXBlIjoiU3dpc3NBY2FkZW1pYy5DaXRhdmkuQ2l0YXRpb25zLldvcmRQbGFjZWhvbGRlckVudHJ5LCBTd2lzc0FjYWRlbWljLkNpdGF2aSIsIklkIjoiNDkzNTQ4YjUtYTUwZS00MjUyLWJkOWItMTU2YzNkYTE1YmNhIiwiUmFuZ2VTdGFydCI6MywiUmFuZ2VMZW5ndGgiOjQsIlJlZmVyZW5jZUlkIjoiNGM5NThiZWYtZGJiMi00YTU4LTg1YWYtNDY2NmVhNTM0YWJk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i4iLCJMYXN0TmFtZSI6IlR5dGdhdCIsIlByb3RlY3RlZCI6ZmFsc2UsIlNleCI6MCwiQ3JlYXRlZEJ5IjoiX1JvbmphIFdhZ25lci1XZW56IiwiQ3JlYXRlZE9uIjoiMjAyMS0wMS0wNVQxNTo1MToyOCIsIk1vZGlmaWVkQnkiOiJfUm9uamEgV2FnbmVyLVdlbnoiLCJJZCI6ImZmZWQ5NzRmLWM5NzYtNDQwYi1hYjkyLWQ5OTAyYWY4NjZjNyIsIk1vZGlmaWVkT24iOiIyMDIxLTAxLTA1VDE1OjUxOjI4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d2FnbmVyd2VcXEFwcERhdGFcXExvY2FsXFxUZW1wXFxtc2xndjFuYy5qcGciLCJVcmlTdHJpbmciOiI0Yzk1OGJlZi1kYmIyLTRhNTgtODVhZi00NjY2ZWE1MzRhYm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MzOTAvbWV0MTAwODExMDciLCJVcmlTdHJpbmciOiJodHRwczovL2RvaS5vcmcvMTAuMzM5MC9tZXQxMDA4MTEw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}</w:instrText>
                </w:r>
                <w:r w:rsidR="00670427" w:rsidRPr="0077002F">
                  <w:rPr>
                    <w:lang w:val="en-US"/>
                  </w:rPr>
                  <w:fldChar w:fldCharType="separate"/>
                </w:r>
                <w:r w:rsidR="00670427" w:rsidRPr="0077002F">
                  <w:rPr>
                    <w:lang w:val="en-US"/>
                  </w:rPr>
                  <w:t>[33,232, 259]</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7,000</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3f6ac4d8-5950-4701-a2cf-616113203233"/>
                <w:id w:val="-1336601522"/>
                <w:placeholder>
                  <w:docPart w:val="32911DE0A0BF0345ACBD50249BF1DF6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dWxlLjIwMTkuMDkuMDE0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vdWxlLjIwMTkuMDkuMDE0IiwiVXJpU3RyaW5nIjoiaHR0cHM6Ly9kb2kub3JnLzEwLjEwMTYvai5qb3VsZS4yMDE5LjA5LjAx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c291cmNlcywgQ29uc2VydmF0aW9uICZhbXA7IFJlY3ljbGluZywgMTI5ICgyMDE3KSAyNjMtMjc3LiBkb2k6MTAuMTAxNi9qLnJlc2NvbnJlYy4yMDE3LjExLjAwMT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0OFxcbGFuZ25wMTA0OFxcbGFuZ2ZlMTA0OFxcbGFuZ2ZlbnAxMDQ4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NDh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ExLjAwM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yZXNjb25yZWMuMjAxNy4xMS4wMDEiLCJVcmlTdHJpbmciOiJodHRwczovL2RvaS5vcmcvMTAuMTAxNi9qLnJlc2NvbnJlYy4yMDE3LjExLjAw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yZXZpZXcgb24gdGhlIGdyb3dpbmcgY29uY2VybiBhbmQgcG90ZW50aWFsIG1hbmFnZW1lbnQgc3RyYXRlZ2llcyBvZiB3YXN0ZSBsaXRoaXVtLWlvbiBiYXR0ZXJpZXM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MzYiLCIkdHlwZSI6IlN3aXNzQWNhZGVtaWMuQ2l0YXZpLkxpbmtlZFJlc291cmNlLCBTd2lzc0FjYWRlbWljLkNpdGF2aSIsIkxpbmtlZFJlc291cmNlVHlwZSI6MiwiT3JpZ2luYWxTdHJpbmciOiJDOlxcVXNlcnNcXHdhZ25lcndlXFxBcHBEYXRhXFxMb2NhbFxcVGVtcFxcZnR5dzN6dmguanBnIiwiVXJpU3RyaW5nIjoiYTU1ZGZiYzMtMTY5NC00NDliLTg1ZDEtNjIwZDRkMDU1MDg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c2MC85NzcxMC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yNzYwLzk3NzEwIiwiVXJpU3RyaW5nIjoiaHR0cHM6Ly9kb2kub3JnLzEwLjI3NjAvOTc3MT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2IwMzgxMSIsIkVkaXRvcnMiOltdLCJFdmFsdWF0aW9uQ29tcGxleGl0eSI6MCwiRXZhbHVhdGlvblNvdXJjZVRleHRGb3JtYXQiOjAsIkdyb3VwcyI6W10sIkhhc0xhYmVsMSI6ZmFsc2UsIkhhc0xhYmVsMiI6ZmFsc2UsIktleXdvcmRzIjpbXS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jEvYWNzc3VzY2hlbWVuZy43YjAzODExIiwiVXJpU3RyaW5nIjoiaHR0cHM6Ly9kb2kub3JnLzEwLjEwMjEvYWNzc3VzY2hlbWVuZy43YjAzODE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Njk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BjMDQ5NDA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IxMC4xMDIxL2Fjc3N1c2NoZW1lbmcuMGMwNDk0MCIsIlVyaVN0cmluZyI6Imh0dHBzOi8vZG9pLm9yZy8xMC4xMDIxL2Fjc3N1c2NoZW1lbmcuMGMwNDk0MC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}</w:instrText>
                </w:r>
                <w:r w:rsidR="00670427" w:rsidRPr="0077002F">
                  <w:rPr>
                    <w:lang w:val="en-US"/>
                  </w:rPr>
                  <w:fldChar w:fldCharType="separate"/>
                </w:r>
                <w:r w:rsidR="00670427" w:rsidRPr="0077002F">
                  <w:rPr>
                    <w:lang w:val="en-US"/>
                  </w:rPr>
                  <w:t>[50,96,97,207,210, 229]</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gt;4,000 (LIB)</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195ec4af-e972-424d-9a19-48ee03d6e945"/>
                <w:id w:val="-764147203"/>
                <w:placeholder>
                  <w:docPart w:val="9417B2298E05644B86E80010DEA29A1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Tg1ZGEyLTI4YTEtNDNjMi05NjMzLTZjYWI1MGJmZjRmNiIsIlJhbmdlTGVuZ3RoIjo1LCJSZWZlcmVuY2VJZCI6IjRlMmQ3MGRhLTEyMGUtNGQ2OS1iNGQ1LTcxODNjMGRlYT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2FnbmVyd2VcXEFwcERhdGFcXExvY2FsXFxUZW1wXFxna2oxaWJtaS5qcGciLCJVcmlTdHJpbmciOiI0ZTJkNzBkYS0xMjBlLTRkNjktYjRkNS03MTgzYzBkZWE4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}</w:instrText>
                </w:r>
                <w:r w:rsidR="00670427" w:rsidRPr="0077002F">
                  <w:rPr>
                    <w:lang w:val="en-US"/>
                  </w:rPr>
                  <w:fldChar w:fldCharType="separate"/>
                </w:r>
                <w:r w:rsidR="00670427" w:rsidRPr="0077002F">
                  <w:rPr>
                    <w:lang w:val="en-US"/>
                  </w:rPr>
                  <w:t>[267]</w:t>
                </w:r>
                <w:r w:rsidR="00670427" w:rsidRPr="0077002F">
                  <w:rPr>
                    <w:lang w:val="en-US"/>
                  </w:rPr>
                  <w:fldChar w:fldCharType="end"/>
                </w:r>
              </w:sdtContent>
            </w:sdt>
          </w:p>
        </w:tc>
      </w:tr>
      <w:tr w:rsidR="0077002F" w:rsidRPr="0077002F" w:rsidTr="00670427">
        <w:trPr>
          <w:trHeight w:val="283"/>
        </w:trPr>
        <w:tc>
          <w:tcPr>
            <w:tcW w:w="771"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ccurec</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6,000 </w:t>
            </w:r>
          </w:p>
        </w:tc>
        <w:tc>
          <w:tcPr>
            <w:tcW w:w="655"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iCd, NiMH, LIB</w:t>
            </w:r>
          </w:p>
        </w:tc>
        <w:tc>
          <w:tcPr>
            <w:tcW w:w="637"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995</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o</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754addd-f17e-44cb-b5d2-0ab49d508ad3"/>
                <w:id w:val="-1433893507"/>
                <w:placeholder>
                  <w:docPart w:val="7908CBC9C8FEB3489BED3027A5448D4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UyYmEzLTUyNjAtNDhhYi1iN2RiLTdhNTE1OTQwNzRhNyIsIlJhbmdlTGVuZ3RoIjo0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Sx7IiRpZCI6IjE3IiwiJHR5cGUiOiJTd2lzc0FjYWRlbWljLkNpdGF2aS5DaXRhdGlvbnMuV29yZFBsYWNlaG9sZGVyRW50cnksIFN3aXNzQWNhZGVtaWMuQ2l0YXZpIiwiSWQiOiIzOGM2YjlmOS0wYzdiLTQyNDktYjZkOS03NjQyYTRhZDhhMDciLCJSYW5nZVN0YXJ0Ijo0LCJSYW5nZUxlbmd0aCI6NSwiUmVmZXJlbmNlSWQiOiI5Y2YyYzQxNi0wODYwLTRhYjktYTc0Ny04ZjY0ZjdhZmNmYTgiLCJSZWZlcmVuY2UiOnsiJGlkIjoiMTgiLCIkdHlwZSI6IlN3aXNzQWNhZGVtaWMuQ2l0YXZpLlJlZmVyZW5jZSwgU3dpc3NBY2FkZW1pYy5DaXRhdmkiLCJBYnN0cmFjdCI6IkFDUyBTdXN0YWluYWJsZSBDaGVtLiBFbmcuIDIwMTguNjoxNTA0LTE1MjE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diMDM4MTE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xL2Fjc3N1c2NoZW1lbmcuN2IwMzgxMSIsIlVyaVN0cmluZyI6Imh0dHBzOi8vZG9pLm9yZy8xMC4xMDIxL2Fjc3N1c2NoZW1lbmcuN2IwMzgx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}</w:instrText>
                </w:r>
                <w:r w:rsidR="00670427" w:rsidRPr="0077002F">
                  <w:rPr>
                    <w:lang w:val="en-US"/>
                  </w:rPr>
                  <w:fldChar w:fldCharType="separate"/>
                </w:r>
                <w:r w:rsidR="00670427" w:rsidRPr="0077002F">
                  <w:rPr>
                    <w:lang w:val="en-US"/>
                  </w:rPr>
                  <w:t>[207,229]</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5,000 (LIB)</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9f4fd27-c4f9-43a4-b794-597ee2caae7b"/>
                <w:id w:val="177393067"/>
                <w:placeholder>
                  <w:docPart w:val="7908CBC9C8FEB3489BED3027A5448D4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N2JlYWI5LTEyOWItNDU1NC04OTJmLWNlNDU5YTI5ZWRkYiIsIlJhbmdlTGVuZ3RoIjo1LCJSZWZlcmVuY2VJZCI6IjRlMmQ3MGRhLTEyMGUtNGQ2OS1iNGQ1LTcxODNjMGRlYT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2FnbmVyd2VcXEFwcERhdGFcXExvY2FsXFxUZW1wXFxna2oxaWJtaS5qcGciLCJVcmlTdHJpbmciOiI0ZTJkNzBkYS0xMjBlLTRkNjktYjRkNS03MTgzYzBkZWE4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}</w:instrText>
                </w:r>
                <w:r w:rsidR="00670427" w:rsidRPr="0077002F">
                  <w:rPr>
                    <w:lang w:val="en-US"/>
                  </w:rPr>
                  <w:fldChar w:fldCharType="separate"/>
                </w:r>
                <w:r w:rsidR="00670427" w:rsidRPr="0077002F">
                  <w:rPr>
                    <w:lang w:val="en-US"/>
                  </w:rPr>
                  <w:t>[267]</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000</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d1ee5c27-1274-46b7-abc2-5a5ca2795f6a"/>
                <w:id w:val="-1861346833"/>
                <w:placeholder>
                  <w:docPart w:val="7908CBC9C8FEB3489BED3027A5448D4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jc5YTFkLThiMTktNDFkYS05YzRhLWM3ZGEyYzE3N2U0OCIsIlJhbmdlTGVuZ3RoIjo1LCJSZWZlcmVuY2VJZCI6ImI3ZjRmYzA2LTJkYWItNGVmOS1iODdjLTQxZjBhMTEwMzU0ZCIsIlJlZmVyZW5jZSI6eyIkaWQiOiIzIiwiJHR5cGUiOiJTd2lzc0FjYWRlbWljLkNpdGF2aS5SZWZlcmVuY2UsIFN3aXNzQWNhZGVtaWMuQ2l0YXZpIiwiQWJzdHJhY3QiOiJSZXNvdXJjZXMsIENvbnNlcnZhdGlvbiAmIFJlY3ljbGluZywgMTI5ICgyMDE3KSAyNjMtMjc3LiBkb2k6MTAuMTAxNi9qLnJlc2NvbnJlYy4yMDE3LjExLjAw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zb3VyY2VzLCBDb25zZXJ2YXRpb24gJmFtcDsgUmVjeWNsaW5nLCAxMjkgKDIwMTcpIDI2My0yNzcuIGRvaToxMC4xMDE2L2oucmVzY29ucmVjLjIwMTcuMTEuMDAx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MjkgKDIwMTcpIDI2My0yNzcuIGRvaToxMC4xMDE2L2oucmVzY29ucmVjLjIwMTcuMTEuMDAxfVxyXG57XFxydGxjaFxcYWYzXFxhZnMxOFxcbHRyY2hcXGZzMThcXGxhbmcxMDQ4XFxsYW5nbnAxMDQ4XFxsYW5nZmUxMDQ4XFxsYW5nZmVucDEwND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DVwNHBkczRzLmpwZyIsIlVyaVN0cmluZyI6ImI3ZjRmYzA2LTJkYWItNGVmOS1iODdjLTQxZjBhMTEwMzU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Ex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ZXNjb25yZWMuMjAxNy4xMS4wMDEiLCJVcmlTdHJpbmciOiJodHRwczovL2RvaS5vcmcvMTAuMTAxNi9qLnJlc2NvbnJlYy4yMDE3LjEx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yZXZpZXcgb24gdGhlIGdyb3dpbmcgY29uY2VybiBhbmQgcG90ZW50aWFsIG1hbmFnZW1lbnQgc3RyYXRlZ2llcyBvZiB3YXN0ZSBsaXRoaXVtLWlvbiBiYXR0ZXJpZXM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}</w:instrText>
                </w:r>
                <w:r w:rsidR="00670427" w:rsidRPr="0077002F">
                  <w:rPr>
                    <w:lang w:val="en-US"/>
                  </w:rPr>
                  <w:fldChar w:fldCharType="separate"/>
                </w:r>
                <w:r w:rsidR="00670427" w:rsidRPr="0077002F">
                  <w:rPr>
                    <w:lang w:val="en-US"/>
                  </w:rPr>
                  <w:t>[210]</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500 (LIB)</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1a0d1b80-ac09-4a5c-b467-5c5830b0c2ac"/>
                <w:id w:val="-365373222"/>
                <w:placeholder>
                  <w:docPart w:val="7908CBC9C8FEB3489BED3027A5448D4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ZkZTRiLTc4NTctNGVjMS05MWYxLTEwN2MwYjZmZjQzMCIsIlJhbmdlTGVuZ3RoIjo1LCJSZWZlcmVuY2VJZCI6IjQwNDNjMjFlLWI2YzktNGQ0MS1hNjg1LWI2NTI1YzU3Yj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}</w:instrText>
                </w:r>
                <w:r w:rsidR="00670427" w:rsidRPr="0077002F">
                  <w:rPr>
                    <w:lang w:val="en-US"/>
                  </w:rPr>
                  <w:fldChar w:fldCharType="separate"/>
                </w:r>
                <w:r w:rsidR="00670427" w:rsidRPr="0077002F">
                  <w:rPr>
                    <w:lang w:val="en-US"/>
                  </w:rPr>
                  <w:t>[264]</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000</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57c3635d-294e-42ea-a964-3f7fb2b2bf99"/>
                <w:id w:val="-1897429886"/>
                <w:placeholder>
                  <w:docPart w:val="7908CBC9C8FEB3489BED3027A5448D46"/>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TkxZTk5LTM1YTgtNGJjNy05ODlmLTQ1ZTExMjQzN2U2OCIsIlJhbmdlTGVuZ3RoIjo0LCJSZWZlcmVuY2VJZCI6IjViOWY3NGM3LTZlNGMtNGQ2ZC04NjliLWYwYzc0NGU5ZWZ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3YWduZXJ3ZVxcQXBwRGF0YVxcTG9jYWxcXFRlbXBcXGcwc2Nseml1LmpwZyIsIlVyaVN0cmluZyI6IjViOWY3NGM3LTZlNGMtNGQ2ZC04NjliLWYwYzc0NGU5ZWZk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ODM3LTAxNi0xOTk0LX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TgzNy0wMTYtMTk5NC15IiwiVXJpU3RyaW5nIjoiaHR0cHM6Ly9kb2kub3JnLzEwLjEwMDcvczExODM3LTAxNi0xOTk0LX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3VycmVudCBhbmQgUHJvc3BlY3RpdmUgTGktSW9uIEJhdHRlcnkgUmVjeWNsaW5nIGFuZCBSZWNvdmVyeSBQcm9jZXNzZXM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dXJyZW50IGFuZCBQcm9zcGVjdGl2ZSBMaS1Jb24gQmF0dGVyeSBSZWN5Y2xpbmcgYW5kIFJlY292ZXJ5IFByb2Nlc3NlcyIsIlRyYW5zbGF0b3JzIjpbXSwiVm9sdW1lIjoiNjgiLCJZZWFyIjoiMjAxNiIsIlllYXJSZXNvbHZlZCI6IjIwMTYiLCJDcmVhdGVkQnkiOiJfUm9uamEgV2FnbmVyLVdlbnoiLCJDcmVhdGVkT24iOiIyMDIxLTAxLTI3VDA4OjI5OjU0IiwiTW9kaWZpZWRCeSI6Il9XYWduZXJ3ZSIsIklkIjoiNWI5Zjc0YzctNmU0Yy00ZDZkLTg2OWItZjBjNzQ0ZTllZmQy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5OV0ifV19LCJUYWciOiJDaXRhdmlQbGFjZWhvbGRlciM1N2MzNjM1ZC0yOTRlLTQyZWEtYTk2NC0zZjdmYjJiMmJmOTkiLCJUZXh0IjoiWzk5XSIsIldBSVZlcnNpb24iOiI2LjguMC4wIn0=}</w:instrText>
                </w:r>
                <w:r w:rsidR="00670427" w:rsidRPr="0077002F">
                  <w:rPr>
                    <w:lang w:val="en-US"/>
                  </w:rPr>
                  <w:fldChar w:fldCharType="separate"/>
                </w:r>
                <w:r w:rsidR="00670427" w:rsidRPr="0077002F">
                  <w:rPr>
                    <w:lang w:val="en-US"/>
                  </w:rPr>
                  <w:t>[99]</w:t>
                </w:r>
                <w:r w:rsidR="00670427" w:rsidRPr="0077002F">
                  <w:rPr>
                    <w:lang w:val="en-US"/>
                  </w:rPr>
                  <w:fldChar w:fldCharType="end"/>
                </w:r>
              </w:sdtContent>
            </w:sdt>
          </w:p>
        </w:tc>
      </w:tr>
      <w:tr w:rsidR="0077002F" w:rsidRPr="0077002F" w:rsidTr="00670427">
        <w:trPr>
          <w:trHeight w:val="283"/>
        </w:trPr>
        <w:tc>
          <w:tcPr>
            <w:tcW w:w="771"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Glencore Plc.</w:t>
            </w:r>
          </w:p>
          <w:p w:rsidR="00670427" w:rsidRPr="0077002F" w:rsidRDefault="00670427" w:rsidP="00670427">
            <w:pPr>
              <w:spacing w:before="288" w:after="288"/>
              <w:rPr>
                <w:lang w:val="en-US"/>
              </w:rPr>
            </w:pPr>
            <w:r w:rsidRPr="0077002F">
              <w:rPr>
                <w:lang w:val="en-US"/>
              </w:rPr>
              <w:t>(formerly Xstrata)</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7,000</w:t>
            </w:r>
          </w:p>
        </w:tc>
        <w:tc>
          <w:tcPr>
            <w:tcW w:w="655"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w:t>
            </w:r>
          </w:p>
        </w:tc>
        <w:tc>
          <w:tcPr>
            <w:tcW w:w="637"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974</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ining and commodity trad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5c56fa77-314d-418f-af2e-4dc42f418115"/>
                <w:id w:val="377283992"/>
                <w:placeholder>
                  <w:docPart w:val="CB3CD98047CFDF46A9BBA8C7A586411B"/>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zYyNTFjLWExMTYtNGM1Zi1hYmNhLWQyZTJhYzFkNTY1My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VjNTZmYTc3LTMxNGQtNDE4Zi1hZjJlLTRkYzQyZjQxODExNS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gt;4,000 (LIB)</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67f8a519-122c-4884-919f-fa2442ab1ecf"/>
                <w:id w:val="1788308266"/>
                <w:placeholder>
                  <w:docPart w:val="CB0AA7039705604D87B7D770BD6C88AA"/>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ZDRkOWJkLTMzOGEtNDY3Zi1iYzM2LTJhYTQ0NTg1ZGU0YSIsIlJhbmdlTGVuZ3RoIjo1LCJSZWZlcmVuY2VJZCI6IjQwNDNjMjFlLWI2YzktNGQ0MS1hNjg1LWI2NTI1YzU3Yj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}</w:instrText>
                </w:r>
                <w:r w:rsidR="00670427" w:rsidRPr="0077002F">
                  <w:rPr>
                    <w:lang w:val="en-US"/>
                  </w:rPr>
                  <w:fldChar w:fldCharType="separate"/>
                </w:r>
                <w:r w:rsidR="00670427" w:rsidRPr="0077002F">
                  <w:rPr>
                    <w:lang w:val="en-US"/>
                  </w:rPr>
                  <w:t>[264]</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000</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86e92d1-c48c-4079-8f1f-0496aecde204"/>
                <w:id w:val="1194578247"/>
                <w:placeholder>
                  <w:docPart w:val="84BD922BD122A446B1881CAAE2FAA4FC"/>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VhMzEwLTg0YzUtNGYwYi1hNjM2LTdlODBmYTA1YzM0NiIsIlJhbmdlTGVuZ3RoIjo0LCJSZWZlcmVuY2VJZCI6IjViOWY3NGM3LTZlNGMtNGQ2ZC04NjliLWYwYzc0NGU5ZWZ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3YWduZXJ3ZVxcQXBwRGF0YVxcTG9jYWxcXFRlbXBcXGcwc2Nseml1LmpwZyIsIlVyaVN0cmluZyI6IjViOWY3NGM3LTZlNGMtNGQ2ZC04NjliLWYwYzc0NGU5ZWZk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ODM3LTAxNi0xOTk0LX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TgzNy0wMTYtMTk5NC15IiwiVXJpU3RyaW5nIjoiaHR0cHM6Ly9kb2kub3JnLzEwLjEwMDcvczExODM3LTAxNi0xOTk0LX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3VycmVudCBhbmQgUHJvc3BlY3RpdmUgTGktSW9uIEJhdHRlcnkgUmVjeWNsaW5nIGFuZCBSZWNvdmVyeSBQcm9jZXNzZXM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dXJyZW50IGFuZCBQcm9zcGVjdGl2ZSBMaS1Jb24gQmF0dGVyeSBSZWN5Y2xpbmcgYW5kIFJlY292ZXJ5IFByb2Nlc3NlcyIsIlRyYW5zbGF0b3JzIjpbXSwiVm9sdW1lIjoiNjgiLCJZZWFyIjoiMjAxNiIsIlllYXJSZXNvbHZlZCI6IjIwMTYiLCJDcmVhdGVkQnkiOiJfUm9uamEgV2FnbmVyLVdlbnoiLCJDcmVhdGVkT24iOiIyMDIxLTAxLTI3VDA4OjI5OjU0IiwiTW9kaWZpZWRCeSI6Il9XYWduZXJ3ZSIsIklkIjoiNWI5Zjc0YzctNmU0Yy00ZDZkLTg2OWItZjBjNzQ0ZTllZmQy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5OV0ifV19LCJUYWciOiJDaXRhdmlQbGFjZWhvbGRlciM0ODZlOTJkMS1jNDhjLTQwNzktOGYxZi0wNDk2YWVjZGUyMDQiLCJUZXh0IjoiWzk5XSIsIldBSVZlcnNpb24iOiI2LjguMC4wIn0=}</w:instrText>
                </w:r>
                <w:r w:rsidR="00670427" w:rsidRPr="0077002F">
                  <w:rPr>
                    <w:lang w:val="en-US"/>
                  </w:rPr>
                  <w:fldChar w:fldCharType="separate"/>
                </w:r>
                <w:r w:rsidR="00670427" w:rsidRPr="0077002F">
                  <w:rPr>
                    <w:lang w:val="en-US"/>
                  </w:rPr>
                  <w:t>[99]</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ickelhütte Aue</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00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 NiMH</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635</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ining and recycl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69eda24b-74bf-4c6b-9268-014806add90a"/>
                <w:id w:val="946277494"/>
                <w:placeholder>
                  <w:docPart w:val="D7A307C5D5DCC043A8D57A38AAE11F2C"/>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zcxYTViLTQ5YmYtNDgwZi05MTRjLWEzYmVkMTQwNzJhNCIsIlJhbmdlTGVuZ3RoIjo1LCJSZWZlcmVuY2VJZCI6IjliYTA4ZTI3LWYxNDMtNDQ3ZS04NDQyLTA5MzNhZDdkNjI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}</w:instrText>
                </w:r>
                <w:r w:rsidR="00670427" w:rsidRPr="0077002F">
                  <w:rPr>
                    <w:lang w:val="en-US"/>
                  </w:rPr>
                  <w:fldChar w:fldCharType="separate"/>
                </w:r>
                <w:r w:rsidR="00670427" w:rsidRPr="0077002F">
                  <w:rPr>
                    <w:lang w:val="en-US"/>
                  </w:rPr>
                  <w:t>[208]</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umitono-Sony</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20-15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 NiMH</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919</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mmodity trad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38f3680d-85d1-45f3-8f08-ae41b25b281d"/>
                <w:id w:val="-169408542"/>
                <w:placeholder>
                  <w:docPart w:val="32911DE0A0BF0345ACBD50249BF1DF6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zA4Mzc3LTZhYmYtNGViNi04ZmRiLTQ5YTVlYmY4ZDc1OCIsIlJhbmdlU3RhcnQiOjMsIlJhbmdlTGVuZ3RoIjo0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Sx7IiRpZCI6IjE3IiwiJHR5cGUiOiJTd2lzc0FjYWRlbWljLkNpdGF2aS5DaXRhdGlvbnMuV29yZFBsYWNlaG9sZGVyRW50cnksIFN3aXNzQWNhZGVtaWMuQ2l0YXZpIiwiSWQiOiIwNWQxYTgxZi1lMTcyLTQ0YTUtYTI1Ny05ODk3ZjNjMDg4M2QiLCJSYW5nZVN0YXJ0IjoxMSwiUmFuZ2VMZW5ndGgiOjQsIlJlZmVyZW5jZUlkIjoiOWNmMmM0MTYtMDg2MC00YWI5LWE3NDctOGY2NGY3YWZjZmE4IiwiUmVmZXJlbmNlIjp7IiRpZCI6IjE4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3YjAzODEx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yMS9hY3NzdXNjaGVtZW5nLjdiMDM4MTEiLCJVcmlTdHJpbmciOiJodHRwczovL2RvaS5vcmcvMTAuMTAyMS9hY3NzdXNjaGVtZW5nLjdiMDM4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zb3VyY2VzLCBDb25zZXJ2YXRpb24gJmFtcDsgUmVjeWNsaW5nLCAxMjkgKDIwMTcpIDI2My0yNzcuIGRvaToxMC4xMDE2L2oucmVzY29ucmVjLjIwMTcuMTEuMDAx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MjkgKDIwMTcpIDI2My0yNzcuIGRvaToxMC4xMDE2L2oucmVzY29ucmVjLjIwMTcuMTEuMDAxfVxyXG57XFxydGxjaFxcYWYzXFxhZnMxOFxcbHRyY2hcXGZzMThcXGxhbmcxMDQ4XFxsYW5nbnAxMDQ4XFxsYW5nZmUxMDQ4XFxsYW5nZmVucDEwND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TEuMDAxIiwiRWRpdG9ycyI6W1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nJlc2NvbnJlYy4yMDE3LjExLjAwMSIsIlVyaVN0cmluZyI6Imh0dHBzOi8vZG9pLm9yZy8xMC4xMDE2L2oucmVzY29ucmVjLjIwMTcuMTEuMDAx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IHJldmlldyBvbiB0aGUgZ3Jvd2luZyBjb25jZXJuIGFuZCBwb3RlbnRpYWwgbWFuYWdlbWVudCBzdHJhdGVnaWVzIG9mIHdhc3RlIGxpdGhpdW0taW9uIGJhdHRlcmllc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NTM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LHsiJGlkIjoiNTQiLCIkdHlwZSI6IlN3aXNzQWNhZGVtaWMuQ2l0YXZpLkNpdGF0aW9ucy5Xb3JkUGxhY2Vob2xkZXJFbnRyeSwgU3dpc3NBY2FkZW1pYy5DaXRhdmkiLCJJZCI6IjE5NmViZDFmLWZlYzctNDg5NS1iMmY3LTdkOWJhZTZiMWY0ZiIsIlJhbmdlU3RhcnQiOjE1LCJSYW5nZUxlbmd0aCI6NSwiUmVmZXJlbmNlSWQiOiI0YWJjNWE5Zi0yOTFhLTQ0NWEtYWU2Ni05OTRiNzFmYTdmY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}</w:instrText>
                </w:r>
                <w:r w:rsidR="00670427" w:rsidRPr="0077002F">
                  <w:rPr>
                    <w:lang w:val="en-US"/>
                  </w:rPr>
                  <w:fldChar w:fldCharType="separate"/>
                </w:r>
                <w:r w:rsidR="00670427" w:rsidRPr="0077002F">
                  <w:rPr>
                    <w:lang w:val="en-US"/>
                  </w:rPr>
                  <w:t>[50,207, 210,229, 265]</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Eramet/Valdi</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0,00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 a.</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880</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Mining </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3a4233e0-6b83-4665-87d7-cf2db997f67e"/>
                <w:id w:val="1944336848"/>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czZjJiLTA3MTEtNGVjNi04M2ZhLTA1OGNkODY0MDVhMy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NhNDIzM2UwLTZiODMtNDY2NS04N2Q3LWNmMmRiOTk3ZjY3ZS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Brunp</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6,00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iMH, NiCd, LIB</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Recycling </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6416a39-4dc3-48a0-9e3e-9129583e00ad"/>
                <w:id w:val="1886517380"/>
                <w:placeholder>
                  <w:docPart w:val="32911DE0A0BF0345ACBD50249BF1DF6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DEzNjM3LTU4OGMtNGVmYy04ZDBiLWUwOWJiZmI3MmNmMiIsIlJhbmdlTGVuZ3RoIjo1LCJSZWZlcmVuY2VJZCI6IjliYTA4ZTI3LWYxNDMtNDQ3ZS04NDQyLTA5MzNhZDdkNjI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}</w:instrText>
                </w:r>
                <w:r w:rsidR="00670427" w:rsidRPr="0077002F">
                  <w:rPr>
                    <w:lang w:val="en-US"/>
                  </w:rPr>
                  <w:fldChar w:fldCharType="separate"/>
                </w:r>
                <w:r w:rsidR="00670427" w:rsidRPr="0077002F">
                  <w:rPr>
                    <w:lang w:val="en-US"/>
                  </w:rPr>
                  <w:t>[208]</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Dowa Eco-System</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00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884</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aste treatment</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561efea2-4b14-44b4-bfb0-1ea432337d4c"/>
                <w:id w:val="-779186827"/>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mVkN2NkLTk3MjctNDFlMy1iNGE2LThiMzU3N2FkNzAxYi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U2MWVmZWEyLTRiMTQtNDRiNC1iZmIwLTFlYTQzMjMzN2Q0Yy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EcoBat (formerly G&amp;P Batteries)</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45</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 a.</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 </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Battery recycl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cfb4ae8c-47a0-48ca-86e0-39e65fb3255c"/>
                <w:id w:val="-405450336"/>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YxMTk2LTQxMTItNDRkMi05ODNiLWRiYTg1ZWY1OWE0NS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2NmYjRhZThjLTQ3YTAtNDhjYS04NmUwLTM5ZTY1ZmIzMjU1Yy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JX Nippon Mining and Metals </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5,00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w:t>
            </w:r>
          </w:p>
        </w:tc>
        <w:tc>
          <w:tcPr>
            <w:tcW w:w="637"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p w:rsidR="00670427" w:rsidRPr="0077002F" w:rsidRDefault="00670427" w:rsidP="00670427">
            <w:pPr>
              <w:spacing w:before="288" w:after="288"/>
              <w:rPr>
                <w:lang w:val="en-US"/>
              </w:rPr>
            </w:pPr>
            <w:r w:rsidRPr="0077002F">
              <w:rPr>
                <w:lang w:val="en-US"/>
              </w:rPr>
              <w:t>-</w:t>
            </w:r>
          </w:p>
        </w:tc>
        <w:tc>
          <w:tcPr>
            <w:tcW w:w="860"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010</w:t>
            </w:r>
          </w:p>
        </w:tc>
        <w:tc>
          <w:tcPr>
            <w:tcW w:w="860"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in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bd7e3b5c-a447-42cd-b01a-a75c35879d5e"/>
                <w:id w:val="1054971751"/>
                <w:placeholder>
                  <w:docPart w:val="CDAEBB1B49B21640B4103CDD317E6A02"/>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mNjOTA1LTk0OGUtNDg3Ni04YTBkLTQ0OTc4NTQyODg5OC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2JkN2UzYjVjLWE0NDctNDJjZC1iMDFhLWE3NWMzNTg3OWQ1ZS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5,500</w:t>
            </w:r>
          </w:p>
        </w:tc>
        <w:tc>
          <w:tcPr>
            <w:tcW w:w="655"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i-Cd; Ni-MH, LIB, industrial Alkaline Batteries</w:t>
            </w: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ec65e369-57d1-473a-9e72-d18e886f23d1"/>
                <w:id w:val="-100574292"/>
                <w:placeholder>
                  <w:docPart w:val="CDAEBB1B49B21640B4103CDD317E6A02"/>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VjeWNsZTIxLmNvLmpwL3JlY3ljbGUtZS9zZXJ2aWNlL2RldGFpbC5odG1sIiwiVXJpU3RyaW5nIjoiaHR0cHM6Ly93d3cucmVjeWNsZTIxLmNvLmpwL3JlY3ljbGUtZS9zZXJ2aWNlL2RldGFpbC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}</w:instrText>
                </w:r>
                <w:r w:rsidR="00670427" w:rsidRPr="0077002F">
                  <w:rPr>
                    <w:lang w:val="en-US"/>
                  </w:rPr>
                  <w:fldChar w:fldCharType="separate"/>
                </w:r>
                <w:r w:rsidR="00670427" w:rsidRPr="0077002F">
                  <w:rPr>
                    <w:lang w:val="en-US"/>
                  </w:rPr>
                  <w:t>[268]</w:t>
                </w:r>
                <w:r w:rsidR="00670427" w:rsidRPr="0077002F">
                  <w:rPr>
                    <w:lang w:val="en-US"/>
                  </w:rPr>
                  <w:fldChar w:fldCharType="end"/>
                </w:r>
              </w:sdtContent>
            </w:sdt>
          </w:p>
        </w:tc>
      </w:tr>
      <w:tr w:rsidR="0077002F" w:rsidRPr="0077002F" w:rsidTr="00670427">
        <w:trPr>
          <w:trHeight w:val="283"/>
        </w:trPr>
        <w:tc>
          <w:tcPr>
            <w:tcW w:w="771"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5,000</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d5929e70-bf64-4473-98b5-ba23bde64b02"/>
                <w:id w:val="20211391"/>
                <w:placeholder>
                  <w:docPart w:val="CDAEBB1B49B21640B4103CDD317E6A02"/>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GZhMWYxLWQ5Y2QtNGMwNi1hYzcwLTcyN2MzMTljMTg5MCIsIlJhbmdlTGVuZ3RoIjo0LCJSZWZlcmVuY2VJZCI6IjBhNDI0ODgzLWE0ZTUtNDQxNS04OTUyLWMzM2VjYWEyMWI1NiIsIlJlZmVyZW5jZSI6eyIkaWQiOiIz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y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giLCIkdHlwZSI6IlN3aXNzQWNhZGVtaWMuQ2l0YXZpLlBlcnNvbiwgU3dpc3NBY2FkZW1pYy5DaXRhdmkiLCJGaXJzdE5hbWUiOiJNLiIsIkxhc3ROYW1lIjoiR29vZGFyemkiLCJQcm90ZWN0ZWQiOmZhbHNlLCJTZXgiOjAsIkNyZWF0ZWRCeSI6Il9Sb25qYSBXYWduZXItV2VueiIsIkNyZWF0ZWRPbiI6IjIwMjAtMTEtMDVUMTQ6MjM6NTQiLCJNb2RpZmllZEJ5IjoiX1JvbmphIFdhZ25lci1XZW56IiwiSWQiOiIzNzlkMDczNi0wNTllLTQ4NzItOWI4NS05NzdjNWIxMzcyMWIiLCJNb2RpZmllZE9uIjoiMjAyMC0xMS0wNVQxNDoyMz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1MF0ifV19LCJUYWciOiJDaXRhdmlQbGFjZWhvbGRlciNkNTkyOWU3MC1iZjY0LTQ0NzMtOThiNS1iYTIzYmRlNjRiMDIiLCJUZXh0IjoiWzUwXSIsIldBSVZlcnNpb24iOiI2LjguMC4wIn0=}</w:instrText>
                </w:r>
                <w:r w:rsidR="00670427" w:rsidRPr="0077002F">
                  <w:rPr>
                    <w:lang w:val="en-US"/>
                  </w:rPr>
                  <w:fldChar w:fldCharType="separate"/>
                </w:r>
                <w:r w:rsidR="00670427" w:rsidRPr="0077002F">
                  <w:rPr>
                    <w:lang w:val="en-US"/>
                  </w:rPr>
                  <w:t>[50]</w:t>
                </w:r>
                <w:r w:rsidR="00670427" w:rsidRPr="0077002F">
                  <w:rPr>
                    <w:lang w:val="en-US"/>
                  </w:rPr>
                  <w:fldChar w:fldCharType="end"/>
                </w:r>
              </w:sdtContent>
            </w:sdt>
          </w:p>
        </w:tc>
      </w:tr>
      <w:tr w:rsidR="0077002F" w:rsidRPr="0077002F" w:rsidTr="00670427">
        <w:trPr>
          <w:trHeight w:val="283"/>
        </w:trPr>
        <w:tc>
          <w:tcPr>
            <w:tcW w:w="771"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Batrec Veolia</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000</w:t>
            </w:r>
          </w:p>
        </w:tc>
        <w:tc>
          <w:tcPr>
            <w:tcW w:w="655"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iMH, NiCd, LIB</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992</w:t>
            </w:r>
          </w:p>
        </w:tc>
        <w:tc>
          <w:tcPr>
            <w:tcW w:w="860"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Battery recycl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43b8141-73e0-4c8b-b399-a601d61373ce"/>
                <w:id w:val="-627552132"/>
                <w:placeholder>
                  <w:docPart w:val="655EB06A007AE94A928F41A8734FFC07"/>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Q3NTE4LWFmYTYtNGFlMS04Y2Y0LWZlNTk5YzM5NzE3NSIsIlJhbmdlTGVuZ3RoIjo1LCJSZWZlcmVuY2VJZCI6IjQwNDNjMjFlLWI2YzktNGQ0MS1hNjg1LWI2NTI1YzU3Yj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XlhbWVuZCIsIkxhc3ROYW1lIjoiQWwgQmFyYXppIiwiUHJvdGVjdGVkIjpmYWxzZSwiU2V4IjowLCJDcmVhdGVkQnkiOiJfUm9uamEgV2FnbmVyLVdlbnoiLCJDcmVhdGVkT24iOiIyMDIwLTExLTEwVDEwOjEwOjI0IiwiTW9kaWZpZWRCeSI6Il9Sb25qYSBXYWduZXItV2VueiIsIklkIjoiMTkxY2ZjNDYtZDRjOC00YjM5LWFiMTMtZTgxMmVhY2JkNTIwIiwiTW9kaWZpZWRPbiI6IjIwMjAtMTEtMTBUMTA6MTA6MjQ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}</w:instrText>
                </w:r>
                <w:r w:rsidR="00670427" w:rsidRPr="0077002F">
                  <w:rPr>
                    <w:lang w:val="en-US"/>
                  </w:rPr>
                  <w:fldChar w:fldCharType="separate"/>
                </w:r>
                <w:r w:rsidR="00670427" w:rsidRPr="0077002F">
                  <w:rPr>
                    <w:lang w:val="en-US"/>
                  </w:rPr>
                  <w:t>[264]</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00</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vMerge/>
            <w:tcBorders>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62d4c504-3a4a-43ea-b9b9-ff805dff8ceb"/>
                <w:id w:val="-901368677"/>
                <w:placeholder>
                  <w:docPart w:val="655EB06A007AE94A928F41A8734FFC07"/>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zVlYTU2LTNmMWYtNGZiZS1hZTkyLTFmNjYzOTUzNzJjZC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YyZDRjNTA0LTNhNGEtNDNlYS1iOWI5LWZmODA1ZGZmOGNlYi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Inmetco</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6,000</w:t>
            </w:r>
          </w:p>
        </w:tc>
        <w:tc>
          <w:tcPr>
            <w:tcW w:w="655"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lkaline, NiCd, LIB</w:t>
            </w:r>
          </w:p>
        </w:tc>
        <w:tc>
          <w:tcPr>
            <w:tcW w:w="637"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978</w:t>
            </w:r>
          </w:p>
        </w:tc>
        <w:tc>
          <w:tcPr>
            <w:tcW w:w="860"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Recycl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9e86790-19ac-4314-b125-d9733f033cc2"/>
                <w:id w:val="1835713130"/>
                <w:placeholder>
                  <w:docPart w:val="A4FB0909F8F5CA47B76119E5CE137847"/>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ZThlNjk1LWZhM2YtNDk5ZC05Yzc1LTkxN2M5NjVhNDMyOCIsIlJhbmdlTGVuZ3RoIjo1LCJSZWZlcmVuY2VJZCI6IjljZjJjNDE2LTA4NjAtNGFiOS1hNzQ3LThmNjRmN2FmY2ZhOCIsIlJlZmVyZW5jZSI6eyIkaWQiOiIz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kYjNvbDV6dC5qcGciLCJVcmlTdHJpbmciOiI5Y2YyYzQxNi0wODYwLTRhYjktYTc0Ny04ZjY0ZjdhZmNmY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2IwMzg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YWNzc3VzY2hlbWVuZy43YjAzODExIiwiVXJpU3RyaW5nIjoiaHR0cHM6Ly9kb2kub3JnLzEwLjEwMjEvYWNzc3VzY2hlbWVuZy43YjAzODE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yMjldIn1dfSwiVGFnIjoiQ2l0YXZpUGxhY2Vob2xkZXIjNDllODY3OTAtMTlhYy00MzE0LWIxMjUtZDk3MzNmMDMzY2MyIiwiVGV4dCI6IlsyMjldIiwiV0FJVmVyc2lvbiI6IjYuOC4wLjAifQ==}</w:instrText>
                </w:r>
                <w:r w:rsidR="00670427" w:rsidRPr="0077002F">
                  <w:rPr>
                    <w:lang w:val="en-US"/>
                  </w:rPr>
                  <w:fldChar w:fldCharType="separate"/>
                </w:r>
                <w:r w:rsidR="00670427" w:rsidRPr="0077002F">
                  <w:rPr>
                    <w:lang w:val="en-US"/>
                  </w:rPr>
                  <w:t>[229]</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GEM High-Tech Co. (Eco-manufacture Hi-Tech Co.)</w:t>
            </w: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00,000</w:t>
            </w:r>
          </w:p>
        </w:tc>
        <w:tc>
          <w:tcPr>
            <w:tcW w:w="655" w:type="pct"/>
            <w:vMerge w:val="restar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 and further battery types</w:t>
            </w:r>
          </w:p>
        </w:tc>
        <w:tc>
          <w:tcPr>
            <w:tcW w:w="637" w:type="pct"/>
            <w:vMerge w:val="restar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top w:val="single" w:sz="4" w:space="0" w:color="ED7D31" w:themeColor="accent2"/>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ining</w:t>
            </w: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38b5ad7f-ffa4-4a5c-adb0-7af25394ff3e"/>
                <w:id w:val="-387649267"/>
                <w:placeholder>
                  <w:docPart w:val="FD3A500466A8064594EC01A7D4317B7C"/>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zhhNWI2LTNkZTMtNDgzOC05YjNjLWNkNjQ0YmM3YjE4OSIsIlJhbmdlTGVuZ3RoIjo1LCJSZWZlcmVuY2VJZCI6ImQ0NWY1OTMyLWRiMTctNDc4NC05NDg2LWQyODg4MWM2ZTY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vcmxkIEVjb25vbWljIEZvcnVtIiwiUHJvdGVjdGVkIjpmYWxzZSwiU2V4IjowLCJDcmVhdGVkQnkiOiJfUm9uamEgV2FnbmVyLVdlbnoiLCJDcmVhdGVkT24iOiIyMDIwLTExLTEwVDEyOjA4OjQ1IiwiTW9kaWZpZWRCeSI6Il9Sb25qYSBXYWduZXItV2VueiIsIklkIjoiMjkwZGFlZTYtOWY2MS00N2VhLTg3MDUtNjZjNTllODQ4NjRkIiwiTW9kaWZpZWRPbiI6IjIwMjAtMTEtMTBUMTI6MDg6ND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}</w:instrText>
                </w:r>
                <w:r w:rsidR="00670427" w:rsidRPr="0077002F">
                  <w:rPr>
                    <w:lang w:val="en-US"/>
                  </w:rPr>
                  <w:fldChar w:fldCharType="separate"/>
                </w:r>
                <w:r w:rsidR="00670427" w:rsidRPr="0077002F">
                  <w:rPr>
                    <w:lang w:val="en-US"/>
                  </w:rPr>
                  <w:t>[269]</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0,000-30,000 (LIB)</w:t>
            </w:r>
          </w:p>
        </w:tc>
        <w:tc>
          <w:tcPr>
            <w:tcW w:w="655" w:type="pct"/>
            <w:vMerge/>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001</w:t>
            </w:r>
          </w:p>
        </w:tc>
        <w:tc>
          <w:tcPr>
            <w:tcW w:w="860" w:type="pct"/>
            <w:tcBorders>
              <w:left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00294ed4-6700-46dc-8dd6-7a5d9dbe1701"/>
                <w:id w:val="161127833"/>
                <w:placeholder>
                  <w:docPart w:val="32911DE0A0BF0345ACBD50249BF1DF6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Q2Y2VlLWI0NGUtNDNhNi04MzdjLTIwODkyNjNhYjJlNSIsIlJhbmdlU3RhcnQiOjEwLCJSYW5nZUxlbmd0aCI6NCwiUmVmZXJlbmNlSWQiOiI5YmEwOGUyNy1mMTQzLTQ0N2UtODQ0Mi0wOTMzYWQ3ZDYy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5YW1lbmQiLCJMYXN0TmFtZSI6IkFsIEJhcmF6aSIsIlByb3RlY3RlZCI6ZmFsc2UsIlNleCI6MCwiQ3JlYXRlZEJ5IjoiX1JvbmphIFdhZ25lci1XZW56IiwiQ3JlYXRlZE9uIjoiMjAyMC0xMS0xMFQxMDoxMDoyNCIsIk1vZGlmaWVkQnkiOiJfUm9uamEgV2FnbmVyLVdlbnoiLCJJZCI6IjE5MWNmYzQ2LWQ0YzgtNGIzOS1hYjEzLWU4MTJlYWNiZDUyMCIsIk1vZGlmaWVkT24iOiIyMDIwLTExLTEwVDEwOjEwOjI0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N1c3RhaW5hYmxlIE1ldGFsbHVyZ3ksIGh0dHBzOi8vZG9pLm9yZy8xMC4xMDA3L3M0MDgzMS0wMTktMDAyMzUtOTwvc3Bhbj48L3A+XHJcblx0XHQ8L2Rpdj5cclxuXHQ8L2JvZHk+XHJcbjwvaHRtbD4iLCJBYnN0cmFjdFJ0ZiI6IntcXHJ0ZjFcXGFuc2lcclxuXFxhbnNpY3BnMTI1MlxcdWMwXFxzdHNoZmRiY2gwXFxzdHNoZmxvY2gwXFxzdHNoZmhpY2gwXFxzdHNoZmJpMFxcZGVmZjBcXGFkZWZmMHtcXGZvbnR0Ymx7XFxmMFxcZm5pbFxcZmNoYXJzZXQwIFRpbWVzIE5ldyBSb21hbjt9XHJcbn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MaXRoaXVtIGlvbiBiYXR0ZXJpZXMgKExJQnMpIGFyZSBhbiBlc3NlbnRpYWwgZW5lcmd5LXN0b3JhZ2UgZGV2aWNlIGZvciBhIG1ham9yaXR5IG9mIGFkdmFuY2VkIGVsZWN0cm9uaWNzIHVzZWQgaW4gb3VyIGV2ZXJ5ZGF5fXtcXHJ0bGNoXFxhZjBcXGFmczI0XFxsdHJjaF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aXZlcywgZnJvbSBjZWxsIHBob25lcyBhbmQgbGFwdG9wcywgdG8gbWVkaWNhbCBkZXZpY2VzIGFuZCBlbGVjdHJpYyB2ZWhpY2xlcy4gRGVzcGl0ZSB0aGVpciBjb250aW51ZWQgd2lkZXNwcmVhZCBhZG9wdGlvbi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ob2RzIHRvIHJlY3ljbGUgYW5kIHJldXNlIGVuZC1vZi1saWZlIChFT0wpIExJQiBtYXRlcmlhbHMgYXJlIHN0aWxsIHVuZGVyIGFjdGl2ZSBkZXZlbG9wbWVudC4gSW4gdGhlIGZpcnN0IHBhcnQgb2YgdGhp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HdvLXBhcnQgcmV2aWV3IG9uIExJQiByZWN5Y2xpbmcsIHdlIHJldmlldyBjdXJyZW50IGNvbW1lcmNpYWwgc2NhbGUgcHJvY2Vzc2VzIGluIHByYWN0aWNlIGZvciByZWN5Y2xpbmcgb3IgcmV1c2luZyBFT0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SUIgY29tcG9uZW50cy4gRnV0dXJlIHdhc3RlIHByb2plY3Rpb25zIGVzdGltYXRlIDQgbWlsbGlvbiB0b25zIG9mIGN1bXVsYXRpdmUgRU9MIEVWIGJhdHRlcnkgbW9kdWxlcyBieSAyMDMwLCB3aGlja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XMgYWJvdmUgdGhlIGN1cnJlbnQgZ2xvYmFsIHJlY3ljbGluZyBjYXBhY2l0eS4gQWxsIG9mIHRoZSBwcm9jZXNzZXMgaW4gdXNlIHRvZGF5IHV0aWxpemUgYSBjb21iaW5hdGlvbiBvZiBweXJvbWV0YWxsdXJnaWN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oeWRyb21ldGFsbHVyZ2ljYWwgb3IgbWVjaGFuaWNhbCBhbmQgaHlkcm9tZXRhbGx1cmdpY2FsIHByb2Nlc3NpbmcgdG8gcmVjb3ZlciBtYWlubHkgY29iYWx0IGFuZCBuaWNrZWwgYW5kIGNvcHBlci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doaWxlIG90aGVyIGNvbXBvbmVudHMgYXJlIGRpc3Bvc2VkIGFzIHdhc3RlIHVubGVzcyBmdXJ0aGVyIHByb2Nlc3NlZC4gSW4gdGhpcyByZXZpZXcsIHdlIGhpZ2hsaWdodCB0aGUgbmVlZCBmb3I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1hdGVyaWFsIGNvbXBvbmVudHMgYmFzZWQgb24gcmVzb3VyY2UgYXZhaWxhYmlsaXR5IGFuZCB0aGUgY3VycmVudCBwcm9jZXNzZXMgaW4gcHJhY3RpY2UgdG8gcmVjb3ZlciBhbmQgcmVjeWNsZSBMSUJ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xNS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cmVmIjoiNSJ9fSx7IiRpZCI6IjE2IiwiJHR5cGUiOiJTd2lzc0FjYWRlbWljLkNpdGF2aS5QZXJzb24sIFN3aXNzQWNhZGVtaWMuQ2l0YXZpIiwiRmlyc3ROYW1lIjoiWW9yayIsIkxhc3ROYW1lIjoiU21pdGgiLCJNaWRkbGVOYW1lIjoiUi4iLCJQcm90ZWN0ZWQiOmZhbHNlLCJTZXgiOjIsIkNyZWF0ZWRCeSI6Il9Sb25qYSBXYWduZXItV2VueiIsIkNyZWF0ZWRPbiI6IjIwMjAtMTEtMTBUMTE6NDk6NDgiLCJNb2RpZmllZEJ5IjoiX1JvbmphIFdhZ25lci1XZW56IiwiSWQiOiI1NThkNTViNi0xMDdjLTQxZGItODFhNC1iYWM3Y2E2ZWUxOGEiLCJNb2RpZmllZE9uIjoiMjAyMC0xMS0xMFQxMTo0OTo0OC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HdhZ25lcndlXFxBcHBEYXRhXFxMb2NhbFxcVGVtcFxcbmdxamlseWQuanBnIiwiVXJpU3RyaW5nIjoiMzJiODcxZTItMjM3Yy00YjE1LThhNmMtZmQxMjc4YTJmZG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A3L3M0MDgzMS0wMTktMDAyMzUtOSIsIlVyaVN0cmluZyI6Imh0dHBzOi8vZG9pLm9yZy8xMC4xMDA3L3M0MDgzMS0wMTktMDAyMzUt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eWNsaW5nIG9mPC9zcGFuPjxzcGFuIHN0eWxlPVwiZm9udC1mYW1pbHk6J1NlZ29lIFVJJzsgZm9udC1zaXplOjlwdFwiPiYjeGEwOzwvc3Bhbj48c3BhbiBzdHlsZT1cImZvbnQtZmFtaWx5OidTZWdvZSBVSSc7IGZvbnQtc2l6ZTo5cHRcIj5FbmQtb2YtTGlmZSBMaXRoaXVtIElvbiBCYXR0ZXJpZXMsIFBhcnQgSTogQ29tbWVyY2lhbCBQcm9jZXNzZXM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BhdHLDrWNpYSIsIkxhc3ROYW1lIjoiQWx2ZXMgRGlhcyIsIlByb3RlY3RlZCI6ZmFsc2UsIlNleCI6MCwiQ3JlYXRlZEJ5IjoiX1JvbmphIFdhZ25lci1XZW56IiwiQ3JlYXRlZE9uIjoiMjAyMS0wMS0yNlQxNjo1NjoxNCIsIk1vZGlmaWVkQnkiOiJfUm9uamEgV2FnbmVyLVdlbnoiLCJJZCI6IjM2Yjk1YmYyLTBhNWYtNGFhYS1hMDhmLWQyYzFlOWQ2MjQ5NiIsIk1vZGlmaWVkT24iOiIyMDIxLTAxLTI2VDE2OjU2OjE0IiwiUHJvamVjdCI6eyIkcmVmIjoiNSJ9fSx7IiRpZCI6Ij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M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M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z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Sx7IiRpZCI6IjM3IiwiJHR5cGUiOiJTd2lzc0FjYWRlbWljLkNpdGF2aS5DaXRhdGlvbnMuV29yZFBsYWNlaG9sZGVyRW50cnksIFN3aXNzQWNhZGVtaWMuQ2l0YXZpIiwiSWQiOiJlY2U2NTdlMy02ZDkzLTRlMTctYjY2ZS02NjNkMmEwY2VhNTgiLCJSYW5nZVN0YXJ0IjoxNCwiUmFuZ2VMZW5ndGgiOjUsIlJlZmVyZW5jZUlkIjoiOWNmMmM0MTYtMDg2MC00YWI5LWE3NDctOGY2NGY3YWZjZmE4IiwiUmVmZXJlbmNlIjp7IiRpZCI6IjM4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3YjAzODE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yMS9hY3NzdXNjaGVtZW5nLjdiMDM4MTEiLCJVcmlTdHJpbmciOiJodHRwczovL2RvaS5vcmcvMTAuMTAyMS9hY3NzdXNjaGVtZW5nLjdiMDM4MTE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g4Mjc1MDguMjAyMC4xNzgxNjI4IiwiRWRpdG9ycyI6W10sIkV2YWx1YXRpb25Db21wbGV4aXR5IjowLCJFdmFsdWF0aW9uU291cmNlVGV4dEZvcm1hdCI6MCwiR3JvdXBzIjpbXSwiSGFzTGFiZWwxIjpmYWxzZSwiSGFzTGFiZWwyIjpmYWxzZSwiS2V5d29yZHMiOltd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4MC8wODgyNzUwOC4yMDIwLjE3ODE2MjgiLCJVcmlTdHJpbmciOiJodHRwczovL2RvaS5vcmcvMTAuMTA4MC8wODgyNzUwOC4yMDIwLjE3ODE2Mj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}</w:instrText>
                </w:r>
                <w:r w:rsidR="00670427" w:rsidRPr="0077002F">
                  <w:rPr>
                    <w:lang w:val="en-US"/>
                  </w:rPr>
                  <w:fldChar w:fldCharType="separate"/>
                </w:r>
                <w:r w:rsidR="00670427" w:rsidRPr="0077002F">
                  <w:rPr>
                    <w:lang w:val="en-US"/>
                  </w:rPr>
                  <w:t>[33,50, 207,208, 229]</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ED7D31" w:themeColor="accent2"/>
              <w:left w:val="single" w:sz="4" w:space="0" w:color="ED7D31" w:themeColor="accent2"/>
              <w:bottom w:val="single" w:sz="4" w:space="0" w:color="000000" w:themeColor="text1"/>
              <w:right w:val="single" w:sz="4" w:space="0" w:color="ED7D31" w:themeColor="accent2"/>
            </w:tcBorders>
          </w:tcPr>
          <w:p w:rsidR="00670427" w:rsidRPr="0077002F" w:rsidRDefault="00670427" w:rsidP="00670427">
            <w:pPr>
              <w:spacing w:before="288" w:after="288"/>
              <w:rPr>
                <w:lang w:val="en-US"/>
              </w:rPr>
            </w:pPr>
          </w:p>
        </w:tc>
        <w:tc>
          <w:tcPr>
            <w:tcW w:w="594" w:type="pct"/>
            <w:tcBorders>
              <w:top w:val="single" w:sz="4" w:space="0" w:color="ED7D31" w:themeColor="accent2"/>
              <w:left w:val="single" w:sz="4" w:space="0" w:color="ED7D31" w:themeColor="accent2"/>
              <w:bottom w:val="single" w:sz="4" w:space="0" w:color="000000" w:themeColor="text1"/>
              <w:right w:val="single" w:sz="4" w:space="0" w:color="ED7D31" w:themeColor="accent2"/>
            </w:tcBorders>
          </w:tcPr>
          <w:p w:rsidR="00670427" w:rsidRPr="0077002F" w:rsidRDefault="00670427" w:rsidP="00670427">
            <w:pPr>
              <w:spacing w:before="288" w:after="288"/>
              <w:rPr>
                <w:lang w:val="en-US"/>
              </w:rPr>
            </w:pPr>
            <w:r w:rsidRPr="0077002F">
              <w:rPr>
                <w:lang w:val="en-US"/>
              </w:rPr>
              <w:t>2,000-3,000</w:t>
            </w:r>
          </w:p>
        </w:tc>
        <w:tc>
          <w:tcPr>
            <w:tcW w:w="655" w:type="pct"/>
            <w:vMerge/>
            <w:tcBorders>
              <w:top w:val="single" w:sz="4" w:space="0" w:color="ED7D31" w:themeColor="accent2"/>
              <w:left w:val="single" w:sz="4" w:space="0" w:color="ED7D31" w:themeColor="accent2"/>
              <w:bottom w:val="single" w:sz="4" w:space="0" w:color="000000" w:themeColor="text1"/>
              <w:right w:val="single" w:sz="4" w:space="0" w:color="ED7D31" w:themeColor="accent2"/>
            </w:tcBorders>
          </w:tcPr>
          <w:p w:rsidR="00670427" w:rsidRPr="0077002F" w:rsidRDefault="00670427" w:rsidP="00670427">
            <w:pPr>
              <w:spacing w:before="288" w:after="288"/>
              <w:rPr>
                <w:lang w:val="en-US"/>
              </w:rPr>
            </w:pPr>
          </w:p>
        </w:tc>
        <w:tc>
          <w:tcPr>
            <w:tcW w:w="637" w:type="pct"/>
            <w:vMerge/>
            <w:tcBorders>
              <w:left w:val="single" w:sz="4" w:space="0" w:color="ED7D31" w:themeColor="accent2"/>
              <w:bottom w:val="single" w:sz="4" w:space="0" w:color="000000" w:themeColor="text1"/>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000000" w:themeColor="text1"/>
              <w:right w:val="single" w:sz="4" w:space="0" w:color="ED7D31" w:themeColor="accent2"/>
            </w:tcBorders>
          </w:tcPr>
          <w:p w:rsidR="00670427" w:rsidRPr="0077002F" w:rsidRDefault="00670427" w:rsidP="00670427">
            <w:pPr>
              <w:spacing w:before="288" w:after="288"/>
              <w:rPr>
                <w:lang w:val="en-US"/>
              </w:rPr>
            </w:pPr>
          </w:p>
        </w:tc>
        <w:tc>
          <w:tcPr>
            <w:tcW w:w="860" w:type="pct"/>
            <w:tcBorders>
              <w:left w:val="single" w:sz="4" w:space="0" w:color="ED7D31" w:themeColor="accent2"/>
              <w:bottom w:val="single" w:sz="4" w:space="0" w:color="000000" w:themeColor="text1"/>
              <w:right w:val="single" w:sz="4" w:space="0" w:color="ED7D31" w:themeColor="accent2"/>
            </w:tcBorders>
          </w:tcPr>
          <w:p w:rsidR="00670427" w:rsidRPr="0077002F" w:rsidRDefault="00670427" w:rsidP="00670427">
            <w:pPr>
              <w:spacing w:before="288" w:after="288"/>
              <w:rPr>
                <w:lang w:val="en-US"/>
              </w:rPr>
            </w:pPr>
          </w:p>
        </w:tc>
        <w:tc>
          <w:tcPr>
            <w:tcW w:w="623" w:type="pct"/>
            <w:tcBorders>
              <w:top w:val="single" w:sz="4" w:space="0" w:color="ED7D31" w:themeColor="accent2"/>
              <w:left w:val="single" w:sz="4" w:space="0" w:color="ED7D31" w:themeColor="accent2"/>
              <w:bottom w:val="single" w:sz="4" w:space="0" w:color="000000" w:themeColor="text1"/>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a76eb94f-ce27-4a31-a76e-483123dc0ca7"/>
                <w:id w:val="-831751186"/>
                <w:placeholder>
                  <w:docPart w:val="2B0C64ACFE5BCE4CB518DCC19582BCB4"/>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ThjMDMwLTk5MTEtNDEwZi1hNGY2LWI1OTMyNWUzYzM4NiIsIlJhbmdlTGVuZ3RoIjo1LCJSZWZlcmVuY2VJZCI6IjRhYmM1YTlmLTI5MWEtNDQ1YS1hZTY2LTk5NGI3MWZhN2Zh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xzc3B0Y24xLmpwZyIsIlVyaVN0cmluZyI6IjRhYmM1YTlmLTI5MWEtNDQ1YS1hZTY2LTk5NGI3MWZhN2Zh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}</w:instrText>
                </w:r>
                <w:r w:rsidR="00670427" w:rsidRPr="0077002F">
                  <w:rPr>
                    <w:lang w:val="en-US"/>
                  </w:rPr>
                  <w:fldChar w:fldCharType="separate"/>
                </w:r>
                <w:r w:rsidR="00670427" w:rsidRPr="0077002F">
                  <w:rPr>
                    <w:lang w:val="en-US"/>
                  </w:rPr>
                  <w:t>[265]</w:t>
                </w:r>
                <w:r w:rsidR="00670427" w:rsidRPr="0077002F">
                  <w:rPr>
                    <w:lang w:val="en-US"/>
                  </w:rPr>
                  <w:fldChar w:fldCharType="end"/>
                </w:r>
              </w:sdtContent>
            </w:sdt>
          </w:p>
        </w:tc>
      </w:tr>
      <w:tr w:rsidR="0077002F" w:rsidRPr="0077002F" w:rsidTr="00670427">
        <w:trPr>
          <w:trHeight w:val="283"/>
        </w:trPr>
        <w:tc>
          <w:tcPr>
            <w:tcW w:w="5000" w:type="pct"/>
            <w:gridSpan w:val="7"/>
            <w:tcBorders>
              <w:top w:val="single" w:sz="4" w:space="0" w:color="000000" w:themeColor="text1"/>
              <w:left w:val="single" w:sz="4" w:space="0" w:color="000000" w:themeColor="text1"/>
              <w:bottom w:val="single" w:sz="4" w:space="0" w:color="00B0F0"/>
              <w:right w:val="single" w:sz="4" w:space="0" w:color="000000" w:themeColor="text1"/>
            </w:tcBorders>
          </w:tcPr>
          <w:p w:rsidR="00670427" w:rsidRPr="0077002F" w:rsidRDefault="00670427" w:rsidP="00670427">
            <w:pPr>
              <w:spacing w:before="288" w:after="288"/>
              <w:rPr>
                <w:lang w:val="en-US"/>
              </w:rPr>
            </w:pPr>
            <w:r w:rsidRPr="0077002F">
              <w:rPr>
                <w:lang w:val="en-US"/>
              </w:rPr>
              <w:t>Hyro-metallurgical route</w:t>
            </w:r>
          </w:p>
        </w:tc>
      </w:tr>
      <w:tr w:rsidR="0077002F" w:rsidRPr="0077002F" w:rsidTr="00670427">
        <w:trPr>
          <w:trHeight w:val="283"/>
        </w:trPr>
        <w:tc>
          <w:tcPr>
            <w:tcW w:w="771"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uro Dieuze/SARP</w:t>
            </w: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200</w:t>
            </w:r>
          </w:p>
        </w:tc>
        <w:tc>
          <w:tcPr>
            <w:tcW w:w="655"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637"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hemical industry</w:t>
            </w: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31404978-8ca5-485e-9440-710930b2a056"/>
                <w:id w:val="-265926397"/>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GI0MWZiLWIzZGYtNDBlOS04MTNiLTk1NjViMWM1ZGI2MS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MxNDA0OTc4LThjYTUtNDg1ZS05NDQwLTcxMDkzMGIyYTA1Ni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unan BRUNP</w:t>
            </w: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3,600-10,000</w:t>
            </w:r>
          </w:p>
        </w:tc>
        <w:tc>
          <w:tcPr>
            <w:tcW w:w="655"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637"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cycling</w:t>
            </w: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9c0f88c4-f5e2-4d2e-81c3-ecc8d2e4c278"/>
                <w:id w:val="604317190"/>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Tg0NjJkLTcwODYtNDNmOC1hN2JlLTMxODE2MDZhNjAwOC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ljMGY4OGM0LWY1ZTItNGQyZS04MWMzLWVjYzhkMmU0YzI3OC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vMerge w:val="restar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cuply Valibat</w:t>
            </w: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10</w:t>
            </w:r>
          </w:p>
        </w:tc>
        <w:tc>
          <w:tcPr>
            <w:tcW w:w="655" w:type="pct"/>
            <w:vMerge w:val="restar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637" w:type="pct"/>
            <w:vMerge w:val="restart"/>
            <w:tcBorders>
              <w:top w:val="single" w:sz="4" w:space="0" w:color="00B0F0"/>
              <w:left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00B0F0"/>
              <w:left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993</w:t>
            </w:r>
          </w:p>
        </w:tc>
        <w:tc>
          <w:tcPr>
            <w:tcW w:w="860" w:type="pct"/>
            <w:tcBorders>
              <w:top w:val="single" w:sz="4" w:space="0" w:color="00B0F0"/>
              <w:left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Recycling </w:t>
            </w: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1b5e1a97-0609-4cbc-85ed-1151b88ab9e5"/>
                <w:id w:val="-2144805324"/>
                <w:placeholder>
                  <w:docPart w:val="51E731F5ECA2CD449A568E0F0A9AE69B"/>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WUwMzJiLWYxYzgtNDZkNS1iMDhmLWRhYjFmZDdkOWJmNSIsIlJhbmdlTGVuZ3RoIjo1LCJSZWZlcmVuY2VJZCI6ImE1NWRmYmMzLTE2OTQtNDQ5Yi04NWQxLTYyMGQ0ZDA1N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mdHl3M3p2aC5qcGciLCJVcmlTdHJpbmciOiJhNTVkZmJjMy0xNjk0LTQ0OWItODVkMS02MjBkNGQwNTU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zYwLzk3Nz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3NjAvOTc3MTAiLCJVcmlTdHJpbmciOiJodHRwczovL2RvaS5vcmcvMTAuMjc2MC85Nzc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A3XSJ9XX0sIlRhZyI6IkNpdGF2aVBsYWNlaG9sZGVyIzFiNWUxYTk3LTA2MDktNGNiYy04NWVkLTExNTFiODhhYjllNSIsIlRleHQiOiJbMjA3XSIsIldBSVZlcnNpb24iOiI2LjguMC4wIn0=}</w:instrText>
                </w:r>
                <w:r w:rsidR="00670427" w:rsidRPr="0077002F">
                  <w:rPr>
                    <w:lang w:val="en-US"/>
                  </w:rPr>
                  <w:fldChar w:fldCharType="separate"/>
                </w:r>
                <w:r w:rsidR="00670427" w:rsidRPr="0077002F">
                  <w:rPr>
                    <w:lang w:val="en-US"/>
                  </w:rPr>
                  <w:t>[207]</w:t>
                </w:r>
                <w:r w:rsidR="00670427" w:rsidRPr="0077002F">
                  <w:rPr>
                    <w:lang w:val="en-US"/>
                  </w:rPr>
                  <w:fldChar w:fldCharType="end"/>
                </w:r>
              </w:sdtContent>
            </w:sdt>
          </w:p>
        </w:tc>
      </w:tr>
      <w:tr w:rsidR="0077002F" w:rsidRPr="0077002F" w:rsidTr="00670427">
        <w:trPr>
          <w:trHeight w:val="283"/>
        </w:trPr>
        <w:tc>
          <w:tcPr>
            <w:tcW w:w="771" w:type="pct"/>
            <w:vMerge/>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t;300 (LIB)</w:t>
            </w:r>
          </w:p>
        </w:tc>
        <w:tc>
          <w:tcPr>
            <w:tcW w:w="655" w:type="pct"/>
            <w:vMerge/>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637" w:type="pct"/>
            <w:vMerge/>
            <w:tcBorders>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860" w:type="pct"/>
            <w:tcBorders>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860" w:type="pct"/>
            <w:tcBorders>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919ee4bb-1558-4613-bc1e-e29336ba7adb"/>
                <w:id w:val="-2107486525"/>
                <w:placeholder>
                  <w:docPart w:val="51E731F5ECA2CD449A568E0F0A9AE69B"/>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WFhMzNlLTkzOGEtNDgyNS1hNTM1LWI0MjQzMDNhOGU0MiIsIlJhbmdlTGVuZ3RoIjo1LCJSZWZlcmVuY2VJZCI6IjRlMmQ3MGRhLTEyMGUtNGQ2OS1iNGQ1LTcxODNjMGRlYT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2FnbmVyd2VcXEFwcERhdGFcXExvY2FsXFxUZW1wXFxna2oxaWJtaS5qcGciLCJVcmlTdHJpbmciOiI0ZTJkNzBkYS0xMjBlLTRkNjktYjRkNS03MTgzYzBkZWE4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}</w:instrText>
                </w:r>
                <w:r w:rsidR="00670427" w:rsidRPr="0077002F">
                  <w:rPr>
                    <w:lang w:val="en-US"/>
                  </w:rPr>
                  <w:fldChar w:fldCharType="separate"/>
                </w:r>
                <w:r w:rsidR="00670427" w:rsidRPr="0077002F">
                  <w:rPr>
                    <w:lang w:val="en-US"/>
                  </w:rPr>
                  <w:t>[267]</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Bangpu Ni/Co High-Tech Co. </w:t>
            </w: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3,600</w:t>
            </w:r>
          </w:p>
        </w:tc>
        <w:tc>
          <w:tcPr>
            <w:tcW w:w="655"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a</w:t>
            </w:r>
          </w:p>
        </w:tc>
        <w:tc>
          <w:tcPr>
            <w:tcW w:w="637"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a</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o</w:t>
            </w: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d216d460-126e-4d67-b6db-6374a2420bbb"/>
                <w:id w:val="-2101326884"/>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TFiNTRhLTlmMTEtNGFjOS04NmY4LWE1YWU0MTZiNjc5NCIsIlJhbmdlTGVuZ3RoIjo1LCJSZWZlcmVuY2VJZCI6IjljZjJjNDE2LTA4NjAtNGFiOS1hNzQ3LThmNjRmN2FmY2ZhOCIsIlJlZmVyZW5jZSI6eyIkaWQiOiIz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kYjNvbDV6dC5qcGciLCJVcmlTdHJpbmciOiI5Y2YyYzQxNi0wODYwLTRhYjktYTc0Ny04ZjY0ZjdhZmNmY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2IwMzg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YWNzc3VzY2hlbWVuZy43YjAzODExIiwiVXJpU3RyaW5nIjoiaHR0cHM6Ly9kb2kub3JnLzEwLjEwMjEvYWNzc3VzY2hlbWVuZy43YjAzODE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yMjldIn1dfSwiVGFnIjoiQ2l0YXZpUGxhY2Vob2xkZXIjZDIxNmQ0NjAtMTI2ZS00ZDY3LWI2ZGItNjM3NGEyNDIwYmJiIiwiVGV4dCI6IlsyMjldIiwiV0FJVmVyc2lvbiI6IjYuOC4wLjAifQ==}</w:instrText>
                </w:r>
                <w:r w:rsidR="00670427" w:rsidRPr="0077002F">
                  <w:rPr>
                    <w:lang w:val="en-US"/>
                  </w:rPr>
                  <w:fldChar w:fldCharType="separate"/>
                </w:r>
                <w:r w:rsidR="00670427" w:rsidRPr="0077002F">
                  <w:rPr>
                    <w:lang w:val="en-US"/>
                  </w:rPr>
                  <w:t>[229]</w:t>
                </w:r>
                <w:r w:rsidR="00670427" w:rsidRPr="0077002F">
                  <w:rPr>
                    <w:lang w:val="en-US"/>
                  </w:rPr>
                  <w:fldChar w:fldCharType="end"/>
                </w:r>
              </w:sdtContent>
            </w:sdt>
            <w:r w:rsidR="00670427" w:rsidRPr="0077002F">
              <w:rPr>
                <w:lang w:val="en-US"/>
              </w:rPr>
              <w:t xml:space="preserve"> </w:t>
            </w:r>
          </w:p>
        </w:tc>
      </w:tr>
      <w:tr w:rsidR="0077002F" w:rsidRPr="0077002F" w:rsidTr="00670427">
        <w:trPr>
          <w:trHeight w:val="283"/>
        </w:trPr>
        <w:tc>
          <w:tcPr>
            <w:tcW w:w="771"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uesenfeld GmbH</w:t>
            </w: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500</w:t>
            </w:r>
          </w:p>
        </w:tc>
        <w:tc>
          <w:tcPr>
            <w:tcW w:w="655"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637"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1</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a</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o</w:t>
            </w: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314afa82-b7ec-4a75-8600-152626cee2f0"/>
                <w:id w:val="-1447380779"/>
                <w:placeholder>
                  <w:docPart w:val="4C2BCDB6B66D184C9672CF64C232D3F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zI3OGFiLTExYzktNDExNC1hYWFhLWVmOTk1ZWJjMDMyZCIsIlJhbmdlTGVuZ3RoIjo1LCJSZWZlcmVuY2VJZCI6IjdmMDlkODc3LWJhMmQtNDBiNC05MWE5LTdlMTVlMmNhYTMyY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ZWxla3Ryb2F1dG8tbmV3cy5uZXQvMjAxOS9kdWVzZW5mZWxkLXJlY3ljbGluZy1saXRoaXVtLWlvbmVuLWJhdHRlcmllbi11bXdlbHRmcmV1bmRsaWNoLWRlemVudHJhbCIsIlVyaVN0cmluZyI6Imh0dHBzOi8vd3d3LmVsZWt0cm9hdXRvLW5ld3MubmV0LzIwMTkvZHVlc2VuZmVsZC1yZWN5Y2xpbmctbGl0aGl1bS1pb25lbi1iYXR0ZXJpZW4tdW13ZWx0ZnJldW5kbGljaC1kZXplbnRyY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}</w:instrText>
                </w:r>
                <w:r w:rsidR="00670427" w:rsidRPr="0077002F">
                  <w:rPr>
                    <w:lang w:val="en-US"/>
                  </w:rPr>
                  <w:fldChar w:fldCharType="separate"/>
                </w:r>
                <w:r w:rsidR="00670427" w:rsidRPr="0077002F">
                  <w:rPr>
                    <w:lang w:val="en-US"/>
                  </w:rPr>
                  <w:t>[211]</w:t>
                </w:r>
                <w:r w:rsidR="00670427" w:rsidRPr="0077002F">
                  <w:rPr>
                    <w:lang w:val="en-US"/>
                  </w:rPr>
                  <w:fldChar w:fldCharType="end"/>
                </w:r>
              </w:sdtContent>
            </w:sdt>
          </w:p>
        </w:tc>
      </w:tr>
      <w:tr w:rsidR="0077002F" w:rsidRPr="0077002F" w:rsidTr="00670427">
        <w:trPr>
          <w:trHeight w:val="283"/>
        </w:trPr>
        <w:tc>
          <w:tcPr>
            <w:tcW w:w="771"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bidi="en-US"/>
              </w:rPr>
              <w:t>Green Eco-manufacture Hi-Tech Co</w:t>
            </w:r>
          </w:p>
        </w:tc>
        <w:tc>
          <w:tcPr>
            <w:tcW w:w="594"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bidi="en-US"/>
              </w:rPr>
              <w:t>20,000-30,000</w:t>
            </w:r>
          </w:p>
        </w:tc>
        <w:tc>
          <w:tcPr>
            <w:tcW w:w="655"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637"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a</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A</w:t>
            </w:r>
          </w:p>
        </w:tc>
        <w:tc>
          <w:tcPr>
            <w:tcW w:w="860" w:type="pct"/>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o</w:t>
            </w:r>
          </w:p>
        </w:tc>
        <w:tc>
          <w:tcPr>
            <w:tcW w:w="623" w:type="pct"/>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2afd1c1b-1140-4d1a-8200-4e569446f5eb"/>
                <w:id w:val="-1024016647"/>
                <w:placeholder>
                  <w:docPart w:val="310C56625AC2784BBC7A29513B7335EB"/>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VtY2hpbmEuY29tL1VzZWRCYXR0ZXJ5UmVjeWNsaW5nL2luZGV4Lmh0bWwiLCJVcmlTdHJpbmciOiJodHRwOi8vd3d3LmdlbWNoaW5hLmNvbS9Vc2VkQmF0dGVyeVJlY3ljbGluZy9pbmRleC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}</w:instrText>
                </w:r>
                <w:r w:rsidR="00670427" w:rsidRPr="0077002F">
                  <w:rPr>
                    <w:noProof/>
                    <w:lang w:val="en-US"/>
                  </w:rPr>
                  <w:fldChar w:fldCharType="separate"/>
                </w:r>
                <w:r w:rsidR="00670427" w:rsidRPr="0077002F">
                  <w:rPr>
                    <w:noProof/>
                    <w:lang w:val="en-US"/>
                  </w:rPr>
                  <w:t>[230]</w:t>
                </w:r>
                <w:r w:rsidR="00670427" w:rsidRPr="0077002F">
                  <w:rPr>
                    <w:noProof/>
                    <w:lang w:val="en-US"/>
                  </w:rPr>
                  <w:fldChar w:fldCharType="end"/>
                </w:r>
              </w:sdtContent>
            </w:sdt>
          </w:p>
        </w:tc>
      </w:tr>
    </w:tbl>
    <w:p w:rsidR="00670427" w:rsidRPr="0077002F" w:rsidRDefault="00670427" w:rsidP="00670427">
      <w:pPr>
        <w:spacing w:before="288" w:after="288"/>
        <w:rPr>
          <w:lang w:val="en-US"/>
        </w:rPr>
        <w:sectPr w:rsidR="00670427" w:rsidRPr="0077002F" w:rsidSect="0077002F">
          <w:type w:val="continuous"/>
          <w:pgSz w:w="11906" w:h="16838"/>
          <w:pgMar w:top="1417" w:right="1417" w:bottom="1134" w:left="1417" w:header="708" w:footer="708" w:gutter="0"/>
          <w:cols w:space="708"/>
          <w:docGrid w:linePitch="360"/>
        </w:sectPr>
      </w:pPr>
    </w:p>
    <w:p w:rsidR="00670427" w:rsidRPr="0077002F" w:rsidRDefault="00670427" w:rsidP="00670427">
      <w:pPr>
        <w:pStyle w:val="Caption"/>
        <w:keepNext/>
        <w:spacing w:before="288" w:after="288"/>
        <w:rPr>
          <w:rFonts w:asciiTheme="minorHAnsi" w:hAnsiTheme="minorHAnsi"/>
          <w:color w:val="auto"/>
        </w:rPr>
      </w:pPr>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4</w:t>
      </w:r>
      <w:r w:rsidRPr="0077002F">
        <w:rPr>
          <w:rFonts w:asciiTheme="minorHAnsi" w:hAnsiTheme="minorHAnsi"/>
          <w:color w:val="auto"/>
        </w:rPr>
        <w:fldChar w:fldCharType="end"/>
      </w:r>
      <w:r w:rsidRPr="0077002F">
        <w:rPr>
          <w:rFonts w:asciiTheme="minorHAnsi" w:hAnsiTheme="minorHAnsi"/>
          <w:color w:val="auto"/>
        </w:rPr>
        <w:t>: Cyclability experiments [23,25,93,180,192]</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63"/>
        <w:gridCol w:w="1743"/>
        <w:gridCol w:w="772"/>
        <w:gridCol w:w="1525"/>
        <w:gridCol w:w="1638"/>
        <w:gridCol w:w="1985"/>
        <w:gridCol w:w="1701"/>
        <w:gridCol w:w="1405"/>
        <w:gridCol w:w="1417"/>
        <w:gridCol w:w="828"/>
      </w:tblGrid>
      <w:tr w:rsidR="0077002F" w:rsidRPr="0077002F" w:rsidTr="00FC1E9A">
        <w:tc>
          <w:tcPr>
            <w:tcW w:w="0" w:type="auto"/>
          </w:tcPr>
          <w:p w:rsidR="00670427" w:rsidRPr="0077002F" w:rsidRDefault="00670427" w:rsidP="00670427">
            <w:pPr>
              <w:spacing w:before="288" w:after="288"/>
              <w:rPr>
                <w:lang w:val="en-US"/>
              </w:rPr>
            </w:pPr>
            <w:r w:rsidRPr="0077002F">
              <w:rPr>
                <w:lang w:val="en-US"/>
              </w:rPr>
              <w:t>Group</w:t>
            </w:r>
          </w:p>
        </w:tc>
        <w:tc>
          <w:tcPr>
            <w:tcW w:w="1743" w:type="dxa"/>
          </w:tcPr>
          <w:p w:rsidR="00670427" w:rsidRPr="0077002F" w:rsidRDefault="00670427" w:rsidP="00670427">
            <w:pPr>
              <w:spacing w:before="288" w:after="288"/>
              <w:rPr>
                <w:lang w:val="en-US"/>
              </w:rPr>
            </w:pPr>
            <w:r w:rsidRPr="0077002F">
              <w:rPr>
                <w:lang w:val="en-US"/>
              </w:rPr>
              <w:t>Cathode material</w:t>
            </w:r>
          </w:p>
        </w:tc>
        <w:tc>
          <w:tcPr>
            <w:tcW w:w="772" w:type="dxa"/>
          </w:tcPr>
          <w:p w:rsidR="00670427" w:rsidRPr="0077002F" w:rsidRDefault="00670427" w:rsidP="00670427">
            <w:pPr>
              <w:spacing w:before="288" w:after="288"/>
              <w:rPr>
                <w:lang w:val="en-US"/>
              </w:rPr>
            </w:pPr>
            <w:r w:rsidRPr="0077002F">
              <w:rPr>
                <w:lang w:val="en-US"/>
              </w:rPr>
              <w:t>Cycles</w:t>
            </w:r>
          </w:p>
        </w:tc>
        <w:tc>
          <w:tcPr>
            <w:tcW w:w="1525" w:type="dxa"/>
          </w:tcPr>
          <w:p w:rsidR="00670427" w:rsidRPr="0077002F" w:rsidRDefault="00670427" w:rsidP="00670427">
            <w:pPr>
              <w:spacing w:before="288" w:after="288"/>
              <w:rPr>
                <w:lang w:val="en-US"/>
              </w:rPr>
            </w:pPr>
            <w:r w:rsidRPr="0077002F">
              <w:rPr>
                <w:lang w:val="en-US"/>
              </w:rPr>
              <w:t xml:space="preserve">Discharge rate </w:t>
            </w:r>
          </w:p>
        </w:tc>
        <w:tc>
          <w:tcPr>
            <w:tcW w:w="1638" w:type="dxa"/>
          </w:tcPr>
          <w:p w:rsidR="00670427" w:rsidRPr="0077002F" w:rsidRDefault="00670427" w:rsidP="00670427">
            <w:pPr>
              <w:spacing w:before="288" w:after="288"/>
              <w:rPr>
                <w:lang w:val="en-US"/>
              </w:rPr>
            </w:pPr>
            <w:r w:rsidRPr="0077002F">
              <w:rPr>
                <w:lang w:val="en-US"/>
              </w:rPr>
              <w:t xml:space="preserve">Initial charge capacity </w:t>
            </w:r>
          </w:p>
        </w:tc>
        <w:tc>
          <w:tcPr>
            <w:tcW w:w="1985" w:type="dxa"/>
          </w:tcPr>
          <w:p w:rsidR="00670427" w:rsidRPr="0077002F" w:rsidRDefault="00670427" w:rsidP="00670427">
            <w:pPr>
              <w:spacing w:before="288" w:after="288"/>
              <w:rPr>
                <w:lang w:val="en-US"/>
              </w:rPr>
            </w:pPr>
            <w:r w:rsidRPr="0077002F">
              <w:rPr>
                <w:lang w:val="en-US"/>
              </w:rPr>
              <w:t>Cathode cyclic capacity</w:t>
            </w:r>
          </w:p>
        </w:tc>
        <w:tc>
          <w:tcPr>
            <w:tcW w:w="1701" w:type="dxa"/>
          </w:tcPr>
          <w:p w:rsidR="00670427" w:rsidRPr="0077002F" w:rsidRDefault="00670427" w:rsidP="00670427">
            <w:pPr>
              <w:spacing w:before="288" w:after="288"/>
              <w:rPr>
                <w:lang w:val="en-US"/>
              </w:rPr>
            </w:pPr>
            <w:r w:rsidRPr="0077002F">
              <w:rPr>
                <w:lang w:val="en-US"/>
              </w:rPr>
              <w:t xml:space="preserve">Capacity change </w:t>
            </w:r>
          </w:p>
        </w:tc>
        <w:tc>
          <w:tcPr>
            <w:tcW w:w="1405" w:type="dxa"/>
          </w:tcPr>
          <w:p w:rsidR="00670427" w:rsidRPr="0077002F" w:rsidRDefault="00670427" w:rsidP="00670427">
            <w:pPr>
              <w:spacing w:before="288" w:after="288"/>
              <w:rPr>
                <w:lang w:val="en-US"/>
              </w:rPr>
            </w:pPr>
            <w:r w:rsidRPr="0077002F">
              <w:rPr>
                <w:lang w:val="en-US"/>
              </w:rPr>
              <w:t>Discharge capacity</w:t>
            </w:r>
          </w:p>
        </w:tc>
        <w:tc>
          <w:tcPr>
            <w:tcW w:w="1417" w:type="dxa"/>
          </w:tcPr>
          <w:p w:rsidR="00670427" w:rsidRPr="0077002F" w:rsidRDefault="00670427" w:rsidP="00670427">
            <w:pPr>
              <w:spacing w:before="288" w:after="288"/>
              <w:rPr>
                <w:lang w:val="en-US"/>
              </w:rPr>
            </w:pPr>
            <w:r w:rsidRPr="0077002F">
              <w:rPr>
                <w:lang w:val="en-US"/>
              </w:rPr>
              <w:t>Further information</w:t>
            </w:r>
          </w:p>
        </w:tc>
        <w:tc>
          <w:tcPr>
            <w:tcW w:w="828" w:type="dxa"/>
          </w:tcPr>
          <w:p w:rsidR="00670427" w:rsidRPr="0077002F" w:rsidRDefault="00670427" w:rsidP="00670427">
            <w:pPr>
              <w:spacing w:before="288" w:after="288"/>
              <w:rPr>
                <w:lang w:val="en-US"/>
              </w:rPr>
            </w:pPr>
            <w:r w:rsidRPr="0077002F">
              <w:rPr>
                <w:lang w:val="en-US"/>
              </w:rPr>
              <w:t xml:space="preserve">Source </w:t>
            </w:r>
          </w:p>
        </w:tc>
      </w:tr>
      <w:tr w:rsidR="0077002F" w:rsidRPr="0077002F" w:rsidTr="00FC1E9A">
        <w:tc>
          <w:tcPr>
            <w:tcW w:w="0" w:type="auto"/>
          </w:tcPr>
          <w:p w:rsidR="00670427" w:rsidRPr="0077002F" w:rsidRDefault="00670427" w:rsidP="00670427">
            <w:pPr>
              <w:spacing w:before="288" w:after="288"/>
              <w:rPr>
                <w:lang w:val="en-US"/>
              </w:rPr>
            </w:pPr>
            <w:r w:rsidRPr="0077002F">
              <w:rPr>
                <w:lang w:val="en-US"/>
              </w:rPr>
              <w:t>Core refinement</w:t>
            </w:r>
          </w:p>
        </w:tc>
        <w:tc>
          <w:tcPr>
            <w:tcW w:w="1743" w:type="dxa"/>
          </w:tcPr>
          <w:p w:rsidR="00670427" w:rsidRPr="0077002F" w:rsidRDefault="00670427" w:rsidP="00670427">
            <w:pPr>
              <w:spacing w:before="288" w:after="288"/>
              <w:rPr>
                <w:lang w:val="en-US"/>
              </w:rPr>
            </w:pPr>
            <w:r w:rsidRPr="0077002F">
              <w:rPr>
                <w:lang w:val="en-US"/>
              </w:rPr>
              <w:t>LFP</w:t>
            </w:r>
          </w:p>
        </w:tc>
        <w:tc>
          <w:tcPr>
            <w:tcW w:w="772" w:type="dxa"/>
          </w:tcPr>
          <w:p w:rsidR="00670427" w:rsidRPr="0077002F" w:rsidRDefault="00670427" w:rsidP="00670427">
            <w:pPr>
              <w:spacing w:before="288" w:after="288"/>
              <w:rPr>
                <w:lang w:val="en-US"/>
              </w:rPr>
            </w:pPr>
            <w:r w:rsidRPr="0077002F">
              <w:rPr>
                <w:lang w:val="en-US"/>
              </w:rPr>
              <w:t>50</w:t>
            </w:r>
          </w:p>
        </w:tc>
        <w:tc>
          <w:tcPr>
            <w:tcW w:w="1525" w:type="dxa"/>
          </w:tcPr>
          <w:p w:rsidR="00670427" w:rsidRPr="0077002F" w:rsidRDefault="00670427" w:rsidP="00670427">
            <w:pPr>
              <w:spacing w:before="288" w:after="288"/>
              <w:rPr>
                <w:lang w:val="en-US"/>
              </w:rPr>
            </w:pPr>
            <w:r w:rsidRPr="0077002F">
              <w:rPr>
                <w:lang w:val="en-US"/>
              </w:rPr>
              <w:t>0.2 C</w:t>
            </w:r>
          </w:p>
        </w:tc>
        <w:tc>
          <w:tcPr>
            <w:tcW w:w="1638" w:type="dxa"/>
          </w:tcPr>
          <w:p w:rsidR="00670427" w:rsidRPr="0077002F" w:rsidRDefault="00670427" w:rsidP="00670427">
            <w:pPr>
              <w:spacing w:before="288" w:after="288"/>
              <w:rPr>
                <w:lang w:val="en-US"/>
              </w:rPr>
            </w:pPr>
          </w:p>
        </w:tc>
        <w:tc>
          <w:tcPr>
            <w:tcW w:w="1985" w:type="dxa"/>
          </w:tcPr>
          <w:p w:rsidR="00670427" w:rsidRPr="0077002F" w:rsidRDefault="00670427" w:rsidP="00670427">
            <w:pPr>
              <w:spacing w:before="288" w:after="288"/>
              <w:rPr>
                <w:lang w:val="en-US"/>
              </w:rPr>
            </w:pPr>
          </w:p>
        </w:tc>
        <w:tc>
          <w:tcPr>
            <w:tcW w:w="1701" w:type="dxa"/>
          </w:tcPr>
          <w:p w:rsidR="00670427" w:rsidRPr="0077002F" w:rsidRDefault="00670427" w:rsidP="00670427">
            <w:pPr>
              <w:spacing w:before="288" w:after="288"/>
              <w:rPr>
                <w:lang w:val="en-US"/>
              </w:rPr>
            </w:pPr>
          </w:p>
        </w:tc>
        <w:tc>
          <w:tcPr>
            <w:tcW w:w="1405" w:type="dxa"/>
          </w:tcPr>
          <w:p w:rsidR="00670427" w:rsidRPr="0077002F" w:rsidRDefault="00670427" w:rsidP="00670427">
            <w:pPr>
              <w:spacing w:before="288" w:after="288"/>
              <w:rPr>
                <w:lang w:val="en-US"/>
              </w:rPr>
            </w:pPr>
            <w:r w:rsidRPr="0077002F">
              <w:rPr>
                <w:lang w:val="en-US"/>
              </w:rPr>
              <w:t>120.03 mAh/9</w:t>
            </w:r>
          </w:p>
        </w:tc>
        <w:tc>
          <w:tcPr>
            <w:tcW w:w="1417" w:type="dxa"/>
          </w:tcPr>
          <w:p w:rsidR="00670427" w:rsidRPr="0077002F" w:rsidRDefault="00670427" w:rsidP="00670427">
            <w:pPr>
              <w:spacing w:before="288" w:after="288"/>
              <w:rPr>
                <w:lang w:val="en-US"/>
              </w:rPr>
            </w:pPr>
          </w:p>
        </w:tc>
        <w:tc>
          <w:tcPr>
            <w:tcW w:w="828" w:type="dxa"/>
          </w:tcPr>
          <w:p w:rsidR="00670427" w:rsidRPr="0077002F" w:rsidRDefault="00670427" w:rsidP="00670427">
            <w:pPr>
              <w:spacing w:before="288" w:after="288"/>
              <w:rPr>
                <w:lang w:val="en-US"/>
              </w:rPr>
            </w:pPr>
            <w:r w:rsidRPr="0077002F">
              <w:rPr>
                <w:lang w:val="en-US"/>
              </w:rPr>
              <w:t>[192]</w:t>
            </w:r>
          </w:p>
        </w:tc>
      </w:tr>
      <w:tr w:rsidR="0077002F" w:rsidRPr="0077002F" w:rsidTr="00FC1E9A">
        <w:tc>
          <w:tcPr>
            <w:tcW w:w="0" w:type="auto"/>
          </w:tcPr>
          <w:p w:rsidR="00670427" w:rsidRPr="0077002F" w:rsidRDefault="00670427" w:rsidP="00670427">
            <w:pPr>
              <w:spacing w:before="288" w:after="288"/>
              <w:rPr>
                <w:lang w:val="en-US"/>
              </w:rPr>
            </w:pPr>
            <w:r w:rsidRPr="0077002F">
              <w:rPr>
                <w:lang w:val="en-US"/>
              </w:rPr>
              <w:t>Core refinement</w:t>
            </w:r>
          </w:p>
        </w:tc>
        <w:tc>
          <w:tcPr>
            <w:tcW w:w="1743" w:type="dxa"/>
          </w:tcPr>
          <w:p w:rsidR="00670427" w:rsidRPr="0077002F" w:rsidRDefault="00670427" w:rsidP="00670427">
            <w:pPr>
              <w:spacing w:before="288" w:after="288"/>
              <w:rPr>
                <w:lang w:val="en-US"/>
              </w:rPr>
            </w:pPr>
            <w:r w:rsidRPr="0077002F">
              <w:rPr>
                <w:lang w:val="en-US"/>
              </w:rPr>
              <w:t xml:space="preserve">Mixed cathode materials </w:t>
            </w:r>
          </w:p>
        </w:tc>
        <w:tc>
          <w:tcPr>
            <w:tcW w:w="772" w:type="dxa"/>
          </w:tcPr>
          <w:p w:rsidR="00670427" w:rsidRPr="0077002F" w:rsidRDefault="00670427" w:rsidP="00670427">
            <w:pPr>
              <w:spacing w:before="288" w:after="288"/>
              <w:rPr>
                <w:lang w:val="en-US"/>
              </w:rPr>
            </w:pPr>
            <w:r w:rsidRPr="0077002F">
              <w:rPr>
                <w:lang w:val="en-US"/>
              </w:rPr>
              <w:t>200</w:t>
            </w:r>
          </w:p>
        </w:tc>
        <w:tc>
          <w:tcPr>
            <w:tcW w:w="1525" w:type="dxa"/>
          </w:tcPr>
          <w:p w:rsidR="00670427" w:rsidRPr="0077002F" w:rsidRDefault="00670427" w:rsidP="00670427">
            <w:pPr>
              <w:spacing w:before="288" w:after="288"/>
              <w:rPr>
                <w:lang w:val="en-US"/>
              </w:rPr>
            </w:pPr>
            <w:r w:rsidRPr="0077002F">
              <w:rPr>
                <w:lang w:val="en-US"/>
              </w:rPr>
              <w:t>Up to 1 C</w:t>
            </w:r>
          </w:p>
        </w:tc>
        <w:tc>
          <w:tcPr>
            <w:tcW w:w="1638" w:type="dxa"/>
          </w:tcPr>
          <w:p w:rsidR="00670427" w:rsidRPr="0077002F" w:rsidRDefault="00670427" w:rsidP="00670427">
            <w:pPr>
              <w:spacing w:before="288" w:after="288"/>
              <w:rPr>
                <w:lang w:val="en-US"/>
              </w:rPr>
            </w:pPr>
          </w:p>
        </w:tc>
        <w:tc>
          <w:tcPr>
            <w:tcW w:w="1985" w:type="dxa"/>
          </w:tcPr>
          <w:p w:rsidR="00670427" w:rsidRPr="0077002F" w:rsidRDefault="00670427" w:rsidP="00670427">
            <w:pPr>
              <w:spacing w:before="288" w:after="288"/>
              <w:rPr>
                <w:lang w:val="en-US"/>
              </w:rPr>
            </w:pPr>
          </w:p>
        </w:tc>
        <w:tc>
          <w:tcPr>
            <w:tcW w:w="1701" w:type="dxa"/>
          </w:tcPr>
          <w:p w:rsidR="00670427" w:rsidRPr="0077002F" w:rsidRDefault="00670427" w:rsidP="00670427">
            <w:pPr>
              <w:spacing w:before="288" w:after="288"/>
              <w:rPr>
                <w:lang w:val="en-US"/>
              </w:rPr>
            </w:pPr>
            <w:r w:rsidRPr="0077002F">
              <w:rPr>
                <w:lang w:val="en-US"/>
              </w:rPr>
              <w:t>4.5 %</w:t>
            </w:r>
          </w:p>
        </w:tc>
        <w:tc>
          <w:tcPr>
            <w:tcW w:w="1405" w:type="dxa"/>
          </w:tcPr>
          <w:p w:rsidR="00670427" w:rsidRPr="0077002F" w:rsidRDefault="00670427" w:rsidP="00670427">
            <w:pPr>
              <w:spacing w:before="288" w:after="288"/>
              <w:rPr>
                <w:lang w:val="en-US"/>
              </w:rPr>
            </w:pPr>
            <w:r w:rsidRPr="0077002F">
              <w:rPr>
                <w:lang w:val="en-US"/>
              </w:rPr>
              <w:t xml:space="preserve">40.6 Ah </w:t>
            </w:r>
          </w:p>
          <w:p w:rsidR="00670427" w:rsidRPr="0077002F" w:rsidRDefault="00670427" w:rsidP="00670427">
            <w:pPr>
              <w:spacing w:before="288" w:after="288"/>
              <w:rPr>
                <w:lang w:val="en-US"/>
              </w:rPr>
            </w:pPr>
          </w:p>
        </w:tc>
        <w:tc>
          <w:tcPr>
            <w:tcW w:w="1417" w:type="dxa"/>
          </w:tcPr>
          <w:p w:rsidR="00670427" w:rsidRPr="0077002F" w:rsidRDefault="00670427" w:rsidP="00670427">
            <w:pPr>
              <w:spacing w:before="288" w:after="288"/>
              <w:rPr>
                <w:lang w:val="en-US"/>
              </w:rPr>
            </w:pPr>
            <w:r w:rsidRPr="0077002F">
              <w:rPr>
                <w:lang w:val="en-US"/>
              </w:rPr>
              <w:t xml:space="preserve">Pristine cell </w:t>
            </w:r>
          </w:p>
          <w:p w:rsidR="00670427" w:rsidRPr="0077002F" w:rsidRDefault="00670427" w:rsidP="00670427">
            <w:pPr>
              <w:spacing w:before="288" w:after="288"/>
              <w:rPr>
                <w:lang w:val="en-US"/>
              </w:rPr>
            </w:pPr>
            <w:r w:rsidRPr="0077002F">
              <w:rPr>
                <w:lang w:val="en-US"/>
              </w:rPr>
              <w:t>42.5 Ah</w:t>
            </w:r>
          </w:p>
          <w:p w:rsidR="00670427" w:rsidRPr="0077002F" w:rsidRDefault="00670427" w:rsidP="00670427">
            <w:pPr>
              <w:spacing w:before="288" w:after="288"/>
              <w:rPr>
                <w:lang w:val="en-US"/>
              </w:rPr>
            </w:pPr>
            <w:r w:rsidRPr="0077002F">
              <w:rPr>
                <w:lang w:val="en-US"/>
              </w:rPr>
              <w:t>Coulombic efficiency 99.7%</w:t>
            </w:r>
          </w:p>
        </w:tc>
        <w:tc>
          <w:tcPr>
            <w:tcW w:w="828" w:type="dxa"/>
          </w:tcPr>
          <w:p w:rsidR="00670427" w:rsidRPr="0077002F" w:rsidRDefault="00670427" w:rsidP="00670427">
            <w:pPr>
              <w:spacing w:before="288" w:after="288"/>
              <w:rPr>
                <w:lang w:val="en-US"/>
              </w:rPr>
            </w:pPr>
            <w:r w:rsidRPr="0077002F">
              <w:rPr>
                <w:lang w:val="en-US"/>
              </w:rPr>
              <w:t>[23]</w:t>
            </w:r>
          </w:p>
        </w:tc>
      </w:tr>
      <w:tr w:rsidR="0077002F" w:rsidRPr="0077002F" w:rsidTr="00FC1E9A">
        <w:tc>
          <w:tcPr>
            <w:tcW w:w="0" w:type="auto"/>
          </w:tcPr>
          <w:p w:rsidR="00670427" w:rsidRPr="0077002F" w:rsidRDefault="00670427" w:rsidP="00670427">
            <w:pPr>
              <w:spacing w:before="288" w:after="288"/>
              <w:rPr>
                <w:lang w:val="en-US"/>
              </w:rPr>
            </w:pPr>
            <w:r w:rsidRPr="0077002F">
              <w:rPr>
                <w:lang w:val="en-US"/>
              </w:rPr>
              <w:t>Refinement</w:t>
            </w:r>
          </w:p>
        </w:tc>
        <w:tc>
          <w:tcPr>
            <w:tcW w:w="1743" w:type="dxa"/>
          </w:tcPr>
          <w:p w:rsidR="00670427" w:rsidRPr="0077002F" w:rsidRDefault="00670427" w:rsidP="00670427">
            <w:pPr>
              <w:spacing w:before="288" w:after="288"/>
              <w:rPr>
                <w:lang w:val="en-US"/>
              </w:rPr>
            </w:pPr>
            <w:r w:rsidRPr="0077002F">
              <w:rPr>
                <w:lang w:val="en-US"/>
              </w:rPr>
              <w:t>LCO</w:t>
            </w:r>
          </w:p>
        </w:tc>
        <w:tc>
          <w:tcPr>
            <w:tcW w:w="772" w:type="dxa"/>
          </w:tcPr>
          <w:p w:rsidR="00670427" w:rsidRPr="0077002F" w:rsidRDefault="00670427" w:rsidP="00670427">
            <w:pPr>
              <w:spacing w:before="288" w:after="288"/>
              <w:rPr>
                <w:lang w:val="en-US"/>
              </w:rPr>
            </w:pPr>
            <w:r w:rsidRPr="0077002F">
              <w:rPr>
                <w:lang w:val="en-US"/>
              </w:rPr>
              <w:t>16</w:t>
            </w:r>
          </w:p>
        </w:tc>
        <w:tc>
          <w:tcPr>
            <w:tcW w:w="1525" w:type="dxa"/>
          </w:tcPr>
          <w:p w:rsidR="00670427" w:rsidRPr="0077002F" w:rsidRDefault="00670427" w:rsidP="00670427">
            <w:pPr>
              <w:spacing w:before="288" w:after="288"/>
              <w:rPr>
                <w:lang w:val="en-US"/>
              </w:rPr>
            </w:pPr>
            <w:r w:rsidRPr="0077002F">
              <w:rPr>
                <w:lang w:val="en-US"/>
              </w:rPr>
              <w:t>0.5 C</w:t>
            </w:r>
          </w:p>
        </w:tc>
        <w:tc>
          <w:tcPr>
            <w:tcW w:w="1638" w:type="dxa"/>
          </w:tcPr>
          <w:p w:rsidR="00670427" w:rsidRPr="0077002F" w:rsidRDefault="00670427" w:rsidP="00670427">
            <w:pPr>
              <w:spacing w:before="288" w:after="288"/>
              <w:rPr>
                <w:lang w:val="en-US"/>
              </w:rPr>
            </w:pPr>
          </w:p>
        </w:tc>
        <w:tc>
          <w:tcPr>
            <w:tcW w:w="1985" w:type="dxa"/>
          </w:tcPr>
          <w:p w:rsidR="00670427" w:rsidRPr="0077002F" w:rsidRDefault="00670427" w:rsidP="00670427">
            <w:pPr>
              <w:spacing w:before="288" w:after="288"/>
              <w:rPr>
                <w:lang w:val="en-US"/>
              </w:rPr>
            </w:pPr>
            <w:r w:rsidRPr="0077002F">
              <w:rPr>
                <w:lang w:val="en-US"/>
              </w:rPr>
              <w:t>121.6 mAh/g</w:t>
            </w:r>
          </w:p>
        </w:tc>
        <w:tc>
          <w:tcPr>
            <w:tcW w:w="1701" w:type="dxa"/>
          </w:tcPr>
          <w:p w:rsidR="00670427" w:rsidRPr="0077002F" w:rsidRDefault="00670427" w:rsidP="00670427">
            <w:pPr>
              <w:spacing w:before="288" w:after="288"/>
              <w:rPr>
                <w:lang w:val="en-US"/>
              </w:rPr>
            </w:pPr>
            <w:r w:rsidRPr="0077002F">
              <w:rPr>
                <w:lang w:val="en-US"/>
              </w:rPr>
              <w:t>-0.54 %/Cycle</w:t>
            </w:r>
          </w:p>
        </w:tc>
        <w:tc>
          <w:tcPr>
            <w:tcW w:w="1405" w:type="dxa"/>
          </w:tcPr>
          <w:p w:rsidR="00670427" w:rsidRPr="0077002F" w:rsidRDefault="00670427" w:rsidP="00670427">
            <w:pPr>
              <w:spacing w:before="288" w:after="288"/>
              <w:rPr>
                <w:lang w:val="en-US"/>
              </w:rPr>
            </w:pPr>
            <w:r w:rsidRPr="0077002F">
              <w:rPr>
                <w:lang w:val="en-US"/>
              </w:rPr>
              <w:t>142.4 mAh/g</w:t>
            </w:r>
          </w:p>
        </w:tc>
        <w:tc>
          <w:tcPr>
            <w:tcW w:w="1417" w:type="dxa"/>
          </w:tcPr>
          <w:p w:rsidR="00670427" w:rsidRPr="0077002F" w:rsidRDefault="00670427" w:rsidP="00670427">
            <w:pPr>
              <w:spacing w:before="288" w:after="288"/>
              <w:rPr>
                <w:lang w:val="en-US"/>
              </w:rPr>
            </w:pPr>
          </w:p>
        </w:tc>
        <w:tc>
          <w:tcPr>
            <w:tcW w:w="828" w:type="dxa"/>
          </w:tcPr>
          <w:p w:rsidR="00670427" w:rsidRPr="0077002F" w:rsidRDefault="00670427" w:rsidP="00670427">
            <w:pPr>
              <w:spacing w:before="288" w:after="288"/>
              <w:rPr>
                <w:lang w:val="en-US"/>
              </w:rPr>
            </w:pPr>
            <w:r w:rsidRPr="0077002F">
              <w:rPr>
                <w:lang w:val="en-US"/>
              </w:rPr>
              <w:t>[25]</w:t>
            </w:r>
          </w:p>
        </w:tc>
      </w:tr>
      <w:tr w:rsidR="0077002F" w:rsidRPr="0077002F" w:rsidTr="00FC1E9A">
        <w:trPr>
          <w:trHeight w:val="1363"/>
        </w:trPr>
        <w:tc>
          <w:tcPr>
            <w:tcW w:w="0" w:type="auto"/>
          </w:tcPr>
          <w:p w:rsidR="00670427" w:rsidRPr="0077002F" w:rsidRDefault="00670427" w:rsidP="00670427">
            <w:pPr>
              <w:spacing w:before="288" w:after="288"/>
              <w:rPr>
                <w:lang w:val="en-US"/>
              </w:rPr>
            </w:pPr>
            <w:r w:rsidRPr="0077002F">
              <w:rPr>
                <w:lang w:val="en-US"/>
              </w:rPr>
              <w:t>Core refinement</w:t>
            </w:r>
          </w:p>
        </w:tc>
        <w:tc>
          <w:tcPr>
            <w:tcW w:w="1743" w:type="dxa"/>
          </w:tcPr>
          <w:p w:rsidR="00670427" w:rsidRPr="0077002F" w:rsidRDefault="00670427" w:rsidP="00670427">
            <w:pPr>
              <w:spacing w:before="288" w:after="288"/>
              <w:rPr>
                <w:lang w:val="en-US"/>
              </w:rPr>
            </w:pPr>
            <w:r w:rsidRPr="0077002F">
              <w:rPr>
                <w:lang w:val="en-US"/>
              </w:rPr>
              <w:t xml:space="preserve">NMC (unheated) </w:t>
            </w:r>
          </w:p>
        </w:tc>
        <w:tc>
          <w:tcPr>
            <w:tcW w:w="772" w:type="dxa"/>
          </w:tcPr>
          <w:p w:rsidR="00670427" w:rsidRPr="0077002F" w:rsidRDefault="00670427" w:rsidP="00670427">
            <w:pPr>
              <w:spacing w:before="288" w:after="288"/>
              <w:rPr>
                <w:lang w:val="en-US"/>
              </w:rPr>
            </w:pPr>
            <w:r w:rsidRPr="0077002F">
              <w:rPr>
                <w:lang w:val="en-US"/>
              </w:rPr>
              <w:t>80</w:t>
            </w:r>
          </w:p>
        </w:tc>
        <w:tc>
          <w:tcPr>
            <w:tcW w:w="1525" w:type="dxa"/>
          </w:tcPr>
          <w:p w:rsidR="00670427" w:rsidRPr="0077002F" w:rsidRDefault="00670427" w:rsidP="00670427">
            <w:pPr>
              <w:spacing w:before="288" w:after="288"/>
              <w:rPr>
                <w:lang w:val="en-US"/>
              </w:rPr>
            </w:pPr>
          </w:p>
        </w:tc>
        <w:tc>
          <w:tcPr>
            <w:tcW w:w="1638" w:type="dxa"/>
          </w:tcPr>
          <w:p w:rsidR="00670427" w:rsidRPr="0077002F" w:rsidRDefault="00670427" w:rsidP="00670427">
            <w:pPr>
              <w:spacing w:before="288" w:after="288"/>
              <w:rPr>
                <w:lang w:val="en-US"/>
              </w:rPr>
            </w:pPr>
          </w:p>
        </w:tc>
        <w:tc>
          <w:tcPr>
            <w:tcW w:w="1985" w:type="dxa"/>
          </w:tcPr>
          <w:p w:rsidR="00670427" w:rsidRPr="0077002F" w:rsidRDefault="00670427" w:rsidP="00670427">
            <w:pPr>
              <w:spacing w:before="288" w:after="288"/>
              <w:rPr>
                <w:lang w:val="en-US"/>
              </w:rPr>
            </w:pPr>
          </w:p>
        </w:tc>
        <w:tc>
          <w:tcPr>
            <w:tcW w:w="1701" w:type="dxa"/>
          </w:tcPr>
          <w:p w:rsidR="00670427" w:rsidRPr="0077002F" w:rsidRDefault="00670427" w:rsidP="00670427">
            <w:pPr>
              <w:spacing w:before="288" w:after="288"/>
              <w:rPr>
                <w:lang w:val="en-US"/>
              </w:rPr>
            </w:pPr>
          </w:p>
        </w:tc>
        <w:tc>
          <w:tcPr>
            <w:tcW w:w="1405" w:type="dxa"/>
          </w:tcPr>
          <w:p w:rsidR="00670427" w:rsidRPr="0077002F" w:rsidRDefault="00670427" w:rsidP="00670427">
            <w:pPr>
              <w:spacing w:before="288" w:after="288"/>
              <w:rPr>
                <w:lang w:val="en-US"/>
              </w:rPr>
            </w:pPr>
            <w:r w:rsidRPr="0077002F">
              <w:rPr>
                <w:lang w:val="en-US"/>
              </w:rPr>
              <w:t>147 mAh/g</w:t>
            </w:r>
          </w:p>
        </w:tc>
        <w:tc>
          <w:tcPr>
            <w:tcW w:w="1417" w:type="dxa"/>
          </w:tcPr>
          <w:p w:rsidR="00670427" w:rsidRPr="0077002F" w:rsidRDefault="00670427" w:rsidP="00670427">
            <w:pPr>
              <w:spacing w:before="288" w:after="288"/>
              <w:rPr>
                <w:lang w:val="en-US"/>
              </w:rPr>
            </w:pPr>
            <w:r w:rsidRPr="0077002F">
              <w:rPr>
                <w:lang w:val="en-US"/>
              </w:rPr>
              <w:t>„Excellent cycle life“</w:t>
            </w:r>
          </w:p>
        </w:tc>
        <w:tc>
          <w:tcPr>
            <w:tcW w:w="828" w:type="dxa"/>
          </w:tcPr>
          <w:p w:rsidR="00670427" w:rsidRPr="0077002F" w:rsidRDefault="00670427" w:rsidP="00670427">
            <w:pPr>
              <w:spacing w:before="288" w:after="288"/>
              <w:rPr>
                <w:lang w:val="en-US"/>
              </w:rPr>
            </w:pPr>
            <w:r w:rsidRPr="0077002F">
              <w:rPr>
                <w:lang w:val="en-US"/>
              </w:rPr>
              <w:t>[180]</w:t>
            </w:r>
          </w:p>
        </w:tc>
      </w:tr>
      <w:tr w:rsidR="0077002F" w:rsidRPr="0077002F" w:rsidTr="00FC1E9A">
        <w:tc>
          <w:tcPr>
            <w:tcW w:w="0" w:type="auto"/>
          </w:tcPr>
          <w:p w:rsidR="00670427" w:rsidRPr="0077002F" w:rsidRDefault="00670427" w:rsidP="00670427">
            <w:pPr>
              <w:spacing w:before="288" w:after="288"/>
              <w:rPr>
                <w:lang w:val="en-US"/>
              </w:rPr>
            </w:pPr>
            <w:r w:rsidRPr="0077002F">
              <w:rPr>
                <w:lang w:val="en-US"/>
              </w:rPr>
              <w:t>Refinement</w:t>
            </w:r>
          </w:p>
        </w:tc>
        <w:tc>
          <w:tcPr>
            <w:tcW w:w="1743" w:type="dxa"/>
          </w:tcPr>
          <w:p w:rsidR="00670427" w:rsidRPr="0077002F" w:rsidRDefault="00670427" w:rsidP="00670427">
            <w:pPr>
              <w:spacing w:before="288" w:after="288"/>
              <w:rPr>
                <w:lang w:val="en-US"/>
              </w:rPr>
            </w:pPr>
            <w:r w:rsidRPr="0077002F">
              <w:rPr>
                <w:lang w:val="en-US"/>
              </w:rPr>
              <w:t>LFP</w:t>
            </w:r>
          </w:p>
        </w:tc>
        <w:tc>
          <w:tcPr>
            <w:tcW w:w="772" w:type="dxa"/>
          </w:tcPr>
          <w:p w:rsidR="00670427" w:rsidRPr="0077002F" w:rsidRDefault="00670427" w:rsidP="00670427">
            <w:pPr>
              <w:spacing w:before="288" w:after="288"/>
              <w:rPr>
                <w:lang w:val="en-US"/>
              </w:rPr>
            </w:pPr>
          </w:p>
        </w:tc>
        <w:tc>
          <w:tcPr>
            <w:tcW w:w="1525" w:type="dxa"/>
          </w:tcPr>
          <w:p w:rsidR="00670427" w:rsidRPr="0077002F" w:rsidRDefault="00670427" w:rsidP="00670427">
            <w:pPr>
              <w:spacing w:before="288" w:after="288"/>
              <w:rPr>
                <w:lang w:val="en-US"/>
              </w:rPr>
            </w:pPr>
            <w:r w:rsidRPr="0077002F">
              <w:rPr>
                <w:lang w:val="en-US"/>
              </w:rPr>
              <w:t>0.5 C</w:t>
            </w:r>
          </w:p>
        </w:tc>
        <w:tc>
          <w:tcPr>
            <w:tcW w:w="1638" w:type="dxa"/>
          </w:tcPr>
          <w:p w:rsidR="00670427" w:rsidRPr="0077002F" w:rsidRDefault="00670427" w:rsidP="00670427">
            <w:pPr>
              <w:spacing w:before="288" w:after="288"/>
              <w:rPr>
                <w:lang w:val="en-US"/>
              </w:rPr>
            </w:pPr>
            <w:r w:rsidRPr="0077002F">
              <w:rPr>
                <w:lang w:val="en-US"/>
              </w:rPr>
              <w:t>169.2 mAh/g</w:t>
            </w:r>
          </w:p>
        </w:tc>
        <w:tc>
          <w:tcPr>
            <w:tcW w:w="1985" w:type="dxa"/>
          </w:tcPr>
          <w:p w:rsidR="00670427" w:rsidRPr="0077002F" w:rsidRDefault="00670427" w:rsidP="00670427">
            <w:pPr>
              <w:spacing w:before="288" w:after="288"/>
              <w:rPr>
                <w:lang w:val="en-US"/>
              </w:rPr>
            </w:pPr>
          </w:p>
        </w:tc>
        <w:tc>
          <w:tcPr>
            <w:tcW w:w="1701" w:type="dxa"/>
          </w:tcPr>
          <w:p w:rsidR="00670427" w:rsidRPr="0077002F" w:rsidRDefault="00670427" w:rsidP="00670427">
            <w:pPr>
              <w:spacing w:before="288" w:after="288"/>
              <w:rPr>
                <w:lang w:val="en-US"/>
              </w:rPr>
            </w:pPr>
          </w:p>
        </w:tc>
        <w:tc>
          <w:tcPr>
            <w:tcW w:w="1405" w:type="dxa"/>
          </w:tcPr>
          <w:p w:rsidR="00670427" w:rsidRPr="0077002F" w:rsidRDefault="00670427" w:rsidP="00670427">
            <w:pPr>
              <w:spacing w:before="288" w:after="288"/>
              <w:rPr>
                <w:lang w:val="en-US"/>
              </w:rPr>
            </w:pPr>
            <w:r w:rsidRPr="0077002F">
              <w:rPr>
                <w:lang w:val="en-US"/>
              </w:rPr>
              <w:t>164.5 mAh/g</w:t>
            </w:r>
          </w:p>
        </w:tc>
        <w:tc>
          <w:tcPr>
            <w:tcW w:w="1417" w:type="dxa"/>
          </w:tcPr>
          <w:p w:rsidR="00670427" w:rsidRPr="0077002F" w:rsidRDefault="00670427" w:rsidP="00670427">
            <w:pPr>
              <w:spacing w:before="288" w:after="288"/>
              <w:rPr>
                <w:lang w:val="en-US"/>
              </w:rPr>
            </w:pPr>
            <w:r w:rsidRPr="0077002F">
              <w:rPr>
                <w:lang w:val="en-US"/>
              </w:rPr>
              <w:t>„good cycling stability“</w:t>
            </w:r>
          </w:p>
        </w:tc>
        <w:tc>
          <w:tcPr>
            <w:tcW w:w="828" w:type="dxa"/>
          </w:tcPr>
          <w:p w:rsidR="00670427" w:rsidRPr="0077002F" w:rsidRDefault="00670427" w:rsidP="00670427">
            <w:pPr>
              <w:keepNext/>
              <w:spacing w:before="288" w:after="288"/>
              <w:rPr>
                <w:lang w:val="en-US"/>
              </w:rPr>
            </w:pPr>
            <w:r w:rsidRPr="0077002F">
              <w:rPr>
                <w:lang w:val="en-US"/>
              </w:rPr>
              <w:t>[93]</w:t>
            </w:r>
          </w:p>
        </w:tc>
      </w:tr>
    </w:tbl>
    <w:p w:rsidR="00670427" w:rsidRPr="0077002F" w:rsidRDefault="00670427" w:rsidP="00670427">
      <w:pPr>
        <w:pStyle w:val="Caption"/>
        <w:spacing w:before="288" w:after="288"/>
        <w:rPr>
          <w:color w:val="auto"/>
        </w:rPr>
        <w:sectPr w:rsidR="00670427" w:rsidRPr="0077002F" w:rsidSect="0077002F">
          <w:type w:val="continuous"/>
          <w:pgSz w:w="16838" w:h="11906" w:orient="landscape"/>
          <w:pgMar w:top="1417" w:right="1134" w:bottom="1417" w:left="1417" w:header="708" w:footer="708" w:gutter="0"/>
          <w:cols w:space="708"/>
          <w:docGrid w:linePitch="360"/>
        </w:sectPr>
      </w:pPr>
    </w:p>
    <w:p w:rsidR="00670427" w:rsidRPr="0077002F" w:rsidRDefault="00670427" w:rsidP="00670427">
      <w:pPr>
        <w:spacing w:before="288" w:after="288"/>
        <w:rPr>
          <w:lang w:val="en-US"/>
        </w:rPr>
      </w:pPr>
    </w:p>
    <w:p w:rsidR="00670427" w:rsidRPr="0077002F" w:rsidRDefault="00670427" w:rsidP="00670427">
      <w:pPr>
        <w:pStyle w:val="Caption"/>
        <w:keepNext/>
        <w:spacing w:before="288" w:after="288"/>
        <w:rPr>
          <w:rFonts w:asciiTheme="minorHAnsi" w:hAnsiTheme="minorHAnsi"/>
          <w:color w:val="auto"/>
        </w:rPr>
      </w:pPr>
      <w:bookmarkStart w:id="32" w:name="_Ref87712504"/>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5</w:t>
      </w:r>
      <w:r w:rsidRPr="0077002F">
        <w:rPr>
          <w:rFonts w:asciiTheme="minorHAnsi" w:hAnsiTheme="minorHAnsi"/>
          <w:color w:val="auto"/>
        </w:rPr>
        <w:fldChar w:fldCharType="end"/>
      </w:r>
      <w:bookmarkEnd w:id="32"/>
      <w:r w:rsidRPr="0077002F">
        <w:rPr>
          <w:rFonts w:asciiTheme="minorHAnsi" w:hAnsiTheme="minorHAnsi"/>
          <w:color w:val="auto"/>
        </w:rPr>
        <w:t>: Pollution to air, wastewater and solid waste materials of the different LIB recycling routes.</w:t>
      </w:r>
    </w:p>
    <w:tbl>
      <w:tblPr>
        <w:tblW w:w="0" w:type="auto"/>
        <w:tblLayout w:type="fixed"/>
        <w:tblLook w:val="04A0" w:firstRow="1" w:lastRow="0" w:firstColumn="1" w:lastColumn="0" w:noHBand="0" w:noVBand="1"/>
      </w:tblPr>
      <w:tblGrid>
        <w:gridCol w:w="4957"/>
        <w:gridCol w:w="2409"/>
        <w:gridCol w:w="1696"/>
      </w:tblGrid>
      <w:tr w:rsidR="0077002F" w:rsidRPr="0077002F" w:rsidTr="00844D85">
        <w:tc>
          <w:tcPr>
            <w:tcW w:w="9062" w:type="dxa"/>
            <w:gridSpan w:val="3"/>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Emission to air</w:t>
            </w:r>
          </w:p>
        </w:tc>
      </w:tr>
      <w:tr w:rsidR="0077002F" w:rsidRPr="0077002F" w:rsidTr="00844D85">
        <w:tc>
          <w:tcPr>
            <w:tcW w:w="9062" w:type="dxa"/>
            <w:gridSpan w:val="3"/>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Pre-treatment </w:t>
            </w:r>
          </w:p>
        </w:tc>
      </w:tr>
      <w:tr w:rsidR="0077002F" w:rsidRPr="0077002F" w:rsidTr="00844D85">
        <w:tc>
          <w:tcPr>
            <w:tcW w:w="4957"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Quote </w:t>
            </w:r>
          </w:p>
        </w:tc>
        <w:tc>
          <w:tcPr>
            <w:tcW w:w="24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marks on Process</w:t>
            </w:r>
          </w:p>
        </w:tc>
        <w:tc>
          <w:tcPr>
            <w:tcW w:w="169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w:t>
            </w:r>
          </w:p>
        </w:tc>
      </w:tr>
      <w:tr w:rsidR="0077002F" w:rsidRPr="0077002F" w:rsidTr="00844D85">
        <w:tc>
          <w:tcPr>
            <w:tcW w:w="4957" w:type="dxa"/>
            <w:tcBorders>
              <w:top w:val="single" w:sz="4" w:space="0" w:color="000000"/>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products from the organics in electrode materials were taken out of the tube by nitrogen flow, and pyrolysis oils were then collected by condensation, while organic gas was collected and treated by a gas collector system. Deionized water and an NaOH solution were used to remove the acidic gas.”</w:t>
            </w:r>
          </w:p>
        </w:tc>
        <w:tc>
          <w:tcPr>
            <w:tcW w:w="2409" w:type="dxa"/>
            <w:tcBorders>
              <w:top w:val="single" w:sz="4" w:space="0" w:color="000000"/>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 xml:space="preserve">Pyrolysis as pretreatment to recover anode and cathode material </w:t>
            </w:r>
          </w:p>
        </w:tc>
        <w:tc>
          <w:tcPr>
            <w:tcW w:w="1696" w:type="dxa"/>
            <w:tcBorders>
              <w:top w:val="single" w:sz="4" w:space="0" w:color="000000"/>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c095c337-93e0-4068-977d-91ae494f5e3c"/>
                <w:id w:val="-1189831686"/>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w:instrText>
                </w:r>
                <w:r w:rsidR="00670427" w:rsidRPr="0077002F">
                  <w:instrText>dpc3NBY2FkZW1pYy5DaXRhdmkiLCJJZCI6IjQ3ZTQ4NjcyLTljODMtNDllNC05NDk3LWJjMGI3OTk0ZDQyMiIsIlJhbmdlTGVuZ3RoIjo0LCJSZWZlcmVuY2VJZCI6ImM0YzU3NzlhLTAwODAtNDAyZC1hOGZkLTUwZmNjYzdlNjllMCIsIlJlZmVyZW5jZSI6eyIkaWQiOiIzIiwiJHR5cGUiOiJTd2lzc0FjYWRlbWljLkNpdGF2aS5SZWZlcmVuY2UsIFN3aXNzQWNhZGVtaWMuQ2l0YXZpIiwiQWJzdHJhY3QiOiJ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ouIiwiTGFzdE5hbWUiOiJEdSIsIlByb3RlY3RlZCI6ZmFsc2UsIlNleCI6MCwiQ3JlYXRlZEJ5IjoiX1JvbmphIFdhZ25lci1XZW56IiwiQ3JlYXRlZE9uIjoiMjAyMC0xMC0wN1QxMjo1Nzo0MSIsIk1vZGlmaWVkQnkiOiJfUm9uamEgV2FnbmVyLVdlbnoiLCJJZCI6IjNjMDkzOWZkLTEzNDQtNDliNS04NjBiLTc1MWFhNmZjNDg3ZiIsIk1vZGlmaWVkT24iOiIyMDIwLTEwLTA3VDEyOjU3OjQxIiwiUHJvamVjdCI6eyIkcmVmIjoiNSJ9fSx7IiRpZCI6Ijc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4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HJlZiI6IjUifX0seyIkaWQiOiI5IiwiJHR5cGUiOiJTd2lzc0FjYWRlbWljLkNpdGF2aS5QZXJzb24sIFN3aXNzQWNhZGVtaWMuQ2l0YXZpIiwiRmlyc3ROYW1lIjoiVy4iLCJMYXN0TmFtZSI6IlhpZSIsIlByb3RlY3RlZCI6ZmFsc2UsIlNleCI6MCwiQ3JlYXRlZEJ5IjoiX1JvbmphIFdhZ25lci1XZW56IiwiQ3JlYXRlZE9uIjoiMjAyMC0xMC0wN1QxMjo1NDozNyIsIk1vZGlmaWVkQnkiOiJfUm9uamEgV2FnbmVyLVdlbnoiLCJJZCI6IjA0M2I3NDM1LWQ4YTYtNDQ5Ny1hZTRiLTcwYjllZjQ0Yjg5YSIsIk1vZGlmaWVkT24iOiIyMDIwLTEwLTA3VDEyOjU0OjM3IiwiUHJvamVjdCI6eyIkcmVmIjoiNSJ9fSx7IiRpZCI6IjEw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iNTM1dXNmLmpwZyIsIlVyaVN0cmluZyI6ImM0YzU3NzlhLTAwODAtNDAyZC1hOGZkLTUwZmNjYzdlNjll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3UxMTA4MjM2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c3UxMTA4MjM2MyIsIlVyaVN0cmluZyI6Imh0dHBzOi8vZG9pLm9yZy8xMC4zMzkwL3N1MTEwODIz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jo1NzoxMyIsIk1vZGlmaWVkQnkiOiJfUm9uamEgV2FnbmVyLVdlbnoiLCJJZCI6IjI2YWQxMGUzLTVmYWMtNGVkMi05OTdlLTYzOGVhMzM4NmJlZCIsIk1vZGlmaWVkT24iOiIyMDIwLTEwLTA3VDEyOjU3OjEzIiwiUHJvamVjdCI6eyIkcmVmIjoiNSJ9fV0sIk5vdGVzIjoiUElJOiAgc3UxMTA4MjM2MyIsIk51bWJlciI6IjE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</w:instrText>
                </w:r>
                <w:r w:rsidR="00670427" w:rsidRPr="0077002F">
                  <w:rPr>
                    <w:lang w:val="en-US"/>
                  </w:rPr>
                  <w:instrText>xzcGFuIHN0eWxlPVwiZm9udC1mYW1pbHk6J1NlZ29lIFVJJzsgZm9udC1zaXplOjlwdFwiPsKgwqDCoMKgwqDCoMKgwqDCoCBFbmhhbmNlbWVudCBGbG90YXRpb24gQmVoYXZpb3Igb2YgRWxlY3Ryb2RlIE1hdGVyaWFscyBieSBQeXJvbHlzaXMgPC9zcGFuPjwvcD5cclxuXHRcdFx0PHAgc3R5bGU9XCJtYXJnaW46MHB0IDBwdCA2cHRcIj48c3BhbiBzdHlsZT1cImZvbnQtZmFtaWx5OidTZWdvZSBVSSc7IGZvbnQtc2l6ZTo5cHRcIj5Db25jbHVz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3VzdGFpbmFibGUgUHJvY2VzcyBmb3IgdGhlIFJlY292ZXJ5IG9mIEFub2RlIGFuZCBDYXRob2RlIE1hdGVyaWFscyBEZXJpdmVkIGZyb20gU3BlbnQgTGl0aGl1bS1Jb24gQmF0dGVyaWVzIiwiVHJhbnNsYXRvcnMiOltdLCJZZWFyIjoiMjAxOSIsIlllYXJSZXNvbHZlZCI6IjIwMTkiLCJDcmVhdGVkQnkiOiJfUm9uamEgV2FnbmVyLVdlbnoiLCJDcmVhdGVkT24iOiIyMDIwLTEwLTA3VDEyOjU2OjQyIiwiTW9kaWZpZWRCeSI6Il9XYWduZXJ3ZSIsIklkIjoiYzRjNTc3OWEtMDA4MC00MDJkLWE4ZmQtNTBmY2NjN2U2OWU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l0ifV19LCJUYWciOiJDaXRhdmlQbGFjZWhvbGRlciNjMDk1YzMzNy05M2UwLTQwNjgtOTc3ZC05MWFlNDk0ZjVlM2MiLCJUZXh0IjoiWzMyXSIsIldBSVZlcnNpb24iOiI2LjguMC4wIn0=}</w:instrText>
                </w:r>
                <w:r w:rsidR="00670427" w:rsidRPr="0077002F">
                  <w:fldChar w:fldCharType="separate"/>
                </w:r>
                <w:r w:rsidR="00670427" w:rsidRPr="0077002F">
                  <w:rPr>
                    <w:lang w:val="en-US"/>
                  </w:rPr>
                  <w:t>[32]</w:t>
                </w:r>
                <w:r w:rsidR="00670427" w:rsidRPr="0077002F">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Due to the characteristics such as small particle size, simple chemical structure and low content, the outer solid organic compounds could be easily changed into gas with pyrolysis, and LiCoO6 and graphite without coating layer would be obtained.”</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a68c89e2-f9da-4356-b784-42cebd704a16"/>
                <w:id w:val="-1613658088"/>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</w:instrText>
                </w:r>
                <w:r w:rsidR="00670427" w:rsidRPr="0077002F">
                  <w:instrText>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RVBBUkFUSU9OIEFORCBQVVJJRklDQVRJT04gVEVDSE5PTE9HWSwgMTM4ICgyMDE0KSAyMS0yNy4gZG9pOjEwLjEwMTYvai5zZXBwdXIuMjAxNC4wOS4wMzM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3b3JrLCBkZXRhaWxlZCBzdXJmYWNlIGFuYWx5c2lzIG9uIHRoZSBmaW5lIGNydXNoZWQgcHJvZHVjdHMgb2Ygc3BlbnQgbGl0aGl1bS1pb24gYmF0dGVyaWVzIGlzIGludmVzdGlnYXRlZH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nkgWC1yYXkgcGhvdG9lbGVjdHJvbiBzcGVjdHJvc2NvcHkuIFRoZSByZXN1bHRzIHNob3dlZCB0aGF0IGFsdGhvdWdoIExpQ29PMiB3YXMgYSBtYWluIGNvbXBvc2l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2YgdGhlIGZpbmUgY3J1c2hlZCBwcm9kdWN0cywgdGhlIHN1cmZhY2UgYXRvbWljIGFidW5kYW5jZSBvZiBjb2JhbHQgd2FzIG9ubHkgMS42OSUsIGJ1dC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N1cmZhY2UgYXRvbWljIGFidW5kYW5jZSBvZiBvcmdhbmljIGNvbXBvdW5kcyB3YXMgbW9yZSB0aGFuIDc1JS4gRHVyaW5nIHRoZSBjcnVzaGluZyBwcm9jZXNzLCBMaVBGN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RlY29tcG9zZWQgYW5kIGhhcm1mdWwgYW5kIHRveGljIHN1YnN0YW5jZXMgc3VjaCBhcyBIRiwgUE9GMyB3ZXJlIGdlbmVyYXRlZCwgaXQgaXMgbmVjZXNzYXJ5IHRvIHRha2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FwcHJvcHJpYXRlIG1lYXN1cmVzIHRvIGF2b2lkIHRoZSBzZWNvbmRhcnkgcG9sbHV0aW9uIGluIHRoZSBjcnVzaGluZyBwcm9jZXNzIG9mIHNwZW50IExpQnMuIE1ldGFsbGljc3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N1Y2ggYXMgQ28sIEN1LCBhbmQgQWwgd2VyZSBmbHVvcmlkYXRlZCBhbmQgb3hpZGl6ZWQsIGFuZCB0aGUgb3JnYW5pYyBjb21wb3VuZHMgd2VyZSBveGlkaXplZCBhbm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RlY29tcG9zZWQsIHRvby4gVGhlIHN1cmZhY2UgY29tcG9zaXRpb24gYW5kIG1pY3Jvc3RydWN0dXJlIG9mIHRoZSBmaW5lIHBhcnRpY2xlcyB3ZXJlIHByZXNlbnRlZCwgd2hpY2h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ob3dlZCB0aGF0IHRoZSBmaW5lIHBhcnRpY2xlcyBpbiB0aGUgY3J1c2hlZCBwcm9kdWN0cyB3ZXJlIGxpdGhpdW0gY29iYWx0IG94aWRlcyBhbmQgZ3JhcGhpdGUgY29y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2F0ZWQgaW5zaWRlIGJ5IG9yZ2FuaWMgY29tcG91bmRzLiBGbG90YXRpb24gdGVzdCBwb2ludGVkIG91dCB0aGF0IGlmIHRoZSBvdXRlciBsYXllciB3YXMgcmVtb3ZlZC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mbG90YXRpb24gc2VsZWN0aXZpdHkgd291bGQgYmUgZ3JlYXRseSBpbXByb3ZlZDogdGhlIGVucmljaG1lbnQgcmF0aW8gY291bGQgYmUgaW5jcmVhc2VkIGZyb20gMS4xN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VwIHRvIDMuMjQuIEJhc2VkIG9uIHRoZSBzdXJmYWNlIGFuYWx5c2lzLCBwb3RlbnRpYWwgd2F5cyBmb3IgcmVtb3ZhbCBvZiB0aGUgb3V0ZXIgbGF5ZXIgd2VyZSBwcm9wb3NlZC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aWQiOiI1IiwiJHR5cGUiOiJTd2lzc0FjYWRlbWljLkNpdGF2aS5Qcm9qZWN0LCBTd2lzc0FjYWRlbWljLkNpdGF2aSJ9fSx7IiRpZCI6IjY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RvcmthXFxBcHBEYXRhXFxMb2NhbFxcVGVtcFxcMmx2bWlub3kuanBnIiwiVXJpU3RyaW5nIjoiYmE2YWZlMWUtODhkNy00OTc0LTlmNzUtMTg4ZDA1YWRjNGY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cHB1ci4yMDE0LjA5LjAz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ZXBwdXIuMjAxNC4wOS4wMzMiLCJVcmlTdHJpbmciOiJodHRwczovL2RvaS5vcmcvMTAuMTAxNi9qLnNlcHB1ci4yMDE0LjA5LjAz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VyZmFjZSBhbmFseXNpcyBvZiBjb2JhbHQtZW5yaWNoZWQgY3J1c2hlZCBwcm9kdWN0cyBvZiBzcGVudMKgIGxpdGhpdW0taW9uIGJhdHRlcmllcyBieSBYLXJheSBwaG90b2VsZWN0cm9uIHNwZWN0cm9zY29weT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FxyXG4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XHFsXFxmYWF1dG9cXHJ0bGNoXFxhZjNcXGFmczE4XHJcbl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yXG5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1cmZhY2UgYW5hbHlzaXMgb2YgY29iYWx0LWVucmljaGVkIGNydXNoZWQgcHJvZHVjdHMgb2Ygc3BlbnQgIGxpdGhpdW0taW9uIGJhdHRlcmllcyBieSBYLXJheSBwaG90b2VsZWN0cm9uIHNwZWN0cm9zY29weX17XFxydGxjaFxcYWYzXFxhZnMxOFxcbHRyY2hcXGZzMThcclxu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DEgSW50cm9kdWN0aW9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DIgTWF0ZXJpYWxzIGFuZCBtZXRob2Rz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HJcblxcbG9jaFxcYWYzXFxkYmNoXFxhZjNcXGhpY2hcXGYze1xccnRsY2hcXGFmM1xcYWZzMThcXGx0cmNoXFxmczE4XFxsb2NoXFxhZjNcXGRiY2hcXGFmM1xcaGljaFxcZjNcXGluc3JzaWQxMDk3NjA2MiAgICAgICAgICAgICAgICAgICAgIDIuMSBTYW1wbGluZyBhbmQgcHJlcGFyYXRpb259e1xccnRsY2hcXGFmM1xcYWZzMThcXGx0cmNoXFxmczE4XFxsb2NoXFxhZjNcXGRiY2hcXGFmM1xcaGljaFxcZjNcXGluc3JzaWQxMDk3NjA2MlxccGFyfVxccGFyZFxccGxhaW5cXGl0YXAwXFxzMFxcc2ExMjBcXGFzcGFscGhhXHJcbl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Mi4yIFhQUyBhbmFseXNpc317XFxydGxjaFxcYWYzXFxhZnMxOFxcbHRyY2hcXGZzMThcXGxvY2hcXGFmM1xcZGJjaFxcYWYzXHJcbl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yLjMgRmxvdGF0aW9uIHRlc3R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AgICAgICAgICAgMyBSZXN1bHRzIGFuZCBkaXNjdXNzaW9u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HJcblxcbG9jaFxcYWYzXFxkYmNoXFxhZjNcXGhpY2hcXGYze1xccnRsY2hcXGFmM1xcYWZzMThcXGx0cmNoXFxmczE4XFxsb2NoXFxhZjNcXGRiY2hcXGFmM1xcaGljaFxcZjNcXGluc3JzaWQxMDk3NjA2MiAgICAgICAgICAgICAgICAgICAgIDMuMSBDaGVtaWNhbCBjb21wb3NpdGlvbn17XFxydGxjaFxcYWYzXFxhZnMxOFxcbHRyY2hcXGZzMThcXGxvY2hcXGFmM1xcZGJjaFxcYWYzXFxoaWNoXFxmM1xcaW5zcnNpZDEwOTc2MDYyXFxwYXJ9XFxwYXJkXFxwbGFpblxcaXRhcDBcXHMwXFxzYTEyMFxcYXNwYWxwaGFcclxu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zLjIgQ2hlbWljYWwgc3RhdGUgYW5hbHlzaXN9e1xccnRsY2hcXGFmM1xcYWZzMThcXGx0cmNoXFxmczE4XFxsb2NoXFxhZjNcclxu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My4zIENoZW1pY2FsIHJlYWN0aW9uc3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gICAgICAgICAgMy40IEZsb3RhdGlvbiB0ZXN0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AgICAgICAgICAgNCBDb25jbHVzaW9ufXtcXHJ0bGNoXFxhZjNcXGFmczE4XFxsdHJjaFxcZnMxOFxcbG9jaFxcYWYzXFxkYmNoXFxhZjNcXGhpY2hcXGYzXFxpbnNyc2lkMTA5NzYwNjJcXHBhcn1cXHBhcmRcXHBsYWluXFxpdGFwMFxcczBcXHNhMTIwXFxhc3BhbHBoYVxcYXNwbnVtXHJcbl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QWNrbm93bGVkZ2VtZW50c317XFxydGxjaFxcYWYzXFxhZnMxOFxcbHRyY2hcXGZzMThcXGxvY2hcXGFmM1xcZGJjaFxcYWYzXFxoaWNoXFxmM1xcaW5zcnNpZDEwOTc2MDYyXHJcb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FJlZmVyZW5jZXN9e1xccnRsY2hcXGFmM1xcYWZzMThcclxu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w:instrText>
                </w:r>
                <w:r w:rsidR="00670427" w:rsidRPr="0077002F">
                  <w:rPr>
                    <w:lang w:val="en-US"/>
                  </w:rPr>
                  <w:instrText>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MTkxXSJ9XX0sIlRhZyI6IkNpdGF2aVBsYWNlaG9sZGVyI2E2OGM4OWUyLWY5ZGEtNDM1Ni1iNzg0LTQyY2ViZDcwNGExNiIsIlRleHQiOiJbMTkxXSIsIldBSVZlcnNpb24iOiI2LjguMC4wIn0=}</w:instrText>
                </w:r>
                <w:r w:rsidR="00670427" w:rsidRPr="0077002F">
                  <w:fldChar w:fldCharType="separate"/>
                </w:r>
                <w:r w:rsidR="00670427" w:rsidRPr="0077002F">
                  <w:rPr>
                    <w:lang w:val="en-US"/>
                  </w:rPr>
                  <w:t>[191]</w:t>
                </w:r>
                <w:r w:rsidR="00670427" w:rsidRPr="0077002F">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contemporary applied carbonates of the electrolyte (e.g. dimethyl carbonate and ethyl methyl carbonate) are flammable and contribute to the fire and explosion hazard. The highly flammable reaction products, like methane, ethane, and propene can cause fire and explosions. The chemical hazard could be induced by toxic gaseous reaction products like carbon monoxide (CO) and hydrogen fluoride (HF) resulting from the decomposition of the state of the art conducting salt lithium hexafluorophosphate (LiPF6) and the binder PVDF.“</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71892209-4292-4965-a369-fc06f87d3bf5"/>
                <w:id w:val="-663393566"/>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</w:instrText>
                </w:r>
                <w:r w:rsidR="00670427" w:rsidRPr="0077002F">
                  <w:instrText>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clxu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luY3JlYXNpbmcgdXNhZ2Ugb2YgZWxlY3RyaWNhbCBkcml2ZSBzeXN0ZW1zIGFuZCBzdGF0aW9uYXJ5IGVuZXJneSBzdG9yYWdlIHdvcmxkd2lkZSBsZWFkIHRvIGEgaGlnaCBkZW1hbmQgb2YgcmF3IG1hdGVyaWFsc3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m9yIHRoZSBwcm9kdWN0aW9uIG9mIGxpdGhpdW0taW9uIGJhdHRlcmllcy4gVG8gcHJldmVudCBmdXJ0aGVyIHNob3J0YWdlIG9mIHRoZXNlIGNydWNpYWwgbWF0ZXJpYWxzLCBlY29sb2dpY2FsIGFuZCBlZmZpY2llbnQ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2VzIG9mIGxpdGhpdW0taW9uIGJhdHRlcmllcyBhcmUgbmVlZGVkLiBOb3dhZGF5cyBpbmR1c3RyaWFsIHByb2Nlc3NlcyBhcmUgbW9zdGx5IHB5cm9tZXRhbGx1cmdpY2FsIGFuZCBhcyBzdWNoIGVuZXJneSBhbmR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vc3QgaW50ZW5zaXZlLiBUaGUgTGl0aG9SZWMgcHJvamVjdHMsIGZ1bmRlZCBieSB0aGUgRmVkZXJhbCBNaW5pc3RyeSBmb3IgdGhlIEVudmlyb25tZW50LCBOYXR1cmUgQ29uc2VydmF0aW9uLCBCdWlsZGluZy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NsZWFyIFNhZmV0eSAoQk1VQiksIGFpbWVkIGF0IGEgcmVhbGl6YXRpb24gb2YgYSBuZXcgZW5lcmd5LWVmZmljaWVudCByZWN5Y2xpbmcgcHJvY2VzcywgYWJzdGFpbmluZyBoaWdoIHRlbXBlcmF0dXJlcyBhbmQgdHJhY2luZ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jaGFuaWNhbCBwcm9jZXNzLXN0ZXBzLiBUaGUgY29uZHVjdGVkIG1lY2hhbmljYWwgcHJvY2Vzc2VzIHdlcmUgdGhvcm91Z2hseSBpbnZlc3RpZ2F0ZWQgYnkgZXhwZXJpbWVudHMgaW4gYSBsYWJvcmF0b3J5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hpbiB0ZWNobmljYWwgc2NhbGUsIGRlc2NyaWJpbmcgZ2FzIHJlbGVhc2Ugb2YgYWdlZCBhbmQgbm9uLWFnZWQgbGl0aGl1bS1pb24gYmF0dGVyaWVzIGR1cmluZyBkcnkgY3J1c2hpbmcsIGludGVybWVkaWF0ZXMsIGFu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ZHVjdHMgb2YgdGhlIG1lY2hhbmljYWwgc2VwYXJhdGlvbi4gQ29uY2x1c2l2ZWx5LCB3ZSBmb3VuZCB0aGF0IGFwcGx5aW5nIGEgc2Vjb25kIGNydXNoaW5nIHN0ZXAgaW5jcmVhc2VzIHRoZSB5aWVsZCBvZiB0aGUgY29h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wgYnV0IGFsc28gZW5hYmxlcyBtb3JlIHNlbGVjdGl2ZSBzZXBhcmF0aW9uLiBUaGlzIHdvcmsgaWRlbnRpZmllcyB0aGUgbmVlZCBmb3IgcmVjeWNsaW5nIG9mIGxpdGhpdW0taW9uIGJhdHRlcmllcyBhbmQgaXR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aGFsbGVuZ2VzIGFuZCBoYXphcmQgcG90ZW50aWFsIGluIHJlZ2FyZHMgdG8gdGhlIGFwcGxpZWQgbWF0ZXJpYWxzLiBUaGUgb3V0bGluZWQgcmVzdWx0cyBzaG93IGEgc2FmZSBhbmQgZWNvbG9naWNhbC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SBtYXRlcmlhbCByZWN5Y2xpbmcgcmF0ZSBvZiBhdCBsZWFzd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RGlla21hbm4iLCJQcm90ZWN0ZWQiOmZhbHNlLCJTZXgiOjAsIkNyZWF0ZWRCeSI6Il9Sb25qYSBXYWduZXItV2VueiIsIkNyZWF0ZWRPbiI6IjIwMjAtMTAtMDdUMTA6MTg6NTciLCJNb2RpZmllZEJ5IjoiX1JvbmphIFdhZ25lci1XZW56IiwiSWQiOiI4YmEwM2Y3ZC0zYzM1LTQ5N2EtOGFhMC1kYjI5MTk1ODg0NDkiLCJNb2RpZmllZE9uIjoiMjAyMC0xMC0wN1QxMDoxODo1Ny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kxdGIxZWFpLmpwZyIsIlVyaVN0cmluZyI6IjM0MTliOGY4LTg4ZDAtNGUzZS05ZDAxLWNiMTUwNzJiN2Yy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</w:instrText>
                </w:r>
                <w:r w:rsidR="00670427" w:rsidRPr="0077002F">
                  <w:rPr>
                    <w:lang w:val="en-US"/>
                  </w:rPr>
                  <w:instrText>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1MV0ifV19LCJUYWciOiJDaXRhdmlQbGFjZWhvbGRlciM3MTg5MjIwOS00MjkyLTQ5NjUtYTM2OS1mYzA2Zjg3ZDNiZjUiLCJUZXh0IjoiWzUxXSIsIldBSVZlcnNpb24iOiI2LjguMC4wIn0=}</w:instrText>
                </w:r>
                <w:r w:rsidR="00670427" w:rsidRPr="0077002F">
                  <w:fldChar w:fldCharType="separate"/>
                </w:r>
                <w:r w:rsidR="00670427" w:rsidRPr="0077002F">
                  <w:rPr>
                    <w:lang w:val="en-US"/>
                  </w:rPr>
                  <w:t>[51]</w:t>
                </w:r>
                <w:r w:rsidR="00670427" w:rsidRPr="0077002F">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During the oxygen free roasting between 873 K and 1273 K, the binder was evaporated and converted into gaseous products such as ethanol, ethyl, ethylene and benzene as shown in Figure 8(a). Besides, the gas production was quite low in this process. After the reaction, these gaseous products can be collected to use as clean energy to avoid disposal cost.[40, 46]”</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c7c62b10-45fe-4b6b-a774-dea34f3d0e64"/>
                <w:id w:val="1868405037"/>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TgwZTU2LWU1MTItNDU5NS04NDgxLTVkOTY5Mzc1MTk1Zi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w:instrText>
                </w:r>
                <w:r w:rsidR="00670427" w:rsidRPr="0077002F">
                  <w:instrTex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w:instrText>
                </w:r>
                <w:r w:rsidR="00670427" w:rsidRPr="0077002F">
                  <w:rPr>
                    <w:lang w:val="en-US"/>
                  </w:rPr>
                  <w:instrTex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2M3YzYyYjEwLTQ1ZmUtNGI2Yi1hNzc0LWRlYTM0ZjNkMGU2NCIsIlRleHQiOiJbNDNdIiwiV0FJVmVyc2lvbiI6IjYuOC4wLjAifQ==}</w:instrText>
                </w:r>
                <w:r w:rsidR="00670427" w:rsidRPr="0077002F">
                  <w:fldChar w:fldCharType="separate"/>
                </w:r>
                <w:r w:rsidR="00670427" w:rsidRPr="0077002F">
                  <w:rPr>
                    <w:lang w:val="en-US"/>
                  </w:rPr>
                  <w:t>[43]</w:t>
                </w:r>
                <w:r w:rsidR="00670427" w:rsidRPr="0077002F">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As in the LiCoO2 concentrate, only the organic outer layer could be burnt, the generated gas during roasting process was analysed by IR.”</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115e2df6-9bbf-4b6c-ad0b-d3db5274c902"/>
                <w:id w:val="-975141961"/>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</w:instrText>
                </w:r>
                <w:r w:rsidR="00670427" w:rsidRPr="0077002F">
                  <w:instrText>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DbGVhbmVyIFByb2R1Y3Rpb24sIDE4NSAoMjAxOCkgNjQ2LTY1Mi4gZG9pOjEwLjEwMTYvai5qY2xlcHJvLjIwMTguMDMuMDY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wgYSBtZWNoYW5pY2FsIHNlcGFyYXRpb24gYW5kIHRoZXJtYWwgdHJlYXRtZW50IHByb2Nlc3MgaXMgZGV2ZWxvcGVkIHRvIHJlY292ZXIgdmFsdWFibGV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ldGFscyBhbmQgZ3JhcGhpdGUgZnJvbSB0aGUgMC4yNW1tIGNydXNoZWQgcHJvZHVjdHMgb2Ygc3BlbnQgbGl0aGl1bS1pb24gYmF0dGVyaWVzIChMaUJzKS4gRWZmZWN0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2V5IHBhcmFtZXRlcnMgZm9yIHJvYXN0aW5nIHN1Y2ggYXMgdGhlIHRlbXBlcmF0dXJlIGFuZCByb2FzdGluZyB0aW1lIGFyZSBpbnZlc3RpZ2F0ZWQgdG8gZGV0ZXJtaW5l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W9zdCBlZmZpY2llbnQgY29uZGl0aW9ucyBmb3Igc3VyZmFjZSBtb2RpZmljYXRpb24gb2YgdGhlIG1peGVkIGVsZWN0cm9kZSBtYXRlcmlhbHMgYnkgcm9hc3RpbmcuIF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vYXN0ZWQgbWl4ZWQgZWxlY3Ryb2RlIG1hdGVyaWFscyBhcmUgc2VwYXJhdGVkIGJ5IGZsb3RhdGlvbiBvcGVyYXRpb24gdG8gcmVjb3ZlciB0aGUgY2F0aG9kZSBtYXRlcml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5kIGFub2RlIG1hdGVyaWFscyByZXNwZWN0aXZlbHkuIFRoZSByZXN1bHRzIHNob3cgdGhhdCBtb3N0IG9mIHRoZSBvcmdhbmljIG91dGVyIGxheWVyIGNvYXRlZCBvbi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dXJmYWNlIG9mIHRoZSBtaXhlZCBlbGVjdHJvZGUgbWF0ZXJpYWxzIGNhbiBiZSByZW1vdmVkIGF0IHRoZSB0ZW1wZXJhdHVyZSBvZiA0NTAgQyBmb3IgMTUgbWluLiBBZnRlc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9hc3RpbmcgdHJlYXRtZW50LCB0aGUgb3JpZ2luYWwgd2V0dGFiaWxpdHkgb2YgTGlDb08yIGFuZCBncmFwaGl0ZSBpcyByZWdhaW5lZC4gVGhlIDAuMjVtbSBjcnVzaGV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ZHVjdHMgb2Ygc3BlbnQgTGlCcyBjYW4gYmUgc2VwYXJhdGVkIGludG8gTGlDb08yIGNvbmNlbnRyYXRlIGFuZCBncmFwaGl0ZSBjb25jZW50cmF0ZSBieSBmbG90YX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Byb2Nlc3MgZWZmaWNpZW50bHkuIFRoZSBlbnJpY2htZW50IHJhdGlvcyBvZiBDbywgTW4sIEN1IGFuZCBBbCBhcmUgMS4zNSwgMS4yOSwgMS4yNSBhbmQgMS4xOSwgdGhlaXIgcmVjb3Zlcn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YXRlcyBhcmUgOTcuNjYlLCA5My42NiUsIDkwLjE0JSBhbmQgODYuMjklLCByZXNwZWN0aXZlbHkuIFRoaXMgcHJvY2VzcyBwcm9wb3NlZCBmb3IgdGhlIHJlY292ZXJ5IG9m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YWx1YWJsZSBtYXRlcmlhbHMgaXMgc2ltcGxlIGFuZCBvZiBoaWdoIGVmZmljaWVudCBmb3IgdGhlIHNwZW50IGxpdGhpdW0taW9uIGJhdHRlcmllcyByZWN5Y2xpbmcgaW5kdXN0cnk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kYuIiwiTGFzdE5hbWUiOiJXYW5nIiwiUHJvdGVjdGVkIjpmYWxzZSwiU2V4IjowLCJDcmVhdGVkQnkiOiJfUm9uamEgV2FnbmVyLVdlbnoiLCJDcmVhdGVkT24iOiIyMDIwLTEwLTEzVDA5OjEzOjI3IiwiTW9kaWZpZWRCeSI6Il9Sb25qYSBXYWduZXItV2VueiIsIklkIjoiNzE1ZjE1OGItYjEyZi00ZGEwLWI2N2MtNDE1MjNlYmExOTVkIiwiTW9kaWZpZWRPbiI6IjIwMjAtMTAtMTNUMDk6MTM6MjciLCJQcm9qZWN0Ijp7IiRpZCI6IjUiLCIkdHlwZSI6IlN3aXNzQWNhZGVtaWMuQ2l0YXZpLlByb2plY3QsIFN3aXNzQWNhZGVtaWMuQ2l0YXZpIn19LHsiJGlkIjoiNi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cmVmIjoiNSJ9fSx7IiRpZCI6Ijc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RG9ya2FcXEFwcERhdGFcXExvY2FsXFxUZW1wXFxlM3phdGIyZC5qcGciLCJVcmlTdHJpbmciOiI1NGJiZDE3Yy0zZDVmLTQ1YTMtOTA1Ny05YjAzZWY0ODU3Y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4LjAzLjA2O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Y2xlcHJvLjIwMTguMDMuMDY5IiwiVXJpU3RyaW5nIjoiaHR0cHM6Ly9kb2kub3JnLzEwLjEwMTYvai5qY2xlcHJvLjIwMTguMDMuMD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3siJGlkIjoiMTk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HZhbHVhYmxlIG1hdGVyaWFscyBmcm9tIHNwZW50IGxpdGhpdW0taW9uIGJhdHRlcmllcyBieSBtZWNoYW5pY2FsIHNlcGFyYXRpb24gYW5kIHRoZXJtYWwgdHJlYXRtZW50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</w:instrText>
                </w:r>
                <w:r w:rsidR="00670427" w:rsidRPr="0077002F">
                  <w:rPr>
                    <w:lang w:val="en-US"/>
                  </w:rPr>
                  <w:instrText>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2YWx1YWJsZSBtYXRlcmlhbHMgZnJvbSBzcGVudCBsaXRoaXVtLWlvbiBiYXR0ZXJpZXMgYnkgbWVjaGFuaWNhbCBzZXBhcmF0aW9uIGFuZCB0aGVybWFsIHRyZWF0bWVudCIsIlRyYW5zbGF0b3JzIjpbXSwiWWVhciI6IjIwMTgiLCJZZWFyUmVzb2x2ZWQiOiIyMDE4IiwiQ3JlYXRlZEJ5IjoiX1JvbmphIFdhZ25lci1XZW56IiwiQ3JlYXRlZE9uIjoiMjAyMC0xMC0xOVQwNzowNDoyMiIsIk1vZGlmaWVkQnkiOiJfV2FnbmVyd2UiLCJJZCI6IjU0YmJkMTdjLTNkNWYtNDVhMy05MDU3LTliMDNlZjQ4NTdi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TgyXSJ9XX0sIlRhZyI6IkNpdGF2aVBsYWNlaG9sZGVyIzExNWUyZGY2LTliYmYtNGI2Yy1hZDBiLWQzZGI1Mjc0YzkwMiIsIlRleHQiOiJbMTgyXSIsIldBSVZlcnNpb24iOiI2LjguMC4wIn0=}</w:instrText>
                </w:r>
                <w:r w:rsidR="00670427" w:rsidRPr="0077002F">
                  <w:fldChar w:fldCharType="separate"/>
                </w:r>
                <w:r w:rsidR="00670427" w:rsidRPr="0077002F">
                  <w:rPr>
                    <w:lang w:val="en-US"/>
                  </w:rPr>
                  <w:t>[182]</w:t>
                </w:r>
                <w:r w:rsidR="00670427" w:rsidRPr="0077002F">
                  <w:fldChar w:fldCharType="end"/>
                </w:r>
              </w:sdtContent>
            </w:sdt>
            <w:r w:rsidR="00670427" w:rsidRPr="0077002F">
              <w:rPr>
                <w:lang w:val="en-US"/>
              </w:rPr>
              <w:t xml:space="preserve"> </w:t>
            </w: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Gas pyrolysis products could be taken out of the tube by nitrogen flow, and then, macromolecular organics could be collected by condensation while small molecule organic gases were treated by a gas-treating system.”</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29956050-93e2-4eda-9c91-b1102016e922"/>
                <w:id w:val="-420332293"/>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</w:instrText>
                </w:r>
                <w:r w:rsidR="00670427" w:rsidRPr="0077002F">
                  <w:instrText>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DUyBTdXN0YWluYWJsZSBDaGVtLiBFbmcuIDIwMTguNjoxMDg5Ni0xMDkwND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2YWx1YXRlIHRoZSByZWluZm9yY2luZyBlZmZlY3Qgb2YgcHlyb2x5c2lzXFx1ODcyMiB1bHRyYXNvdW5kIG9uIGZsb3RhdGlvbiBiZWhhdmlvci4gUmVzdWx0cyBzaG93IHRoYXQgb3JnYW5pYyBiaW5kZXIgYW5kIGVsZWN0cm9seXRl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3IiwiJHR5cGUiOiJTd2lzc0FjYWRlbWljLkNpdGF2aS5QZXJzb24sIFN3aXNzQWNhZGVtaWMuQ2l0YXZpIiwiRmlyc3ROYW1lIjoiWS4iLCJMYXN0TmFtZSI6IkZlbmciLCJQcm90ZWN0ZWQiOmZhbHNlLCJTZXgiOjAsIkNyZWF0ZWRCeSI6Il9Sb25qYSBXYWduZXItV2VueiIsIkNyZWF0ZWRPbiI6IjIwMjAtMTAtMDdUMTI6NTQ6MzciLCJNb2RpZmllZEJ5IjoiX1JvbmphIFdhZ25lci1XZW56IiwiSWQiOiJiZWExN2FkOS00ZjcyLTQ2ZTItYTkxNS03ZGY0OTNkNGU5ZjgiLCJNb2RpZmllZE9uIjoiMjAyMC0xMC0wN1QxMjo1NDozNyIsIlByb2plY3QiOnsiJHJlZiI6IjUifX0seyIkaWQiOiI4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HJlZiI6IjUifX0seyIkaWQiOiI5IiwiJHR5cGUiOiJTd2lzc0FjYWRlbWljLkNpdGF2aS5QZXJzb24sIFN3aXNzQWNhZGVtaWMuQ2l0YXZpIiwiRmlyc3ROYW1lIjoiWC4iLCJMYXN0TmFtZSI6IlpodSIsIlByb3RlY3RlZCI6ZmFsc2UsIlNleCI6MCwiQ3JlYXRlZEJ5IjoiX1JvbmphIFdhZ25lci1XZW56IiwiQ3JlYXRlZE9uIjoiMjAyMC0xMC0wN1QxMjo1NDozNyIsIk1vZGlmaWVkQnkiOiJfUm9uamEgV2FnbmVyLVdlbnoiLCJJZCI6ImRlN2Q2Y2EzLTNmMTEtNDY0Ni05YWNmLWViZjJhMjkzYTU0ZCIsIk1vZGlmaWVkT24iOiIyMDIwLTEwLTA3VDEyOjU0OjM3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xmeGVoZzBmdi5qcGciLCJVcmlTdHJpbmciOiJkYjMxOTEzNS02ZjM2LTQzYjItYWFhMi02ODBhZDcwNWI5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GIwMjE4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c3VzY2hlbWVuZy44YjAyMTg2IiwiVXJpU3RyaW5nIjoiaHR0cHM6Ly9kb2kub3JnLzEwLjEwMjEvYWNzc3VzY2hlbWVuZy44YjAyMTg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YiLCIkdHlwZSI6IlN3aXNzQWNhZGVtaWMuQ2l0YXZpLlB1Ymxpc2hlciwgU3dpc3NBY2FkZW1pYy5DaXRhdmkiLCJOYW1lIjoiQUNTIiwiUHJvdGVjdGVkIjpmYWxzZSwiQ3JlYXRlZEJ5IjoiX1JvbmphIFdhZ25lci1XZW56IiwiQ3JlYXRlZE9uIjoiMjAyMC0xMC0xNVQxMzo1OTozMCIsIk1vZGlmaWVkQnkiOiJfUm9uamEgV2FnbmVyLVdlbn</w:instrText>
                </w:r>
                <w:r w:rsidR="00670427" w:rsidRPr="0077002F">
                  <w:rPr>
                    <w:lang w:val="en-US"/>
                  </w:rPr>
                  <w:instrText>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I3XSJ9XX0sIlRhZyI6IkNpdGF2aVBsYWNlaG9sZGVyIzI5OTU2MDUwLTkzZTItNGVkYS05YzkxLWIxMTAyMDE2ZTkyMiIsIlRleHQiOiJbMjddIiwiV0FJVmVyc2lvbiI6IjYuOC4wLjAifQ==}</w:instrText>
                </w:r>
                <w:r w:rsidR="00670427" w:rsidRPr="0077002F">
                  <w:fldChar w:fldCharType="separate"/>
                </w:r>
                <w:r w:rsidR="00670427" w:rsidRPr="0077002F">
                  <w:rPr>
                    <w:lang w:val="en-US"/>
                  </w:rPr>
                  <w:t>[27]</w:t>
                </w:r>
                <w:r w:rsidR="00670427" w:rsidRPr="0077002F">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pyrolytic gas was mainly composed of light alkenes, and the pyrolytic tar was mainly composed of aromatic long chain alkenes and light alcohol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22d8353a-cd13-422b-88f4-df083da166ff"/>
                <w:id w:val="-1299604888"/>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M2YjRmLTIzNGYtNDI3MC04MzA5LTliOTc2NDNmZTFmMyIsIlJhbmdlTGVuZ3RoIjo0LCJSZWZlcmVuY2VJZCI6IjMwMWRiYjMwLTNjMWItNGJlNy1hNWIwLTRiZGY5NWM0Njg3OCIsIlJlZmVyZW5jZSI6eyIkaWQiOiIzIiwiJHR5cGUiOiJTd2lzc0FjYWRlbWljLkNpdGF2aS5SZWZlcmVuY2UsIFN3aXNzQWNhZGVtaWMuQ2l0YXZpIiwiQWJzdHJhY3QiOiJ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w:instrText>
                </w:r>
                <w:r w:rsidR="00670427" w:rsidRPr="0077002F">
                  <w:instrText>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TWluZXJhbCBQcm9jZXNzaW5nICYgQmlvZW5naW5lZXJpbmcsIENlbnRyYWwgU291dGggVW5pdmVyc2l0eSwgQ2hhbmdzaGEgNDEwMDgzLCBDaGluY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Ghhbmp1bndlaTIwMDhAMTYzLmNvb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DVsb3Bicnl2LmpwZyIsIlVyaVN0cmluZyI6IjMwMWRiYjMwLTNjMWItNGJlNy1hNWIwLTRiZGY5NWM0Njg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S4wMy4wNj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5LjAzLjA2OCIsIlVyaVN0cmluZyI6Imh0dHBzOi8vZG9pLm9yZy8xMC4xMDE2L2oud2FzbWFuLjIwMTkuMDMu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I6MTMiLCJNb2RpZmllZEJ5IjoiX1JvbmphIFdhZ25lci1XZW56IiwiSWQiOiI4YzM0YjU1OS0wMmNkLTQ5MTctODIxMy01OGQ1YmU2MDUxZDkiLCJNb2RpZmllZE9uIjoiMjAyMC0xMC0xNVQxMzo1Mjox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5NzYyIiwiVXJpU3RyaW5nIjoiaHR0cDovL3d3dy5uY2JpLm5sbS5uaWguZ292L3B1Ym1lZC8zMTA3OTc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HlzaXMgYW5kIHBoeXNpY2FsIHNlcGFyYXRpb24gZm9yIHRoZSByZWNvdmVyeSBvZiBzcGVudCBMaUZlUE80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FeHBlcmltZW50YWwgc2V0dXAgYW5kIHByb2NlZHVyZT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</w:instrText>
                </w:r>
                <w:r w:rsidR="00670427" w:rsidRPr="0077002F">
                  <w:rPr>
                    <w:lang w:val="en-US"/>
                  </w:rPr>
                  <w:instrText>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eXJvbHlzaXMgYW5kIHBoeXNpY2FsIHNlcGFyYXRpb24gZm9yIHRoZSByZWNvdmVyeSBvZiBzcGVudCBMaUZlUE80IGJhdHRlcmllcyIsIlRyYW5zbGF0b3JzIjpbXSwiWWVhciI6IjIwMTkiLCJZZWFyUmVzb2x2ZWQiOiIyMDE5IiwiQ3JlYXRlZEJ5IjoiX1JvbmphIFdhZ25lci1XZW56IiwiQ3JlYXRlZE9uIjoiMjAyMC0xMC0xNVQxMzo1MTo1NiIsIk1vZGlmaWVkQnkiOiJfV2FnbmVyd2UiLCJJZCI6IjMwMWRiYjMwLTNjMWItNGJlNy1hNWIwLTRiZGY5NWM0Njg3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MjJkODM1M2EtY2QxMy00MjJiLTg4ZjQtZGYwODNkYTE2NmZmIiwiVGV4dCI6IlszNF0iLCJXQUlWZXJzaW9uIjoiNi44LjAuMCJ9}</w:instrText>
                </w:r>
                <w:r w:rsidR="00670427" w:rsidRPr="0077002F">
                  <w:fldChar w:fldCharType="separate"/>
                </w:r>
                <w:r w:rsidR="00670427" w:rsidRPr="0077002F">
                  <w:rPr>
                    <w:lang w:val="en-US"/>
                  </w:rPr>
                  <w:t>[34]</w:t>
                </w:r>
                <w:r w:rsidR="00670427" w:rsidRPr="0077002F">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Although moderate roasting can remove organic compound layer on the particle surface to improve flotation effect, harmful ingredients would volatilize and produce irritating gases, such as HF, P2O5, and aldehydes under high temperature circumstance [19].“</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Don't edit this field"/>
                <w:tag w:val="CitaviPlaceholder#515cc687-83a2-4e18-8d53-9c2422c508c8"/>
                <w:id w:val="1744211509"/>
                <w:placeholder>
                  <w:docPart w:val="AB71DE46F5F0364E8A856D32200D374F"/>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</w:instrText>
                </w:r>
                <w:r w:rsidR="00670427" w:rsidRPr="0077002F">
                  <w:instrText>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b3dkZXIgVGVjaG5vbG9neSwgMzE1ICgyMDE3KSAxMzktMTQ2LiBkb2k6MTAuMTAxNi9qLnBvd3RlYy4yMDE3LjAzLjA1MD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GZW50b24gbW9kaWZpZWQgZmxvdGF0aW9uIGlzIG9uZSBvZiB0aGUgZWZmZWN0aXZlIHdheXMgdG8gc2VwYXJhdGUgYW5kIHJlY3ljbGUgdGhlIGVsZWN0cm9kZSBtYXRlcmlhbHMsIExpQ29PMiBhbmR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dyYXBoaXRlLCBmcm9tIHNwZW50IGxpdGhpdW0taW9uIGJhdHRlcmllcyAoTGlCcykuIEhvd2V2ZXIsIGEgc2F0aXNmYWN0b3J5IExpQ29PMiBncmFkZSBvZiBmbG90YXRpb24gY29uY2VudHJhd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dGlsbCBjb3VsZCBub3QgYmUgYWNoaWV2ZWQgYWZ0ZXIgdGhlIEZlbnRvbiBtb2RpZmljYXRpb24uIENvbXBhcmlzb24gb2YgaXRzIGZsb3RhdGlvbiByZXN1bHRzIHdpdGggdGhlIGRpcmVjdCBmbG90YX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yb2FzdGluZyBtb2RpZmllZCBmbG90YXRpb24gaW5kaWNhdGVzIHRoZSBjb25jZW50cmF0ZSBncmFkZSBvZiBMaUNvTzIgYWZ0ZXIgRmVudG9uIHRyZWF0bWVudCBvbmx5IGluY3JlYXN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5IDUlLCByZWFjaGluZyA2MCUsIHdoaWxlIHRoYXQgb2YgdGhlIHJvYXN0aW5nIGZsb3RhdGlvbiBjb3VsZCBiZSB1cCB0byA5MCUuIEFuYWx5c2VzIG9mIHN1cmZhY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1vcnBob2xvZ3kgYW5kIGNoZW1pY2FsIGNvbXBvc2l0aW9uIGluZGljYXRlIHRoYXQgdGhlIG5ld2Jvcm4gc3VyZmFjZSBvZiB0aGUgZWxlY3Ryb2RlIHBhcnRpY2xlcyBhcmUgd3JhcHB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W4gaW5vcmdhbmljIGNvbXBvdW5kIGxheWVyIGNvbXBvc2VkIG9mIEZlKE9IKTMsIHdoaWNoIGlzIHRoZSBzZWNvbmRhcnkgcHJvZHVjdCBvZiBzZW1pLXNvbGlkIHBoYXN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GZW50b24uIFRoZSBpbm9yZ2FuaWMgZmlsbSByZXN1bHRzIGluIGEgc2ltaWxhciBoeWRyb3Bob2JpY2l0eSBhbmQgZmluYWxseSBsZWFkcyB0byB0aGUgcG9vciBmbG90YXRpb24gcmVzdWx0cy4gRGVkdWN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cm9tIHRoZSByZWFjdGlvbiBtZWNoYW5pc20gb2YgRmVudG9uLCB0aGUgZW5oYW5jZW1lbnQgb2YgYWxrYWxpbmUgZW52aXJvbm1lbnQgaXMgYSBtYWluIHJlYXNvbiBmb3J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wcmVjaXBpdGF0aW9uIG9mIEZlMysgb24gdGhlIHN1cmZhY2Ugb2YgcGFydGljbGVzLiBUaGVyZWZvcmUsIGFuIGFwcHJvcHJpYXRlIGFtb3VudCBvZiBoeWRyb2NobG9yaWMgYWNp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ChIQ2wpIHdhcyBhZGRlZCB0byByZWFjdCB3aXRoIHByZWNpcGl0YXRpb24sIGFuZCB0aGUgZmluYWwgY29uY2VudHJhdGUgZ3JhZGUgcmVhY2hlZ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giLCIkdHlwZSI6IlN3aXNzQWNhZGVtaWMuQ2l0YXZpLlBlcnNvbiwgU3dpc3NBY2FkZW1pYy5DaXRhdmkiLCJGaXJzdE5hbWUiOiJXLiIsIkxhc3ROYW1lIjoiWGllIiwiUHJvdGVjdGVkIjpmYWxzZSwiU2V4IjowLCJDcmVhdGVkQnkiOiJfUm9uamEgV2FnbmVyLVdlbnoiLCJDcmVhdGVkT24iOiIyMDIwLTEwLTA3VDEyOjU0OjM3IiwiTW9kaWZpZWRCeSI6Il9Sb25qYSBXYWduZXItV2VueiIsIklkIjoiMDQzYjc0MzUtZDhhNi00NDk3LWFlNGItNzBiOWVmNDRiODlhIiwiTW9kaWZpZWRPbiI6IjIwMjAtMTAtMDdUMTI6NTQ6MzciLCJQcm9qZWN0Ijp7IiRyZWYiOiI1In19LHsiJGlkIjoiOS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wxdTVwdXNyby5qcGciLCJVcmlTdHJpbmciOiI5YWU1ZTY3MS0xNDRlLTQwYzQtYTIyYy1lZWY1NDRlYjkwY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G93dGVjLjIwMTcuMDMuMDU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Bvd3RlYy4yMDE3LjAzLjA1MCIsIlVyaVN0cmluZyI6Imh0dHBzOi8vZG9pLm9yZy8xMC4xMDE2L2oucG93dGVjLjIwMTcuMDMu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ZmZlY3Qgb2YgdGhlIHNlY29uZGFyeSBwcm9kdWN0IG9mIHNlbWkt4oCec29saWQgcGhhc2UgRmVudG9uIG9uIHRoZSBmbG90YWJpbGl0eSBvZiBlbGVjdHJvZGUgbWF0ZXJpYWwgZnJvbSBzcGVudCBsaXRoaXVtLeKAnmlvLi4u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</w:instrText>
                </w:r>
                <w:r w:rsidR="00670427" w:rsidRPr="0077002F">
                  <w:rPr>
                    <w:lang w:val="en-US"/>
                  </w:rPr>
                  <w:instrText>R5bGU9XCJmb250LWZhbWlseTonU2Vnb2UgVUknOyBmb250LXNpemU6OXB0XCI+wqDCoMKgwqDCoMKgwqDCoMKgIDQu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ZmZlY3Qgb2YgdGhlIHNlY29uZGFyeSBwcm9kdWN0IG9mIHNlbWktc29saWQgcGhhc2UgRmVudG9uIG9uIHRoZSBmbG90YWJpbGl0eSBvZiBlbGVjdHJvZGUgbWF0ZXJpYWwgZnJvbSBzcGVudCBsaXRoaXVtLWlvbiBiYXR0ZXJ5IiwiVHJhbnNsYXRvcnMiOltdLCJZZWFyIjoiMjAxNyIsIlllYXJSZXNvbHZlZCI6IjIwMTciLCJDcmVhdGVkQnkiOiJfUm9uamEgV2FnbmVyLVdlbnoiLCJDcmVhdGVkT24iOiIyMDIwLTEwLTEzVDE0OjUwOjI4IiwiTW9kaWZpZWRCeSI6Il9XYWduZXJ3ZSIsIklkIjoiOWFlNWU2NzEtMTQ0ZS00MGM0LWEyMmMtZWVmNTQ0ZWI5MGI5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4NV0ifV19LCJUYWciOiJDaXRhdmlQbGFjZWhvbGRlciM1MTVjYzY4Ny04M2EyLTRlMTgtOGQ1My05YzI0MjJjNTA4YzgiLCJUZXh0IjoiWzg1XSIsIldBSVZlcnNpb24iOiI2LjguMC4wIn0=}</w:instrText>
                </w:r>
                <w:r w:rsidR="00670427" w:rsidRPr="0077002F">
                  <w:fldChar w:fldCharType="separate"/>
                </w:r>
                <w:r w:rsidR="00670427" w:rsidRPr="0077002F">
                  <w:rPr>
                    <w:lang w:val="en-US"/>
                  </w:rPr>
                  <w:t>[85]</w:t>
                </w:r>
                <w:r w:rsidR="00670427" w:rsidRPr="0077002F">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operation, thermal treatment has also been widely used in WEEE treatment to burn PVDF binder and then separate Al/Cu foils and LiCoO2/graphite. At the same time, some harmful exhaust gases are produced from combustion of carbon and organic compounds in calcination processes, so that corresponding purification equipment should be adopted to prevent environmental pollution.”</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37c38d96-6198-4220-8682-b7cfa166a6c3"/>
                <w:id w:val="-203926950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</w:instrText>
                </w:r>
                <w:r w:rsidR="00670427" w:rsidRPr="0077002F">
                  <w:rPr>
                    <w:noProof/>
                  </w:rPr>
                  <w:instrText>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TI0MTQwMiIsIlVyaVN0cmluZyI6Imh0dHA6Ly93d3cubmNiaS5ubG0ubmloLmdvdi9wdWJtZWQvMjkyNDE0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NDo0MDowOSIsIk1vZGlmaWVkQnkiOiJfUm9uamEgV2FnbmVyLVdlbnoiLCJJZCI6ImFhNDg0NTYwLTIwNDItNDA1MS1hYzAzLTBjOTBjYjIzODZmYiIsIk1vZGlmaWVkT24iOiIyMDIwLTExLTE5VDE0OjQw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3NzQ0NjU1IiwiVXJpU3RyaW5nIjoiaHR0cHM6Ly9kb2kub3JnLzEwLjExNzcvMDczNDI0MlgxNzc0NDY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</w:instrText>
                </w:r>
                <w:r w:rsidR="00670427" w:rsidRPr="0077002F">
                  <w:rPr>
                    <w:noProof/>
                    <w:lang w:val="en-US"/>
                  </w:rPr>
                  <w:instrText>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ODZdIn1dfSwiVGFnIjoiQ2l0YXZpUGxhY2Vob2xkZXIjMzdjMzhkOTYtNjE5OC00MjIwLTg2ODItYjdjZmExNjZhNmMzIiwiVGV4dCI6Ils4Nl0iLCJXQUlWZXJzaW9uIjoiNi44LjAuMCJ9}</w:instrText>
                </w:r>
                <w:r w:rsidR="00670427" w:rsidRPr="0077002F">
                  <w:rPr>
                    <w:noProof/>
                  </w:rPr>
                  <w:fldChar w:fldCharType="separate"/>
                </w:r>
                <w:r w:rsidR="00670427" w:rsidRPr="0077002F">
                  <w:rPr>
                    <w:noProof/>
                    <w:lang w:val="en-US"/>
                  </w:rPr>
                  <w:t>[86]</w:t>
                </w:r>
                <w:r w:rsidR="00670427"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pyrolysis products at a temperature of 500 °C, including the pyrolysis oils and gas, were mainly from the organic binders and electrolyte.”</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Non-condensable gases were extracted by vacuum pump and collected by the gas collector finally.”</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124de410-3e50-4385-8b5c-fc4bb1252a53"/>
                <w:id w:val="201595057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TE1NTVkLTExZmUtNGQxOS1iZGMxLWE5OWFlM2YyZWJiYSIsIlJhbmdlTGVuZ3RoIjo1LCJSZWZlcmVuY2VJZCI6ImY3MWFlYjdjLTUyODktNDgxZi05ZGNjLWQ5NDNhM2VkYWYzMiIsIlJlZmVyZW5jZSI6eyIkaWQiOiIzIiwiJHR5cGUiOiJTd2lzc0FjYWRlbWljLkNpdGF2aS5SZWZlcmVuY2UsIFN3aXNzQWNhZGVtaWMuQ2l0YXZpIiwiQWJzdHJhY3QiOiJ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w:instrText>
                </w:r>
                <w:r w:rsidR="00670427" w:rsidRPr="0077002F">
                  <w:rPr>
                    <w:noProof/>
                  </w:rPr>
                  <w:instrText>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MmUzdXV0aHouanBnIiwiVXJpU3RyaW5nIjoiZjcxYWViN2MtNTI4OS00ODFmLTlkY2MtZDk0M2EzZWRhZj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ExLjA3LjExN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aGF6bWF0LjIwMTEuMDcuMTE0IiwiVXJpU3RyaW5nIjoiaHR0cHM6Ly9kb2kub3JnLzEwLjEwMTYvai5qaGF6bWF0LjIwMTEuMDcuMT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DVUMTU6MDY6MzIiLCJNb2RpZmllZEJ5IjoiX1JvbmphIFdhZ25lci1XZW56IiwiSWQiOiJhMWU0NzMyNi05OWRhLTQ3MDAtYTgzZS05NWU5MGZlMzc0YzEiLCJNb2RpZmllZE9uIjoiMjAyMS0wMS0wNVQxNTowNj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xODcyMzkwIiwiVXJpU3RyaW5nIjoiaHR0cDovL3d3dy5uY2JpLm5sbS5uaWguZ292L3B1Ym1lZC8yMTg3MjM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WYWN1dW0gcHlyb2x5c2lzIGFuZCBoeWRyb21ldGFsbHVyZ2ljYWwgcHJvY2VzcyBmb3IgdGhlIHJlY292ZXJ5IG9mIHZhbHVhYmxlIG1ldGFscyBmcm9t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RGlzbWFudGxpbmcgYW5kIHNlcGFyYXRpb248L3NwYW4+PC9wPlxyXG5cdFx0XHQ8cCBzdHlsZT1cIm1hcmdpbjowcHQgMHB0IDZwdFwiPjxzcGFuIHN0eWxlPVwiZm9udC1mYW1pbHk6J1NlZ29lIFVJJzsgZm9udC1zaXplOjlwdFwiPsKgwqDCoMKgwqDCoMKgwqDCoMKgwqDCoMKgwqDCoMKgwqDCoMKgIDIuMyBWYWN1dW0gcHlyb2x5c2lzPC9zcGFuPjwvcD5cclxuXHRcdFx0PHAgc3R5bGU9XCJtYXJnaW46MHB0IDBwdCA2cHRcIj48c3BhbiBzdHlsZT1cImZvbnQtZmFtaWx5OidTZWdvZSBVSSc7IGZvbnQtc2l6ZTo5cHRcIj7CoMKgwqDCoMKgwqDCoMKgwqDCoMKgwqDCoMKgwqDCoMKgwqDCoCAyLjQgTWV0YWwgbGVhY2hpbmc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EaXNtYW50bGluZyBhbmQgdmFjdXVtIHB5cm9seXNpczwvc3Bhbj48L3A+XHJcblx0XHRcdDxwIHN0eWxlPVwibWFyZ2luOjBwdCAwcHQgNnB0XCI+PHNwYW4gc3R5bGU9XCJmb250LW</w:instrText>
                </w:r>
                <w:r w:rsidR="00670427" w:rsidRPr="0077002F">
                  <w:rPr>
                    <w:noProof/>
                    <w:lang w:val="en-US"/>
                  </w:rPr>
                  <w:instrText>ZhbWlseTonU2Vnb2UgVUknOyBmb250LXNpemU6OXB0XCI+wqDCoMKgwqDCoMKgwqDCoMKgwqDCoMKgwqDCoMKgwqDCoMKgwqAgMy4yIE1ldGFsIGxlYWNoaW5n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ZhY3V1bSBweXJvbHlzaXMgYW5kIGh5ZHJvbWV0YWxsdXJnaWNhbCBwcm9jZXNzIGZvciB0aGUgcmVjb3Zlcnkgb2YgdmFsdWFibGUgbWV0YWxzIGZyb20gc3BlbnQgbGl0aGl1bS1pb24gYmF0dGVyaWVzIiwiVHJhbnNsYXRvcnMiOltdLCJZZWFyIjoiMjAxMSIsIlllYXJSZXNvbHZlZCI6IjIwMTEiLCJDcmVhdGVkQnkiOiJfUm9uamEgV2FnbmVyLVdlbnoiLCJDcmVhdGVkT24iOiIyMDIxLTAxLTA1VDE1OjA2OjE3IiwiTW9kaWZpZWRCeSI6Il9XYWduZXJ3ZSIsIklkIjoiZjcxYWViN2MtNTI4OS00ODFmLTlkY2MtZDk0M2EzZWRhZjMy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xNTJdIn1dfSwiVGFnIjoiQ2l0YXZpUGxhY2Vob2xkZXIjMTI0ZGU0MTAtM2U1MC00Mzg1LThiNWMtZmM0YmIxMjUyYTUzIiwiVGV4dCI6IlsxNTJdIiwiV0FJVmVyc2lvbiI6IjYuOC4wLjAifQ==}</w:instrText>
                </w:r>
                <w:r w:rsidR="00670427" w:rsidRPr="0077002F">
                  <w:rPr>
                    <w:noProof/>
                  </w:rPr>
                  <w:fldChar w:fldCharType="separate"/>
                </w:r>
                <w:r w:rsidR="00670427" w:rsidRPr="0077002F">
                  <w:rPr>
                    <w:noProof/>
                    <w:lang w:val="en-US"/>
                  </w:rPr>
                  <w:t>[152]</w:t>
                </w:r>
                <w:r w:rsidR="00670427"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In this process, the binder is evaporated and decomposed into gaseous products which can be collected to avoid disposal cost.”</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bCs/>
                <w:iCs/>
                <w:lang w:val="en-US"/>
              </w:rPr>
            </w:pPr>
            <w:r w:rsidRPr="0077002F">
              <w:rPr>
                <w:bCs/>
                <w:iCs/>
                <w:lang w:val="en-US"/>
              </w:rPr>
              <w:t xml:space="preserve">Oxygen free roasting </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c17c0d02-491c-4751-863d-7ed4c71150e5"/>
                <w:id w:val="-74619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TMwYzAwLTUxNDAtNDk1ZS1iODA1LTg5NzM5YTIyYTNjYS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w:instrText>
                </w:r>
                <w:r w:rsidR="00670427" w:rsidRPr="0077002F">
                  <w:rPr>
                    <w:noProof/>
                  </w:rPr>
                  <w:instrText>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w:instrText>
                </w:r>
                <w:r w:rsidR="00670427" w:rsidRPr="0077002F">
                  <w:rPr>
                    <w:noProof/>
                    <w:lang w:val="en-US"/>
                  </w:rPr>
                  <w:instrTex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2MxN2MwZDAyLTQ5MWMtNDc1MS04NjNkLTdlZDRjNzExNTBlNSIsIlRleHQiOiJbNDNdIiwiV0FJVmVyc2lvbiI6IjYuOC4wLjAifQ==}</w:instrText>
                </w:r>
                <w:r w:rsidR="00670427" w:rsidRPr="0077002F">
                  <w:rPr>
                    <w:noProof/>
                  </w:rPr>
                  <w:fldChar w:fldCharType="separate"/>
                </w:r>
                <w:r w:rsidR="00670427" w:rsidRPr="0077002F">
                  <w:rPr>
                    <w:noProof/>
                    <w:lang w:val="en-US"/>
                  </w:rPr>
                  <w:t>[43]</w:t>
                </w:r>
                <w:r w:rsidR="00670427" w:rsidRPr="0077002F">
                  <w:rPr>
                    <w:noProof/>
                  </w:rPr>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gaseous products such as ethanol, ethyl, ethylene, and benzene were collected and used as clean energy after pyrolysis in Figure 1b.”</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bCs/>
                <w:iCs/>
                <w:lang w:val="en-US"/>
              </w:rPr>
            </w:pPr>
            <w:r w:rsidRPr="0077002F">
              <w:rPr>
                <w:bCs/>
                <w:iCs/>
                <w:lang w:val="en-US"/>
              </w:rPr>
              <w:t>Pyrolysis pre-treatment</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8f2ffc35-3c88-4dd2-8a5d-2c9d2c1a359f"/>
                <w:id w:val="-3288463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</w:instrText>
                </w:r>
                <w:r w:rsidR="00670427" w:rsidRPr="0077002F">
                  <w:rPr>
                    <w:noProof/>
                  </w:rPr>
                  <w:instrText>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HpudGlyNGNjLmpwZyIsIlVyaVN0cmluZyI6ImU0YzNkZmMwLWI3ZTEtNDEwZS1iOTg3LTVmMzY4NWVhNjQ1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ZXN0LjdiMDI1Nj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I1NjEiLCJVcmlTdHJpbmciOiJodHRwczovL2RvaS5vcmcvMTAuMTAyMS9hY3MuZXN0LjdiMDI1N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Njo0OCIsIk1vZGlmaWVkQnkiOiJfUm9uamEgV2FnbmVyLVdlbnoiLCJJZCI6ImRhYzg2ZWUyLTVlNGMtNDI4YS04M2NiLTQwZjZiOWRkZDYwYiIsIk1vZGlmaWVkT24iOiIyMDIwLTEwLTIyVDA4OjI2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g5MTUwMjEiLCJVcmlTdHJpbmciOiJodHRwOi8vd3d3Lm5jYmkubmxtLm5paC5nb3YvcHVibWVkLzI4OTE1MDI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</w:instrText>
                </w:r>
                <w:r w:rsidR="00670427" w:rsidRPr="0077002F">
                  <w:rPr>
                    <w:noProof/>
                    <w:lang w:val="en-US"/>
                  </w:rPr>
                  <w:instrText>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IwNV0ifV19LCJUYWciOiJDaXRhdmlQbGFjZWhvbGRlciM4ZjJmZmMzNS0zYzg4LTRkZDItOGE1ZC0yYzlkMmMxYTM1OWYiLCJUZXh0IjoiWzIwNV0iLCJXQUlWZXJzaW9uIjoiNi44LjAuMCJ9}</w:instrText>
                </w:r>
                <w:r w:rsidR="00670427" w:rsidRPr="0077002F">
                  <w:rPr>
                    <w:noProof/>
                  </w:rPr>
                  <w:fldChar w:fldCharType="separate"/>
                </w:r>
                <w:r w:rsidR="00670427" w:rsidRPr="0077002F">
                  <w:rPr>
                    <w:noProof/>
                    <w:lang w:val="en-US"/>
                  </w:rPr>
                  <w:t>[205]</w:t>
                </w:r>
                <w:r w:rsidR="00670427" w:rsidRPr="0077002F">
                  <w:rPr>
                    <w:noProof/>
                  </w:rPr>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off gases were purified in a system that consisted of a cooler, a condensation chamber, filters with activated carbon for heavy metals removal and bag filter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41cab18e-f1a5-4944-b7f9-436becf53b92"/>
                <w:id w:val="-172382645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</w:instrText>
                </w:r>
                <w:r w:rsidR="00670427" w:rsidRPr="0077002F">
                  <w:rPr>
                    <w:noProof/>
                  </w:rPr>
                  <w:instrText>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pY25wcXh5NC5qcGciLCJVcmlTdHJpbmciOiI1NDFjMGVlZC05YzE0LTQwMDgtYjVlYS1lOGU3ZmJhMjAxMm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A5LjExLjAy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hhem1hdC4yMDA5LjExLjAyNiIsIlVyaVN0cmluZyI6Imh0dHBzOi8vZG9pLm9yZy8xMC4xMDE2L2ouamhhem1hdC4yMDA5LjExLjAy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wOjM3IiwiTW9kaWZpZWRCeSI6Il9Sb25qYSBXYWduZXItV2VueiIsIklkIjoiNDI0ODU3YTgtNDhiYS00MjdmLWE3OTQtNTE4MmUzNzI1MDI2IiwiTW9kaWZpZWRPbiI6IjIwMjAtMTEtMTlUMTA6NDA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OTk1NDg4MiIsIlVyaVN0cmluZyI6Imh0dHA6Ly93d3cubmNiaS5ubG0ubmloLmdvdi9wdWJtZWQvMTk5NTQ4O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Y29iYWx0IGFuZCBsaXRoaXVtIGZyb20gc3BlbnQgbGl0aGl1bSBpb24gYmF0dGVyaWVzIHVzaW5nIG9yZ2FuaWMgY2l0cmljIGFjaWQgYXMgbGVhY2hhbnQ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</w:instrText>
                </w:r>
                <w:r w:rsidR="00670427" w:rsidRPr="0077002F">
                  <w:rPr>
                    <w:noProof/>
                    <w:lang w:val="en-US"/>
                  </w:rPr>
                  <w:instrTex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hbmQgbGl0aGl1bSBmcm9tIHNwZW50IGxpdGhpdW0gaW9uIGJhdHRlcmllcyB1c2luZyBvcmdhbmljIGNpdHJpYyBhY2lkIGFzIGxlYWNoYW50IiwiVHJhbnNsYXRvcnMiOltdLCJZZWFyIjoiMjAxMCIsIlllYXJSZXNvbHZlZCI6IjIwMTAiLCJDcmVhdGVkQnkiOiJfUm9uamEgV2FnbmVyLVdlbnoiLCJDcmVhdGVkT24iOiIyMDIwLTExLTE5VDEwOjAzOjQ2IiwiTW9kaWZpZWRCeSI6Il9XYWduZXJ3ZSIsIklkIjoiNTQxYzBlZWQtOWMxNC00MDA4LWI1ZWEtZThlN2ZiYTIwMTJk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2NF0ifV19LCJUYWciOiJDaXRhdmlQbGFjZWhvbGRlciM0MWNhYjE4ZS1mMWE1LTQ5NDQtYjdmOS00MzZiZWNmNTNiOTIiLCJUZXh0IjoiWzY0XSIsIldBSVZlcnNpb24iOiI2LjguMC4wIn0=}</w:instrText>
                </w:r>
                <w:r w:rsidR="00670427" w:rsidRPr="0077002F">
                  <w:rPr>
                    <w:noProof/>
                  </w:rPr>
                  <w:fldChar w:fldCharType="separate"/>
                </w:r>
                <w:r w:rsidR="00670427" w:rsidRPr="0077002F">
                  <w:rPr>
                    <w:noProof/>
                    <w:lang w:val="en-US"/>
                  </w:rPr>
                  <w:t>[64]</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volatiles entered the condensers and were condensed, while the non-condensable gases were extracted by vacuum pump and collected by the gas collector finally.”</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4d3e9521-ff03-497c-8c18-9e8f97f723d2"/>
                <w:id w:val="-14913244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</w:instrText>
                </w:r>
                <w:r w:rsidR="00670427" w:rsidRPr="0077002F">
                  <w:rPr>
                    <w:noProof/>
                  </w:rPr>
                  <w:instrText>F0aW8gb2YgNTAgZyBMKC0xKSBmb3IgMTIwIG1pbi4gVGhlIHJlYWN0aW9uIGVmZmljaWVuY3kgb2YgbW9yZSB0aGFuIDk4JSBvZiBMaUNvTygyKSBjYW4gYmUgYWNoaWV2ZWQgYW5kIGNvYmFsdCBhbmQgbGl0aGl1bSBjYW4gYWxzbyBiZSBzZXBhcmF0ZWQgZWZmaWNpZW50bHkgZHVyaW5nIHRoZSBoeWRyb21ldGFsbHVyZ2ljYWwgcHJvY2Vzcy4gVGhlIGNvbWJpbmVkIHByb2Nlc3MgaXMgc2ltcGxlIGFuZCBhZGVxdWF0ZSBmb3IgdGhlIHJlY292ZXJ5IG9mIHZhbHVhYmxlIG1ldGFscyBmcm9t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XJ5cXhhbWYuanBnIiwiVXJpU3RyaW5nIjoiOWVjZmNjMDEtOWFkZi00NTA0LWFjN2UtMGIyZjY0YjAyNGI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IuMDMuMDI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dhc21hbi4yMDEyLjAzLjAyNyIsIlVyaVN0cmluZyI6Imh0dHBzOi8vZG9pLm9yZy8xMC4xMDE2L2oud2FzbWFuLjIwMTIuMDMuM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DY6NTIiLCJNb2RpZmllZEJ5IjoiX1JvbmphIFdhZ25lci1XZW56IiwiSWQiOiIyN2M2OGY3YS05ZWQ0LTQxYTEtOTIxMS0zMDVmZDZiOGViODQiLCJNb2RpZmllZE9uIjoiMjAyMC0xMS0xOVQxNDowNjo1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yNTM0MDcyIiwiVXJpU3RyaW5nIjoiaHR0cDovL3d3dy5uY2JpLm5sbS5uaWguZ292L3B1Ym1lZC8yMjUzNDA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3JnYW5pYyBveGFsYXRlIGFzIGxlYWNoYW50IGFuZCBwcmVjaXBpdGFudCBmb3IgdGhlIHJlY292ZXJ5IG9mIHZhbHVhYmxlIG1ldGFsc8KgIGZyb20gc3BlbnQgbGl0aGl1bS1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FByZWxpbWluYXJ5IHRyZWF0bWVudDwvc3Bhbj48L3A+XHJcblx0XHRcdDxwIHN0eWxlPVwibWFyZ2luOjBwdCAwcHQgNnB0XCI+PHNwYW4gc3R5bGU9XCJmb250LWZhbWlseTonU2Vnb2UgVUknOyBmb250LXNpemU6OXB0XCI+wqDCoMKgwqDCoMKgwqDCoMKgwqDCoMKgwqDCoMKgwqDCoMKgwqAgMi4yIFZhY3V1bSBweXJvbHlzaXM8L3NwYW4+PC9wPlxyXG5cdFx0XHQ8cCBzdHlsZT1cIm1hcmdpbjowcHQgMHB0IDZwdFwiPjxzcGFuIHN0eWxlPVwiZm9udC1mYW1pbHk6J1NlZ29lIFVJJzsgZm9udC1zaXplOjlwdFwiPsKgwqDCoMKgwqDCoMKgwqDCoMKgwqDCoMKgwqDCoMKgwqDCoMKgIDIuMyBNZXRhbCBsZWFjaGluZyBhbmQgcHJlY2lwaXRhdGlvb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</w:instrText>
                </w:r>
                <w:r w:rsidR="00670427" w:rsidRPr="0077002F">
                  <w:rPr>
                    <w:noProof/>
                    <w:lang w:val="en-US"/>
                  </w:rPr>
                  <w:instrText>UgVUknOyBmb250LXNpemU6OXB0XCI+wqDCoMKgwqDCoMKgwqDCoMKgwqDCoMKgwqDCoMKgwqDCoMKgwqAgMy4zIENoYXJhY3Rlcml6YXRpb24gb2YgQ29DMk80wrcySDJP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9yZ2FuaWMgb3hhbGF0ZSBhcyBsZWFjaGFudCBhbmQgcHJlY2lwaXRhbnQgZm9yIHRoZSByZWNvdmVyeSBvZiB2YWx1YWJsZSBtZXRhbHMgZnJvbSBzcGVudCBsaXRoaXVtLWlvbiBiYXR0ZXJpZXMiLCJUcmFuc2xhdG9ycyI6W10sIlllYXIiOiIyMDEyIiwiWWVhclJlc29sdmVkIjoiMjAxMiIsIkNyZWF0ZWRCeSI6Il9Sb25qYSBXYWduZXItV2VueiIsIkNyZWF0ZWRPbiI6IjIwMjAtMTEtMTlUMTQ6MDY6MzkiLCJNb2RpZmllZEJ5IjoiX1dhZ25lcndlIiwiSWQiOiI5ZWNmY2MwMS05YWRmLTQ1MDQtYWM3ZS0wYjJmNjRiMDI0Yj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c3XSJ9XX0sIlRhZyI6IkNpdGF2aVBsYWNlaG9sZGVyIzRkM2U5NTIxLWZmMDMtNDk3Yy04YzE4LTllOGY5N2Y3MjNkMiIsIlRleHQiOiJbNzddIiwiV0FJVmVyc2lvbiI6IjYuOC4wLjAifQ==}</w:instrText>
                </w:r>
                <w:r w:rsidR="00670427" w:rsidRPr="0077002F">
                  <w:rPr>
                    <w:noProof/>
                  </w:rPr>
                  <w:fldChar w:fldCharType="separate"/>
                </w:r>
                <w:r w:rsidR="00670427" w:rsidRPr="0077002F">
                  <w:rPr>
                    <w:noProof/>
                    <w:lang w:val="en-US"/>
                  </w:rPr>
                  <w:t>[77]</w:t>
                </w:r>
                <w:r w:rsidR="00670427" w:rsidRPr="0077002F">
                  <w:rPr>
                    <w:noProof/>
                  </w:rPr>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CO2 gas is released during high temperature sintering, leading to the formation of porous products with rough surface morphology and clearly visible primary particle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edfe22be-3a31-4c70-80d1-c640e0628c93"/>
                <w:id w:val="160923139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</w:instrText>
                </w:r>
                <w:r w:rsidR="00670427" w:rsidRPr="0077002F">
                  <w:rPr>
                    <w:noProof/>
                  </w:rPr>
                  <w:instrText>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dm55YnpuMTUuanBnIiwiVXJpU3RyaW5nIjoiY2NlZGYxZGEtMTNkMC00ZWQ4LTg0ODEtM2MyMzZkZDU0NTg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oYXptYXQuMjAxMi4xMi4wMj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yOTg3NDEiLCJVcmlTdHJpbmciOiJodHRwOi8vd3d3Lm5jYmkubmxtLm5paC5nb3YvcHVibWVkLzIzMjk4Nz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EtMTlUMTQ6MjU6NDgiLCJNb2RpZmllZEJ5IjoiX1JvbmphIFdhZ25lci1XZW56IiwiSWQiOiJmZDU3YjI2Yy1jNzYyLTQ2MGEtOGVhZC05MzAyMTk2MWFmMTAiLCJNb2RpZmllZE9uIjoiMjAyMC0xMS0xOVQxNDoyNT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aGF6bWF0LjIwMTIuMTIuMDI4IiwiVXJpU3RyaW5nIjoiaHR0cHM6Ly9kb2kub3JnLzEwLjEwMTYvai5qaGF6bWF0LjIwMTIuMTI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ludGhlc2lzIGFuZCBwZXJmb3JtYW5jZSBvZiBMaVsoTmkxLzNDbzEvM01uMS8zKTHiiJJ4TWd4XU8yIHByZXBhcmVkIGZyb20gc3BlbnQgbGl0aGl1bSB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ENhdGhvZGUgbWF0ZXJpYWxzIHJlY292ZXJ5IGFuZCBwcmVwYXJhdGlvbjwvc3Bhbj48L3A+XHJcblx0XHRcdDxwIHN0eWxlPVwibWFyZ2luOjBwdCAwcHQgNnB0XCI+PHNwYW4gc3R5bGU9XCJmb250LWZhbWlseTonU2Vnb2UgVUknOyBmb250LXNpemU6OXB0XCI+wqDCoMKgwqDCoMKgwqDCoMKgwqDCoMKgwqDCoMKgwqDCoMKgwqAgMi4yIE1lYXN1cmVtZW50IGFuZCBjaGFyYWN0ZXJpemF0aW9u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</w:instrText>
                </w:r>
                <w:r w:rsidR="00670427" w:rsidRPr="0077002F">
                  <w:rPr>
                    <w:noProof/>
                    <w:lang w:val="en-US"/>
                  </w:rPr>
                  <w:instrText>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eW50aGVzaXMgYW5kIHBlcmZvcm1hbmNlIG9mIExpKE5pMS8zQ28xLzNNbjEvMykoMS14KU1neE8yIHByZXBhcmVkIGZyb20gc3BlbnQgbGl0aGl1bSBpb24gYmF0dGVyaWVzIiwiVHJhbnNsYXRvcnMiOltdLCJZZWFyIjoiMjAxMyIsIlllYXJSZXNvbHZlZCI6IjIwMTMiLCJDcmVhdGVkQnkiOiJfUm9uamEgV2FnbmVyLVdlbnoiLCJDcmVhdGVkT24iOiIyMDIwLTExLTE5VDE0OjIyOjU1IiwiTW9kaWZpZWRCeSI6Il9XYWduZXJ3ZSIsIklkIjoiY2NlZGYxZGEtMTNkMC00ZWQ4LTg0ODEtM2MyMzZkZDU0NTg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4Ml0ifV19LCJUYWciOiJDaXRhdmlQbGFjZWhvbGRlciNlZGZlMjJiZS0zYTMxLTRjNzAtODBkMS1jNjQwZTA2MjhjOTMiLCJUZXh0IjoiWzgyXSIsIldBSVZlcnNpb24iOiI2LjguMC4wIn0=}</w:instrText>
                </w:r>
                <w:r w:rsidR="00670427" w:rsidRPr="0077002F">
                  <w:rPr>
                    <w:noProof/>
                  </w:rPr>
                  <w:fldChar w:fldCharType="separate"/>
                </w:r>
                <w:r w:rsidR="00670427" w:rsidRPr="0077002F">
                  <w:rPr>
                    <w:noProof/>
                    <w:lang w:val="en-US"/>
                  </w:rPr>
                  <w:t>[82]</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At the cell's negative terminal (cathode for aqueous solute electrochemical reactions), the vast majority of the solutes, particularly the Na+ and K+ ones, evolve hydrogen gas according to Eqs. (5) or (2) depending on the pH of the solution and the balancing equation at the other electrode.“</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 xml:space="preserve"> (NH4)2SO4 brine:</w:t>
            </w:r>
          </w:p>
          <w:p w:rsidR="00670427" w:rsidRPr="0077002F" w:rsidRDefault="00670427" w:rsidP="00670427">
            <w:pPr>
              <w:spacing w:before="288" w:after="288"/>
              <w:rPr>
                <w:lang w:val="en-US"/>
              </w:rPr>
            </w:pPr>
            <w:r w:rsidRPr="0077002F">
              <w:rPr>
                <w:lang w:val="en-US"/>
              </w:rPr>
              <w:t>“Since they are both competitive with each other, a mix of both gases may be expected to be produced, but both are significantly toxic, and often referred to as NOx. The two competing cathodic reduction reactions.”</w:t>
            </w:r>
          </w:p>
          <w:p w:rsidR="00670427" w:rsidRPr="0077002F" w:rsidRDefault="00670427" w:rsidP="00670427">
            <w:pPr>
              <w:spacing w:before="288" w:after="288"/>
              <w:rPr>
                <w:lang w:val="en-US"/>
              </w:rPr>
            </w:pPr>
            <w:r w:rsidRPr="0077002F">
              <w:rPr>
                <w:lang w:val="en-US"/>
              </w:rPr>
              <w:t>„Eq. (13), with the highest half-cell potential of +0.15 V, also produces a nitrogen oxide, N2O, otherwise known as nitrous oxide/laughing gas. N2O is far less toxic than NOx for the environment, less flammable, and less dangerous to human health.“</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 xml:space="preserve">Chlorine anion brine: </w:t>
            </w:r>
          </w:p>
          <w:p w:rsidR="00670427" w:rsidRPr="0077002F" w:rsidRDefault="00670427" w:rsidP="00670427">
            <w:pPr>
              <w:spacing w:before="288" w:after="288"/>
              <w:rPr>
                <w:lang w:val="en-US"/>
              </w:rPr>
            </w:pPr>
            <w:r w:rsidRPr="0077002F">
              <w:rPr>
                <w:lang w:val="en-US"/>
              </w:rPr>
              <w:t>“For the halides, the competing reactions appear to be relatively competitive (Eq. (15)–(18)), although it would appear that chlorine oxidation to chlorine gas (Cl2 requires a larger potential than oxygen evolution in both acidic and basic solutions, but they are close enough in acidic solutions (only 0.13 V more positive) to mean that significant quantities of both can be generated.”</w:t>
            </w:r>
          </w:p>
          <w:p w:rsidR="00670427" w:rsidRPr="0077002F" w:rsidRDefault="00670427" w:rsidP="00670427">
            <w:pPr>
              <w:spacing w:before="288" w:after="288"/>
              <w:rPr>
                <w:lang w:val="en-US"/>
              </w:rPr>
            </w:pPr>
            <w:r w:rsidRPr="0077002F">
              <w:rPr>
                <w:lang w:val="en-US"/>
              </w:rPr>
              <w:t xml:space="preserve">Nitrite anion brine: </w:t>
            </w:r>
          </w:p>
          <w:p w:rsidR="00670427" w:rsidRPr="0077002F" w:rsidRDefault="00670427" w:rsidP="00670427">
            <w:pPr>
              <w:spacing w:before="288" w:after="288"/>
              <w:rPr>
                <w:lang w:val="en-US"/>
              </w:rPr>
            </w:pPr>
            <w:r w:rsidRPr="0077002F">
              <w:rPr>
                <w:lang w:val="en-US"/>
              </w:rPr>
              <w:t>“The final set of equations are related to ammoniumcation (NH4+) oxidation. Eq. (25) gives an example of direct oxidation to generate nitrogen gas at a slightly more negative potential than water oxidation (−0.77 V vs −0.40 V), which should occur only in basic solution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Discharging in brine with different brines</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143a5547-2372-49b5-9636-18c0d0bb629b"/>
                <w:id w:val="348224180"/>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zenRjanl0cC5qcGciLCJVcmlTdHJpbmciOiJkNDJiNjdkNC0yMTMyLTQ4MDMtOTQ1MC01MGIxMzBmZmQ3Z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VzbWF0LjIwMTkuZTAwMTE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N1c21hdC4yMDE5LmUwMDExMCIsIlVyaVN0cmluZyI6Imh0dHBzOi8vZG9pLm9yZy8xMC4xMDE2L2ouc3VzbWF0LjIwMTkuZTAwMTE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g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xdWVvdXMgc29sdXRpb24gZGlzY2hhcmdlIG9mIGN5bGluZHJpY2FsIGxpdGhpdW0t4oCeaW9uIGNlbGxz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</w:instrText>
                </w:r>
                <w:r w:rsidR="00670427" w:rsidRPr="0077002F">
                  <w:rPr>
                    <w:noProof/>
                    <w:lang w:val="en-US"/>
                  </w:rPr>
                  <w:instrText>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BcHBlbmRpeCBBLiBTdXBwbGVtZW50YXJ5IGRhdGE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}</w:instrText>
                </w:r>
                <w:r w:rsidR="00670427" w:rsidRPr="0077002F">
                  <w:rPr>
                    <w:noProof/>
                  </w:rPr>
                  <w:fldChar w:fldCharType="separate"/>
                </w:r>
                <w:r w:rsidR="00670427" w:rsidRPr="0077002F">
                  <w:rPr>
                    <w:noProof/>
                    <w:lang w:val="en-US"/>
                  </w:rPr>
                  <w:t>[149]</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Brine discharge electrolyses the water, producing hydrogen and chlorine gasses, which are flammable and toxic respectively, although evolved chlorine will chlorinate the water it is in.”</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Discharging in brine with different brines</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off gases were purified in a system that consisted of a cooler, a condensation chamber, filters with activated carbon for heavy metals removal and bag filter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 xml:space="preserve">Pyrolysis of the binder </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ebbe8e07-4181-40f6-b296-426fc3e37b4c"/>
                <w:id w:val="103107026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</w:instrText>
                </w:r>
                <w:r w:rsidR="00670427" w:rsidRPr="0077002F">
                  <w:rPr>
                    <w:noProof/>
                  </w:rPr>
                  <w:instrText>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kppbmciLCJMYXN0TmFtZSI6IkdlIiwiUHJvdGVjdGVkIjpmYWxzZSwiU2V4IjoyLCJDcmVhdGVkQnkiOiJfUm9uamEgV2FnbmVyLVdlbnoiLCJDcmVhdGVkT24iOiIyMDIwLTExLTE5VDA5OjU2OjM4IiwiTW9kaWZpZWRCeSI6Il9Sb25qYSBXYWduZXItV2VueiIsIklkIjoiNGU2ODUxNzAtYzk5MC00OWQ2LWIzYzItZmE5OTdiN2U0YjlmIiwiTW9kaWZpZWRPbiI6IjIwMjAtMTEtMTlUMDk6NTY6MzgiLCJQcm9qZWN0Ijp7IiRyZWYiOiI1In19LHsiJGlkIjoiNy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Sx7IiRpZCI6Ijg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3MGthdDBocy5qcGciLCJVcmlTdHJpbmciOiJhZGU3OTY5Mi1iYWE3LTQ5NmYtODAzMy1hMWY0YWRmMzMyYW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AuMDguMDA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MC4wOC4wMDgiLCJVcmlTdHJpbmciOiJodHRwczovL2RvaS5vcmcvMTAuMTAxNi9qLndhc21hbi4yMDEwLjA4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A5OjU2OjM5IiwiTW9kaWZpZWRCeSI6Il9Sb25qYSBXYWduZXItV2VueiIsIklkIjoiZWE1ZWUzNWItM2JhYS00MGE4LWExYjItZjdjNGZiOGE1NGViIiwiTW9kaWZpZWRPbiI6IjIwMjAtMTEtMTlUMDk6NTY6Mz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gxNzQzMSIsIlVyaVN0cmluZyI6Imh0dHA6Ly93d3cubmNiaS5ubG0ubmloLmdvdi9wdWJtZWQvMjA4MTc0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bnZpcm9ubWVudGFsIGZyaWVuZGx5IGxlYWNoaW5nIHJlYWdlbnQgZm9yIGNvYmFsdCBhbmQgbGl0aGl1bSByZWNvdmVyecKgIGZyb20gc3BlbnQgbGl0aGl1bS1pb24gYmF0dGVyaWVz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</w:instrText>
                </w:r>
                <w:r w:rsidR="00670427" w:rsidRPr="0077002F">
                  <w:rPr>
                    <w:noProof/>
                    <w:lang w:val="en-US"/>
                  </w:rPr>
                  <w:instrText>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IGZyaWVuZGx5IGxlYWNoaW5nIHJlYWdlbnQgZm9yIGNvYmFsdCBhbmQgbGl0aGl1bSByZWNvdmVyeSBmcm9tIHNwZW50IGxpdGhpdW0taW9uIGJhdHRlcmllcyIsIlRyYW5zbGF0b3JzIjpbXSwiWWVhciI6IjIwMTAiLCJZZWFyUmVzb2x2ZWQiOiIyMDEwIiwiQ3JlYXRlZEJ5IjoiX1JvbmphIFdhZ25lci1XZW56IiwiQ3JlYXRlZE9uIjoiMjAyMC0xMS0xOVQwOTo1NjoxNyIsIk1vZGlmaWVkQnkiOiJfV2FnbmVyd2UiLCJJZCI6ImFkZTc5NjkyLWJhYTctNDk2Zi04MDMzLWExZjRhZGYzMzJhYi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NjJdIn1dfSwiVGFnIjoiQ2l0YXZpUGxhY2Vob2xkZXIjZWJiZThlMDctNDE4MS00MGY2LWIyOTYtNDI2ZmMzZTM3YjRjIiwiVGV4dCI6Ils2Ml0iLCJXQUlWZXJzaW9uIjoiNi44LjAuMCJ9}</w:instrText>
                </w:r>
                <w:r w:rsidR="00670427" w:rsidRPr="0077002F">
                  <w:rPr>
                    <w:noProof/>
                  </w:rPr>
                  <w:fldChar w:fldCharType="separate"/>
                </w:r>
                <w:r w:rsidR="00670427" w:rsidRPr="0077002F">
                  <w:rPr>
                    <w:noProof/>
                    <w:lang w:val="en-US"/>
                  </w:rPr>
                  <w:t>[62]</w:t>
                </w:r>
                <w:r w:rsidR="00670427" w:rsidRPr="0077002F">
                  <w:rPr>
                    <w:noProof/>
                  </w:rPr>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The gaseous products during pyrolysis were analyzed by gas chromatography–mass spectroscopy [43]. The decomposition of polyvinyl alcohol (PVA, [C2H4O]n) binder at 600 °C, resulted in the main products of CO, CO2, C2H4, with small amounts of C2H5OH, CH3CHO, and C6H6.”</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Pyrolysis of the binder</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d4bb7a5f-363a-4f2b-a37f-0209e12de7cc"/>
                <w:id w:val="-92626344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jg1ZjdmLTIxYWMtNDU4OC1hZDUzLTFjOGJmZWJmYTI2ZiIsIlJhbmdlU3RhcnQiOjMsIlJhbmdlTGVuZ3RoIjo1LCJSZWZlcmVuY2VJZCI6ImY0ZmUyYmExLTM3YzItNDQ0OS1hMDJlLTBkNWZmZjcyNDI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1a2EiLCJMYXN0TmFtZSI6IlBpbmVnYXIiLCJQcm90ZWN0ZWQiOmZhbHNlLCJTZXgiOjAsIkNyZWF0ZWRCeSI6Il9Sb25qYSBXYWduZXItV2VueiIsIkNyZWF0ZWRPbiI6IjIwMjAtMTEtMTBUMTE6NDk6NDgiLCJNb2RpZmllZEJ5IjoiX1JvbmphIFdhZ25lci1XZW56IiwiSWQiOiIzNGNkODM5NC05NjgyLTRlYzAtOGM5Ni1iNDM3M2NjNDA3YjgiLCJNb2RpZmllZE9uIjoiMjAyMC0xMS0xMFQxMTo0OTo0OCIsIlByb2plY3QiOnsiJGlkIjoiNSIsIiR0eXBlIjoiU3dpc3NBY2FkZW1pYy5DaXRhdmkuUHJvamVjdCwgU3dpc3NBY2FkZW1pYy5DaXRhdmkifX0seyIka</w:instrText>
                </w:r>
                <w:r w:rsidR="00670427" w:rsidRPr="0077002F">
                  <w:rPr>
                    <w:noProof/>
                  </w:rPr>
                  <w:instrText>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0MDgzMS0wMjAtMDAyNjUtOCIsIlVyaVN0cmluZyI6Imh0dHBzOi8vZG9pLm9yZy8xMC4xMDA3L3M0MDgzMS0wMjAtMDAyNjUt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MTYiLCIkdHlwZSI6IlN3aXNzQWNhZGVtaWMuQ2l0YXZpLkxpbmtlZFJlc291cmNlLCBTd2lzc0FjYWRlbWljLkNpdGF2aSIsIkxpbmtlZFJlc291cmNlVHlwZSI6MiwiT3JpZ2luYWxTdHJpbmciOiJDOlxcVXNlcnNcXERvcmthXFxBcHBEYXRhXFxMb2NhbFxcVGVtcFxcbXhhc3Btd2ouanBnIiwiVXJpU3RyaW5nIjoiOTdhYjJkNGYtYTM2Yi00ZGYwLTkzYzMtOWRjMzVlNDk1M2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oYXptYXQuMjAxNy4wNS4wMjQ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poYXptYXQuMjAxNy4wNS4wMjQiLCJVcmlTdHJpbmciOiJodHRwczovL2RvaS5vcmcvMTAuMTAxNi9qLmpoYXptYXQuMjAxNy4wNS4wMj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OVQwNzowODoyMCIsIk1vZGlmaWVkQnkiOiJfUm9uamEgV2FnbmVyLVdlbnoiLCJJZCI6IjZiN2E2MTAzLWY5ZDMtNDNhYS05NGMzLTM4YzdjNTY2YmI3NiIsIk1vZGlmaWVkT24iOiIyMDIwLTEwLTE5VDA3OjA4OjIw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g1NDQ5MzciLCJVcmlTdHJpbmciOiJodHRwOi8vd3d3Lm5jYmkubmxtLm5paC5nb3YvcHVibWVkLzI4NTQ0OTM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</w:instrText>
                </w:r>
                <w:r w:rsidR="00670427" w:rsidRPr="0077002F">
                  <w:rPr>
                    <w:noProof/>
                    <w:lang w:val="en-US"/>
                  </w:rPr>
                  <w:instrText>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}</w:instrText>
                </w:r>
                <w:r w:rsidR="00670427" w:rsidRPr="0077002F">
                  <w:rPr>
                    <w:noProof/>
                  </w:rPr>
                  <w:fldChar w:fldCharType="separate"/>
                </w:r>
                <w:r w:rsidR="00670427" w:rsidRPr="0077002F">
                  <w:rPr>
                    <w:noProof/>
                    <w:lang w:val="en-US"/>
                  </w:rPr>
                  <w:t>[43,261]</w:t>
                </w:r>
                <w:r w:rsidR="00670427" w:rsidRPr="0077002F">
                  <w:rPr>
                    <w:noProof/>
                  </w:rPr>
                  <w:fldChar w:fldCharType="end"/>
                </w:r>
              </w:sdtContent>
            </w:sdt>
            <w:r w:rsidR="00670427" w:rsidRPr="0077002F">
              <w:rPr>
                <w:lang w:val="en-US"/>
              </w:rPr>
              <w:t xml:space="preserve"> </w:t>
            </w:r>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Nevertheless, since it is not entirely possible to rule out the formation of chlorine gas from the NaCl solutions, a different approach is evaluated in the following Section to use sulfate salt solutions with the aim of eliminating the accumulation of precipitate on the electrode reactive site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 xml:space="preserve">Discharging with salt solution </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pPr>
            <w:sdt>
              <w:sdtPr>
                <w:alias w:val="To edit, see citavi.com/edit"/>
                <w:tag w:val="CitaviPlaceholder#4bf51d2e-f7c8-402a-bb02-240dfc8a5c76"/>
                <w:id w:val="-86999887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</w:instrText>
                </w:r>
                <w:r w:rsidR="00670427" w:rsidRPr="0077002F">
                  <w:rPr>
                    <w:noProof/>
                  </w:rPr>
                  <w:instrText>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HdoeGFwbXEzLmpwZyIsIlVyaVN0cmluZyI6ImFkYjE5NWI2LTFhYjQtNDBjNC1iZWJhLWI2MmZjODA4MTkx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C4wMy4wND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k2MTUyNzkiLCJVcmlTdHJpbmciOiJodHRwOi8vd3d3Lm5jYmkubmxtLm5paC5nb3YvcHVibWVkLzI5NjE1Mj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DlUMTA6NTQ6MzAiLCJNb2RpZmllZEJ5IjoiX1JvbmphIFdhZ25lci1XZW56IiwiSWQiOiJkNDA4NzFkMi1lZGYzLTRmZWMtODhlYi0yZWY2ODJiOTdiZTUiLCJNb2RpZmllZE9uIjoiMjAyMC0xMC0wOVQxMDo1N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3YXNtYW4uMjAxOC4wMy4wNDUiLCJVcmlTdHJpbmciOiJodHRwczovL2RvaS5vcmcvMTAuMTAxNi9qLndhc21hbi4yMDE4LjAzLjA0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aGFsbGVuZ2luZyB0aGUgY29uY2VwdCBvZiBlbGVjdHJvY2hlbWljYWwgZGlzY2hhcmdlIHVzaW5nIHNhbHQgc29sdXRpb25zIGZvciBsaXRoaXVtLWlvbiBiYXR0ZXJpZXMgcmVjeWNsaW5n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CBtZXRob2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NoYWxsZW5naW5nIHRoZSBjb25jZXB0IG9mIGVsZWN0cm9jaGVtaWNhbCBkaXNjaGFyZ2UgdXNpbmcgc2FsdCBzb2x1dGlvbnMgZm9yIGxpdGhpdW0taW9uIGJhdHRlcmllcyByZWN5Y2xpbmciLCJUcmFuc2xhdG9ycyI6W10sIlllYXIiOiIyMDE4IiwiWWVhclJlc29sdmVkIjoiMjAxOCIsIkNyZWF0ZWRCeSI6Il9Sb25qYSBXYWduZXItV2VueiIsIkNyZWF0ZWRPbiI6IjIwMjAtMTAtMDlUMTA6NTQ6MTUiLCJNb2RpZmllZEJ5IjoiX1dhZ25lcndlIiwiSWQiOiJhZGIxOTViNi0xYWI0LTQwYzQtYmViYS1iNjJmYzgwODE5MTE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E3NF0ifV19LCJUYWciOiJDaXRhdmlQbGFjZWhvbGRlciM0YmY1MWQyZS1mN2M4LTQwMmEtYmIwMi0yNDBkZmM4YTVjNzYiLCJUZXh0IjoiWzE3NF0iLCJXQUlWZXJzaW9uIjoiNi44LjAuMCJ9}</w:instrText>
                </w:r>
                <w:r w:rsidR="00670427" w:rsidRPr="0077002F">
                  <w:rPr>
                    <w:noProof/>
                  </w:rPr>
                  <w:fldChar w:fldCharType="separate"/>
                </w:r>
                <w:r w:rsidR="00670427" w:rsidRPr="0077002F">
                  <w:rPr>
                    <w:noProof/>
                  </w:rPr>
                  <w:t>[174]</w:t>
                </w:r>
                <w:r w:rsidR="00670427" w:rsidRPr="0077002F">
                  <w:rPr>
                    <w:noProof/>
                  </w:rPr>
                  <w:fldChar w:fldCharType="end"/>
                </w:r>
              </w:sdtContent>
            </w:sdt>
            <w:r w:rsidR="00670427" w:rsidRPr="0077002F">
              <w:t xml:space="preserve"> </w:t>
            </w: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pPr>
            <w:r w:rsidRPr="0077002F">
              <w:t>“Oxygen, hydrogen and other gases, such as chlorine (depending upon the salts in the brine), will form at the anode and cathode terminals, and can potentially be collected, though the dangers and difficulties associated with this should not be underestimated.”</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pPr>
            <w:r w:rsidRPr="0077002F">
              <w:t>Discharging with salt solution</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pPr>
            <w:sdt>
              <w:sdtPr>
                <w:alias w:val="To edit, see citavi.com/edit"/>
                <w:tag w:val="CitaviPlaceholder#2e12d1b0-09d7-466a-8b28-1252f7d6215b"/>
                <w:id w:val="-1229992154"/>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GZmMzU4LTNiY2QtNDhhOC1hYmM1LWZjMjEzZGVjYWM3MCIsIlJhbmdlTGVuZ3RoIjo0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V0sIkZvcm1hdHRlZFRleHQiOnsiJGlkIjoiMjgiLCJDb3VudCI6MSwiVGV4dFVuaXRzIjpbeyIkaWQiOiIyOSIsIkZvbnRTdHlsZSI6eyIkaWQiOiIzMCIsIk5ldXRyYWwiOnRydWV9LCJSZWFkaW5nT3JkZXIiOjEsIlRleHQiOiJbMTddIn1dfSwiVGFnIjoiQ2l0YXZpUGxhY2Vob2xkZXIjMmUxMmQxYjAtMDlkNy00NjZhLThiMjgtMTI1MmY3ZDYyMTViIiwiVGV4dCI6IlsxN10iLCJXQUlWZXJzaW9uIjoiNi44LjAuMCJ9}</w:instrText>
                </w:r>
                <w:r w:rsidR="00670427" w:rsidRPr="0077002F">
                  <w:rPr>
                    <w:noProof/>
                  </w:rPr>
                  <w:fldChar w:fldCharType="separate"/>
                </w:r>
                <w:r w:rsidR="00670427" w:rsidRPr="0077002F">
                  <w:rPr>
                    <w:noProof/>
                  </w:rPr>
                  <w:t>[17]</w:t>
                </w:r>
                <w:r w:rsidR="00670427" w:rsidRPr="0077002F">
                  <w:rPr>
                    <w:noProof/>
                  </w:rPr>
                  <w:fldChar w:fldCharType="end"/>
                </w:r>
              </w:sdtContent>
            </w:sdt>
            <w:r w:rsidR="00670427" w:rsidRPr="0077002F">
              <w:t xml:space="preserve"> </w:t>
            </w:r>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pPr>
            <w:r w:rsidRPr="0077002F">
              <w:t>“Advantageously, such an energy recovery process would not need to dispose of any gases evolved from the electrolysis of salt solutions, and would be able to discharge to a 0% state of charge, without overdischarging, dissolving the Cu current collector, and contaminating the waste stream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pPr>
            <w:r w:rsidRPr="0077002F">
              <w:t xml:space="preserve">Discharging with energy recovery </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566e7adf-d9f2-4028-98e1-3d8d21d9cf5a"/>
                <w:id w:val="-405542613"/>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GE1MTc2LWRlMDgtNDM4OC05MzY4LWZhMTE1Mjg5NDk1NyIsIlJhbmdlTGVuZ3RoIjo1LCJSZWZlcmVuY2VJZCI6IjI1YWYzOGQ2LTMyNTQtNDlmNS05ZmU2LTcwMjAxMDIyZjdmZSIsIlJlZmVyZW5jZSI6eyIkaWQiOiIzIiwiJHR5cGUiOiJTd2lzc0FjYWRlbWljLkNpdGF2aS5SZWZlcmVuY2UsIFN3aXNzQWNhZGVtaWMuQ2l0YXZpIiwiQWJzdHJhY3QiOiJTdXN0YWluYWJsZSBNYXRlcmlhbHMgYW5kIFRlY2hub2xvZ2</w:instrText>
                </w:r>
                <w:r w:rsidR="00670427" w:rsidRPr="0077002F">
                  <w:rPr>
                    <w:noProof/>
                    <w:lang w:val="en-US"/>
                  </w:rPr>
                  <w:instrText>llcywgMjUgKDIwMjApIGUwMDE5Ny4gZG9pOjEwLjEwMTYvai5zdXNtYXQuMjAyMC5lMDAxOTciLCJBYnN0cmFjdENvbXBsZXhpdHkiOjAsIkFic3RyYWN0U291cmNlVGV4dEZvcm1hdCI6MCwiQXV0aG9ycyI6W3siJGlkIjoiNC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w:instrText>
                </w:r>
                <w:r w:rsidR="00670427" w:rsidRPr="0077002F">
                  <w:rPr>
                    <w:noProof/>
                  </w:rPr>
                  <w:instrText>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3VzbWF0LjIwMjAuZTAwMTk3IiwiVXJpU3RyaW5nIjoiaHR0cHM6Ly9kb2kub3JnLzEwLjEwMTYvai5zdXNtYXQuMjAyMC5lMDAxO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</w:instrText>
                </w:r>
                <w:r w:rsidR="00670427" w:rsidRPr="0077002F">
                  <w:rPr>
                    <w:noProof/>
                    <w:lang w:val="en-US"/>
                  </w:rPr>
                  <w:instrText>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EwMl0ifV19LCJUYWciOiJDaXRhdmlQbGFjZWhvbGRlciM1NjZlN2FkZi1kOWYyLTQwMjgtOThlMS0zZDhkMjFkOWNmNWEiLCJUZXh0IjoiWzEwMl0iLCJXQUlWZXJzaW9uIjoiNi44LjAuMCJ9}</w:instrText>
                </w:r>
                <w:r w:rsidR="00670427" w:rsidRPr="0077002F">
                  <w:rPr>
                    <w:noProof/>
                  </w:rPr>
                  <w:fldChar w:fldCharType="separate"/>
                </w:r>
                <w:r w:rsidR="00670427" w:rsidRPr="0077002F">
                  <w:rPr>
                    <w:noProof/>
                    <w:lang w:val="en-US"/>
                  </w:rPr>
                  <w:t>[102]</w:t>
                </w:r>
                <w:r w:rsidR="00670427" w:rsidRPr="0077002F">
                  <w:rPr>
                    <w:noProof/>
                  </w:rPr>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 xml:space="preserve">“Compositions and amounts […] of the recovered electrolytes from commercial 18,650 cells after formation extracted with liquid CO2 and additional solvents for 30 min, with subsequent 20 min without additional solvent. Red, top: LiPF6; blue, below: ethylene carbonate (EC); yellow, middle: ethyl methyl carbonate (EMC); magenta, bottom: dimethyl carbonate (DMC).” </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Electrolyte extraction with supercritical CO2</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6c2f7199-c3aa-4097-8ac6-9015af0d79a8"/>
                <w:id w:val="-152932998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</w:instrText>
                </w:r>
                <w:r w:rsidR="00670427" w:rsidRPr="0077002F">
                  <w:rPr>
                    <w:noProof/>
                  </w:rPr>
                  <w:instrText>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TVram5pYjAuanBnIiwiVXJpU3RyaW5nIjoiNWM0NDgwMWUtYmIwZC00MWYyLTg1YTMtY2UzYzRhNzFmMTc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1vbGVjdWxlczIyMDMwNDA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jE1NTE5NyIsIlVyaVN0cmluZyI6Imh0dHBzOi8vd3d3Lm5jYmkubmxtLm5paC5nb3YvcG1jL2FydGljbGVzL1BNQzYxNTUxO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C0xMS0xOVQxMzo0OTowNSIsIk1vZGlmaWVkQnkiOiJfUm9uamEgV2FnbmVyLVdlbnoiLCJJZCI6IjgyY2E1MjY3LWNmNGItNDZhNi05ZDZlLTMzM2IzMDUyNzNlMCIsIk1vZGlmaWVkT24iOiIyMDIwLTExLTE5VDEzOjQ5OjA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gyNzIzMjciLCJVcmlTdHJpbmciOiJodHRwOi8vd3d3Lm5jYmkubmxtLm5paC5nb3YvcHVibWVkLzI4MjcyMzI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EtMTlUMTM6NDk6MDUiLCJNb2RpZmllZEJ5IjoiX1JvbmphIFdhZ25lci1XZW56IiwiSWQiOiJhYmFiYjJlYS04YjNkLTQyMTMtYmRmZS04NGQwNzI3YjI1ZjUiLCJNb2RpZmllZE9uIjoiMjAyMC0xMS0xOVQxMzo0OTow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bW9sZWN1bGVzMjIwMzA0MDMiLCJVcmlTdHJpbmciOiJodHRwczovL2RvaS5vcmcvMTAuMzM5MC9tb2xlY3VsZXMyMjAzMDQ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</w:instrText>
                </w:r>
                <w:r w:rsidR="00670427" w:rsidRPr="0077002F">
                  <w:rPr>
                    <w:noProof/>
                    <w:lang w:val="en-US"/>
                  </w:rPr>
                  <w:instrText>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}</w:instrText>
                </w:r>
                <w:r w:rsidR="00670427" w:rsidRPr="0077002F">
                  <w:rPr>
                    <w:noProof/>
                  </w:rPr>
                  <w:fldChar w:fldCharType="separate"/>
                </w:r>
                <w:r w:rsidR="00670427" w:rsidRPr="0077002F">
                  <w:rPr>
                    <w:noProof/>
                    <w:lang w:val="en-US"/>
                  </w:rPr>
                  <w:t>[72]</w:t>
                </w:r>
                <w:r w:rsidR="00670427" w:rsidRPr="0077002F">
                  <w:rPr>
                    <w:noProof/>
                  </w:rPr>
                  <w:fldChar w:fldCharType="end"/>
                </w:r>
              </w:sdtContent>
            </w:sdt>
          </w:p>
        </w:tc>
      </w:tr>
      <w:tr w:rsidR="0077002F" w:rsidRPr="0077002F" w:rsidTr="00670427">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At the end of the extraction, the gas was separated from the solution, which was collected in a flask (Extracted sample, Fig. 1), while the gas passed through a washing step with sodium hydroxide solution”</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Supercritical fluid extraction</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2031a318-6a2b-4454-aa64-ea367c803b4a"/>
                <w:id w:val="211817578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</w:instrText>
                </w:r>
                <w:r w:rsidR="00670427" w:rsidRPr="0077002F">
                  <w:rPr>
                    <w:noProof/>
                  </w:rPr>
                  <w:instrText>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tcGVocmEyZy5qcGciLCJVcmlTdHJpbmciOiIzOGQyZGRiNS1mOTUyLTRlM2ItOThhYS1kZWQ0Y2UwYmZkM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YuMDMuMDA5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Ni4wMy4wMDkiLCJVcmlTdHJpbmciOiJodHRwczovL2RvaS5vcmcvMTAuMTAxNi9qLndhc21hbi4yMDE2LjAzLjAw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4VDE0OjEyOjMzIiwiTW9kaWZpZWRCeSI6Il9Sb25qYSBXYWduZXItV2VueiIsIklkIjoiNmVkZDMwOTItM2RkNC00ZGU4LTg5MWEtMWQ0NGZiNjg2NjVhIiwiTW9kaWZpZWRPbiI6IjIwMjAtMTItMThUMTQ6MTI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jk3MDg0MiIsIlVyaVN0cmluZyI6Imh0dHA6Ly93d3cubmNiaS5ubG0ubmloLmdvdi9wdWJtZWQvMjY5NzA4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GNvYmFsdCBmcm9tIHNwZW50IGxpdGhpdW0taW9uIGJhdHRlcmllcyB1c2luZyBzdXBlcmNyaXRpY2FsIGNhcmJvbiBkaW94aWRlIGV4dHJhY3Rpb24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</w:instrText>
                </w:r>
                <w:r w:rsidR="00670427" w:rsidRPr="0077002F">
                  <w:rPr>
                    <w:noProof/>
                    <w:lang w:val="en-US"/>
                  </w:rPr>
                  <w:instrText>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mcm9tIHNwZW50IGxpdGhpdW0taW9uIGJhdHRlcmllcyB1c2luZyBzdXBlcmNyaXRpY2FsIGNhcmJvbiBkaW94aWRlIGV4dHJhY3Rpb24iLCJUcmFuc2xhdG9ycyI6W10sIlZvbHVtZSI6IjUxIiwiWWVhciI6IjIwMTYiLCJZZWFyUmVzb2x2ZWQiOiIyMDE2IiwiQ3JlYXRlZEJ5IjoiX1JvbmphIFdhZ25lci1XZW56IiwiQ3JlYXRlZE9uIjoiMjAyMC0xMi0xOFQxNDoxMjowMiIsIk1vZGlmaWVkQnkiOiJfV2FnbmVyd2UiLCJJZCI6IjM4ZDJkZGI1LWY5NTItNGUzYi05OGFhLWRlZDRjZTBiZmQyNS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TI1XSJ9XX0sIlRhZyI6IkNpdGF2aVBsYWNlaG9sZGVyIzIwMzFhMzE4LTZhMmItNDQ1NC1hYTY0LWVhMzY3YzgwM2I0YSIsIlRleHQiOiJbMTI1XSIsIldBSVZlcnNpb24iOiI2LjguMC4wIn0=}</w:instrText>
                </w:r>
                <w:r w:rsidR="00670427" w:rsidRPr="0077002F">
                  <w:rPr>
                    <w:noProof/>
                  </w:rPr>
                  <w:fldChar w:fldCharType="separate"/>
                </w:r>
                <w:r w:rsidR="00670427" w:rsidRPr="0077002F">
                  <w:rPr>
                    <w:noProof/>
                    <w:lang w:val="en-US"/>
                  </w:rPr>
                  <w:t>[125]</w:t>
                </w:r>
                <w:r w:rsidR="00670427" w:rsidRPr="0077002F">
                  <w:rPr>
                    <w:noProof/>
                  </w:rPr>
                  <w:fldChar w:fldCharType="end"/>
                </w:r>
              </w:sdtContent>
            </w:sdt>
          </w:p>
        </w:tc>
      </w:tr>
      <w:tr w:rsidR="0077002F" w:rsidRPr="0077002F" w:rsidTr="00670427">
        <w:tc>
          <w:tcPr>
            <w:tcW w:w="9062" w:type="dxa"/>
            <w:gridSpan w:val="3"/>
            <w:tcBorders>
              <w:top w:val="single" w:sz="4" w:space="0" w:color="FFC000" w:themeColor="accent4"/>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Direct Physical </w:t>
            </w:r>
          </w:p>
        </w:tc>
      </w:tr>
      <w:tr w:rsidR="0077002F" w:rsidRPr="0077002F" w:rsidTr="00670427">
        <w:tc>
          <w:tcPr>
            <w:tcW w:w="4957"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Quote </w:t>
            </w:r>
          </w:p>
        </w:tc>
        <w:tc>
          <w:tcPr>
            <w:tcW w:w="24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marks on Process</w:t>
            </w:r>
          </w:p>
        </w:tc>
        <w:tc>
          <w:tcPr>
            <w:tcW w:w="169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w:t>
            </w:r>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volatized organic electrolyte was condensed by a condensation tube, and the tail gas was washed by NaOH solution at the end of the proces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Crushing under nitrogen atmosphere</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2e2942d7-f772-4d23-a42d-bbde94fd65da"/>
                <w:id w:val="66945319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DJlNzQyLWQ1YzMtNDc4NC04ODA3LWY0ZmVmZTFjYTEzMSIsIlJhbmdlTGVuZ3RoIjo0LCJSZWZlcmVuY2VJZCI6IjMwMWRiYjMwLTNjMWItNGJlNy1hNWIwLTRiZGY5NWM0Njg3OCIsIlJlZmVyZW5jZSI6eyIkaWQiOiIzIiwiJHR5cGUiOiJTd2lzc0FjYWRlbWljLkNpdGF2aS5SZWZlcmVuY2UsIFN3aXNzQWNhZGVtaWMuQ2l0YXZpIiwiQWJzdHJhY3QiOiJ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w:instrText>
                </w:r>
                <w:r w:rsidR="00670427" w:rsidRPr="0077002F">
                  <w:rPr>
                    <w:noProof/>
                  </w:rPr>
                  <w:instrText>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TWluZXJhbCBQcm9jZXNzaW5nICYgQmlvZW5naW5lZXJpbmcsIENlbnRyYWwgU291dGggVW5pdmVyc2l0eSwgQ2hhbmdzaGEgNDEwMDgzLCBDaGluY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Ghhbmp1bndlaTIwMDhAMTYzLmNvb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DVsb3Bicnl2LmpwZyIsIlVyaVN0cmluZyI6IjMwMWRiYjMwLTNjMWItNGJlNy1hNWIwLTRiZGY5NWM0Njg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S4wMy4wNj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5LjAzLjA2OCIsIlVyaVN0cmluZyI6Imh0dHBzOi8vZG9pLm9yZy8xMC4xMDE2L2oud2FzbWFuLjIwMTkuMDMu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I6MTMiLCJNb2RpZmllZEJ5IjoiX1JvbmphIFdhZ25lci1XZW56IiwiSWQiOiI4YzM0YjU1OS0wMmNkLTQ5MTctODIxMy01OGQ1YmU2MDUxZDkiLCJNb2RpZmllZE9uIjoiMjAyMC0xMC0xNVQxMzo1Mjox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5NzYyIiwiVXJpU3RyaW5nIjoiaHR0cDovL3d3dy5uY2JpLm5sbS5uaWguZ292L3B1Ym1lZC8zMTA3OTc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HlzaXMgYW5kIHBoeXNpY2FsIHNlcGFyYXRpb24gZm9yIHRoZSByZWNvdmVyeSBvZiBzcGVudCBMaUZlUE80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FeHBlcmltZW50YWwgc2V0dXAgYW5kIHByb2NlZHVyZT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</w:instrText>
                </w:r>
                <w:r w:rsidR="00670427" w:rsidRPr="0077002F">
                  <w:rPr>
                    <w:noProof/>
                    <w:lang w:val="en-US"/>
                  </w:rPr>
                  <w:instrText>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eXJvbHlzaXMgYW5kIHBoeXNpY2FsIHNlcGFyYXRpb24gZm9yIHRoZSByZWNvdmVyeSBvZiBzcGVudCBMaUZlUE80IGJhdHRlcmllcyIsIlRyYW5zbGF0b3JzIjpbXSwiWWVhciI6IjIwMTkiLCJZZWFyUmVzb2x2ZWQiOiIyMDE5IiwiQ3JlYXRlZEJ5IjoiX1JvbmphIFdhZ25lci1XZW56IiwiQ3JlYXRlZE9uIjoiMjAyMC0xMC0xNVQxMzo1MTo1NiIsIk1vZGlmaWVkQnkiOiJfV2FnbmVyd2UiLCJJZCI6IjMwMWRiYjMwLTNjMWItNGJlNy1hNWIwLTRiZGY5NWM0Njg3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MmUyOTQyZDctZjc3Mi00ZDIzLWE0MmQtYmJkZTk0ZmQ2NWRhIiwiVGV4dCI6IlszNF0iLCJXQUlWZXJzaW9uIjoiNi44LjAuMCJ9}</w:instrText>
                </w:r>
                <w:r w:rsidR="00670427" w:rsidRPr="0077002F">
                  <w:rPr>
                    <w:noProof/>
                  </w:rPr>
                  <w:fldChar w:fldCharType="separate"/>
                </w:r>
                <w:r w:rsidR="00670427" w:rsidRPr="0077002F">
                  <w:rPr>
                    <w:noProof/>
                    <w:lang w:val="en-US"/>
                  </w:rPr>
                  <w:t>[34]</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o collect the gas released from dismantled LIB belts, a set of gas collecting system devices was designed independently. Two predominant organic vapour compounds were dimethyl carbonate (4.298 mg h_1) and tert-amylbenzene (0.749 mg h_1) from one dismantled battery cell.”</w:t>
            </w:r>
          </w:p>
          <w:p w:rsidR="00670427" w:rsidRPr="0077002F" w:rsidRDefault="00670427" w:rsidP="00670427">
            <w:pPr>
              <w:spacing w:before="288" w:after="288"/>
              <w:rPr>
                <w:lang w:val="en-US"/>
              </w:rPr>
            </w:pPr>
            <w:r w:rsidRPr="0077002F">
              <w:rPr>
                <w:lang w:val="en-US"/>
              </w:rPr>
              <w:t>“Gas containing VOCs of LIB went to the second sorbent sampling tube-14. The capacity emission container was 6.2 L, pneumatic pump capacity was 1 L min_1, the operating temperature of flat heater was set to 20 °C, the fan speed was set to 200 RPM.”</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Pretreatment </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10548aa9-ec67-4ef0-93bd-49625ed99d86"/>
                <w:id w:val="71524013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</w:instrText>
                </w:r>
                <w:r w:rsidR="00670427" w:rsidRPr="0077002F">
                  <w:rPr>
                    <w:noProof/>
                  </w:rPr>
                  <w:instrText>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RvcmthXFxBcHBEYXRhXFxMb2NhbFxcVGVtcFxcNG91NDRsMmMuanBnIiwiVXJpU3RyaW5nIjoiZjA1NGIwZWUtYTk4My00MzI5LThiNDctNjk3OTcyYzQxYTk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YuMDMuMD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3MDIxNjk3IiwiVXJpU3RyaW5nIjoiaHR0cDovL3d3dy5uY2JpLm5sbS5uaWguZ292L3B1Ym1lZC8yNzAyMTY5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0VDExOjE4OjQ3IiwiTW9kaWZpZWRCeSI6Il9Sb25qYSBXYWduZXItV2VueiIsIklkIjoiYzBiNzgzZmEtZjRmMy00NGRjLThmNDktOGJiN2EwN2EzYThlIiwiTW9kaWZpZWRPbiI6IjIwMjAtMTAtMTRUMTE6MTg6ND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zbWFuLjIwMTYuMDMuMDExIiwiVXJpU3RyaW5nIjoiaHR0cHM6Ly9kb2kub3JnLzEwLjEwMTYvai53YXNtYW4uMjAxNi4wMy4w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2VuZXJhdGlvbiBhbmQgZGV0ZWN0aW9uIG9mIG1ldGFsIGlvbnMgYW5kIHZvbGF0aWxlIG9yZ2FuaWMgY29tcG91bmRzIChWT0NzKSBlbWlzc2lvbnMgZnJvbSB0aGUgcHJldHJlYXRtZW50IHByb2Nlc3NlcyBmb3IgcmVjeWNsaW5n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HM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</w:instrText>
                </w:r>
                <w:r w:rsidR="00670427" w:rsidRPr="0077002F">
                  <w:rPr>
                    <w:noProof/>
                    <w:lang w:val="en-US"/>
                  </w:rPr>
                  <w:instrText>ZvbnQtc2l6ZTo5cHRcIj7CoMKgwqDCoMKgwqDCoMKgwqAgN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dlbmVyYXRpb24gYW5kIGRldGVjdGlvbiBvZiBtZXRhbCBpb25zIGFuZCB2b2xhdGlsZSBvcmdhbmljIGNvbXBvdW5kcyAoVk9DcykgZW1pc3Npb25zIGZyb20gdGhlIHByZXRyZWF0bWVudCBwcm9jZXNzZXMgZm9yIHJlY3ljbGluZyBzcGVudCBsaXRoaXVtLWlvbiBiYXR0ZXJpZXMiLCJUcmFuc2xhdG9ycyI6W10sIlllYXIiOiIyMDE2IiwiWWVhclJlc29sdmVkIjoiMjAxNiIsIkNyZWF0ZWRCeSI6Il9Sb25qYSBXYWduZXItV2VueiIsIkNyZWF0ZWRPbiI6IjIwMjAtMTAtMTRUMTE6MTg6NDAiLCJNb2RpZmllZEJ5IjoiX1dhZ25lcndlIiwiSWQiOiJmMDU0YjBlZS1hOTgzLTQzMjktOGI0Ny02OTc5NzJjNDFhOTA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EzNV0ifV19LCJUYWciOiJDaXRhdmlQbGFjZWhvbGRlciMxMDU0OGFhOS1lYzY3LTRlZjAtOTNiZC00OTYyNWVkOTlkODYiLCJUZXh0IjoiWzEzNV0iLCJXQUlWZXJzaW9uIjoiNi44LjAuMCJ9}</w:instrText>
                </w:r>
                <w:r w:rsidR="00670427" w:rsidRPr="0077002F">
                  <w:rPr>
                    <w:noProof/>
                  </w:rPr>
                  <w:fldChar w:fldCharType="separate"/>
                </w:r>
                <w:r w:rsidR="00670427" w:rsidRPr="0077002F">
                  <w:rPr>
                    <w:noProof/>
                    <w:lang w:val="en-US"/>
                  </w:rPr>
                  <w:t>[135]</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Disadvantages are on the one hand the energetic and chemical effort as well as the exhaust gas and chemical impact and on the other hand the fact that the wanted metals have to be extracted, whereby the metals become source materials at the end of the proces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Electro hydraulic fragmentation </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790c37a6-0b69-4f9b-b955-1a9fd069a019"/>
                <w:id w:val="-151537711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</w:instrText>
                </w:r>
                <w:r w:rsidR="00670427" w:rsidRPr="0077002F">
                  <w:rPr>
                    <w:noProof/>
                  </w:rPr>
                  <w:instrText>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JcXGZzMThcXGxhbmcxMDMxXFxsYW5nbnAxMDMxXFxsb2NoXFxhZjFcXGRiY2hcXGFmMVxcaGljaFxcZjFcXGNmMSBMaXRoaXVtLWlvbiBiYXR0ZXJpZXMgcmVwcmVzZW50IGEga2V5IHRlY2hub2xvZ3l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YlxcZnMxOFxcbGFuZzEwMzFcXGxhbmducDEwMzFcXGxvY2hcXGFmMVxcZGJjaFxcYWYxXFxoaWNoXFxmMVxcY2YxIGZvciB0aGUgZW5lcmd5IHRyYW5zaXRpb24gYW5kIGVsZWN0cm8gbW9iaWxpdHkuIER1ZSB0byB0aGUgZ3Jvd2luZ317XFxydGxjaFxcYWYwXFxhZnMyNFxcbHRyY2hcXGJcXGZzMThcXGxhbmcxMDMxXFxsYW5nbnAxMDMxXFxsb2NoXFxhZjFcclxu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cbG9jaFxcYWYxXFxkYmNoXFxhZjFcXGhpY2hcXGYxXFxjZjEgYmF0dGVyeSBtYXJrZXQgdGhlIGFtb3VudCBvZiBlbmQtb2YtbGlmZSBiYXR0ZXJpZXMgaW5jcmVhc2VzIGFuZH1cclxue1xccnRsY2hcXGFmMFxcYWZzMjRcXGx0cmNoXFxi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yXG5cXGxvY2hcXGFmMVxcZGJjaFxcYWYxXFxoaWNoXFxmMVxcY2YxIHRodXMgYSB2YWx1YWJsZSBzb3VyY2Ugb2YgcmF3IG1hdGVyaWFscy4gV2l0aCBhIG5ldyBmdW5jdGlvbmFsfXtcXHJ0bGNoXFxhZjBcXGFmczI0XFxsdHJjaFxcYl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JcXGZzMThcXGxhbmcxMDMxXFxsYW5nbnAxMDMxXFxsb2NoXFxhZjFcXGRiY2hcXGFmMVxcaGljaFxcZjFcXGNmMSBhbmQgbWF0ZXJpYWwgc3BlY2lmaWMgcmVjeWNsaW5nIHByb2Nlc3MsIHRoZSBiYXR0ZXJ5IG1hdGVyaWFsc317XFxydGxjaFxcYWYwXFxhZnMyNFxcbHRyY2hcXGJ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cbG9jaFxcYWYxXFxkYmNoXFxhZjFcXGhpY2hcXGYxXFxjZjEgc2hhbGwgYmUgcmVjb3ZlcmVkLCByZWNvbmRpdGlvbmVkIGFuZCByZXVzZWQgbW9zdCBlZmZpY2llbnQuIEF0fVxyXG57XFxydGxjaFxcYWYwXFxhZnMyNFxcbHRyY2hcXGJ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HJcblxcbG9jaFxcYWYxXFxkYmNoXFxhZjFcXGhpY2hcXGYxXFxjZjEgcHJlc2VudCBlbmVyZ3ktaW50ZW5zaXZlIG1ldGFsbHVyZ2ljYWwgbWV0aG9kcyBhcmUgdXNlZCB0b317XFxydGxjaFxcYWYwXFxhZnMyNFxcbHRyY2hcXGJ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iXFxmczE4XFxsYW5nMTAzMVxcbGFuZ25wMTAzMVxcbG9jaFxcYWYxXFxkYmNoXFxhZjFcXGhpY2hcXGYxXFxjZjEgcmVjeWNsZSBlbmQtb2YtbGlmZSBiYXR0ZXJpZXMgYW5kIHByb2R1Y3Rpb24gd2FzdGUgZnJvbSBiYXR0ZXJ5fXtcXHJ0bGNoXFxhZjBcXGFmczI0XFxsdHJjaFxcYl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tYW51ZmFjdHVyaW5nIG9yIGF1dG9tb3RpdmUuIFdpdGggdGhlc2UgbWV0aG9kcyBvbmx5IHNwZWNpZmljfVxyXG57XFxydGxjaFxcYWYwXFxhZnMyNFxcbHRyY2hcXGJ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HJcblxcbG9jaFxcYWYxXFxkYmNoXFxhZjFcXGhpY2hcXGYxXFxjZjEgZWxlbWVudHMgY2FuIGJlIHJlY292ZXJlZC4gVGhlIGFkZGVkIHZhbHVlIGRlcGVuZHMgb24gdGhlfXtcXHJ0bGNoXFxhZjBcXGFmczI0XFxsdHJjaFxcYl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JcXGZzMThcXGxhbmcxMDMxXFxsYW5nbnAxMDMxXFxsb2NoXFxhZjFcXGRiY2hcXGFmMVxcaGljaFxcZjFcXGNmMSBtYXJrZXQgcHJpY2VzIG9mIHRoZSByYXcgZWxlbWVudHMgY29wcGVyLCBhbHVtaW51bSwgbmlja2VsIG9yfXtcXHJ0bGNoXFxhZjBcXGFmczI0XFxsdHJjaFxcYl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jb2JhbHQuIFRoZSBhc3BpcmVkIHJlY292ZXJ5IG9mIHRoZSBwcmltYWwgYmF0dGVyeSBtYXRlcmlhbHMgbGlrZX1cclxue1xccnRsY2hcXGFmMFxcYWZzMjRcXGx0cmNoXFxi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vZiByZXN5bnRoZXNpemluZyB3aXRoIGhpZ2ggZWZmb3J0LiBUaGUgcHJlc2VudGVkIHByb2Nlc3Mgb2Z9XHJcbntcXHJ0bGNoXFxhZjBcXGFmczI0XFxsdHJjaFxcYl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YlxcZnMxOFxcbGFuZzEwMzFcXGxhbmducDEwMzFcclxuXFxsb2NoXFxhZjFcXGRiY2hcXGFmMVxcaGljaFxcZjFcXGNmMSBlbGVjdHJvaHlkcmF1bGljIGZyYWdtZW50YXRpb24gaXMgZW5lcmd5LSBhbmQgcmVzb3VyY2UtZWZmaWNpZW50fXtcXHJ0bGNoXFxhZjBcXGFmczI0XFxsdHJjaFxcYl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JcXGZzMThcXGxhbmcxMDMxXFxsYW5nbnAxMDMxXFxsb2NoXFxhZjFcXGRiY2hcXGFmMVxcaGljaFxcZjFcXGNmMSBhbmQgc3VpdGFibGUgZm9yIHByb2R1Y3Rpb24gcmVzaWR1ZXMgYXMgd2VsbCBhcyB3YXN0ZSBwcm9kdWN0cy59e1xccnRsY2hcXGFmMFxcYWZzMjRcXGx0cmNoXFxi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DRleWVpb2ZqLmpwZyIsIlVyaVN0cmluZyI6IjIyNDczZTA5LTcyZWItNDVlYy04OTM2LThkYTRiNWQxZjB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w:instrText>
                </w:r>
                <w:r w:rsidR="00670427" w:rsidRPr="0077002F">
                  <w:rPr>
                    <w:noProof/>
                    <w:lang w:val="en-US"/>
                  </w:rPr>
                  <w:instrText>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}</w:instrText>
                </w:r>
                <w:r w:rsidR="00670427" w:rsidRPr="0077002F">
                  <w:rPr>
                    <w:noProof/>
                  </w:rPr>
                  <w:fldChar w:fldCharType="separate"/>
                </w:r>
                <w:r w:rsidR="00670427" w:rsidRPr="0077002F">
                  <w:rPr>
                    <w:noProof/>
                    <w:lang w:val="en-US"/>
                  </w:rPr>
                  <w:t>[168]</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supercritical carbon dioxide extracts the electrolyte (ethyl methyl carbonate, diethyl carbonate, and LiPF6) from the cells, and is removed. The electrolyte separates from the gaseous CO2, and after further processing, can be recycled for use in batteries if it is determined to be economic.”</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Review on recycling technologies</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pPr>
            <w:sdt>
              <w:sdtPr>
                <w:alias w:val="To edit, see citavi.com/edit"/>
                <w:tag w:val="CitaviPlaceholder#ee3ec996-b2ad-4cdd-8087-05badaf4f67f"/>
                <w:id w:val="-182681157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</w:instrText>
                </w:r>
                <w:r w:rsidR="00670427" w:rsidRPr="0077002F">
                  <w:rPr>
                    <w:noProof/>
                  </w:rPr>
                  <w:instrText>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aXMgcGFwZXIgbG9va3MgYWhlYWQsIGJleW9uZCB0aGUgcHJvamVjdGVkIGxhcmdlLXNjYWxlIG1hcmtldCBwZW5ldHJhdGlvbiBvZiB2ZWhpY2xlcyBjb250YWluaW5nIGFkdmFuY2Vk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iYXR0ZXJpZXMsIHRvIHRoZSB0aW1lIHdoZW4gdGhlIHNwZW50IGJhdHRlcmllcyB3aWxsIGJlIHJlYWR5IGZvciBmaW5hbCBkaXNwb3NpdGlvbi4gSXQgZGVzY3JpYmVzIGEgd29ya2luZyBzeXN0ZW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b3IgcmVjeWNsaW5nLCB1c2luZyBsZWFkXFx1ODIxMSBhY2lkIGJhdHRlcnkgcmVjeWNsaW5nIGFzIGEgbW9kZWwuIFJlY3ljbGluZyBvZiBhdXRvbW90aXZlIGxpdGhpdW0taW9uIChMaS1pb24pIGJhdHRlcml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XMgbW9yZSBjb21wbGljYXRlZCBhbmQgbm90IHlldCBlc3RhYmxpc2hlZCBiZWNhdXNlIGZld2VuZC1vZi1saWZlIGJhdHRlcmllcyB3aWxsIG5lZWQgcmVjeWNsaW5nIGZvciBhbm90aGVyIGRlY2FkZS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UaGVyZSBpcyB0aHVzIHRoZSBvcHBvcnR1bml0eSBub3cgdG8gb2J2aWF0ZSBzb21lIG9mIHRoZSB0ZWNobmljYWwsIGVjb25vbWljLCBhbmQgaW5zdGl0dXRpb25hbCByb2FkYmxvY2t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F0IG1pZ2h0IGFyaXNlLiBUaGUgcGFwZXIgY29uc2lkZXJzIHdoYXQgYWN0aW9ucyBjYW4gYmUgc3RhcnRlZCBub3d0byBhdm9pZCB0aGUgaW1wZWRpbWVudHMgdG8gcmVjeWNsaW5n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uc3VyZSB0aGF0IGVjb25vbWljYWwgYW5kIHN1c3RhaW5hYmxlIG9wdGlvbnMgYXJlIGF2YWlsYWJsZSBhdCB0aGUgZW5kIG9mIHRoZSBiYXR0ZXJpZXMnIHVzZWZ1bCBsaWZ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N1c21hdC4yMDE0LjEwLjAwMSIsIlVyaVN0cmluZyI6Imh0dHBzOi8vZG9pLm9yZy8xMC4xMDE2L2ouc3VzbWF0LjIwMTQuMTAuMDA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A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}</w:instrText>
                </w:r>
                <w:r w:rsidR="00670427" w:rsidRPr="0077002F">
                  <w:rPr>
                    <w:noProof/>
                  </w:rPr>
                  <w:fldChar w:fldCharType="separate"/>
                </w:r>
                <w:r w:rsidR="00670427" w:rsidRPr="0077002F">
                  <w:rPr>
                    <w:noProof/>
                  </w:rPr>
                  <w:t>[233]</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pPr>
            <w:r w:rsidRPr="0077002F">
              <w:t>“Als Produkte entstehen so zunächst die leicht-flüchtigen Elektrolytbestandteile, welche einer Abgasreinigung zugeführt werden sowie eine FF1 &lt; 1,0 mm.“</w:t>
            </w:r>
          </w:p>
          <w:p w:rsidR="00670427" w:rsidRPr="0077002F" w:rsidRDefault="00670427" w:rsidP="00670427">
            <w:pPr>
              <w:spacing w:before="288" w:after="288"/>
            </w:pPr>
          </w:p>
          <w:p w:rsidR="00670427" w:rsidRPr="0077002F" w:rsidRDefault="00670427" w:rsidP="00670427">
            <w:pPr>
              <w:spacing w:before="288" w:after="288"/>
            </w:pPr>
            <w:r w:rsidRPr="0077002F">
              <w:t>Translation: The first byproducts are the volatile electrolyte components, which are fed to a waste gas purification system, and an FF1 &lt; 1.0 mm.</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pPr>
            <w:r w:rsidRPr="0077002F">
              <w:t xml:space="preserve">Exhaust gas cleaning after crushing </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17d29342-c4ec-435f-bf21-8e6368ee9770"/>
                <w:id w:val="1896390937"/>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M3Y2M0LTBlYmMtNDMzOS1iYTRlLTA4YWQxYTdjNmEwZCIsIlJhbmdlTGVuZ3RoIjo0LCJSZWZlcmVuY2VJZCI6IjliNWM4NjkyLWIyZGUtNDI5MC1hMWRhLWI4OTIxYjNjMDQ1Y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S4iLCJMYXN0TmFtZSI6IkdlbGxuZXIiLCJQcm90ZWN0ZWQiOmZhbHNlLCJTZXgiOjAsIkNyZWF0ZWRCeSI6Il9Sb25qYSBXYWduZXItV2VueiIsIkNyZWF0ZWRPbiI6IjIwMjAtMTAtMTVUMTM6MjE6NTEiLCJNb2RpZmllZEJ5IjoiX1JvbmphIFdhZ25lci1XZW56IiwiSWQiOiI2ZDdiZmY0YS00NGM2LTQzZGUtODM1MS1hZjNhMWRkNzM4ODkiLCJNb2RpZmllZE9uIjoiMjAyMC0xMC0xNVQxMzoyMT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RG9ya2FcXEFwcERhdGFcXExvY2FsXFxUZW1wXFxvdm40cm5rNC5qcGciLCJVcmlTdHJpbmciOiI5YjVjODY5Mi1iMmRlLTQyOTAtYTFkYS1iODkyMWIzYzA0N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w:instrText>
                </w:r>
                <w:r w:rsidR="00670427" w:rsidRPr="0077002F">
                  <w:rPr>
                    <w:noProof/>
                    <w:lang w:val="en-US"/>
                  </w:rPr>
                  <w:instrText>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}</w:instrText>
                </w:r>
                <w:r w:rsidR="00670427" w:rsidRPr="0077002F">
                  <w:rPr>
                    <w:noProof/>
                  </w:rPr>
                  <w:fldChar w:fldCharType="separate"/>
                </w:r>
                <w:r w:rsidR="00670427" w:rsidRPr="0077002F">
                  <w:rPr>
                    <w:noProof/>
                    <w:lang w:val="en-US"/>
                  </w:rPr>
                  <w:t>[14]</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chanical technology has the advantages of high efficiency and improved environmental properties (without generating wastewater and hazardous ga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4c083a76-408a-4b34-98bc-4e29f4cc0b12"/>
                <w:id w:val="-139534791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</w:instrText>
                </w:r>
                <w:r w:rsidR="00670427" w:rsidRPr="0077002F">
                  <w:rPr>
                    <w:noProof/>
                  </w:rPr>
                  <w:instrText>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l0aCB0aGUgcmFwaWQgZGV2ZWxvcG1lbnQgb2YgdGhlIGVsZWN0cmljIHZlaGljbGUgbWFya2V0IHNpbmNlIDIwMTIsIGxpdGhpdW0taXJvbiBwaG9zcGhhdGUgKExGUCkgYmF0dGVyaWVzIGZhY2UgcmV0aXJlbWVudH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0ZW5zaXZlbHkuIE51bWVyb3VzIExGUCBiYXR0ZXJpZXMgaGF2ZSBiZWVuIGdlbmVyYXRlZCBnaXZlbiB0aGVpciBzaG9ydCBzZXJ2aWNlIGxpZmUuIFRodXMsIHJlY3ljbGluZyBzcGVudCBMRlAgYmF0dGVyaWVzIGlzIGNydWNpYWw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G93ZXZlciwgcHVibGlzaGVkIGluZm9ybWF0aW9uIG9uIHRoZSByZWNvdmVyeSB0ZWNobm9sb2d5IG9mIHNwZW50IExGUCBiYXR0ZXJpZXMgaXMgbWluaW1hbC4gVHJhZGl0aW9uYWwgc2VwYXJhdG9ycyBhbmQgc2VwYXJhdGlvb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b3JpZXMgb2YgcmVjb3ZlcmluZyB0ZWNobm9sb2dpZXMgd2VyZSB1bnN1aXRhYmxlIGZvciBndWlkaW5nIHRoZSBzZXBhcmF0aW9uIHByb2Nlc3Mgb2YgcmVjb3ZlcmluZyBtZXRhbHMgZnJvbSBzcGVudCBMRlAgYmF0dGVyaWV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RoZSBzZXBhcmF0aW9uIHJhdGUgb2YgdGhlIGN1cnJlbnQgbWV0aG9kIGZvciByZWNvdmVyaW5nIHNwZW50IExGUCBiYXR0ZXJpZXMgd2FzIHJhdGhlciBsb3cuIEZ1cnRoZXJtb3JlLCBzb21lIHdhc3Rld2F0ZXIgd2F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wcm9kdWNlZC4gSW4gdGhpcyBzdHVkeSwgc3BlbnQgTEZQIGJhdHRlcmllcyB3ZXJlIGRpc21hbnRsZWQgaW50byBpbmRpdmlkdWFsIHBhcnRzIG9mIGFsdW1pbml1bSBzaGVsbHMsIGNhdGhvZGUgc2xpY2VzLCBwb2x5bW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hcGhyYWdtcyBhbmQgYW5vZGUgc2xpY2VzLiBUaGUgYW5vZGUgcGllY2VzIHdlcmUgc2NyYXBlZCB0byBzZXBhcmF0ZSBjb3BwZXIgZm9pbCBhbmQgYW5vZGUgcG93ZGVyLiBUaGUgY2F0aG9kZSBwaWVjZXMgd2V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cm1hbGx5IHRyZWF0ZWQgdG8gcmVkdWNlIGFkaGVzaW9uIGJldHdlZW4gdGhlIGNhdGhvZGUgcG93ZGVyIGFuZCB0aGUgYWx1bWluaXVtIGZvaWwuIFRoZSBkaXNzb2NpYXRpb24gcmF0ZSBvZiB0aGUgY2F0aG9kZSBzbGlj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FjaGVkIDEwMCUgYWZ0ZXIgY3J1c2hpbmcgd2hlbiB0aGUgdGVtcGVyYXR1cmUgYW5kIHRpbWUgcmVhY2hlZCAzMDBcXHU4NDUxICBhbmQgMTIwIG1pbiwgcmVzcGVjdGl2ZWx5LiBFZGR5IGN1cnJlbnQgc2VwYXJhdGlvbiB3YXN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BlcmZvcm1lZCB0byBzZXBhcmF0ZSBub25mZXJyb3VzIG1ldGFscyAoYWx1bWluaXVtKSBmcm9tIGFsdW1pbml1bSBhbmQgTEZQIG1peHR1cmUuIFRoZSBvcHRpbWl6ZWQgb3BlcmF0aW9uIHBhcmFtZXRlcn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kZHkgY3VycmVudCBzZXBhcmF0aW9uIHdlcmUgZmVlZGluZyBzcGVlZCBvZiAxIG0vcyBhbmQgbWFnbmV0aWMgZmllbGQgcm90YXRpb24gc3BlZWQgb2YgNCBtL3MuIFRoZSBzZXBhcmF0aW9uIHJhdGUgb2YgdGhlIGVkZHkgY3VycmVud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2VwYXJhdGlvbiByZWFjaGVkIDEwMCUuIE1hc3MgYmFsYW5jZSBvZiB0aGUgcmVjb3ZlcmVkIG1hdGVyaWFscyB3YXMgY29uZHVjdGVkLiBSZXN1bHRzIHNob3dlZCB0aGF0IHRoZSByZWNvdmVyeSByYXRlIG9mIHNwZW50IExGU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biByZWFjaCA5Mi41MiUuIFRoaXMgc3R1ZHkgZXN0YWJsaXNoZWQgYSBncmVlbiBhbmQgZnVsbCBtYXRlcmlhbCByZWNvdmVyeSBwcm9jZXNzIGZvciBzcGVudCBMRlAgYmF0dGVyaWV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XHJcb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cmFkb2lsby5qcGciLCJVcmlTdHJpbmciOiJkOTI2ZDA4ZC1hMjhiLTRhMDktOGY5MS03YWM1NjE4NWY5M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k4NzE2MT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5ODcxNjEwIiwiVXJpU3RyaW5nIjoiaHR0cHM6Ly9kb2kub3JnLzEwLjExNzcvMDczNDI0MlgxOTg3MTY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zVDE0OjM4OjE4IiwiTW9kaWZpZWRCeSI6Il9Sb25qYSBXYWduZXItV2VueiIsIklkIjoiZDRiZTFlOGYtYWNiYS00YmI3LWE0NWQtMzI0ZTE1NzAwNDkwIiwiTW9kaWZpZWRPbiI6IjIwMjAtMTAtMTNUMTQ6Mzg6MT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TQ4Njc0MiIsIlVyaVN0cmluZyI6Imh0dHA6Ly93d3cubmNiaS5ubG0ubmloLmdvdi9wdWJtZWQvMzE0ODY3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w:instrText>
                </w:r>
                <w:r w:rsidR="00670427" w:rsidRPr="0077002F">
                  <w:rPr>
                    <w:noProof/>
                    <w:lang w:val="en-US"/>
                  </w:rPr>
                  <w:instrText>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Y0XSJ9XX0sIlRhZyI6IkNpdGF2aVBsYWNlaG9sZGVyIzRjMDgzYTc2LTQwOGEtNGIzNC05OGJjLTRlMjlmNGNjMGIxMiIsIlRleHQiOiJbMTY0XSIsIldBSVZlcnNpb24iOiI2LjguMC4wIn0=}</w:instrText>
                </w:r>
                <w:r w:rsidR="00670427" w:rsidRPr="0077002F">
                  <w:rPr>
                    <w:noProof/>
                  </w:rPr>
                  <w:fldChar w:fldCharType="separate"/>
                </w:r>
                <w:r w:rsidR="00670427" w:rsidRPr="0077002F">
                  <w:rPr>
                    <w:noProof/>
                    <w:lang w:val="en-US"/>
                  </w:rPr>
                  <w:t>[164]</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chanical methods are simple and suitable processing but cause the release of toxic gases and lack of ability to separate all of the battery component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0bceffd3-8e41-47c3-be3f-7e5784dbcf9c"/>
                <w:id w:val="136547788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jg2NDZmLWEzNDItNDc5NS1iMjg1LTFlNjVkYmE4MzdkNSIsIlJhbmdlTGVuZ3RoIjo0LCJSZWZlcmVuY2VJZCI6IjBhNDI0ODgzLWE0ZTUtNDQxNS04OTUyLWMzM2VjYWEyMWI1NiIsIlJlZmVyZW5jZSI6eyIkaWQiOiIz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QiLCIkdHlwZSI6IlN3aXNzQWNhZGVtaWMuQ2l0YXZpLlBlcnNvbiwgU3dpc3NBY2FkZW1pYy5DaXRhdmkiLCJGaXJzdE5hbWUiOiJFLiIsIkxhc3ROYW1lIjoiQXNhZGkgRGFsaW5pIiwiUHJvdGVjdGVkIjpmYWxzZ</w:instrText>
                </w:r>
                <w:r w:rsidR="00670427" w:rsidRPr="0077002F">
                  <w:rPr>
                    <w:noProof/>
                  </w:rPr>
                  <w:instrText>SwiU2V4IjowLCJDcmVhdGVkQnkiOiJfUm9uamEgV2FnbmVyLVdlbnoiLCJDcmVhdGVkT24iOiIyMDIwLTExLTA1VDE0OjIzOjU0IiwiTW9kaWZpZWRCeSI6Il9Sb25qYSBXYWduZXItV2VueiIsIklkIjoiZGEwYzI4ZDYtZTlmNy00MWEyLTk0YTEtOTc3NTQ0Y2Q1ZWJiIiwiTW9kaWZpZWRPbiI6IjIwMjAtMTEtMDVUMTQ6MjM6NTQiLCJQcm9qZWN0Ijp7IiRpZCI6IjUiLCIkdHlwZSI6IlN3aXNzQWNhZGVtaWMuQ2l0YXZpLlByb2plY3QsIFN3aXNzQWNhZGVtaWMuQ2l0YXZpIn19LHsiJGlkIjoiNi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y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giLCIkdHlwZSI6IlN3aXNzQWNhZGVtaWMuQ2l0YXZpLlBlcnNvbiwgU3dpc3NBY2FkZW1pYy5DaXRhdmkiLCJGaXJzdE5hbWUiOiJNLiIsIkxhc3ROYW1lIjoiR29vZGFyemkiLCJQcm90ZWN0ZWQiOmZhbHNlLCJTZXgiOjAsIkNyZWF0ZWRCeSI6Il9Sb25qYSBXYWduZXItV2VueiIsIkNyZWF0ZWRPbiI6IjIwMjAtMTEtMDVUMTQ6MjM6NTQiLCJNb2RpZmllZEJ5IjoiX1JvbmphIFdhZ25lci1XZW56IiwiSWQiOiIzNzlkMDczNi0wNTllLTQ4NzItOWI4NS05NzdjNWIxMzcyMWIiLCJNb2RpZmllZE9uIjoiMjAyMC0xMS0wNVQxNDoyMz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w:instrText>
                </w:r>
                <w:r w:rsidR="00670427" w:rsidRPr="0077002F">
                  <w:rPr>
                    <w:noProof/>
                    <w:lang w:val="en-US"/>
                  </w:rPr>
                  <w:instrText>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1MF0ifV19LCJUYWciOiJDaXRhdmlQbGFjZWhvbGRlciMwYmNlZmZkMy04ZTQxLTQ3YzMtYmUzZi03ZTU3ODRkYmNmOWMiLCJUZXh0IjoiWzUwXSIsIldBSVZlcnNpb24iOiI2LjguMC4wIn0=}</w:instrText>
                </w:r>
                <w:r w:rsidR="00670427" w:rsidRPr="0077002F">
                  <w:rPr>
                    <w:noProof/>
                  </w:rPr>
                  <w:fldChar w:fldCharType="separate"/>
                </w:r>
                <w:r w:rsidR="00670427" w:rsidRPr="0077002F">
                  <w:rPr>
                    <w:noProof/>
                    <w:lang w:val="en-US"/>
                  </w:rPr>
                  <w:t>[50]</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After discharging, dismantling and an inert shredding process, the material is dried and the exhaust gases are cleaned using a combination of condensation and adsorption step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Exhaust gas cleaning after crushing</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575a7d0a-43e4-42e9-9eb1-42fcbd56ff59"/>
                <w:id w:val="-173831681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</w:instrText>
                </w:r>
                <w:r w:rsidR="00670427" w:rsidRPr="0077002F">
                  <w:rPr>
                    <w:noProof/>
                  </w:rPr>
                  <w:instrText>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MDAyZnltZnQuanBnIiwiVXJpU3RyaW5nIjoiZWI3Yjc0YWItMDE0Ni00ZTQ1LTg1OTMtODQ2ZmFlNWQ3MjR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E4LjEyLjA0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gwMzU4NiIsIlVyaVN0cmluZyI6Imh0dHA6Ly93d3cubmNiaS5ubG0ubmloLmdvdi9wdWJtZWQvMzA4MDM1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wN1QxMzowNTozNSIsIk1vZGlmaWVkQnkiOiJfUm9uamEgV2FnbmVyLVdlbnoiLCJJZCI6ImZhZjIyZmI0LTgxNzQtNGM1Yi1iYzdlLTc3NjM1MmE0MjM1MiIsIk1vZGlmaWVkT24iOiIyMDIwLTEwLTA3VDEzOjA1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4LjEyLjA0MiIsIlVyaVN0cmluZyI6Imh0dHBzOi8vZG9pLm9yZy8xMC4xMDE2L2oud2FzbWFuLjIwMTguMTIuMDQ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xO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cnVzaGluZyBvZiBsYXJnZSBMaS1pb24gYmF0dGVyeSBjZWxs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</w:instrText>
                </w:r>
                <w:r w:rsidR="00670427" w:rsidRPr="0077002F">
                  <w:rPr>
                    <w:noProof/>
                    <w:lang w:val="en-US"/>
                  </w:rPr>
                  <w:instrText>KgwqDCoMKgIEFja25vd2xlZGdlbWVudHM8L3NwYW4+PC9wPlxyXG5cdFx0XHQ8cCBzdHlsZT1cIm1hcmdpbjowcHQgMHB0IDZwdFwiPjxzcGFuIHN0eWxlPVwiZm9udC1mYW1pbHk6J1NlZ29lIFVJJzsgZm9udC1zaXplOjlwdFwiPsKgwqDCoMKgwqDCoMKgwqDCoCBDb250cmlidXRpb248L3NwYW4+PC9wPlxyXG5cdFx0XHQ8cCBzdHlsZT1cIm1hcmdpbjowcHQgMHB0IDZwdFwiPjxzcGFuIHN0eWxlPVwiZm9udC1mYW1pbHk6J1NlZ29lIFVJJzsgZm9udC1zaXplOjlwdFwiPsKgwqDCoMKgwqDCoMKgwqDCoCBGdW5kaW5n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}</w:instrText>
                </w:r>
                <w:r w:rsidR="00670427" w:rsidRPr="0077002F">
                  <w:rPr>
                    <w:noProof/>
                  </w:rPr>
                  <w:fldChar w:fldCharType="separate"/>
                </w:r>
                <w:r w:rsidR="00670427" w:rsidRPr="0077002F">
                  <w:rPr>
                    <w:noProof/>
                    <w:lang w:val="en-US"/>
                  </w:rPr>
                  <w:t>[186]</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grinding and drying stages are flushed with an inert drying gas producing an offgas loaded with different organic solvent component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Exhaust gas treatment of fixed-bed adsorber</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pPr>
            <w:sdt>
              <w:sdtPr>
                <w:alias w:val="To edit, see citavi.com/edit"/>
                <w:tag w:val="CitaviPlaceholder#6fa135ff-1a46-4507-b8a7-f9142f19288e"/>
                <w:id w:val="-179204243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</w:instrText>
                </w:r>
                <w:r w:rsidR="00670427" w:rsidRPr="0077002F">
                  <w:rPr>
                    <w:noProof/>
                  </w:rPr>
                  <w:instrText>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5jcmVhc2luZyB0aGUgdXNhZ2Ugb2YgbGl0aGl1bS1pb24gYmF0dGVyaWVzIHJlcXVpcmVzIHN1ZmZpY2llbnR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JlY3ljbGluZyBzdHJhdGVnaWVzIGluIG9yZGVyIHRvIHNhdmUgcmVzb3VyY2VzLiBJbiB0aGUgY29sbGFib3JhdGl2ZX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zZWFyY2ggcHJvamVjdCB9e1xyXG5cXHJ0bGNoXFxhZjBcXGFmczI0XFxsdHJjaFxcaVxcZnMxOFxcbGFuZzEwMzFcXGxhbmducDEwMzFcXGxvY2hcXGFmMVxcZGJjaFxcYWYxXFxoaWNoXFxmMVxcY2YxIExpdGhvUmVjSUkgfXtcXHJ0bGNoXFxhZjBcXGFmczI0XFxsdHJjaFxcZnMxOFxcbGFuZzEwMzFcXGxhbmducDEwMzFcXGxvY2hcXGFmMVxcZGJjaFxcYWYxXFxoaWNoXFxmMVxcY2YxIGEgcmVjeWNsaW5nIHByb2Nlc3Mgd2FzIGludmVzdGlnYXRlZCx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RoYXQgY29tYmluZXMgdGhlIHByb2Nlc3Mgc3RlcHMgb2YgZGlzY2hhcmdpbmcsIGRpc21hbnRsaW5n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ocmVkZGluZywgZXh0cmFjdGlvbiwgZHJ5aW5nIGFuZCBzZXBhcmF0aW9uLiBUaGUgZ3JpbmRpbmcgYW5kfXtcXHJ0bGNoXFxhZjBcXGFmczI0XFxsdHJjaF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ZzMThcXGxhbmcxMDMxXFxsYW5nbnAxMDMxXFxsb2NoXFxhZjFcXGRiY2hcXGFmMVxcaGljaFxcZjFcXGNmMSBkcnlpbmcgc3RhZ2VzIGFyZSBmbHVzaGVkIHdpdGggYW4gaW5lcnQgZHJ5aW5nIGdhcyBwcm9kdWNpbmcgYW4gb2ZmZ2FzfXtcXHJ0bGNoXFxhZjBcXGFmczI0XFxsdHJjaF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b2FkZWQgd2l0aCBkaWZmZXJlbnQgb3JnYW5pYyBzb2x2ZW50IGNvbXBvbmVudHM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VtcGVyYXR1cmVzIHRvIGFjaGlldmUgc3VmZmljaWVudCBjbGVhbmluZy4gSGVuY2UgdGhlIGZpbmFsIGNsZWFu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FuIGJlIGFjaGlldmVkIGJ5IGFkc29ycHRpb24ufX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clxuXFxsdHJjaFxcZnMxOFxcZjF7XFxydGxjaFxcYWYwXFxhZnMyNFxcbHRyY2hcXGZzMThcXGxhbmcxMDMxXFxsYW5nbnAxMDMxXFxsb2NoXFxhZjFcXGRiY2hcXGFmMVxcaGljaFxcZjFcXGNmMSBUaGlzIHBhcGVyIGFkZHJlc3NlcyB0aGUgaWRlbnRpZmljYXRpb24gb2YgdGhlIG1haW4gaW5mbHVlbmNlcyBvbiB0aGV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V4aGF1c3QgZ2FzIGZsb3cgYW5kIGNvbXBvc2l0aW9uIGJhc2VkIG9uIGRyeWluZyBhbmQgY29uZGVuc2F0aW9u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cGFyYW1ldGVycyBhcyB3ZWxsIGFzIHRoZSByZXN1bHRzIG9mIGFkc29ycHRpdmUgb2ZmLWdhcyBjbGVhbmluZ317XFxydGxjaFxcYWYwXFxhZnMyNFxcbHRyY2h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mczE4XFxsYW5nMTAzMVxcbGFuZ25wMTAzMVxcbG9jaFxcYWYxXFxkYmNoXFxhZjFcXGhpY2hcXGYxXFxjZjEgZXhwZXJpbWVudHMgY2FycmllZCBvdXQgaW4gYSBmaXhlZC1iZWQgYWRzb3JiZXI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RvcmthXFxBcHBEYXRhXFxMb2NhbFxcVGVtcFxcZGd6dmRreHIuanBnIiwiVXJpU3RyaW5nIjoiMDNhNTQ4Y2UtZGNiOS00OGViLTliOWUtYzc3Y2JiNTA5Ym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OS8wNzUyMC4wMDAzZWNzd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kvMDc1MjAuMDAwM2Vjc3QiLCJVcmlTdHJpbmciOiJodHRwczovL2RvaS5vcmcvMTAuMTE0OS8wNzUyMC4wMDAzZWNz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xODFdIn1dfSwiVGFnIjoiQ2l0YXZpUGxhY2Vob2xkZXIjNmZhMTM1ZmYtMWE0Ni00NTA3LWI4YTctZjkxNDJmMTkyODhlIiwiVGV4dCI6IlsxODFdIiwiV0FJVmVyc2lvbiI6IjYuOC4wLjAifQ==}</w:instrText>
                </w:r>
                <w:r w:rsidR="00670427" w:rsidRPr="0077002F">
                  <w:rPr>
                    <w:noProof/>
                  </w:rPr>
                  <w:fldChar w:fldCharType="separate"/>
                </w:r>
                <w:r w:rsidR="00670427" w:rsidRPr="0077002F">
                  <w:rPr>
                    <w:noProof/>
                  </w:rPr>
                  <w:t>[181]</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pPr>
            <w:r w:rsidRPr="0077002F">
              <w:t>„Das elektrolytbeladene Abgas soll mit Adsorption gereinigt werden und die Elektrolyte ggf. wiedergewonnen werden.“</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pPr>
            <w:r w:rsidRPr="0077002F">
              <w:t xml:space="preserve">Exhaust gas treatment after crushing and drying </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6ff470e3-2545-4b29-a2fe-9b578dfb27fc"/>
                <w:id w:val="-156759285"/>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g4OTRiLTRjY2EtNDMzNS1hNDRhLTk1MjA3YTMwOTc4OSIsIlJhbmdlTGVuZ3RoIjo0LCJSZWZlcmVuY2VJZCI6IjhkZWVkNTE1LTAyODctNGZkZS04MjJjLTUyNzA2OWQ4OTJ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RvcmthXFxBcHBEYXRhXFxMb2NhbFxcVGVtcFxcbnptcWMxeWEuanBnIiwiVXJpU3RyaW5nIjoiOGRlZWQ1MTUtMDI4Ny00ZmRlLTgyMmMtNTI3MDY5ZDg5MmM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w:instrText>
                </w:r>
                <w:r w:rsidR="00670427" w:rsidRPr="0077002F">
                  <w:rPr>
                    <w:noProof/>
                    <w:lang w:val="en-US"/>
                  </w:rPr>
                  <w:instrText>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IxXSJ9XX0sIlRhZyI6IkNpdGF2aVBsYWNlaG9sZGVyIzZmZjQ3MGUzLTI1NDUtNGIyOS1hMmZlLTliNTc4ZGZiMjdmYyIsIlRleHQiOiJbMjFdIiwiV0FJVmVyc2lvbiI6IjYuOC4wLjAifQ==}</w:instrText>
                </w:r>
                <w:r w:rsidR="00670427" w:rsidRPr="0077002F">
                  <w:rPr>
                    <w:noProof/>
                  </w:rPr>
                  <w:fldChar w:fldCharType="separate"/>
                </w:r>
                <w:r w:rsidR="00670427" w:rsidRPr="0077002F">
                  <w:rPr>
                    <w:noProof/>
                    <w:lang w:val="en-US"/>
                  </w:rPr>
                  <w:t>[21]</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batteries are then shredded and immersed in water. Lithium ion/metal react with the water to produce lithium hydroxide and hydrogen gas, which is burned above the solution [8].”</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Retrieve Process</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883f5698-90e8-4de6-8b86-0a2fac1b0e09"/>
                <w:id w:val="-212985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</w:instrText>
                </w:r>
                <w:r w:rsidR="00670427" w:rsidRPr="0077002F">
                  <w:rPr>
                    <w:noProof/>
                  </w:rPr>
                  <w:instrText>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kaWEgQ0lSUCwgMjkgKDIwMTUpIDc1Mi03NTcuIGRvaToxMC4xMDE2L2oucHJvY2lyLjIwMTUuMDIuMDM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XHJcbn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HJlbWUgbWVhc3VyZXMsIExJQnMgY2FuIGJlIGRpc2Fzc2VtYmxlZCBieSBhdXRvbWF0ZWQgcHJvY2Vzc2VzLCB3aGljaCByZWNvdmVycyB2YWx1YWJsZSBlbGVjdHJvbmljcyBmb3IgcmV1c2UsIHRoZWlyIGNlbGxzIGNhbiBiZSBkaXNjaGFyZ2VkLCB3aGljaCByZWNvdmVycyByZXNpZHVhbCBlbmVyZ3ksIGFuZCB0aGVuIGNhbiBiZSBvcGVuZWQgc2FmZWx5IGluIGFpci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4bmszNDQzZy5qcGciLCJVcmlTdHJpbmciOiI1MGY2MjQ1Yi1jYzQyLTQ5ZDMtOTNjMC0wYWQzNWVlNmEwN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S4wMi4w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DIuMDM5IiwiVXJpU3RyaW5nIjoiaHR0cHM6Ly9kb2kub3JnLzEwLjEwMTYvai5wcm9jaXIuMjAxNS4wMi4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3siJGlkIjoiMTQiLCIkdHlwZSI6IlN3aXNzQWNhZGVtaWMuQ2l0YXZpLlB1Ymxpc2hlciwgU3dpc3NBY2FkZW1pYy5DaXRhdmkiLCJOYW1lIjoiRWxzZXZpZXIiLCJQcm90ZWN0ZWQiOmZhbHNlLCJDcmVhdGVkQnkiOiJfUm9uamEgV2</w:instrText>
                </w:r>
                <w:r w:rsidR="00670427" w:rsidRPr="0077002F">
                  <w:rPr>
                    <w:noProof/>
                    <w:lang w:val="en-US"/>
                  </w:rPr>
                  <w:instrText>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MzhdIn1dfSwiVGFnIjoiQ2l0YXZpUGxhY2Vob2xkZXIjODgzZjU2OTgtOTBlOC00ZGU2LThiODYtMGEyZmFjMWIwZTA5IiwiVGV4dCI6IlszOF0iLCJXQUlWZXJzaW9uIjoiNi44LjAuMCJ9}</w:instrText>
                </w:r>
                <w:r w:rsidR="00670427" w:rsidRPr="0077002F">
                  <w:rPr>
                    <w:noProof/>
                  </w:rPr>
                  <w:fldChar w:fldCharType="separate"/>
                </w:r>
                <w:r w:rsidR="00670427" w:rsidRPr="0077002F">
                  <w:rPr>
                    <w:noProof/>
                    <w:lang w:val="en-US"/>
                  </w:rPr>
                  <w:t>[38]</w:t>
                </w:r>
                <w:r w:rsidR="00670427"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is wet crushing leads to decreased reactivity of the battery cells and avoids harmful emissions.”</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On the retriev process</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c16f5a79-bcd0-44a9-8ed0-f85be3a053f7"/>
                <w:id w:val="52437774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</w:instrText>
                </w:r>
                <w:r w:rsidR="00670427" w:rsidRPr="0077002F">
                  <w:rPr>
                    <w:noProof/>
                  </w:rPr>
                  <w:instrText>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clxu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luY3JlYXNpbmcgdXNhZ2Ugb2YgZWxlY3RyaWNhbCBkcml2ZSBzeXN0ZW1zIGFuZCBzdGF0aW9uYXJ5IGVuZXJneSBzdG9yYWdlIHdvcmxkd2lkZSBsZWFkIHRvIGEgaGlnaCBkZW1hbmQgb2YgcmF3IG1hdGVyaWFsc3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m9yIHRoZSBwcm9kdWN0aW9uIG9mIGxpdGhpdW0taW9uIGJhdHRlcmllcy4gVG8gcHJldmVudCBmdXJ0aGVyIHNob3J0YWdlIG9mIHRoZXNlIGNydWNpYWwgbWF0ZXJpYWxzLCBlY29sb2dpY2FsIGFuZCBlZmZpY2llbnQ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2VzIG9mIGxpdGhpdW0taW9uIGJhdHRlcmllcyBhcmUgbmVlZGVkLiBOb3dhZGF5cyBpbmR1c3RyaWFsIHByb2Nlc3NlcyBhcmUgbW9zdGx5IHB5cm9tZXRhbGx1cmdpY2FsIGFuZCBhcyBzdWNoIGVuZXJneSBhbmR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vc3QgaW50ZW5zaXZlLiBUaGUgTGl0aG9SZWMgcHJvamVjdHMsIGZ1bmRlZCBieSB0aGUgRmVkZXJhbCBNaW5pc3RyeSBmb3IgdGhlIEVudmlyb25tZW50LCBOYXR1cmUgQ29uc2VydmF0aW9uLCBCdWlsZGluZy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NsZWFyIFNhZmV0eSAoQk1VQiksIGFpbWVkIGF0IGEgcmVhbGl6YXRpb24gb2YgYSBuZXcgZW5lcmd5LWVmZmljaWVudCByZWN5Y2xpbmcgcHJvY2VzcywgYWJzdGFpbmluZyBoaWdoIHRlbXBlcmF0dXJlcyBhbmQgdHJhY2luZ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jaGFuaWNhbCBwcm9jZXNzLXN0ZXBzLiBUaGUgY29uZHVjdGVkIG1lY2hhbmljYWwgcHJvY2Vzc2VzIHdlcmUgdGhvcm91Z2hseSBpbnZlc3RpZ2F0ZWQgYnkgZXhwZXJpbWVudHMgaW4gYSBsYWJvcmF0b3J5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hpbiB0ZWNobmljYWwgc2NhbGUsIGRlc2NyaWJpbmcgZ2FzIHJlbGVhc2Ugb2YgYWdlZCBhbmQgbm9uLWFnZWQgbGl0aGl1bS1pb24gYmF0dGVyaWVzIGR1cmluZyBkcnkgY3J1c2hpbmcsIGludGVybWVkaWF0ZXMsIGFu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ZHVjdHMgb2YgdGhlIG1lY2hhbmljYWwgc2VwYXJhdGlvbi4gQ29uY2x1c2l2ZWx5LCB3ZSBmb3VuZCB0aGF0IGFwcGx5aW5nIGEgc2Vjb25kIGNydXNoaW5nIHN0ZXAgaW5jcmVhc2VzIHRoZSB5aWVsZCBvZiB0aGUgY29h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wgYnV0IGFsc28gZW5hYmxlcyBtb3JlIHNlbGVjdGl2ZSBzZXBhcmF0aW9uLiBUaGlzIHdvcmsgaWRlbnRpZmllcyB0aGUgbmVlZCBmb3IgcmVjeWNsaW5nIG9mIGxpdGhpdW0taW9uIGJhdHRlcmllcyBhbmQgaXR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aGFsbGVuZ2VzIGFuZCBoYXphcmQgcG90ZW50aWFsIGluIHJlZ2FyZHMgdG8gdGhlIGFwcGxpZWQgbWF0ZXJpYWxzLiBUaGUgb3V0bGluZWQgcmVzdWx0cyBzaG93IGEgc2FmZSBhbmQgZWNvbG9naWNhbC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SBtYXRlcmlhbCByZWN5Y2xpbmcgcmF0ZSBvZiBhdCBsZWFzd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RGlla21hbm4iLCJQcm90ZWN0ZWQiOmZhbHNlLCJTZXgiOjAsIkNyZWF0ZWRCeSI6Il9Sb25qYSBXYWduZXItV2VueiIsIkNyZWF0ZWRPbiI6IjIwMjAtMTAtMDdUMTA6MTg6NTciLCJNb2RpZmllZEJ5IjoiX1JvbmphIFdhZ25lci1XZW56IiwiSWQiOiI4YmEwM2Y3ZC0zYzM1LTQ5N2EtOGFhMC1kYjI5MTk1ODg0NDkiLCJNb2RpZmllZE9uIjoiMjAyMC0xMC0wN1QxMDoxODo1Ny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kxdGIxZWFpLmpwZyIsIlVyaVN0cmluZyI6IjM0MTliOGY4LTg4ZDAtNGUzZS05ZDAxLWNiMTUwNzJiN2Yy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</w:instrText>
                </w:r>
                <w:r w:rsidR="00670427" w:rsidRPr="0077002F">
                  <w:rPr>
                    <w:noProof/>
                    <w:lang w:val="en-US"/>
                  </w:rPr>
                  <w:instrText>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1MV0ifV19LCJUYWciOiJDaXRhdmlQbGFjZWhvbGRlciNjMTZmNWE3OS1iY2QwLTQ0YTktOGVkMC1mODViZTNhMDUzZjciLCJUZXh0IjoiWzUxXSIsIldBSVZlcnNpb24iOiI2LjguMC4wIn0=}</w:instrText>
                </w:r>
                <w:r w:rsidR="00670427" w:rsidRPr="0077002F">
                  <w:rPr>
                    <w:noProof/>
                  </w:rPr>
                  <w:fldChar w:fldCharType="separate"/>
                </w:r>
                <w:r w:rsidR="00670427" w:rsidRPr="0077002F">
                  <w:rPr>
                    <w:noProof/>
                    <w:lang w:val="en-US"/>
                  </w:rPr>
                  <w:t>[51]</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Another key challenge to be addressed in scale-up is the emission of organic electrolyte. In this paper, it was evaporated under a fume hood, however, in an industrial shredding setting, it could produce hazardous air pollutants (HAPs) that need additional treatment. Many industrial shredding centers are beginning to make use of emission controls such as enhanced air handling and suction systems like cyclones, scrubbers and baghouse filters (McGlothlin, 2011; Al-Salem et al., 2009).”</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bCs/>
                <w:iCs/>
                <w:lang w:val="en-US"/>
              </w:rPr>
            </w:pPr>
            <w:r w:rsidRPr="0077002F">
              <w:rPr>
                <w:bCs/>
                <w:iCs/>
                <w:lang w:val="en-US"/>
              </w:rPr>
              <w:t>G</w:t>
            </w:r>
            <w:r w:rsidRPr="0077002F">
              <w:rPr>
                <w:b/>
                <w:bCs/>
                <w:iCs/>
                <w:lang w:val="en-US"/>
              </w:rPr>
              <w:t>eneral information</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da772a65-dd1e-4067-b3ab-52c516f3d572"/>
                <w:id w:val="-56641558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</w:instrText>
                </w:r>
                <w:r w:rsidR="00670427" w:rsidRPr="0077002F">
                  <w:rPr>
                    <w:noProof/>
                  </w:rPr>
                  <w:instrText>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HdhZ25lcndlXFxBcHBEYXRhXFxMb2NhbFxcVGVtcFxccmVkbDRvcmIuanBnIiwiVXJpU3RyaW5nIjoiZjBhOWQzYjMtMWM2OS00ZTdiLTkxZmEtYzMxYjc5NzQyNGM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UuMTAuMDI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3YXNtYW4uMjAxNS4xMC4wMjYiLCJVcmlTdHJpbmciOiJodHRwczovL2RvaS5vcmcvMTAuMTAxNi9qLndhc21hbi4yMDE1LjEwLjA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A4OjU5OjIyIiwiTW9kaWZpZWRCeSI6Il9Sb25qYSBXYWduZXItV2VueiIsIklkIjoiNWIwYTUzZmEtNTRkMC00N2NlLTlmZjUtYmY1YTY2OTY3YWZjIiwiTW9kaWZpZWRPbiI6IjIwMjAtMTAtMDdUMDg6NTk6Mj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jU3NzQ1OSIsIlVyaVN0cmluZyI6Imh0dHA6Ly93d3cubmNiaS5ubG0ubmloLmdvdi9wdWJtZWQvMjY1Nzc0N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</w:instrText>
                </w:r>
                <w:r w:rsidR="00670427" w:rsidRPr="0077002F">
                  <w:rPr>
                    <w:noProof/>
                    <w:lang w:val="en-US"/>
                  </w:rPr>
                  <w:instrText>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ODRdIn1dfSwiVGFnIjoiQ2l0YXZpUGxhY2Vob2xkZXIjZGE3NzJhNjUtZGQxZS00MDY3LWIzYWItNTJjNTE2ZjNkNTcyIiwiVGV4dCI6IlsxODRdIiwiV0FJVmVyc2lvbiI6IjYuOC4wLjAifQ==}</w:instrText>
                </w:r>
                <w:r w:rsidR="00670427" w:rsidRPr="0077002F">
                  <w:rPr>
                    <w:noProof/>
                  </w:rPr>
                  <w:fldChar w:fldCharType="separate"/>
                </w:r>
                <w:r w:rsidR="00670427" w:rsidRPr="0077002F">
                  <w:rPr>
                    <w:noProof/>
                    <w:lang w:val="en-US"/>
                  </w:rPr>
                  <w:t>[184]</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is grinding flotation method is a promising separation method without any toxic emissions or introducing other impurities in industrial application.”</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Flotation to separate anode and cathode material </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14f0697e-4d87-4b7a-836d-7b5a7a9b0304"/>
                <w:id w:val="123250495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</w:instrText>
                </w:r>
                <w:r w:rsidR="00670427" w:rsidRPr="0077002F">
                  <w:rPr>
                    <w:noProof/>
                  </w:rPr>
                  <w:instrText>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FuZCBQdXJpZmljYXRpb24gVGVjaG5vbG9neSwgMTkwICgyMDE3KSA0NS01Mi4gZG9pOjEwLjEwMTYvai5zZXBwdXIuMjAxNy4wOC4wNDk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QyZXB2MnN5LmpwZyIsIlVyaVN0cmluZyI6ImM2NGFkODI2LWRiYTItNGRjMi04NGQ2LTMwNGU2NWExYjA5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ZXBwdXIuMjAxNy4wOC4wN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VwcHVyLjIwMTcuMDguMDQ5IiwiVXJpU3RyaW5nIjoiaHR0cHM6Ly9kb2kub3JnLzEwLjEwMTYvai5zZXBwdXIuMjAxNy4wOC4wN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wcm9taXNpbmcgcGh5c2ljYWwgbWV0aG9kIGZvciByZWNvdmVyeSBvZiBMaUNvTzIgYW5kIGdyYXBoaXRlIGZyb20gc3BlbnQgbGl0aGl1bS1pb24gYmF0dGVyaWVzOiBHcmluZGluZyBmbG90YXRpb24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HJldHJlYXRtZW50czwvc3Bhbj48L3A+XHJcblx0XHRcdDxwIHN0eWxlPVwibWFyZ2luOjBwdCAwcHQgNnB0XCI+PHNwYW4gc3R5bGU9XCJmb250LWZhbWlseTonU2Vnb2UgVUknOyBmb250LXNpemU6OXB0XCI+wqDCoMKgwqDCoMKgwqDCoMKgwqDCoMKgwqDCoMKgwqDCoMKgwqAgR3JpbmRpbmcgZmxvdGF0aW9uPC9zcGFuPjwvcD5cclxuXHRcdFx0PHAgc3R5bGU9XCJtYXJnaW46MHB0IDBwdCA2cHRcIj48c3BhbiBzdHlsZT1cImZvbnQtZmFtaWx5OidTZWdvZSBVSSc7IGZvbnQtc2l6ZTo5cHRcIj7CoMKgwqDCoMKgwqDCoMKgwqDCoMKgwqDCoMKgwqDCoMKgwqDCoCBBZHZhbmNlZCBh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</w:instrText>
                </w:r>
                <w:r w:rsidR="00670427" w:rsidRPr="0077002F">
                  <w:rPr>
                    <w:noProof/>
                    <w:lang w:val="en-US"/>
                  </w:rPr>
                  <w:instrText>N0eWxlPVwiZm9udC1mYW1pbHk6J1NlZ29lIFVJJzsgZm9udC1zaXplOjlwdFwiPsKgwqDCoMKgwqDCoMKgwqDCoCBBY2tub3dsZWRnbWVudHM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wcm9taXNpbmcgcGh5c2ljYWwgbWV0aG9kIGZvciByZWNvdmVyeSBvZiBMaUNvTyAyIGFuZCBncmFwaGl0ZSBmcm9tIHNwZW50IGxpdGhpdW0taW9uIGJhdHRlcmllczogR3JpbmRpbmcgZmxvdGF0aW9uIiwiVHJhbnNsYXRvcnMiOltdLCJZZWFyIjoiMjAxOCIsIlllYXJSZXNvbHZlZCI6IjIwMTgiLCJDcmVhdGVkQnkiOiJfUm9uamEgV2FnbmVyLVdlbnoiLCJDcmVhdGVkT24iOiIyMDIwLTEwLTA4VDExOjQxOjQyIiwiTW9kaWZpZWRCeSI6Il9XYWduZXJ3ZSIsIklkIjoiYzY0YWQ4MjYtZGJhMi00ZGMyLTg0ZDYtMzA0ZTY1YTFiMDk0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ODddIn1dfSwiVGFnIjoiQ2l0YXZpUGxhY2Vob2xkZXIjMTRmMDY5N2UtNGQ4Ny00YjdhLTgzNmQtN2I1YTdhOWIwMzA0IiwiVGV4dCI6IlsxODddIiwiV0FJVmVyc2lvbiI6IjYuOC4wLjAifQ==}</w:instrText>
                </w:r>
                <w:r w:rsidR="00670427" w:rsidRPr="0077002F">
                  <w:rPr>
                    <w:noProof/>
                  </w:rPr>
                  <w:fldChar w:fldCharType="separate"/>
                </w:r>
                <w:r w:rsidR="00670427" w:rsidRPr="0077002F">
                  <w:rPr>
                    <w:noProof/>
                    <w:lang w:val="en-US"/>
                  </w:rPr>
                  <w:t>[187]</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A sample (50 kg) of LIBs collected by S.E.V LTD. (Colico –LC Italy) was processed by an automated pre-treatment pilot plant equipped with gas treatment section (gas scrubber and carbon filters) and made up of a series of operations including crushing, sieving, magnetic separation, and eddy currents.” </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chanical pre-treatment</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845ddbd2-9596-4448-b890-c0af916801d3"/>
                <w:id w:val="-13865057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GYxMDMzLTE0N2QtNDJiMy04ZDEwLTI3ZmRhNjUxNDZjNSIsIlJhbmdlTGVuZ3RoIjo0LCJSZWZlcmVuY2VJZCI6IjgzMDcyMzk1LWM5ZWYtNDI1MS05OGU3LTY5Yjc5ZmFkNmMyMCIsIlJlZmVyZW5jZSI6eyIkaWQiOiIzIiwiJHR5cGUiOiJTd2lzc0FjYWRlbWljLkNpdGF2aS5SZWZlcmVuY2UsIFN3aXNzQWNhZGVtaWMuQ2l0YXZpIiwiQWJzdHJhY3QiOiJ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4oCTbGlxdWlkIGV4dHJhY3Rpb25zLCBhbmQgYW4gaW5ub3ZhdGl2ZSBMaeKAk05hIHNlcGFyYXRpb24sIGluIG9yZGVyIHRvIG9idGFpbiB2YWx1YWJsZSBwcm9kdWN0cy4gVGhlc2UgcHJvZHVjdHMgaW5jbHVkZSBoaWdoLWdyYWRlIGdyYXBoaXRlLCBjb2JhbHQgb3hp</w:instrText>
                </w:r>
                <w:r w:rsidR="00670427" w:rsidRPr="0077002F">
                  <w:rPr>
                    <w:noProof/>
                  </w:rPr>
                  <w:instrText>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VuZXJneSBDaGVtaXN0cnksIDM1ICgyMDE5KSAyMjAtMjI3LiBkb2k6MTAuMTAxNi9qLmplY2hlbS4yMDE5LjAzLjAyM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CB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J1YW16dGtlLmpwZyIsIlVyaVN0cmluZyI6IjgzMDcyMzk1LWM5ZWYtNDI1MS05OGU3LTY5Yjc5ZmFkNmM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NoZW0uMjAxOS4wMy4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jaGVtLjIwMTkuMDMuMDIyIiwiVXJpU3RyaW5nIjoiaHR0cHM6Ly9kb2kub3JnLzEwLjEwMTYvai5qZWNoZW0uMjAxOS4wMy4w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bG9zZWQtbG9vcCBoeWRyb21ldGFsbHVyZ2ljYWwgdHJlYXRtZW50IG9mIGVuZC1vZi1saWZlIGxpdGhpdW0gaW9uIGJhdHRlcmllczogVG93YXJkcyB6ZXJvLXdhc3RlIHByb2Nlc3MgYW5kIG1ldGFsIHJlY3ljbGluZyBpbiBhZHZhbmNlZC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</w:instrText>
                </w:r>
                <w:r w:rsidR="00670427" w:rsidRPr="0077002F">
                  <w:rPr>
                    <w:noProof/>
                    <w:lang w:val="en-US"/>
                  </w:rPr>
                  <w:instrText>VJJzsgZm9udC1zaXplOjlwdFwiPsKgwqDCoMKgwqDCoMKgwqDCoCBBY2tub3dsZWRnbWVudHM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2xvc2VkLWxvb3AgaHlkcm9tZXRhbGx1cmdpY2FsIHRyZWF0bWVudCBvZiBlbmQtb2YtbGlmZSBsaXRoaXVtIGlvbiBiYXR0ZXJpZXM6IFRvd2FyZHMgemVyby13YXN0ZSBwcm9jZXNzIGFuZCBtZXRhbCByZWN5Y2xpbmcgaW4gYWR2YW5jZWQgYmF0dGVyaWVzIiwiVHJhbnNsYXRvcnMiOltdLCJZZWFyIjoiMjAxOSIsIlllYXJSZXNvbHZlZCI6IjIwMTkiLCJDcmVhdGVkQnkiOiJfUm9uamEgV2FnbmVyLVdlbnoiLCJDcmVhdGVkT24iOiIyMDIwLTExLTE4VDEzOjAzOjIwIiwiTW9kaWZpZWRCeSI6Il9XYWduZXJ3ZSIsIklkIjoiODMwNzIzOTUtYzllZi00MjUxLTk4ZTctNjliNzlmYWQ2YzI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0N10ifV19LCJUYWciOiJDaXRhdmlQbGFjZWhvbGRlciM4NDVkZGJkMi05NTk2LTQ0NDgtYjg5MC1jMGFmOTE2ODAxZDMiLCJUZXh0IjoiWzQ3XSIsIldBSVZlcnNpb24iOiI2LjguMC4wIn0=}</w:instrText>
                </w:r>
                <w:r w:rsidR="00670427" w:rsidRPr="0077002F">
                  <w:rPr>
                    <w:noProof/>
                  </w:rPr>
                  <w:fldChar w:fldCharType="separate"/>
                </w:r>
                <w:r w:rsidR="00670427" w:rsidRPr="0077002F">
                  <w:rPr>
                    <w:noProof/>
                    <w:lang w:val="en-US"/>
                  </w:rPr>
                  <w:t>[47]</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Batrec Industrie AG employs a hydrometallurgical process to recycle LIBs. The used batteries are sorted and crushed in a CO2 atmosphere, and the released lithium is then neutralized by moist air. Following crushing and neutralization, the protective CO2 gas is purified in a gas scrubber before being exhausted.”</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Batrec Industrie AG</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016d5f7a-1eb6-4894-b684-4f16e4611dd1"/>
                <w:id w:val="106560430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</w:instrText>
                </w:r>
                <w:r w:rsidR="00670427" w:rsidRPr="0077002F">
                  <w:rPr>
                    <w:noProof/>
                  </w:rPr>
                  <w:instrText>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dWxlLjIwMTkuMDkuMDE0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vdWxlLjIwMTkuMDkuMDE0IiwiVXJpU3RyaW5nIjoiaHR0cHM6Ly9kb2kub3JnLzEwLjEwMTYvai5qb3VsZS4yMDE5LjA5LjAx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</w:instrText>
                </w:r>
                <w:r w:rsidR="00670427" w:rsidRPr="0077002F">
                  <w:rPr>
                    <w:noProof/>
                    <w:lang w:val="en-US"/>
                  </w:rPr>
                  <w:instrText>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k3XSJ9XX0sIlRhZyI6IkNpdGF2aVBsYWNlaG9sZGVyIzAxNmQ1ZjdhLTFlYjYtNDg5NC1iNjg0LTRmMTZlNDYxMWRkMSIsIlRleHQiOiJbOTddIiwiV0FJVmVyc2lvbiI6IjYuOC4wLjAifQ==}</w:instrText>
                </w:r>
                <w:r w:rsidR="00670427" w:rsidRPr="0077002F">
                  <w:rPr>
                    <w:noProof/>
                  </w:rPr>
                  <w:fldChar w:fldCharType="separate"/>
                </w:r>
                <w:r w:rsidR="00670427" w:rsidRPr="0077002F">
                  <w:rPr>
                    <w:noProof/>
                    <w:lang w:val="en-US"/>
                  </w:rPr>
                  <w:t>[97]</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Bartec [sic!] is one of the recycling processes developed to recycle mixed type of batteries. It includes crushing the spent batteries in CO2 gas atmosphere to liberate battery component and remove the volatile electrolyte as condensate (Georgi-Maschl era et al., 2012).”</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BatRec</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03986c3f-ebd8-4d0b-b8f5-aa953b1bdc36"/>
                <w:id w:val="102244242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2EwM2U1LWJmOWUtNDFlMC1hNmY2LTQ1NDVlNWU4YmU5MCIsIlJhbmdlU3RhcnQiOjMsIlJhbmdlTGVuZ3RoIjo1LCJSZWZlcmVuY2VJZCI6IjdlNDhmZDQ3LWNjYzEtNDc4ZS1iYmM5LTFmOThhYTI1ZDA5NiIsIlJlZmVyZW5jZSI6eyIkaWQiOiIzIiwiJHR5cGUiOiJTd2lzc0FjYWRlbWljLkNpdGF2aS5SZWZlcmVuY2UsIFN3aXNzQWNhZGVtaWMuQ2l0YXZpIiwiQWJzdHJhY3QiOiJ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w:instrText>
                </w:r>
                <w:r w:rsidR="00670427" w:rsidRPr="0077002F">
                  <w:rPr>
                    <w:noProof/>
                  </w:rPr>
                  <w:instrText>xsZW5nZSw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nigJlzIGVsZWN0cm9seXRlLiBCYXNlZCBvbiB0aGVzZSByZXN1bHRzIGEgZmxvd3NoZWV0IHRvIHJlY3ljbCBlIG1peGVkIHN0cmVhbSBMaUJzLCBhbmQgTmlNSCBiYXR0ZXJ5IHNjcmFwIHdhcyBwcm9wb3NlZC4g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lcXHU4MjE3IHMgZWxlY3Ryb2x5dGUuIEJhc2VkIG9uIHRoZXNlIHJlc3VsdHMgYSBmbG93c2hlZXQgdG8gcmVjeWNsIGUgbWl4ZWQgc3RyZWFtIExpQnMsIGFuZCBOaU1IIGJhdHRlcnkgc2NyYXAgd2FzIHByb3Bvc2VkLiB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IuMTIuMDA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yLjEyLjAwNSIsIlVyaVN0cmluZyI6Imh0dHBzOi8vZG9pLm9yZy8xMC4xMDE2L2oubWluZW5nLjIwMTI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FjdGlvbnMsIHRoZSBmb2N1cyBvZiB0aGUgcmVzZWFyY2ggd29yayB3YXNcclxudGhlIGRldmVsb3BtZW50IG9mIGEgcHlyb21ldGFsbHVyZ2ljYWwgcHJvY2VzcyBzdGVwIGluIGFuIGVsZWN0cmljIGFyYyBmdXJuYWNlIGZvciB0aGUgY2FyYm8tcmVkdWN0aXZlXHJcbm1lbHRpbmcgb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IuMDEuMTU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pwb3dzb3VyLjIwMTIuMDEuMTUyIiwiVXJpU3RyaW5nIjoiaHR0cHM6Ly9kb2kub3JnLzEwLjEwMTYvai5qcG93c291ci4yMDEyLjAxLjE1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RldmVsb3BtZW50IG9mIGEgcmVjeWNsaW5nIHByb2Nlc3MgZm9yIExpLWlvbi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</w:instrText>
                </w:r>
                <w:r w:rsidR="00670427" w:rsidRPr="0077002F">
                  <w:rPr>
                    <w:noProof/>
                    <w:lang w:val="en-US"/>
                  </w:rPr>
                  <w:instrText>9jZXNzPC9zcGFuPjwvcD5cclxuXHRcdFx0PHAgc3R5bGU9XCJtYXJnaW46MHB0IDBwdCA2cHRcIj48c3BhbiBzdHlsZT1cImZvbnQtZmFtaWx5OidTZWdvZSBVSSc7IGZvbnQtc2l6ZTo5cHRcIj7CoMKgwqDCoMKgwqDCoMKgwqAgNy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}</w:instrText>
                </w:r>
                <w:r w:rsidR="00670427" w:rsidRPr="0077002F">
                  <w:rPr>
                    <w:noProof/>
                  </w:rPr>
                  <w:fldChar w:fldCharType="separate"/>
                </w:r>
                <w:r w:rsidR="00670427" w:rsidRPr="0077002F">
                  <w:rPr>
                    <w:noProof/>
                    <w:lang w:val="en-US"/>
                  </w:rPr>
                  <w:t>[36,222]</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Naturally occurring gases, H2 and O2, are extracted and filtered using a cyclonic system.”</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Akkuser process</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152e2ee5-3439-4e35-97ea-bc7c1a3345df"/>
                <w:id w:val="-100419404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WRkMGI3LWViMDQtNDM3Ni1iMWI5LWJkMThmYmRmOTM4OC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w:instrText>
                </w:r>
                <w:r w:rsidR="00670427" w:rsidRPr="0077002F">
                  <w:rPr>
                    <w:noProof/>
                  </w:rPr>
                  <w:instrText>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w:instrText>
                </w:r>
                <w:r w:rsidR="00670427" w:rsidRPr="0077002F">
                  <w:rPr>
                    <w:noProof/>
                    <w:lang w:val="en-US"/>
                  </w:rPr>
                  <w:instrTex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MTUyZTJlZTUtMzQzOS00ZTM1LTk3ZWEtYmM3YzFhMzM0NWRmIiwiVGV4dCI6IlsyNl0iLCJXQUlWZXJzaW9uIjoiNi44LjAuMCJ9}</w:instrText>
                </w:r>
                <w:r w:rsidR="00670427" w:rsidRPr="0077002F">
                  <w:rPr>
                    <w:noProof/>
                  </w:rPr>
                  <w:fldChar w:fldCharType="separate"/>
                </w:r>
                <w:r w:rsidR="00670427" w:rsidRPr="0077002F">
                  <w:rPr>
                    <w:noProof/>
                    <w:lang w:val="en-US"/>
                  </w:rPr>
                  <w:t>[26]</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ab/>
              <w:t>“In this process two crushing step at low and high speed rotary shredder was performed while the crushing system was inserted in a sealed medium filled with a mixture of Wie CO2 and argon. Crushing in inert gas expel oxygen and nitrogen and formed less reactive lithium carbonate.”</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Recuply</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5226b871-2ce2-44dc-8c6f-2f6363e9e020"/>
                <w:id w:val="89871256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jM0MjE1LTZjZmMtNGZlZi04OGJiLWY0NWIyOTg3YjA0MSIsIlJhbmdlTGVuZ3RoIjo1LCJSZWZlcmVuY2VJZCI6IjdlNDhmZDQ3LWNjYzEtNDc4ZS1iYmM5LTFmOThhYTI1ZDA5NiIsIlJlZmVyZW5jZSI6eyIkaWQiOiIzIiwiJHR5cGUiOiJTd2lzc0FjYWRlbWljLkNpdGF2aS5SZWZlcmVuY2UsIFN3aXNzQWNhZGVtaWMuQ2l0YXZpIiwiQWJzdHJhY3QiOiJ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w:instrText>
                </w:r>
                <w:r w:rsidR="00670427" w:rsidRPr="0077002F">
                  <w:rPr>
                    <w:noProof/>
                  </w:rPr>
                  <w:instrText>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nigJlzIGVsZWN0cm9seXRlLiBCYXNlZCBvbiB0aGVzZSByZXN1bHRzIGEgZmxvd3NoZWV0IHRvIHJlY3ljbCBlIG1peGVkIHN0cmVhbSBMaUJzLCBhbmQgTmlNSCBiYXR0ZXJ5IHNjcmFwIHdhcyBwcm9wb3NlZC4g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lcXHU4MjE3IHMgZWxlY3Ryb2x5dGUuIEJhc2VkIG9uIHRoZXNlIHJlc3VsdHMgYSBmbG93c2hlZXQgdG8gcmVjeWNsIGUgbWl4ZWQgc3RyZWFtIExpQnMsIGFuZCBOaU1IIGJhdHRlcnkgc2NyYXAgd2FzIHByb3Bvc2VkLiB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IuMTIuMDA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yLjEyLjAwNSIsIlVyaVN0cmluZyI6Imh0dHBzOi8vZG9pLm9yZy8xMC4xMDE2L2oubWluZW5nLjIwMTI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</w:instrText>
                </w:r>
                <w:r w:rsidR="00670427" w:rsidRPr="0077002F">
                  <w:rPr>
                    <w:noProof/>
                    <w:lang w:val="en-US"/>
                  </w:rPr>
                  <w:instrText>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IyMl0ifV19LCJUYWciOiJDaXRhdmlQbGFjZWhvbGRlciM1MjI2Yjg3MS0yY2UyLTQ0ZGMtOGM2Zi0yZjYzNjNlOWUwMjAiLCJUZXh0IjoiWzIyMl0iLCJXQUlWZXJzaW9uIjoiNi44LjAuMCJ9}</w:instrText>
                </w:r>
                <w:r w:rsidR="00670427" w:rsidRPr="0077002F">
                  <w:rPr>
                    <w:noProof/>
                  </w:rPr>
                  <w:fldChar w:fldCharType="separate"/>
                </w:r>
                <w:r w:rsidR="00670427" w:rsidRPr="0077002F">
                  <w:rPr>
                    <w:noProof/>
                    <w:lang w:val="en-US"/>
                  </w:rPr>
                  <w:t>[222]</w:t>
                </w:r>
                <w:r w:rsidR="00670427" w:rsidRPr="0077002F">
                  <w:rPr>
                    <w:noProof/>
                  </w:rPr>
                  <w:fldChar w:fldCharType="end"/>
                </w:r>
              </w:sdtContent>
            </w:sdt>
            <w:r w:rsidR="00670427" w:rsidRPr="0077002F">
              <w:rPr>
                <w:lang w:val="en-US"/>
              </w:rPr>
              <w:t xml:space="preserve"> </w:t>
            </w:r>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anwhile, the offgas from the crushing process is neutralized with water and soda.”</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Recuply Process</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1ccea992-a5aa-473d-97bd-351f32772faa"/>
                <w:id w:val="160175092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DlmNGI4LTNiNGYtNDkxMS1hNjViLTQ3OThjZWMyYzI0My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w:instrText>
                </w:r>
                <w:r w:rsidR="00670427" w:rsidRPr="0077002F">
                  <w:rPr>
                    <w:noProof/>
                  </w:rPr>
                  <w:instrText>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FjY2VhOTkyLWE1YWEtNDczZC05N2JkLTM1MWYzMjc3MmZhYS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670427">
        <w:tc>
          <w:tcPr>
            <w:tcW w:w="4957"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anwhile, because of the violent friction and high-speed impact of crushing, this process can increase the temperature to as high as 300 °C. As a result, the electrolyte can easily decompose and volatilize to generate toxic gas, even HF if humidity is present. Diekmann et al. investigated the gas components released during crushing and showed that the electrolyte components, including solvents and salts, as well as the state of health (SOH) of spent LIBs greatly influenced the final released gas, as shown in Fig. 6a and b. Dimethyl carbonate (DMC), ethyl methyl carbonate (EMC), and CO2 were the main gas components released during crushing.</w:t>
            </w:r>
          </w:p>
        </w:tc>
        <w:tc>
          <w:tcPr>
            <w:tcW w:w="2409"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Exhaust gas during crushing </w:t>
            </w:r>
          </w:p>
        </w:tc>
        <w:tc>
          <w:tcPr>
            <w:tcW w:w="1696"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0a319a80-84a2-47fb-9312-32c51ba36324"/>
                <w:id w:val="-176283174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RkNjNkLThiNDUtNDNkMi05YTYwLWMwMzc0NGI4ZTViYS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w:instrText>
                </w:r>
                <w:r w:rsidR="00670427" w:rsidRPr="0077002F">
                  <w:rPr>
                    <w:noProof/>
                  </w:rPr>
                  <w:instrText>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w:instrText>
                </w:r>
                <w:r w:rsidR="00670427" w:rsidRPr="0077002F">
                  <w:rPr>
                    <w:noProof/>
                    <w:lang w:val="en-US"/>
                  </w:rPr>
                  <w:instrText>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MGEzMTlhODAtODRhMi00N2ZiLTkzMTItMzJjNTFiYTM2MzI0IiwiVGV4dCI6IlsyOF0iLCJXQUlWZXJzaW9uIjoiNi44LjAuMCJ9}</w:instrText>
                </w:r>
                <w:r w:rsidR="00670427" w:rsidRPr="0077002F">
                  <w:rPr>
                    <w:noProof/>
                  </w:rPr>
                  <w:fldChar w:fldCharType="separate"/>
                </w:r>
                <w:r w:rsidR="00670427" w:rsidRPr="0077002F">
                  <w:rPr>
                    <w:noProof/>
                    <w:lang w:val="en-US"/>
                  </w:rPr>
                  <w:t>[28]</w:t>
                </w:r>
                <w:r w:rsidR="00670427" w:rsidRPr="0077002F">
                  <w:rPr>
                    <w:noProof/>
                  </w:rPr>
                  <w:fldChar w:fldCharType="end"/>
                </w:r>
              </w:sdtContent>
            </w:sdt>
          </w:p>
        </w:tc>
      </w:tr>
      <w:tr w:rsidR="0077002F" w:rsidRPr="0077002F" w:rsidTr="00FC1E9A">
        <w:tc>
          <w:tcPr>
            <w:tcW w:w="4957" w:type="dxa"/>
            <w:tcBorders>
              <w:top w:val="single" w:sz="4" w:space="0" w:color="00FF99"/>
              <w:left w:val="single" w:sz="4" w:space="0" w:color="00FF99"/>
              <w:bottom w:val="single" w:sz="4" w:space="0" w:color="000000"/>
              <w:right w:val="single" w:sz="4" w:space="0" w:color="00FF99"/>
            </w:tcBorders>
          </w:tcPr>
          <w:p w:rsidR="00670427" w:rsidRPr="0077002F" w:rsidRDefault="00670427" w:rsidP="00670427">
            <w:pPr>
              <w:spacing w:before="288" w:after="288"/>
              <w:rPr>
                <w:lang w:val="en-US"/>
              </w:rPr>
            </w:pPr>
            <w:r w:rsidRPr="0077002F">
              <w:rPr>
                <w:lang w:val="en-US"/>
              </w:rPr>
              <w:t>“recy- cling electrolyte materials and removal of these components will reduce the risk of fluoride gas emission in thermal pro- cessing.”</w:t>
            </w:r>
          </w:p>
        </w:tc>
        <w:tc>
          <w:tcPr>
            <w:tcW w:w="2409" w:type="dxa"/>
            <w:tcBorders>
              <w:top w:val="single" w:sz="4" w:space="0" w:color="00FF99"/>
              <w:left w:val="single" w:sz="4" w:space="0" w:color="00FF99"/>
              <w:bottom w:val="single" w:sz="4" w:space="0" w:color="000000"/>
              <w:right w:val="single" w:sz="4" w:space="0" w:color="00FF99"/>
            </w:tcBorders>
          </w:tcPr>
          <w:p w:rsidR="00670427" w:rsidRPr="0077002F" w:rsidRDefault="00670427" w:rsidP="00670427">
            <w:pPr>
              <w:spacing w:before="288" w:after="288"/>
              <w:rPr>
                <w:lang w:val="en-US"/>
              </w:rPr>
            </w:pPr>
            <w:r w:rsidRPr="0077002F">
              <w:rPr>
                <w:lang w:val="en-US"/>
              </w:rPr>
              <w:t>Electrolyte recovery</w:t>
            </w:r>
          </w:p>
        </w:tc>
        <w:tc>
          <w:tcPr>
            <w:tcW w:w="1696" w:type="dxa"/>
            <w:tcBorders>
              <w:top w:val="single" w:sz="4" w:space="0" w:color="00FF99"/>
              <w:left w:val="single" w:sz="4" w:space="0" w:color="00FF99"/>
              <w:bottom w:val="single" w:sz="4" w:space="0" w:color="000000"/>
              <w:right w:val="single" w:sz="4" w:space="0" w:color="00FF99"/>
            </w:tcBorders>
          </w:tcPr>
          <w:p w:rsidR="00670427" w:rsidRPr="0077002F" w:rsidRDefault="0077002F" w:rsidP="00670427">
            <w:pPr>
              <w:spacing w:before="288" w:after="288"/>
              <w:rPr>
                <w:lang w:val="en-US"/>
              </w:rPr>
            </w:pPr>
            <w:sdt>
              <w:sdtPr>
                <w:alias w:val="To edit, see citavi.com/edit"/>
                <w:tag w:val="CitaviPlaceholder#5966e7f4-2d1f-4916-a6b4-0076b2372a65"/>
                <w:id w:val="123620953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zA1Njk0LTcxYmItNDk3YS04YjllLTdmNWQ2MzQyZTllM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w:instrText>
                </w:r>
                <w:r w:rsidR="00670427" w:rsidRPr="0077002F">
                  <w:rPr>
                    <w:noProof/>
                  </w:rPr>
                  <w:instrText>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U5NjZlN2Y0LTJkMWYtNDkxNi1hNmI0LTAwNzZiMjM3MmE2NS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FC1E9A">
        <w:tc>
          <w:tcPr>
            <w:tcW w:w="9062" w:type="dxa"/>
            <w:gridSpan w:val="3"/>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Pyro-metallurgical </w:t>
            </w:r>
          </w:p>
        </w:tc>
      </w:tr>
      <w:tr w:rsidR="0077002F" w:rsidRPr="0077002F" w:rsidTr="00FC1E9A">
        <w:tc>
          <w:tcPr>
            <w:tcW w:w="4957"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Quote </w:t>
            </w:r>
          </w:p>
        </w:tc>
        <w:tc>
          <w:tcPr>
            <w:tcW w:w="24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marks on Process</w:t>
            </w:r>
          </w:p>
        </w:tc>
        <w:tc>
          <w:tcPr>
            <w:tcW w:w="169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w:t>
            </w:r>
          </w:p>
        </w:tc>
      </w:tr>
      <w:tr w:rsidR="0077002F" w:rsidRPr="0077002F" w:rsidTr="00FC1E9A">
        <w:tc>
          <w:tcPr>
            <w:tcW w:w="4957" w:type="dxa"/>
            <w:tcBorders>
              <w:top w:val="single" w:sz="4" w:space="0" w:color="000000"/>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Das Fluor aus dem Leitsalz LiPF6 stellt bei einer pyrometallurgischen Aufbereitung keine Probleme dar, da es als Calciumfluorid (CaF) bei einer Rauchgaswäsche abgetrennt werden kann.“</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Translation: The fluorine from the LiPF6 conducting salt does not cause any problems in pyrometallurgical processing, since it can be separated as calcium fluoride (CaF) in a flue gas scrubber</w:t>
            </w:r>
          </w:p>
        </w:tc>
        <w:tc>
          <w:tcPr>
            <w:tcW w:w="2409" w:type="dxa"/>
            <w:tcBorders>
              <w:top w:val="single" w:sz="4" w:space="0" w:color="000000"/>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000000"/>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fc49ad7c-e9a6-4af4-b552-4c9ea045e0df"/>
                <w:id w:val="56977820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UwOGZjLTNhMjktNDE0ZS1hNzI3LTI4NDVmYjQzNzUyZCIsIlJhbmdlTGVuZ3RoIjo0LCJSZWZlcmVuY2VJZCI6IjliNWM4NjkyLWIyZGUtNDI5MC1hMWRhLWI4OTIxYjNjMDQ1Y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w:instrText>
                </w:r>
                <w:r w:rsidR="00670427" w:rsidRPr="0077002F">
                  <w:rPr>
                    <w:noProof/>
                  </w:rPr>
                  <w:instrText>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S4iLCJMYXN0TmFtZSI6IkdlbGxuZXIiLCJQcm90ZWN0ZWQiOmZhbHNlLCJTZXgiOjAsIkNyZWF0ZWRCeSI6Il9Sb25qYSBXYWduZXItV2VueiIsIkNyZWF0ZWRPbiI6IjIwMjAtMTAtMTVUMTM6MjE6NTEiLCJNb2RpZmllZEJ5IjoiX1JvbmphIFdhZ25lci1XZW56IiwiSWQiOiI2ZDdiZmY0YS00NGM2LTQzZGUtODM1MS1hZjNhMWRkNzM4ODkiLCJNb2RpZmllZE9uIjoiMjAyMC0xMC0xNVQxMzoyMT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RG9ya2FcXEFwcERhdGFcXExvY2FsXFxUZW1wXFxvdm40cm5rNC5qcGciLCJVcmlTdHJpbmciOiI5YjVjODY5Mi1iMmRlLTQyOTAtYTFkYS1iODkyMWIzYzA0N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w:instrText>
                </w:r>
                <w:r w:rsidR="00670427" w:rsidRPr="0077002F">
                  <w:rPr>
                    <w:noProof/>
                    <w:lang w:val="en-US"/>
                  </w:rPr>
                  <w:instrText>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}</w:instrText>
                </w:r>
                <w:r w:rsidR="00670427" w:rsidRPr="0077002F">
                  <w:rPr>
                    <w:noProof/>
                  </w:rPr>
                  <w:fldChar w:fldCharType="separate"/>
                </w:r>
                <w:r w:rsidR="00670427" w:rsidRPr="0077002F">
                  <w:rPr>
                    <w:noProof/>
                    <w:lang w:val="en-US"/>
                  </w:rPr>
                  <w:t>[14]</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rmal treatment of charged LIBs requires an off-gas treatment system to avoid harmful emissions.“</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db37dd1c-87e3-41ad-a33c-04dd48ab3276"/>
                <w:id w:val="-200535351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lkYzdiLTQ4YTAtNGYxYi04MDNlLWQzZmYyODExNDAyYy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w:instrText>
                </w:r>
                <w:r w:rsidR="00670427" w:rsidRPr="0077002F">
                  <w:rPr>
                    <w:noProof/>
                  </w:rPr>
                  <w:instrText>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2RiMzdkZDFjLTg3ZTMtNDFhZC1hMzNjLTA0ZGQ0OGFiMzI3Ni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Wastewater, waste gas, and solid waste are generated during recycling processes. A strict three-waste monitoring and treatment system should be established to prevent secondary pollution and realize environmentally friendly recycling and utilization of spent LIBs. For the pyrometallurgical process, treatment of exhaust gases and solid waste must be considered. For high temperature processes, a well-designed furnace with an exhaust gas treatment device is essential to reduce risk. “</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fbba37bc-0c3d-47e2-acab-a1fc2b46471c"/>
                <w:id w:val="209149602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</w:instrText>
                </w:r>
                <w:r w:rsidR="00670427" w:rsidRPr="0077002F">
                  <w:rPr>
                    <w:noProof/>
                  </w:rPr>
                  <w:instrText>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2MTQ0LTE2MTUw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mNsdWRpbmcgcm9hc3RpbmcgdGVtcGVyYXR1cmUsIHRpbWUsIGFuZCBMaUNvTzIvTkg0Q2wgbWFzcyByYXRpbywgd2VyZSBpbnZlc3RpZ2F0ZWQgaW4gZGV0YWlsLiBUaGUgcmVzdWx0cyBzaG93ZWQgdGhhdCBtb3JlIHRoYW4gOTklIENvIGFuZCBMaSB3ZXJlIHJlY292ZXJlZCB1bmRlciBvcHRpbXVtIGNvbmRpdGlvbnM6IHRlbXBlcmF0dXJlIG9mIDM1MCBcXCdiMEMsIHJlYWN0aW9uIHRpbWUgb2YgMjAgbWluLCBhbmQgYSBMaUNvTzIvTkg0Q2wgbWFzcyByYXRpbyBvZiAxOjIuIEEgcG9zc2libGUgcmVhY3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WNoYW5pc20gYmV0d2VlbiBMaUNvTzIgYW5kIE5INENsIGlzIHByb3Bvc2VkIGJhc2VkIG9uIHRoZXJtb2R5bmFtaWMsIFgtcmF5IGRpZmZyYWN0aW9uLCBhbmQgWC1yYXkgcGhvdG9lbGVjdHJvbiBzcGVjdHJvc2NvcHkgYW5hbHlzZXMuIFRoZSB0cmVhdG1lbnQgb2Ygb3RoZXIgc3BlbnQgbGl0aGl1bS1pb24gYmF0dGVyeSBjYXRob2RlIG1hdGVyaWFscywgc3VjaCBhcyBMaU1uMk80IGFuZCBMaUNvMS8zTW4xLzNOaTEvM08yLCB2ZXJpZmllZCB0aGUgZWZmZWN0aXZlbmVzcyBvZiB0aGUgbWV0aG9kIGZvciByZWNvdmVyaW5nIHRoZSB2YWx1YWJsZSBtZXRhbH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lMWtrdHFqay5qcGciLCJVcmlTdHJpbmciOiJkMDcwMzAwMS1kYzdiLTQzYjktYmYwYy0xODNkMmQ1MWI4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zA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c3VzY2hlbWVuZy45YjAzMDU0IiwiVXJpU3RyaW5nIjoiaHR0cHM6Ly9kb2kub3JnLzEwLjEwMjEvYWNzc3VzY2hlbWVuZy45YjAzM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giLCIkdHlwZSI6IlN3aXNzQWNhZGVtaWMuQ2l0YXZpLlB1Ymxpc2hlciwgU3dpc3NBY2FkZW1pYy5DaXRhdmkiLCJOYW1lIjoiQUNTIiwiUHJvdGVjdGVkIjpmYWxzZSwiQ3JlYXRlZEJ5IjoiX1JvbmphIFdhZ25lci1XZW56IiwiQ3JlYXRlZE9uIjoiMjAyMC0xMC0xNVQxMzo1OTozMCIsIk</w:instrText>
                </w:r>
                <w:r w:rsidR="00670427" w:rsidRPr="0077002F">
                  <w:rPr>
                    <w:noProof/>
                    <w:lang w:val="en-US"/>
                  </w:rPr>
                  <w:instrText>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TddIn1dfSwiVGFnIjoiQ2l0YXZpUGxhY2Vob2xkZXIjZmJiYTM3YmMtMGMzZC00N2UyLWFjYWItYTFmYzJiNDY0NzFjIiwiVGV4dCI6IlsxOTddIiwiV0FJVmVyc2lvbiI6IjYuOC4wLjAifQ==}</w:instrText>
                </w:r>
                <w:r w:rsidR="00670427" w:rsidRPr="0077002F">
                  <w:rPr>
                    <w:noProof/>
                  </w:rPr>
                  <w:fldChar w:fldCharType="separate"/>
                </w:r>
                <w:r w:rsidR="00670427" w:rsidRPr="0077002F">
                  <w:rPr>
                    <w:noProof/>
                    <w:lang w:val="en-US"/>
                  </w:rPr>
                  <w:t>[197]</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furnace requires offgas treatment to prevent toxic gas emissions (e.g., dioxins and furans).“</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e55d4617-cd6f-4a8a-adc1-126faf175306"/>
                <w:id w:val="-164441718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WQ4MTEwLWEzZWItNGM1Yi04N2Y0LTAxZjczMThiYmNiYS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w:instrText>
                </w:r>
                <w:r w:rsidR="00670427" w:rsidRPr="0077002F">
                  <w:rPr>
                    <w:noProof/>
                  </w:rPr>
                  <w:instrText>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2U1NWQ0NjE3LWNkNmYtNGE4YS1hZGMxLTEyNmZhZjE3NTMwNi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rmal treatment is simple operation and high throughput, but the energy consumption, gas emissions and investment emissions are very high in these methods.”</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814c8b10-29d2-4499-936f-2c15c680ecec"/>
                <w:id w:val="-22961934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Tc5MWM5LWVhNjEtNDgyMy04NGY5LTkxZTMwYTU5MWVhZCIsIlJhbmdlTGVuZ3RoIjo0LCJSZWZlcmVuY2VJZCI6IjBhNDI0ODgzLWE0ZTUtNDQxNS04OTUyLWMzM2VjYWEyMWI1NiIsIlJlZmVyZW5jZSI6eyIkaWQiOiIz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QiLCIkdHlwZSI6IlN3aXNzQWNhZGVtaWMuQ2l0YXZpLlBlcnNvbiwgU3dpc3NBY2FkZW1pYy5DaXRhdmkiLCJGaXJzdE5hbWUiOiJFLiIsIkxhc3ROYW1lIjoiQXNhZGkgRGFsaW5pIiwiUHJvdGVjdGVkIjpmYW</w:instrText>
                </w:r>
                <w:r w:rsidR="00670427" w:rsidRPr="0077002F">
                  <w:rPr>
                    <w:noProof/>
                  </w:rPr>
                  <w:instrText>xzZSwiU2V4IjowLCJDcmVhdGVkQnkiOiJfUm9uamEgV2FnbmVyLVdlbnoiLCJDcmVhdGVkT24iOiIyMDIwLTExLTA1VDE0OjIzOjU0IiwiTW9kaWZpZWRCeSI6Il9Sb25qYSBXYWduZXItV2VueiIsIklkIjoiZGEwYzI4ZDYtZTlmNy00MWEyLTk0YTEtOTc3NTQ0Y2Q1ZWJiIiwiTW9kaWZpZWRPbiI6IjIwMjAtMTEtMDVUMTQ6MjM6NTQiLCJQcm9qZWN0Ijp7IiRpZCI6IjUiLCIkdHlwZSI6IlN3aXNzQWNhZGVtaWMuQ2l0YXZpLlByb2plY3QsIFN3aXNzQWNhZGVtaWMuQ2l0YXZpIn19LHsiJGlkIjoiNi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y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giLCIkdHlwZSI6IlN3aXNzQWNhZGVtaWMuQ2l0YXZpLlBlcnNvbiwgU3dpc3NBY2FkZW1pYy5DaXRhdmkiLCJGaXJzdE5hbWUiOiJNLiIsIkxhc3ROYW1lIjoiR29vZGFyemkiLCJQcm90ZWN0ZWQiOmZhbHNlLCJTZXgiOjAsIkNyZWF0ZWRCeSI6Il9Sb25qYSBXYWduZXItV2VueiIsIkNyZWF0ZWRPbiI6IjIwMjAtMTEtMDVUMTQ6MjM6NTQiLCJNb2RpZmllZEJ5IjoiX1JvbmphIFdhZ25lci1XZW56IiwiSWQiOiIzNzlkMDczNi0wNTllLTQ4NzItOWI4NS05NzdjNWIxMzcyMWIiLCJNb2RpZmllZE9uIjoiMjAyMC0xMS0wNVQxNDoyMz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w:instrText>
                </w:r>
                <w:r w:rsidR="00670427" w:rsidRPr="0077002F">
                  <w:rPr>
                    <w:noProof/>
                    <w:lang w:val="en-US"/>
                  </w:rPr>
                  <w:instrText>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1MF0ifV19LCJUYWciOiJDaXRhdmlQbGFjZWhvbGRlciM4MTRjOGIxMC0yOWQyLTQ0OTktOTM2Zi0yYzE1YzY4MGVjZWMiLCJUZXh0IjoiWzUwXSIsIldBSVZlcnNpb24iOiI2LjguMC4wIn0=}</w:instrText>
                </w:r>
                <w:r w:rsidR="00670427" w:rsidRPr="0077002F">
                  <w:rPr>
                    <w:noProof/>
                  </w:rPr>
                  <w:fldChar w:fldCharType="separate"/>
                </w:r>
                <w:r w:rsidR="00670427" w:rsidRPr="0077002F">
                  <w:rPr>
                    <w:noProof/>
                    <w:lang w:val="en-US"/>
                  </w:rPr>
                  <w:t>[50]</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Hazardous emissions must be removed with flue cleaning systems to meet stringent environmental regulations.”</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 xml:space="preserve">Gernal information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2a576614-7843-479f-9027-20d510f61eb6"/>
                <w:id w:val="-133129884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2UxZmQxLTc0OTQtNDhiMC1hZGNmLTllZGIwOTFmMDVkMSIsIlJhbmdlTGVuZ3RoIjo0LCJSZWZlcmVuY2VJZCI6ImY4NjlkYjRjLTU2MmItNDBlYy04MTJlLWJhOGM4NzNmN2FhNCIsIlJlZmVyZW5jZSI6eyIkaWQiOiIzIiwiJHR5cGUiOiJTd2lzc0FjYWRlbWljLkNpdGF2aS5SZWZlcmVuY2UsIFN3aXNzQWNhZGVtaWMuQ2l0YXZpIiwiQWJzdHJhY3QiOiJXb3Js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aCBib3RoIGxhbmRmaWxsaW5nXHJcbmFuZCByYXcgbWF0ZXJpYWwgZXh0cmFjdGlvbi4gSG93ZXZlciwgTElCIHJlY3ljbGluZyBpbmZyYXN0cnVjdHVyZSBoYXMgbm90IGJlZW5</w:instrText>
                </w:r>
                <w:r w:rsidR="00670427" w:rsidRPr="0077002F">
                  <w:rPr>
                    <w:noProof/>
                  </w:rPr>
                  <w:instrText>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w:instrText>
                </w:r>
                <w:r w:rsidR="00670427" w:rsidRPr="0077002F">
                  <w:rPr>
                    <w:noProof/>
                    <w:lang w:val="en-US"/>
                  </w:rPr>
                  <w:instrText>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c0XSJ9XX0sIlRhZyI6IkNpdGF2aVBsYWNlaG9sZGVyIzJhNTc2NjE0LTc4NDMtNDc5Zi05MDI3LTIwZDUxMGY2MWViNiIsIlRleHQiOiJbNzRdIiwiV0FJVmVyc2lvbiI6IjYuOC4wLjAifQ==}</w:instrText>
                </w:r>
                <w:r w:rsidR="00670427" w:rsidRPr="0077002F">
                  <w:rPr>
                    <w:noProof/>
                  </w:rPr>
                  <w:fldChar w:fldCharType="separate"/>
                </w:r>
                <w:r w:rsidR="00670427" w:rsidRPr="0077002F">
                  <w:rPr>
                    <w:noProof/>
                    <w:lang w:val="en-US"/>
                  </w:rPr>
                  <w:t>[74]</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contemporary applied carbonates of the electrolyte (e.g. dimethyl carbonate and ethyl methyl carbonate) are flammable and contribute to the fire and explosion hazard. The highly flammable reaction products, like methane, ethane, and propene can cause fire and explosions. The chemical hazard could be induced by toxic gaseous reaction products like carbon monoxide (CO) and hydrogen fluoride (HF) resulting from the decomposition of the state of the art conducting salt lithium hexafluorophosphate (LiPF6) and the binder PVDF.”</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 xml:space="preserve">General information on thermal runaway </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4c70f232-552c-4ec8-9887-54252981dd20"/>
                <w:id w:val="-48771967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</w:instrText>
                </w:r>
                <w:r w:rsidR="00670427" w:rsidRPr="0077002F">
                  <w:rPr>
                    <w:noProof/>
                  </w:rPr>
                  <w:instrText>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clxu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luY3JlYXNpbmcgdXNhZ2Ugb2YgZWxlY3RyaWNhbCBkcml2ZSBzeXN0ZW1zIGFuZCBzdGF0aW9uYXJ5IGVuZXJneSBzdG9yYWdlIHdvcmxkd2lkZSBsZWFkIHRvIGEgaGlnaCBkZW1hbmQgb2YgcmF3IG1hdGVyaWFsc3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m9yIHRoZSBwcm9kdWN0aW9uIG9mIGxpdGhpdW0taW9uIGJhdHRlcmllcy4gVG8gcHJldmVudCBmdXJ0aGVyIHNob3J0YWdlIG9mIHRoZXNlIGNydWNpYWwgbWF0ZXJpYWxzLCBlY29sb2dpY2FsIGFuZCBlZmZpY2llbnQ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2VzIG9mIGxpdGhpdW0taW9uIGJhdHRlcmllcyBhcmUgbmVlZGVkLiBOb3dhZGF5cyBpbmR1c3RyaWFsIHByb2Nlc3NlcyBhcmUgbW9zdGx5IHB5cm9tZXRhbGx1cmdpY2FsIGFuZCBhcyBzdWNoIGVuZXJneSBhbmR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vc3QgaW50ZW5zaXZlLiBUaGUgTGl0aG9SZWMgcHJvamVjdHMsIGZ1bmRlZCBieSB0aGUgRmVkZXJhbCBNaW5pc3RyeSBmb3IgdGhlIEVudmlyb25tZW50LCBOYXR1cmUgQ29uc2VydmF0aW9uLCBCdWlsZGluZy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NsZWFyIFNhZmV0eSAoQk1VQiksIGFpbWVkIGF0IGEgcmVhbGl6YXRpb24gb2YgYSBuZXcgZW5lcmd5LWVmZmljaWVudCByZWN5Y2xpbmcgcHJvY2VzcywgYWJzdGFpbmluZyBoaWdoIHRlbXBlcmF0dXJlcyBhbmQgdHJhY2luZ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jaGFuaWNhbCBwcm9jZXNzLXN0ZXBzLiBUaGUgY29uZHVjdGVkIG1lY2hhbmljYWwgcHJvY2Vzc2VzIHdlcmUgdGhvcm91Z2hseSBpbnZlc3RpZ2F0ZWQgYnkgZXhwZXJpbWVudHMgaW4gYSBsYWJvcmF0b3J5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hpbiB0ZWNobmljYWwgc2NhbGUsIGRlc2NyaWJpbmcgZ2FzIHJlbGVhc2Ugb2YgYWdlZCBhbmQgbm9uLWFnZWQgbGl0aGl1bS1pb24gYmF0dGVyaWVzIGR1cmluZyBkcnkgY3J1c2hpbmcsIGludGVybWVkaWF0ZXMsIGFu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ZHVjdHMgb2YgdGhlIG1lY2hhbmljYWwgc2VwYXJhdGlvbi4gQ29uY2x1c2l2ZWx5LCB3ZSBmb3VuZCB0aGF0IGFwcGx5aW5nIGEgc2Vjb25kIGNydXNoaW5nIHN0ZXAgaW5jcmVhc2VzIHRoZSB5aWVsZCBvZiB0aGUgY29h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wgYnV0IGFsc28gZW5hYmxlcyBtb3JlIHNlbGVjdGl2ZSBzZXBhcmF0aW9uLiBUaGlzIHdvcmsgaWRlbnRpZmllcyB0aGUgbmVlZCBmb3IgcmVjeWNsaW5nIG9mIGxpdGhpdW0taW9uIGJhdHRlcmllcyBhbmQgaXR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aGFsbGVuZ2VzIGFuZCBoYXphcmQgcG90ZW50aWFsIGluIHJlZ2FyZHMgdG8gdGhlIGFwcGxpZWQgbWF0ZXJpYWxzLiBUaGUgb3V0bGluZWQgcmVzdWx0cyBzaG93IGEgc2FmZSBhbmQgZWNvbG9naWNhbC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SBtYXRlcmlhbCByZWN5Y2xpbmcgcmF0ZSBvZiBhdCBsZWFzd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RGlla21hbm4iLCJQcm90ZWN0ZWQiOmZhbHNlLCJTZXgiOjAsIkNyZWF0ZWRCeSI6Il9Sb25qYSBXYWduZXItV2VueiIsIkNyZWF0ZWRPbiI6IjIwMjAtMTAtMDdUMTA6MTg6NTciLCJNb2RpZmllZEJ5IjoiX1JvbmphIFdhZ25lci1XZW56IiwiSWQiOiI4YmEwM2Y3ZC0zYzM1LTQ5N2EtOGFhMC1kYjI5MTk1ODg0NDkiLCJNb2RpZmllZE9uIjoiMjAyMC0xMC0wN1QxMDoxODo1Ny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kxdGIxZWFpLmpwZyIsIlVyaVN0cmluZyI6IjM0MTliOGY4LTg4ZDAtNGUzZS05ZDAxLWNiMTUwNzJiN2Yy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</w:instrText>
                </w:r>
                <w:r w:rsidR="00670427" w:rsidRPr="0077002F">
                  <w:rPr>
                    <w:noProof/>
                    <w:lang w:val="en-US"/>
                  </w:rPr>
                  <w:instrText>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1MV0ifV19LCJUYWciOiJDaXRhdmlQbGFjZWhvbGRlciM0YzcwZjIzMi01NTJjLTRlYzgtOTg4Ny01NDI1Mjk4MWRkMjAiLCJUZXh0IjoiWzUxXSIsIldBSVZlcnNpb24iOiI2LjguMC4wIn0=}</w:instrText>
                </w:r>
                <w:r w:rsidR="00670427" w:rsidRPr="0077002F">
                  <w:rPr>
                    <w:noProof/>
                  </w:rPr>
                  <w:fldChar w:fldCharType="separate"/>
                </w:r>
                <w:r w:rsidR="00670427" w:rsidRPr="0077002F">
                  <w:rPr>
                    <w:noProof/>
                    <w:lang w:val="en-US"/>
                  </w:rPr>
                  <w:t>[51]</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Hazardous emissions must be removed with flue cleaning systems to meet stringent environmental regulations.”</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0fa2c387-fa1f-4080-bc79-f58c73e50dab"/>
                <w:id w:val="-158421980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YzAzY2FhLWMxNzctNDIzYS05ZTg2LTdmOWY0NTVmODgyO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w:instrText>
                </w:r>
                <w:r w:rsidR="00670427" w:rsidRPr="0077002F">
                  <w:rPr>
                    <w:noProof/>
                  </w:rPr>
                  <w:instrText>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BmYTJjMzg3LWZhMWYtNDA4MC1iYzc5LWY1OGM3M2U1MGRhYi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organics, lithium, and fluoride in the batteries are lost as fly ash and are removed from the flue by a scrubbing system.“</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On the Sony-Sumitomo process</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83f3dfd9-0542-4e76-af2b-d8e10dac836e"/>
                <w:id w:val="-1863112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</w:instrText>
                </w:r>
                <w:r w:rsidR="00670427" w:rsidRPr="0077002F">
                  <w:rPr>
                    <w:noProof/>
                  </w:rPr>
                  <w:instrText>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kaWEgQ0lSUCwgMjkgKDIwMTUpIDc1Mi03NTcuIGRvaToxMC4xMDE2L2oucHJvY2lyLjIwMTUuMDIuMDM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XHJcbn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HJlbWUgbWVhc3VyZXMsIExJQnMgY2FuIGJlIGRpc2Fzc2VtYmxlZCBieSBhdXRvbWF0ZWQgcHJvY2Vzc2VzLCB3aGljaCByZWNvdmVycyB2YWx1YWJsZSBlbGVjdHJvbmljcyBmb3IgcmV1c2UsIHRoZWlyIGNlbGxzIGNhbiBiZSBkaXNjaGFyZ2VkLCB3aGljaCByZWNvdmVycyByZXNpZHVhbCBlbmVyZ3ksIGFuZCB0aGVuIGNhbiBiZSBvcGVuZWQgc2FmZWx5IGluIGFpci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4bmszNDQzZy5qcGciLCJVcmlTdHJpbmciOiI1MGY2MjQ1Yi1jYzQyLTQ5ZDMtOTNjMC0wYWQzNWVlNmEwN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S4wMi4w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DIuMDM5IiwiVXJpU3RyaW5nIjoiaHR0cHM6Ly9kb2kub3JnLzEwLjEwMTYvai5wcm9jaXIuMjAxNS4wMi4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3siJGlkIjoiMTQiLCIkdHlwZSI6IlN3aXNzQWNhZGVtaWMuQ2l0YXZpLlB1Ymxpc2hlciwgU3dpc3NBY2FkZW1pYy5DaXRhdmkiLCJOYW1lIjoiRWxzZXZpZXIiLCJQcm90ZWN0ZWQiOmZhbHNlLCJDcmVhdGVkQnkiOiJfUm9uamEgV2</w:instrText>
                </w:r>
                <w:r w:rsidR="00670427" w:rsidRPr="0077002F">
                  <w:rPr>
                    <w:noProof/>
                    <w:lang w:val="en-US"/>
                  </w:rPr>
                  <w:instrText>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MzhdIn1dfSwiVGFnIjoiQ2l0YXZpUGxhY2Vob2xkZXIjODNmM2RmZDktMDU0Mi00ZTc2LWFmMmItZDhlMTBkYWM4MzZlIiwiVGV4dCI6IlszOF0iLCJXQUlWZXJzaW9uIjoiNi44LjAuMCJ9}</w:instrText>
                </w:r>
                <w:r w:rsidR="00670427" w:rsidRPr="0077002F">
                  <w:rPr>
                    <w:noProof/>
                  </w:rPr>
                  <w:fldChar w:fldCharType="separate"/>
                </w:r>
                <w:r w:rsidR="00670427" w:rsidRPr="0077002F">
                  <w:rPr>
                    <w:noProof/>
                    <w:lang w:val="en-US"/>
                  </w:rPr>
                  <w:t>[38]</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offgas from the rotary hearth furnace is scrubbed, and the scrub solution is sent to a wastewater treatment facility to recovery cadmium, zinc, and lead.”</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 xml:space="preserve">Inmetco gas treatment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1caad527-378c-47ed-8b9d-448c66ef5b87"/>
                <w:id w:val="-152138350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DE4NzNjLTJlYTItNDg2Zi05Y2M2LTZlZjEyMzNkNzYzMS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w:instrText>
                </w:r>
                <w:r w:rsidR="00670427" w:rsidRPr="0077002F">
                  <w:rPr>
                    <w:noProof/>
                  </w:rPr>
                  <w:instrText>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FjYWFkNTI3LTM3OGMtNDdlZC04YjlkLTQ0OGM2NmVmNWI4Ny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In the plastic pyrolyzing zone, plastics in the battery packs melt, oxidize, and provide energy to the offgas. […] The offgas from the furnace is heated by a plasma torch to above 1150 °C and sent to a post-combustion chamber, where halogens are captured by injection of calcium or sodium-based products or zinc oxide. Then the offgas is quickly cooled down by water vapor to avoid recombination of organic compounds with halogen or formation of dioxins and furans [52].”</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Umicore gas treatment</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85bd7d19-81dd-4826-954a-4aa7dc4e41d6"/>
                <w:id w:val="-66539730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TE0ZWRiLWUyZmItNDBhMC05Y2UzLWIyNzU1Y2RmZWNlYi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w:instrText>
                </w:r>
                <w:r w:rsidR="00670427" w:rsidRPr="0077002F">
                  <w:rPr>
                    <w:noProof/>
                  </w:rPr>
                  <w:instrText>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g1YmQ3ZDE5LTgxZGQtNDgyNi05NTRhLTRhYTdkYzRlNDFkNi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Umicore process pays special attention to the exhaust gases. For example, the mid-section exhaust is recirculated into the low-temperature section, aiding with the electrolyte evaporation and reducing energy consumption. Additionally, the exhaust gases of the high temperature section are cooled down to avoid the formation of dioxins and furans, and are finally filtered [40,77].”</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Umicore gas treatment</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9a0d2c10-9e97-4d28-af0e-c685e9f2b604"/>
                <w:id w:val="148073031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E2OWViLTNjZTUtNDNjNy04MmFkLWQzOWFjZjdkOWY0Ni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w:instrText>
                </w:r>
                <w:r w:rsidR="00670427" w:rsidRPr="0077002F">
                  <w:rPr>
                    <w:noProof/>
                  </w:rPr>
                  <w:instrText>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w:instrText>
                </w:r>
                <w:r w:rsidR="00670427" w:rsidRPr="0077002F">
                  <w:rPr>
                    <w:noProof/>
                    <w:lang w:val="en-US"/>
                  </w:rPr>
                  <w:instrTex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OWEwZDJjMTAtOWU5Ny00ZDI4LWFmMGUtYzY4NWU5ZjJiNjA0IiwiVGV4dCI6IlsyNl0iLCJXQUlWZXJzaW9uIjoiNi44LjAuMCJ9}</w:instrText>
                </w:r>
                <w:r w:rsidR="00670427" w:rsidRPr="0077002F">
                  <w:rPr>
                    <w:noProof/>
                  </w:rPr>
                  <w:fldChar w:fldCharType="separate"/>
                </w:r>
                <w:r w:rsidR="00670427" w:rsidRPr="0077002F">
                  <w:rPr>
                    <w:noProof/>
                    <w:lang w:val="en-US"/>
                  </w:rPr>
                  <w:t>[26]</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 xml:space="preserve">“However, a series of chemical reactions of hydrolysis, oxidation and decomposition, produces a negative carbon dust, alkali and heavy metal ions, may cause heavy metal pollution and dust pollution, when the electrode materials [sic!] of spent LIBs go into the environment [8–10]” </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 xml:space="preserve">Flue dust pollution during LIB recycling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69cbce0e-42cd-4039-bd77-d052b952deb6"/>
                <w:id w:val="96238060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WYzZTNmLTc0MjAtNGNkOC04NGEyLTA2MDJjYzZjNDI0MyIsIlJhbmdlTGVuZ3RoIjo0LCJSZWZlcmVuY2VJZCI6ImNlMzFlYmZkLTA1YTctNGM1MC1iMzEwLWYwNDM4MGMzZjRjMSIsIlJlZmVyZW5jZSI6eyIkaWQiOiIzIiwiJHR5cGUiOiJTd2lzc0FjYWRlbWljLkNpdGF2aS5SZWZlcmVuY2UsIFN3aXNzQWNhZGVtaWMuQ2l0YXZpIiwiQWJzdHJhY3QiOiJ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w:instrText>
                </w:r>
                <w:r w:rsidR="00670427" w:rsidRPr="0077002F">
                  <w:rPr>
                    <w:noProof/>
                  </w:rPr>
                  <w:instrText>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PC9zcGFuPjwvcD5cclxuXHRcdDwvZGl2PlxyXG5cdDwvYm9keT5cclxuPC9odG1sPiIsIkFic3RyYWN0U291cmNlVGV4dEZvcm1hdCI6MCwiQWZmaWxpYXRpb24iOiJTY2hvb2wgb2YgRW52aXJvbm1lbnRhbCBTY2llbmNlIGFuZCBFbmdpbmVlcmluZywgU2hhbmdoYWkgSmlhbyBUb25nIFVuaXZlcnNpdHksIDgwMCBEb25nY2h1YW4gUm9hZCwgU2hhbmdoYWkgMjAwMjQwLCBQZW9wbGUncyBSZXB1YmxpYyBvZiBDaGluYS5cclxu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iBFbGVjdHJvbmljIGFkZHJlc3M6IHpteHVAc2p0dS5lZHUuY24uIiwiQXV0aG9ycyI6W3siJGlkIjoiNC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sczNmdWozaC5qcGciLCJVcmlTdHJpbmciOiJjZTMxZWJmZC0wNWE3LTRjNTAtYjMxMC1mMDQzODBjM2Y0Y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UuMDkuMDU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UuMDkuMDUwIiwiVXJpU3RyaW5nIjoiaHR0cHM6Ly9kb2kub3JnLzEwLjEwMTYvai5qaGF6bWF0LjIwMTUuMDku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RUMTE6MTQ6NDAiLCJNb2RpZmllZEJ5IjoiX1JvbmphIFdhZ25lci1XZW56IiwiSWQiOiIzMzI2N2YyOC03YTc5LTQ4YTMtOGJjYi05MjNhNTA0YmJlODgiLCJNb2RpZmllZE9uIjoiMjAyMC0xMC0xNFQxMToxNDo0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NDQ4NDk1IiwiVXJpU3RyaW5nIjoiaHR0cDovL3d3dy5uY2JpLm5sbS5uaWguZ292L3B1Ym1lZC8yNjQ0ODQ5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Vudmlyb25tZW50YWxseS1mcmllbmRseSBveHlnZW4tZnJlZSByb2FzdGluZy93ZXQgbWFnbmV0aWMgc2VwYXJhdGlvbiB0ZWNobm9sb2d5IGZvciBpbiBzaXR1IHJlY3ljbGluZyBjb2JhbHQsIGxpdGhpdW0gY2Fy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</w:instrText>
                </w:r>
                <w:r w:rsidR="00670427" w:rsidRPr="0077002F">
                  <w:rPr>
                    <w:noProof/>
                    <w:lang w:val="en-US"/>
                  </w:rPr>
                  <w:instrText>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M3XSJ9XX0sIlRhZyI6IkNpdGF2aVBsYWNlaG9sZGVyIzY5Y2JjZTBlLTQyY2QtNDAzOS1iZDc3LWQwNTJiOTUyZGViNiIsIlRleHQiOiJbMzddIiwiV0FJVmVyc2lvbiI6IjYuOC4wLjAifQ==}</w:instrText>
                </w:r>
                <w:r w:rsidR="00670427" w:rsidRPr="0077002F">
                  <w:rPr>
                    <w:noProof/>
                  </w:rPr>
                  <w:fldChar w:fldCharType="separate"/>
                </w:r>
                <w:r w:rsidR="00670427" w:rsidRPr="0077002F">
                  <w:rPr>
                    <w:noProof/>
                    <w:lang w:val="en-US"/>
                  </w:rPr>
                  <w:t>[37]</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exhaust gases from incineration were washed in a gas scrubber filled with a potassium hydroxide solution.”</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 xml:space="preserve">Exhaust gas cleaning after calcination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f30a6ecd-54e5-42ce-8772-85abed256856"/>
                <w:id w:val="30359142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</w:instrText>
                </w:r>
                <w:r w:rsidR="00670427" w:rsidRPr="0077002F">
                  <w:rPr>
                    <w:noProof/>
                  </w:rPr>
                  <w:instrText>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xMDggKDIwMTUpIDMwMS0zMTEuIGRvaToxMC4xMDE2L2ouamNsZXByby4yMDE1LjA4LjAyNj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MaXRoaXVtLWlvbiBiYXR0ZXJpZXMgd2lsbCBwbGF5IGEgY3J1Y2lhbCByb2xlIGluIHRoZSBkZXZlbG9wbWVudCBvZiBtb2JpbGUgY29uc3VtZXIgZGV2aWNlcywgc3RhdGlvbmFye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lcmd5IHN0b3JhZ2Ugc3lzdGVtcywgYW5kIGVsZWN0cmljIG1vYmlsaXR5LiBUaGUgZ3Jvd3RoIGluIHRoZXNlIGZpZWxkcyB3aWxsIGJyaW5nIGFib3V0IGEgc3VyZ2UgaW4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l0aGl1bS1pb24gYmF0dGVyeSBtYXJrZXQuIFRoaXMgbGVhZHMgZXhwZXJ0cyB0byBhZ3JlZSB0aGF0IG1vcmUgZWZmZWN0aXZlIHJlY3ljbGluZyBwcm9jZXNzZXMgYXJ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uZWVkZWQgaW4gY29uanVuY3Rpb24gd2l0aCB0aGUgcmVjeWNsaW5nIG9mIGxpdGhpdW0uIFRoaXMgY2FsbHMgZm9yIGFuIGVudGlyZWx5IHJldm9sdXRpb25hcnk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yB3aGljaCB3ZSBoZXJlIGhhdmUgYXR0ZW1wdGVkIHRvIGRldmVsb3Au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PdXIgYXBwcm9hY2ggdXNlcyB0aGVybWFsIGRlY29tcG9zaXRpb24gb2YgdGhlIHBvbHl2aW55bGlkZW5lIGZsdW9yaWRlIGJpbmRlciB0byBsZXNzZW4gdGhlIGNvaGVzaW9u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vZiBjb2F0ZWQgYWN0aXZlIG1hdGVyaWFsIHBhcnRpY2xlcyBhbmQgd2Vha2VuIHRoZSBhZGhlc2lvbiBiZXR3ZWVuIGNvYXRpbmcgYW5kIGZvaWwuIFRoZW4sIGFuIGFpci1qZXRzZXBhcmF0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cyBhYmxlIHRvIGRldGFjaCB0aGUgY29hdGluZyBwb3dkZXIgZnJvbSB0aGUgY3VycmVudCBjb2xsZWN0b3IgZm9pbHMgd2hpbGUgc3RyZXNzaW5nIHJlbWFpbm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GFydGljdWxhdGUgYWdnbG9tZXJhdGVzLiBUaGlzIHNlcGFyYXRpb24gcHJvY2VzcyBuYW1lZCBBTlZJSUwgKEFkaGVzaW9uIE5ldXRyYWxpemF0aW9uIHZpYSBJbmNpbmVyYXRpb25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bmQgSW1wYWN0IExpYmVyYXRpb24pIHdhcyB0ZXN0ZWQgb24gYSBsYWJvcmF0b3J5IHNjYWxlIHdpdGggZWxlY3Ryb2RlIHJlamVjdHMuIFdlIGNvbXBhcmVkIHRoaXMgdG9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3aWRlbHkgdXNlZCBtZWNoYW5pY2FsIHJlY3ljbGluZyBwcm9jZXNzIHRoYXQgdXRpbGl6ZXMgYSBjdXR0aW5nIG1pbGwgdG8gc2VwYXJhdGUgdGhlIGN1cnJlbnQgY29sbGVjdG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NvYXRpbmcuIEludGVybWVkaWF0ZXMgYW5kIHByb2R1Y3RzIHdlcmUgY2hhcmFjdGVyaXplZCB1c2luZyB0aGVybW9ncmF2aW1ldHJpYyBhbmFseXNpcywgdGFw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RoZXNpb24gdGVzdHMsIGF0b21pYyBhYnNvcnB0aW9uIHNwZWN0cm9zY29weSwgcGFydGljbGUgc2l6ZSBhbmFseXNpcywgYW5kIGdyYXZpbWV0cmljIHNpZXZlIGFuYWx5c2lzLiBX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vdW5kIHRoYXQgOTcuMSUgdy93IG9mIHRoZSBlbGVjdHJvZGUgY29hdGluZyBjYW4gYmUgcmVnYWluZWQgd2l0aCBhbHVtaW51bSBpbXB1cml0aWVzIG9mIG9ubHkgMC4xJSB3L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ywgMzAgdGltZXMgcHVyZXIgdGhhbiB0aGUgY29tcGFyYXRpdmUgcHJvY2Vzcy4gVGhpcyBkZW1vbnN0cmF0ZXMgYSBtb3JlIGVmZmVjdGl2ZS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YW4gaXMgY3VycmVudGx5IGF2YWlsYWJsZSB0aGF0IGFsc28gZW5hYmxlcyB0aGUgcmVjYXB0dXJlIG9mIGxpdGhpdW0gZnJvbSB0aGUgZWxlY3Ryb2RlIGNvYXRpbmc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a3RvYXZoZS5qcGciLCJVcmlTdHJpbmciOiIxZDgyNDY5MS04ZmE3LTQ1Y2UtYTBjOS05OWE0M2I5MzkzMm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1LjA4LjAy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UuMDguMDI2IiwiVXJpU3RyaW5nIjoiaHR0cHM6Ly9kb2kub3JnLzEwLjEwMTYvai5qY2xlcHJvLjIwMTUuMDguMDI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jY6NTMiLCJNb2RpZmllZEJ5IjoiX1JvbmphIFdhZ25lci1XZW56IiwiSWQiOiI4ZjBlOGJiNC1hZTJhLTRjYTItOGI1Ny0wYTE4ZTNiZDAzMzYiLCJNb2RpZmllZE9uIjoiMjAyMC0xMC0xOVQwNzoyNjo1MyIsIlByb2plY3QiOnsiJHJlZiI6IjUifX1dLCJOb3RlcyI6IlBJSTogIFMwOTU5NjUyNjE1MDExMTU0IiwiTnVtYmVyIjoiMTA4IiwiT3JnYW5pemF0aW9ucyI6W10sIk90aGVyc0ludm9sdmVkIjpbXSwiUGFnZUNvdW50IjoiMTEi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2IiwiJHR5cGUiOiJTd2lzc0FjYWRlbWljLkNpdGF2aS5QZXJpb2RpY2FsLCBTd2lzc0FjYWRlbWljLkNpdGF2aSIsIklzc24iOiIwOTU5NjUyNiIsIk5hbWUiOiJKb3VybmFsIG9mIENsZWFuZXIgUHJvZHVjdGlvbiIsIlBhZ2luYXRpb24iOjAsIlByb3RlY3RlZCI6ZmFsc2UsIkNyZWF0ZWRCeSI6Il9Sb25qYSBXYWduZXItV2VueiIsIkNyZWF0ZWRPbiI6IjIwMjAtMTAtMDdUMTE6NTA6MDciLCJNb2RpZmllZEJ5IjoiX1JvbmphIFdhZ25lci1XZW56IiwiSWQiOiIzZWNiY2EzNi0xZjdjLTQwNjctYjcyOC03OTU4MGYwMDE2ZmUiLCJNb2RpZmllZE9uIjoiMjAyMC0xMC0wN1QxMTo1MDowNy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bGl0aGl1bS1pb24gYmF0dGVyaWVzOiBhIG5vdmVsIG1ldGhvZCB0byBzZXBhcmF0ZSBjb2F0aW5nIGFuZCBmb2lsIG9mIGVsZWN0cm9k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</w:instrText>
                </w:r>
                <w:r w:rsidR="00670427" w:rsidRPr="0077002F">
                  <w:rPr>
                    <w:noProof/>
                    <w:lang w:val="en-US"/>
                  </w:rPr>
                  <w:instrText>wibWFyZ2luOjBwdCAwcHQgNnB0XCI+PHNwYW4gc3R5bGU9XCJmb250LWZhbWlseTonU2Vnb2UgVUknOyBmb250LXNpemU6OXB0XCI+wqDCoMKgwqDCoMKgwqDCoMKgIDUuIEZ1cnRoZXIgcmVzZWFyY2g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5Y2xpbmcgb2YgbGl0aGl1bS1pb24gYmF0dGVyaWVzOiBhIG5vdmVsIG1ldGhvZCB0byBzZXBhcmF0ZSBjb2F0aW5nIGFuZCBmb2lsIG9mIGVsZWN0cm9kZXMiLCJUcmFuc2xhdG9ycyI6W10sIlllYXIiOiIyMDE1IiwiWWVhclJlc29sdmVkIjoiMjAxNSIsIkNyZWF0ZWRCeSI6Il9Sb25qYSBXYWduZXItV2VueiIsIkNyZWF0ZWRPbiI6IjIwMjAtMTAtMTlUMDc6MjY6NDAiLCJNb2RpZmllZEJ5IjoiX1dhZ25lcndlIiwiSWQiOiIxZDgyNDY5MS04ZmE3LTQ1Y2UtYTBjOS05OWE0M2I5MzkzMmY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2Nl0ifV19LCJUYWciOiJDaXRhdmlQbGFjZWhvbGRlciNmMzBhNmVjZC01NGU1LTQyY2UtODc3Mi04NWFiZWQyNTY4NTYiLCJUZXh0IjoiWzE2Nl0iLCJXQUlWZXJzaW9uIjoiNi44LjAuMCJ9}</w:instrText>
                </w:r>
                <w:r w:rsidR="00670427" w:rsidRPr="0077002F">
                  <w:rPr>
                    <w:noProof/>
                  </w:rPr>
                  <w:fldChar w:fldCharType="separate"/>
                </w:r>
                <w:r w:rsidR="00670427" w:rsidRPr="0077002F">
                  <w:rPr>
                    <w:noProof/>
                    <w:lang w:val="en-US"/>
                  </w:rPr>
                  <w:t>[166]</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vaporized solvents can be recovered by condensation or combusted via a thermal post-combustion process which regains the thermal energy. Additionally, the conducting salt LiPF6 is decomposed while generating HF as a gaseous product. HF leads to the necessity of a gas scrubber application.</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Post combustion process of electrolyte</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26016763-e8e1-478a-94a3-04f4cb03ff5b"/>
                <w:id w:val="39232302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</w:instrText>
                </w:r>
                <w:r w:rsidR="00670427" w:rsidRPr="0077002F">
                  <w:rPr>
                    <w:noProof/>
                  </w:rPr>
                  <w:instrText>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clxu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luY3JlYXNpbmcgdXNhZ2Ugb2YgZWxlY3RyaWNhbCBkcml2ZSBzeXN0ZW1zIGFuZCBzdGF0aW9uYXJ5IGVuZXJneSBzdG9yYWdlIHdvcmxkd2lkZSBsZWFkIHRvIGEgaGlnaCBkZW1hbmQgb2YgcmF3IG1hdGVyaWFsc3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m9yIHRoZSBwcm9kdWN0aW9uIG9mIGxpdGhpdW0taW9uIGJhdHRlcmllcy4gVG8gcHJldmVudCBmdXJ0aGVyIHNob3J0YWdlIG9mIHRoZXNlIGNydWNpYWwgbWF0ZXJpYWxzLCBlY29sb2dpY2FsIGFuZCBlZmZpY2llbnQ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2VzIG9mIGxpdGhpdW0taW9uIGJhdHRlcmllcyBhcmUgbmVlZGVkLiBOb3dhZGF5cyBpbmR1c3RyaWFsIHByb2Nlc3NlcyBhcmUgbW9zdGx5IHB5cm9tZXRhbGx1cmdpY2FsIGFuZCBhcyBzdWNoIGVuZXJneSBhbmR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vc3QgaW50ZW5zaXZlLiBUaGUgTGl0aG9SZWMgcHJvamVjdHMsIGZ1bmRlZCBieSB0aGUgRmVkZXJhbCBNaW5pc3RyeSBmb3IgdGhlIEVudmlyb25tZW50LCBOYXR1cmUgQ29uc2VydmF0aW9uLCBCdWlsZGluZy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NsZWFyIFNhZmV0eSAoQk1VQiksIGFpbWVkIGF0IGEgcmVhbGl6YXRpb24gb2YgYSBuZXcgZW5lcmd5LWVmZmljaWVudCByZWN5Y2xpbmcgcHJvY2VzcywgYWJzdGFpbmluZyBoaWdoIHRlbXBlcmF0dXJlcyBhbmQgdHJhY2luZ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jaGFuaWNhbCBwcm9jZXNzLXN0ZXBzLiBUaGUgY29uZHVjdGVkIG1lY2hhbmljYWwgcHJvY2Vzc2VzIHdlcmUgdGhvcm91Z2hseSBpbnZlc3RpZ2F0ZWQgYnkgZXhwZXJpbWVudHMgaW4gYSBsYWJvcmF0b3J5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hpbiB0ZWNobmljYWwgc2NhbGUsIGRlc2NyaWJpbmcgZ2FzIHJlbGVhc2Ugb2YgYWdlZCBhbmQgbm9uLWFnZWQgbGl0aGl1bS1pb24gYmF0dGVyaWVzIGR1cmluZyBkcnkgY3J1c2hpbmcsIGludGVybWVkaWF0ZXMsIGFu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ZHVjdHMgb2YgdGhlIG1lY2hhbmljYWwgc2VwYXJhdGlvbi4gQ29uY2x1c2l2ZWx5LCB3ZSBmb3VuZCB0aGF0IGFwcGx5aW5nIGEgc2Vjb25kIGNydXNoaW5nIHN0ZXAgaW5jcmVhc2VzIHRoZSB5aWVsZCBvZiB0aGUgY29h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wgYnV0IGFsc28gZW5hYmxlcyBtb3JlIHNlbGVjdGl2ZSBzZXBhcmF0aW9uLiBUaGlzIHdvcmsgaWRlbnRpZmllcyB0aGUgbmVlZCBmb3IgcmVjeWNsaW5nIG9mIGxpdGhpdW0taW9uIGJhdHRlcmllcyBhbmQgaXR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aGFsbGVuZ2VzIGFuZCBoYXphcmQgcG90ZW50aWFsIGluIHJlZ2FyZHMgdG8gdGhlIGFwcGxpZWQgbWF0ZXJpYWxzLiBUaGUgb3V0bGluZWQgcmVzdWx0cyBzaG93IGEgc2FmZSBhbmQgZWNvbG9naWNhbC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SBtYXRlcmlhbCByZWN5Y2xpbmcgcmF0ZSBvZiBhdCBsZWFzd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RGlla21hbm4iLCJQcm90ZWN0ZWQiOmZhbHNlLCJTZXgiOjAsIkNyZWF0ZWRCeSI6Il9Sb25qYSBXYWduZXItV2VueiIsIkNyZWF0ZWRPbiI6IjIwMjAtMTAtMDdUMTA6MTg6NTciLCJNb2RpZmllZEJ5IjoiX1JvbmphIFdhZ25lci1XZW56IiwiSWQiOiI4YmEwM2Y3ZC0zYzM1LTQ5N2EtOGFhMC1kYjI5MTk1ODg0NDkiLCJNb2RpZmllZE9uIjoiMjAyMC0xMC0wN1QxMDoxODo1Ny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kxdGIxZWFpLmpwZyIsIlVyaVN0cmluZyI6IjM0MTliOGY4LTg4ZDAtNGUzZS05ZDAxLWNiMTUwNzJiN2Yy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</w:instrText>
                </w:r>
                <w:r w:rsidR="00670427" w:rsidRPr="0077002F">
                  <w:rPr>
                    <w:noProof/>
                    <w:lang w:val="en-US"/>
                  </w:rPr>
                  <w:instrText>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1MV0ifV19LCJUYWciOiJDaXRhdmlQbGFjZWhvbGRlciMyNjAxNjc2My1lOGUxLTQ3OGEtOTRhMy0wNGY0Y2IwM2ZmNWIiLCJUZXh0IjoiWzUxXSIsIldBSVZlcnNpb24iOiI2LjguMC4wIn0=}</w:instrText>
                </w:r>
                <w:r w:rsidR="00670427" w:rsidRPr="0077002F">
                  <w:rPr>
                    <w:noProof/>
                  </w:rPr>
                  <w:fldChar w:fldCharType="separate"/>
                </w:r>
                <w:r w:rsidR="00670427" w:rsidRPr="0077002F">
                  <w:rPr>
                    <w:noProof/>
                    <w:lang w:val="en-US"/>
                  </w:rPr>
                  <w:t>[51]</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Although a large number of toxic gases will be generated at 800 °C, the secondary combustion and rapid cooling system of exhaust gas, which has been widely used for industrial waste incineration, can effectively remove the influence of toxic gases [19, 20]</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 xml:space="preserve">Gas treatment </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e9ab36a6-efc8-4fe2-9b27-95baf5f21195"/>
                <w:id w:val="-94176921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</w:instrText>
                </w:r>
                <w:r w:rsidR="00670427" w:rsidRPr="0077002F">
                  <w:rPr>
                    <w:noProof/>
                  </w:rPr>
                  <w:instrText>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3VzdGFpbmFibGUgTWV0YWxsdXJneSwgZG9pOjEwLjEwMDcvczQwODMxLTAxNy0wMTMxLTc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ZSBoYXZlIHByZXZpb3VzbHkgZGVtb25zdHJhdGVkIGEgbmV3IHB5cm9tZXRhbGx1cmdpY2FsLWJhc2VkIG1ldGhvZCB0byByZWNvdmVyIHZhbHVhYmxlIG1ldG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dGhlIGFsbG95IHBvd2RlcnMgaW4gMTIwIGcvTCBzdWxmdXJpYyBhY2lkIGF0IDkwIEMgZm9yIDguMCBoLCBhbmQgdGhlIHNvbGlkLXRvLWxpcXVpZCByYXRpbywgYWd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1hbmdhbmVzZS1yaWNoIHNsYWcgYW5kIGNvbmNlbnRyYXRlZCBzdWxmdXJpYyBhY2lkLiBUaGlzIG1lYW5zIHRoYXQgdGhlIHJlY292ZXJ5IG9mIE1uIGFuZCBMaSBmcm9tIHRoZSBsZWFjaGF0ZSBjYW4gYmUgZGlyZWN0bHkgY2FycmllZCBvdXQgd2l0aG91dCBhbnkgZnVydGhlciBwdXJpZmljYXRpb24gcHJvY2Vzcy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ExIiwiJHR5cGUiOiJTd2lzc0FjYWRlbWljLkNpdGF2aS5QZXJzb24sIFN3aXNzQWNhZGVtaWMuQ2l0YXZpIiwiRmlyc3ROYW1lIjoiWC4iLCJMYXN0TmFtZSI6IlhpYSIsIlByb3RlY3RlZCI6ZmFsc2UsIlNleCI6MCwiQ3JlYXRlZEJ5IjoiX1JvbmphIFdhZ25lci1XZW56IiwiQ3JlYXRlZE9uIjoiMjAyMC0xMC0yM1QxMzoxMjo0MyIsIk1vZGlmaWVkQnkiOiJfUm9uamEgV2FnbmVyLVdlbnoiLCJJZCI6IjI4NjkwZTUxLTg3OGQtNDIxOS05Y2JhLTRkNzI5M2Y3YjljZCIsIk1vZGlmaWVkT24iOiIyMDIwLTEwLTIzVDEzOjEyOjQ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1NWlwa2Viay5qcGciLCJVcmlTdHJpbmciOiI0YTYyNmZjZC1kMWIxLTQ3MDktOTFlMC05MmJlOWVhYThkZ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DgzMS0wMTctMDEzMS03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NDA4MzEtMDE3LTAxMzEtNyIsIlVyaVN0cmluZyI6Imh0dHBzOi8vZG9pLm9yZy8xMC4xMDA3L3M0MDgzMS0wMTctMDEzMS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VmFsdWFibGUgTWV0YWxzIGZyb20gU3BlbnQgTGl0aGl1bS1Jb24gQmF0dGVyaWVzIGJ5IFNtZWx0aW5nIFJlZHVjdGlvbiBQcm9jZXNzIEJhc2VkIG9uIE1uTy0tU2lPMi0tQWwyTzMgU2xhZyBTeXN0ZW0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hbmQgTWV0aG9kcz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</w:instrText>
                </w:r>
                <w:r w:rsidR="00670427" w:rsidRPr="0077002F">
                  <w:rPr>
                    <w:noProof/>
                    <w:lang w:val="en-US"/>
                  </w:rPr>
                  <w:instrText>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WYWx1YWJsZSBNZXRhbHMgZnJvbSBTcGVudCBMaXRoaXVtLUlvbiBCYXR0ZXJpZXMgYnkgU21lbHRpbmcgUmVkdWN0aW9uIFByb2Nlc3MgQmFzZWQgb24gTW5P4oCTU2lPMuKAk0FsMk8zIFNsYWcgU3lzdGVtIiwiVHJhbnNsYXRvcnMiOltdLCJZZWFyIjoiMjAxNyIsIlllYXJSZXNvbHZlZCI6IjIwMTciLCJDcmVhdGVkQnkiOiJfUm9uamEgV2FnbmVyLVdlbnoiLCJDcmVhdGVkT24iOiIyMDIwLTEwLTIzVDEzOjExOjUzIiwiTW9kaWZpZWRCeSI6Il9XYWduZXJ3ZSIsIklkIjoiNGE2MjZmY2QtZDFiMS00NzA5LTkxZTAtOTJiZTllYWE4ZGU3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NlOWFiMzZhNi1lZmM4LTRmZTItOWIyNy05NWJhZjVmMjExOTUiLCJUZXh0IjoiWzQyXSIsIldBSVZlcnNpb24iOiI2LjguMC4wIn0=}</w:instrText>
                </w:r>
                <w:r w:rsidR="00670427" w:rsidRPr="0077002F">
                  <w:rPr>
                    <w:noProof/>
                  </w:rPr>
                  <w:fldChar w:fldCharType="separate"/>
                </w:r>
                <w:r w:rsidR="00670427" w:rsidRPr="0077002F">
                  <w:rPr>
                    <w:noProof/>
                    <w:lang w:val="en-US"/>
                  </w:rPr>
                  <w:t>[42]</w:t>
                </w:r>
                <w:r w:rsidR="00670427" w:rsidRPr="0077002F">
                  <w:rPr>
                    <w:noProof/>
                  </w:rPr>
                  <w:fldChar w:fldCharType="end"/>
                </w:r>
              </w:sdtContent>
            </w:sdt>
          </w:p>
        </w:tc>
      </w:tr>
      <w:tr w:rsidR="0077002F" w:rsidRPr="0077002F" w:rsidTr="00670427">
        <w:trPr>
          <w:trHeight w:val="379"/>
        </w:trPr>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At 800 °C, Li escaped from the sample in form of gas and cobalt oxide was completely reduced to the metallic cobalt.”</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Binder decomposition</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1aff6014-2dac-4735-bf36-301e53a9f72e"/>
                <w:id w:val="117653792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</w:instrText>
                </w:r>
                <w:r w:rsidR="00670427" w:rsidRPr="0077002F">
                  <w:rPr>
                    <w:noProof/>
                  </w:rPr>
                  <w:instrText>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1c3RhaW5hYmxlIE1hdGVyaWFscyBhbmQgVGVjaG5vbG9naWVzLCAyMyAoMjAyMCkgZTAwMTM5LiBkb2k6MTAuMTAxNi9qLnN1c21hdC4yMDE5LmUwMDEzO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RyaWVkIGluIGFuIG92ZW4gb3Zlcm5pZ2h0IHByaW9yIHRvIGZ1cnRoZXIgcmVkdWN0aW9uIGF0IDcwMCBcXCdiMEMgZm9yIGZ1bGwgcmVkdWN0aW9uIG9mIGNvYmFsdCBveGlkZSB0b21ldGFsbGljIGNvYmFsdC4gVGhlIHNpbXBsZSBhbmQgZW52aXJvbm1lbnRhbGx5IGZyaWVuZGx5IGFwcHJvYWNoIHByb3Bvc2VkIGluIHRoaXN3b3JrIGZvciB0aGUgcmVjb3Zlcnkgb2YgTGkgYW5kIENvIGZyb21zcGVudCBMSUJzIGNhbiBwb3RlbnRpYWxseSBoZWxwIGluIGFkZHJlc3NpbmcgdGhlIHByb2JsZW1zIGFzc29jaWF0ZWQgd2l0aCB3YXN0ZSBMSUJzIGFuZCBkZXBsZXRpb24gb2YgbmF0dXJhbCByZXNvdXJjZX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G1zZWE1NHZoLmpwZyIsIlVyaVN0cmluZyI6ImFmNjhiNTY1LTg5MTgtNDMyNC1iMjc2LTVkZjRiMjIzNDNj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dXNtYXQuMjAxOS5lMDAxMz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3VzbWF0LjIwMTkuZTAwMTM5IiwiVXJpU3RyaW5nIjoiaHR0cHM6Ly9kb2kub3JnLzEwLjEwMTYvai5zdXNtYXQuMjAxOS5lMDAx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vdmVyeSBvZiBsaXRoaXVtIGFuZCBjb2JhbHQgZnJvbSB3YXN0ZSBsaXRoaXVtLeKAnmlvbiBiYXR0ZXJpZXMgdGhyb3VnaCBhIHNlbGVjdGl2ZSBpc29sYXRpb24t4oCec3VzcGVuc2lvbiBhcHByb2FjaD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</w:instrText>
                </w:r>
                <w:r w:rsidR="00670427" w:rsidRPr="0077002F">
                  <w:rPr>
                    <w:noProof/>
                    <w:lang w:val="en-US"/>
                  </w:rPr>
                  <w:instrText>dvZSBVSSc7IGZvbnQtc2l6ZTo5cHRcIj7CoMKgwqDCoMKgwqDCoMKgwqDCoMKgwqDCoMKgwqDCoMKgwqDCoCAzLjIuIFN1c3BlbnNpb24gdXNpbmcgY29sZCB3YXRlcj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b3Zlcnkgb2YgbGl0aGl1bSBhbmQgY29iYWx0IGZyb20gd2FzdGUgbGl0aGl1bS1pb24gYmF0dGVyaWVzIHRocm91Z2ggYSBzZWxlY3RpdmUgaXNvbGF0aW9uLXN1c3BlbnNpb24gYXBwcm9hY2giLCJUcmFuc2xhdG9ycyI6W10sIlllYXIiOiIyMDIwIiwiWWVhclJlc29sdmVkIjoiMjAyMCIsIkNyZWF0ZWRCeSI6Il9Sb25qYSBXYWduZXItV2VueiIsIkNyZWF0ZWRPbiI6IjIwMjAtMTAtMjJUMDg6NDI6MTciLCJNb2RpZmllZEJ5IjoiX1dhZ25lcndlIiwiSWQiOiJhZjY4YjU2NS04OTE4LTQzMjQtYjI3Ni01ZGY0YjIyMzQzYzI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IwMV0ifV19LCJUYWciOiJDaXRhdmlQbGFjZWhvbGRlciMxYWZmNjAxNC0yZGFjLTQ3MzUtYmYzNi0zMDFlNTNhOWY3MmUiLCJUZXh0IjoiWzIwMV0iLCJXQUlWZXJzaW9uIjoiNi44LjAuMCJ9}</w:instrText>
                </w:r>
                <w:r w:rsidR="00670427" w:rsidRPr="0077002F">
                  <w:rPr>
                    <w:noProof/>
                  </w:rPr>
                  <w:fldChar w:fldCharType="separate"/>
                </w:r>
                <w:r w:rsidR="00670427" w:rsidRPr="0077002F">
                  <w:rPr>
                    <w:noProof/>
                    <w:lang w:val="en-US"/>
                  </w:rPr>
                  <w:t>[201]</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waste gas can be removed in a system, which consists of a cooler, a condensation chamber, and a limestone filter.33”</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Molten salt process</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dbcaf1d3-c003-4c4a-a884-2dabe6e7f359"/>
                <w:id w:val="3077341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</w:instrText>
                </w:r>
                <w:r w:rsidR="00670427" w:rsidRPr="0077002F">
                  <w:rPr>
                    <w:noProof/>
                  </w:rPr>
                  <w:instrText>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2MTQ0LTE2MTUw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mNsdWRpbmcgcm9hc3RpbmcgdGVtcGVyYXR1cmUsIHRpbWUsIGFuZCBMaUNvTzIvTkg0Q2wgbWFzcyByYXRpbywgd2VyZSBpbnZlc3RpZ2F0ZWQgaW4gZGV0YWlsLiBUaGUgcmVzdWx0cyBzaG93ZWQgdGhhdCBtb3JlIHRoYW4gOTklIENvIGFuZCBMaSB3ZXJlIHJlY292ZXJlZCB1bmRlciBvcHRpbXVtIGNvbmRpdGlvbnM6IHRlbXBlcmF0dXJlIG9mIDM1MCBcXCdiMEMsIHJlYWN0aW9uIHRpbWUgb2YgMjAgbWluLCBhbmQgYSBMaUNvTzIvTkg0Q2wgbWFzcyByYXRpbyBvZiAxOjIuIEEgcG9zc2libGUgcmVhY3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WNoYW5pc20gYmV0d2VlbiBMaUNvTzIgYW5kIE5INENsIGlzIHByb3Bvc2VkIGJhc2VkIG9uIHRoZXJtb2R5bmFtaWMsIFgtcmF5IGRpZmZyYWN0aW9uLCBhbmQgWC1yYXkgcGhvdG9lbGVjdHJvbiBzcGVjdHJvc2NvcHkgYW5hbHlzZXMuIFRoZSB0cmVhdG1lbnQgb2Ygb3RoZXIgc3BlbnQgbGl0aGl1bS1pb24gYmF0dGVyeSBjYXRob2RlIG1hdGVyaWFscywgc3VjaCBhcyBMaU1uMk80IGFuZCBMaUNvMS8zTW4xLzNOaTEvM08yLCB2ZXJpZmllZCB0aGUgZWZmZWN0aXZlbmVzcyBvZiB0aGUgbWV0aG9kIGZvciByZWNvdmVyaW5nIHRoZSB2YWx1YWJsZSBtZXRhbH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lMWtrdHFqay5qcGciLCJVcmlTdHJpbmciOiJkMDcwMzAwMS1kYzdiLTQzYjktYmYwYy0xODNkMmQ1MWI4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zA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c3VzY2hlbWVuZy45YjAzMDU0IiwiVXJpU3RyaW5nIjoiaHR0cHM6Ly9kb2kub3JnLzEwLjEwMjEvYWNzc3VzY2hlbWVuZy45YjAzM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giLCIkdHlwZSI6IlN3aXNzQWNhZGVtaWMuQ2l0YXZpLlB1Ymxpc2hlciwgU3dpc3NBY2FkZW1pYy5DaXRhdmkiLCJOYW1lIjoiQUNTIiwiUHJvdGVjdGVkIjpmYWxzZSwiQ3JlYXRlZEJ5IjoiX1JvbmphIFdhZ25lci1XZW56IiwiQ3JlYXRlZE9uIjoiMjAyMC0xMC0xNVQxMzo1OTozMCIsIk</w:instrText>
                </w:r>
                <w:r w:rsidR="00670427" w:rsidRPr="0077002F">
                  <w:rPr>
                    <w:noProof/>
                    <w:lang w:val="en-US"/>
                  </w:rPr>
                  <w:instrText>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TddIn1dfSwiVGFnIjoiQ2l0YXZpUGxhY2Vob2xkZXIjZGJjYWYxZDMtYzAwMy00YzRhLWE4ODQtMmRhYmU2ZTdmMzU5IiwiVGV4dCI6IlsxOTddIiwiV0FJVmVyc2lvbiI6IjYuOC4wLjAifQ==}</w:instrText>
                </w:r>
                <w:r w:rsidR="00670427" w:rsidRPr="0077002F">
                  <w:rPr>
                    <w:noProof/>
                  </w:rPr>
                  <w:fldChar w:fldCharType="separate"/>
                </w:r>
                <w:r w:rsidR="00670427" w:rsidRPr="0077002F">
                  <w:rPr>
                    <w:noProof/>
                    <w:lang w:val="en-US"/>
                  </w:rPr>
                  <w:t>[197]</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off-gas is exhausted with a maximum flow rate of 5000 m3 h−1 and cleaned in a subsequent impact separator and an electrostatic precipitator.”</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Review on the recycling routes</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4a39b4bf-ac97-46a3-b0c6-0eb1d03ec236"/>
                <w:id w:val="-60287894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mRjMWZjLWZjZTctNGFkYi1hYmQwLTcwMjU1NzhiOTEyMiIsIlJhbmdlTGVuZ3RoIjo0LCJSZWZlcmVuY2VJZCI6ImM4ODIwZTc4LWNiZTItNDNjZC1hYjJkLTU0YzNhNzI1OGU3YyIsIlJlZmVyZW5jZSI6eyIkaWQiOiIz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FjdGlvbnMsIHRoZSBmb2N1cyBvZiB0aGUgcmVzZWFyY2ggd29yayB3YXNcclxudGhlIGRldmVsb3BtZW50IG9mIGEgcHlyb21ldGFsbHV</w:instrText>
                </w:r>
                <w:r w:rsidR="00670427" w:rsidRPr="0077002F">
                  <w:rPr>
                    <w:noProof/>
                  </w:rPr>
                  <w:instrText>yZ2ljYWwgcHJvY2VzcyBzdGVwIGluIGFuIGVsZWN0cmljIGFyYyBmdXJuYWNlIGZvciB0aGUgY2FyYm8tcmVkdWN0aXZlXHJcbm1lbHRpbmcgb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HZW9yZ2ktTWFzY2hsZXIiLCJQcm90ZWN0ZWQiOmZhbHNlLCJTZXgiOjAsIkNyZWF0ZWRCeSI6Il9Sb25qYSBXYWduZXItV2VueiIsIkNyZWF0ZWRPbiI6IjIwMjAtMTAtMTNUMTQ6Mjc6MzEiLCJNb2RpZmllZEJ5IjoiX1JvbmphIFdhZ25lci1XZW56IiwiSWQiOiJkNDI0MzQ0ZC0yNjdhLTRhNTktYTk1Ni1lMDhiZjNkYjQ0NjUiLCJNb2RpZmllZE9uIjoiMjAyMC0xMC0xM1QxNDoyNzozMS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Sx7IiRpZCI6Ijc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GhuYmNvc3FmLmpwZyIsIlVyaVN0cmluZyI6ImM4ODIwZTc4LWNiZTItNDNjZC1hYjJkLTU0YzNhNzI1OGU3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AxLjE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G93c291ci4yMDEyLjAxLjE1MiIsIlVyaVN0cmluZyI6Imh0dHBzOi8vZG9pLm9yZy8xMC4xMDE2L2ouanBvd3NvdXIuMjAxMi4wMS4x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GV2ZWxvcG1lbnQgb2YgYSByZWN5Y2xpbmcgcHJvY2VzcyBmb3IgTGk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</w:instrText>
                </w:r>
                <w:r w:rsidR="00670427" w:rsidRPr="0077002F">
                  <w:rPr>
                    <w:noProof/>
                    <w:lang w:val="en-US"/>
                  </w:rPr>
                  <w:instrText>NsaW5nIHByb2Nlc3M8L3NwYW4+PC9wPlxyXG5cdFx0XHQ8cCBzdHlsZT1cIm1hcmdpbjowcHQgMHB0IDZwdFwiPjxzcGFuIHN0eWxlPVwiZm9udC1mYW1pbHk6J1NlZ29lIFVJJzsgZm9udC1zaXplOjlwdFwiPsKgwqDCoMKgwqDCoMKgwqDCoCA3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RldmVsb3BtZW50IG9mIGEgcmVjeWNsaW5nIHByb2Nlc3MgZm9yIExpLWlvbiBiYXR0ZXJpZXMiLCJUcmFuc2xhdG9ycyI6W10sIlllYXIiOiIyMDEyIiwiWWVhclJlc29sdmVkIjoiMjAxMiIsIkNyZWF0ZWRCeSI6Il9Sb25qYSBXYWduZXItV2VueiIsIkNyZWF0ZWRPbiI6IjIwMjAtMTAtMjFUMDk6MDU6MzgiLCJNb2RpZmllZEJ5IjoiX1dhZ25lcndlIiwiSWQiOiJjODgyMGU3OC1jYmUyLTQzY2QtYWIyZC01NGMzYTcyNThlN2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M2XSJ9XX0sIlRhZyI6IkNpdGF2aVBsYWNlaG9sZGVyIzRhMzliNGJmLWFjOTctNDZhMy1iMGM2LTBlYjFkMDNlYzIzNiIsIlRleHQiOiJbMzZdIiwiV0FJVmVyc2lvbiI6IjYuOC4wLjAifQ==}</w:instrText>
                </w:r>
                <w:r w:rsidR="00670427" w:rsidRPr="0077002F">
                  <w:rPr>
                    <w:noProof/>
                  </w:rPr>
                  <w:fldChar w:fldCharType="separate"/>
                </w:r>
                <w:r w:rsidR="00670427" w:rsidRPr="0077002F">
                  <w:rPr>
                    <w:noProof/>
                    <w:lang w:val="en-US"/>
                  </w:rPr>
                  <w:t>[36]</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us, Co and Li2CO3 can be the main solid products of the carbothermic reduction. LiCoO2 can react with C and CO and form Co, Li2CO3, and gases (CO and CO2), through the following reactions:”</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aaeb8dd5-f69c-4c13-8522-f4234b5c1aa4"/>
                <w:id w:val="97718548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</w:instrText>
                </w:r>
                <w:r w:rsidR="00670427" w:rsidRPr="0077002F">
                  <w:rPr>
                    <w:noProof/>
                  </w:rPr>
                  <w:instrText>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zNjY4LTEzNjc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Hk0YWIyY3ZoLmpwZyIsIlVyaVN0cmluZyI6Ijc2YzQ5NDExLTk2YTMtNGQwYS04ZmIyLWM5ZjhhZTAxNWEx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4YjA2NTQ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S9hY3NzdXNjaGVtZW5nLjhiMDY1NDAiLCJVcmlTdHJpbmciOiJodHRwczovL2RvaS5vcmcvMTAuMTAyMS9hY3NzdXNjaGVtZW5nLjhiMDY1N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w:instrText>
                </w:r>
                <w:r w:rsidR="00670427" w:rsidRPr="0077002F">
                  <w:rPr>
                    <w:noProof/>
                    <w:lang w:val="en-US"/>
                  </w:rPr>
                  <w:instrText>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yMDBdIn1dfSwiVGFnIjoiQ2l0YXZpUGxhY2Vob2xkZXIjYWFlYjhkZDUtZjY5Yy00YzEzLTg1MjItZjQyMzRiNWMxYWE0IiwiVGV4dCI6IlsyMDBdIiwiV0FJVmVyc2lvbiI6IjYuOC4wLjAifQ==}</w:instrText>
                </w:r>
                <w:r w:rsidR="00670427" w:rsidRPr="0077002F">
                  <w:rPr>
                    <w:noProof/>
                  </w:rPr>
                  <w:fldChar w:fldCharType="separate"/>
                </w:r>
                <w:r w:rsidR="00670427" w:rsidRPr="0077002F">
                  <w:rPr>
                    <w:noProof/>
                    <w:lang w:val="en-US"/>
                  </w:rPr>
                  <w:t>[200]</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In the meantime, about 3.54% of weight loss was observed that is caused by gas emission originated from the decomposition of poly(vinylidene difluoride) (PVDF) binder and oxidization of the carbon content.”</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Binder decomposition</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710d0925-be1b-488a-9a53-3796009ab7bb"/>
                <w:id w:val="87720544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</w:instrText>
                </w:r>
                <w:r w:rsidR="00670427" w:rsidRPr="0077002F">
                  <w:rPr>
                    <w:noProof/>
                  </w:rPr>
                  <w:instrText>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5Ljc6MTY3MjktMTY3Mzc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NwZW50IGxpdGhpdW0taW9uIGJhdHRlcmllcyAoTElCcykgaXMgZXNzZW50aWFsIGZvciBib3RoIGVudmlyb25tZW50YWwgcHJvdGVjdGlvbiBhbmQgbmF0dXJhb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9uc2VydmluZyBhbmQgZW52aXJvbm1lbnRhbCBmcmllbmRseSBhbmQgd2lsbCBicmluZyBhIGJyaWdodCBwcm9zcGVjdGl2ZSBmb3Igc3VzdGFpbmFibGUgcmVjeWNsaW5nIG9mIHNwZW50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mVzZWFyY2ggSW5zdGl0dXRlIG9mIFRzaW5naHVhIFVuaXZlcnNpdHkgaW4gU2hlbnpoZW4sIFNoZW4gWmhlbiA1MTgwNTcsIENoaW5hXHJcblNoZW56aGVuIFJ1aWN5Y2xlIEVudmlyb25tZW50YWwgVGVjaG5vbG9neSBDb21wYW55IExpbWl0ZWQsIFNoZW4gWmhlbiA1MTgwMDAsIENoaW5hIiwiQXV0aG9ycyI6W3siJGlkIjoiNC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LHsiJGlkIjoiOCIsIiR0eXBlIjoiU3dpc3NBY2FkZW1pYy5DaXRhdmkuUGVyc29uLCBTd2lzc0FjYWRlbWljLkNpdGF2aSIsIkZpcnN0TmFtZSI6IkwuIiwiTGFzdE5hbWUiOiJaaGFuZyIsIlByb3RlY3RlZCI6ZmFsc2UsIlNleCI6MCwiQ3JlYXRlZEJ5IjoiX1JvbmphIFdhZ25lci1XZW56IiwiQ3JlYXRlZE9uIjoiMjAyMC0xMC0wN1QxMzo0MTo1MyIsIk1vZGlmaWVkQnkiOiJfUm9uamEgV2FnbmVyLVdlbnoiLCJJZCI6ImMwNmZiMzhmLTk5NGUtNDg3Mi04YWRjLWY2NzkwN2YzYmNmZCIsIk1vZGlmaWVkT24iOiIyMDIwLTEwLTA3VDEzOjQxOjUzIiwiUHJvamVjdCI6eyIkcmVmIjoiNSJ9fSx7IiRpZCI6Ijk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ZXRobTVoM3YuanBnIiwiVXJpU3RyaW5nIjoiNzczNzViNzctM2RkMC00NWMwLWFmOWMtMDcyNmNlOWVm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liMDQxNz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3N1c2NoZW1lbmcuOWIwNDE3NSIsIlVyaVN0cmluZyI6Imh0dHBzOi8vZG9pLm9yZy8xMC4xMDIxL2Fjc3N1c2NoZW1lbmcuOWIwND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w:instrText>
                </w:r>
                <w:r w:rsidR="00670427" w:rsidRPr="0077002F">
                  <w:rPr>
                    <w:noProof/>
                    <w:lang w:val="en-US"/>
                  </w:rPr>
                  <w:instrText>NoXFxmMVxcY2YxIHNwZW50IGxpdGhpdW0taW9uIGJhdHRlcmllcywgY2F0aG9kZSBtYXRlcmlhbHMsIGNhdGFseXRpYyByZWR1Y3Rpb24sIHN1c3RhaW5hYmxlIHJlY3ljbGluZywgbG93IGVuZXJneSBjb25zdW1wdGlvb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QxXSJ9XX0sIlRhZyI6IkNpdGF2aVBsYWNlaG9sZGVyIzcxMGQwOTI1LWJlMWItNDg4YS05YTUzLTM3OTYwMDlhYjdiYiIsIlRleHQiOiJbNDFdIiwiV0FJVmVyc2lvbiI6IjYuOC4wLjAifQ==}</w:instrText>
                </w:r>
                <w:r w:rsidR="00670427" w:rsidRPr="0077002F">
                  <w:rPr>
                    <w:noProof/>
                  </w:rPr>
                  <w:fldChar w:fldCharType="separate"/>
                </w:r>
                <w:r w:rsidR="00670427" w:rsidRPr="0077002F">
                  <w:rPr>
                    <w:noProof/>
                    <w:lang w:val="en-US"/>
                  </w:rPr>
                  <w:t>[41]</w:t>
                </w:r>
                <w:r w:rsidR="00670427" w:rsidRPr="0077002F">
                  <w:rPr>
                    <w:noProof/>
                  </w:rPr>
                  <w:fldChar w:fldCharType="end"/>
                </w:r>
              </w:sdtContent>
            </w:sdt>
            <w:r w:rsidR="00670427" w:rsidRPr="0077002F">
              <w:rPr>
                <w:lang w:val="en-US"/>
              </w:rPr>
              <w:t xml:space="preserve"> </w:t>
            </w:r>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Verantwortlich sind die Emissionen säurebildender Abgase.“</w:t>
            </w:r>
          </w:p>
          <w:p w:rsidR="00670427" w:rsidRPr="0077002F" w:rsidRDefault="00670427" w:rsidP="00670427">
            <w:pPr>
              <w:spacing w:before="288" w:after="288"/>
              <w:rPr>
                <w:lang w:val="en-US"/>
              </w:rPr>
            </w:pPr>
            <w:r w:rsidRPr="0077002F">
              <w:rPr>
                <w:lang w:val="en-US"/>
              </w:rPr>
              <w:t>Translation: The emissions of acid-forming exhaust gases are responsible.</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LCA of EcoBatRec</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2f82b224-ba2c-461b-9159-f753810ffdde"/>
                <w:id w:val="-140243875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ljNzNhLTVhMGMtNGRlYi1hNzQ1LWYyMjFjY2MzMjM3MSIsIlJhbmdlTGVuZ3RoIjo1LCJSZWZlcmVuY2VJZCI6ImU1NjBmNGM0LWZjZGEtNDU0ZC1hZmI1LTE3YzcyYWFkMzc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pZCI6IjUiLCIkdHlwZSI6IlN3aXNzQWNhZGVtaWMuQ2l0YXZpLlByb2plY3QsIFN3aXNzQWNhZGVtaWMuQ2l0YXZpIn19LHsiJGlkIjoiNiIsIiR0eXBlIjoiU3dpc3NBY2FkZW1pYy5DaXRhdmkuUGVyc29uLCBTd2lzc0FjYWRlbWljLkNpdGF2aSIsIkZpcnN0TmFtZSI6IkrDvHJnZW4iLCJMYXN0TmFtZSI6IlN1dH</w:instrText>
                </w:r>
                <w:r w:rsidR="00670427" w:rsidRPr="0077002F">
                  <w:rPr>
                    <w:noProof/>
                  </w:rPr>
                  <w:instrText>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KIHZhbiBadWlsaWNoZW1cXEFwcERhdGFcXExvY2FsXFxUZW1wXFx5MmR1dG9qZS5qcGciLCJVcmlTdHJpbmciOiJlNTYwZjRjNC1mY2RhLTQ1NGQtYWZiNS0xN2M3MmFhZDM3M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nstrText>
                </w:r>
                <w:r w:rsidR="00670427" w:rsidRPr="0077002F">
                  <w:rPr>
                    <w:noProof/>
                    <w:lang w:val="en-US"/>
                  </w:rPr>
                  <w:instrText>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}</w:instrText>
                </w:r>
                <w:r w:rsidR="00670427" w:rsidRPr="0077002F">
                  <w:rPr>
                    <w:noProof/>
                  </w:rPr>
                  <w:fldChar w:fldCharType="separate"/>
                </w:r>
                <w:r w:rsidR="00670427" w:rsidRPr="0077002F">
                  <w:rPr>
                    <w:noProof/>
                    <w:lang w:val="en-US"/>
                  </w:rPr>
                  <w:t>[120]</w:t>
                </w:r>
                <w:r w:rsidR="00670427" w:rsidRPr="0077002F">
                  <w:rPr>
                    <w:noProof/>
                  </w:rPr>
                  <w:fldChar w:fldCharType="end"/>
                </w:r>
              </w:sdtContent>
            </w:sdt>
          </w:p>
        </w:tc>
      </w:tr>
      <w:tr w:rsidR="0077002F" w:rsidRPr="0077002F" w:rsidTr="00670427">
        <w:tc>
          <w:tcPr>
            <w:tcW w:w="4957"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lang w:val="en-US"/>
              </w:rPr>
            </w:pPr>
            <w:r w:rsidRPr="0077002F">
              <w:rPr>
                <w:lang w:val="en-US"/>
              </w:rPr>
              <w:t>“The offgas from the rotary hearth furnace is scrubbed, and the scrub solution is sent to a wastewater treatment facility to recovery cadmium, zinc, and lead.”</w:t>
            </w:r>
          </w:p>
        </w:tc>
        <w:tc>
          <w:tcPr>
            <w:tcW w:w="2409" w:type="dxa"/>
            <w:tcBorders>
              <w:top w:val="single" w:sz="4" w:space="0" w:color="ED7D31"/>
              <w:left w:val="single" w:sz="4" w:space="0" w:color="ED7D31"/>
              <w:bottom w:val="single" w:sz="4" w:space="0" w:color="ED7D31"/>
              <w:right w:val="single" w:sz="4" w:space="0" w:color="ED7D31"/>
            </w:tcBorders>
          </w:tcPr>
          <w:p w:rsidR="00670427" w:rsidRPr="0077002F" w:rsidRDefault="00670427" w:rsidP="00670427">
            <w:pPr>
              <w:spacing w:before="288" w:after="288"/>
              <w:rPr>
                <w:bCs/>
                <w:iCs/>
                <w:lang w:val="en-US"/>
              </w:rPr>
            </w:pPr>
            <w:r w:rsidRPr="0077002F">
              <w:rPr>
                <w:bCs/>
                <w:iCs/>
                <w:lang w:val="en-US"/>
              </w:rPr>
              <w:t>Inmetco</w:t>
            </w:r>
          </w:p>
        </w:tc>
        <w:tc>
          <w:tcPr>
            <w:tcW w:w="1696" w:type="dxa"/>
            <w:tcBorders>
              <w:top w:val="single" w:sz="4" w:space="0" w:color="ED7D31"/>
              <w:left w:val="single" w:sz="4" w:space="0" w:color="ED7D31"/>
              <w:bottom w:val="single" w:sz="4" w:space="0" w:color="ED7D31"/>
              <w:right w:val="single" w:sz="4" w:space="0" w:color="ED7D31"/>
            </w:tcBorders>
          </w:tcPr>
          <w:p w:rsidR="00670427" w:rsidRPr="0077002F" w:rsidRDefault="0077002F" w:rsidP="00670427">
            <w:pPr>
              <w:spacing w:before="288" w:after="288"/>
              <w:rPr>
                <w:lang w:val="en-US"/>
              </w:rPr>
            </w:pPr>
            <w:sdt>
              <w:sdtPr>
                <w:alias w:val="To edit, see citavi.com/edit"/>
                <w:tag w:val="CitaviPlaceholder#078f6b28-8fe2-4a30-87a2-57a938483c98"/>
                <w:id w:val="117869798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gwNTAyLWZkYjQtNDJlZi04ZTY5LTUwNzE0MDc3ZDFmNi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w:instrText>
                </w:r>
                <w:r w:rsidR="00670427" w:rsidRPr="0077002F">
                  <w:rPr>
                    <w:noProof/>
                  </w:rPr>
                  <w:instrText>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A3OGY2YjI4LThmZTItNGEzMC04N2EyLTU3YTkzODQ4M2M5OC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FC1E9A">
        <w:tc>
          <w:tcPr>
            <w:tcW w:w="4957" w:type="dxa"/>
            <w:tcBorders>
              <w:top w:val="single" w:sz="4" w:space="0" w:color="ED7D31"/>
              <w:left w:val="single" w:sz="4" w:space="0" w:color="ED7D31"/>
              <w:bottom w:val="single" w:sz="4" w:space="0" w:color="000000"/>
              <w:right w:val="single" w:sz="4" w:space="0" w:color="ED7D31"/>
            </w:tcBorders>
          </w:tcPr>
          <w:p w:rsidR="00670427" w:rsidRPr="0077002F" w:rsidRDefault="00670427" w:rsidP="00670427">
            <w:pPr>
              <w:spacing w:before="288" w:after="288"/>
              <w:rPr>
                <w:lang w:val="en-US"/>
              </w:rPr>
            </w:pPr>
            <w:r w:rsidRPr="0077002F">
              <w:rPr>
                <w:lang w:val="en-US"/>
              </w:rPr>
              <w:t>„A lithium enrichment can only be achieved in the flue dust and the slag has to be crushed and milled before leaching.“</w:t>
            </w:r>
          </w:p>
          <w:p w:rsidR="00670427" w:rsidRPr="0077002F" w:rsidRDefault="00670427" w:rsidP="00670427">
            <w:pPr>
              <w:spacing w:before="288" w:after="288"/>
              <w:rPr>
                <w:lang w:val="en-US"/>
              </w:rPr>
            </w:pPr>
            <w:r w:rsidRPr="0077002F">
              <w:rPr>
                <w:lang w:val="en-US"/>
              </w:rPr>
              <w:t>Composition of flue dust</w:t>
            </w:r>
          </w:p>
        </w:tc>
        <w:tc>
          <w:tcPr>
            <w:tcW w:w="2409" w:type="dxa"/>
            <w:tcBorders>
              <w:top w:val="single" w:sz="4" w:space="0" w:color="ED7D31"/>
              <w:left w:val="single" w:sz="4" w:space="0" w:color="ED7D31"/>
              <w:bottom w:val="single" w:sz="4" w:space="0" w:color="000000"/>
              <w:right w:val="single" w:sz="4" w:space="0" w:color="ED7D31"/>
            </w:tcBorders>
          </w:tcPr>
          <w:p w:rsidR="00670427" w:rsidRPr="0077002F" w:rsidRDefault="00670427" w:rsidP="00670427">
            <w:pPr>
              <w:spacing w:before="288" w:after="288"/>
              <w:rPr>
                <w:bCs/>
                <w:iCs/>
                <w:lang w:val="en-US"/>
              </w:rPr>
            </w:pPr>
            <w:r w:rsidRPr="0077002F">
              <w:rPr>
                <w:bCs/>
                <w:iCs/>
                <w:lang w:val="en-US"/>
              </w:rPr>
              <w:t xml:space="preserve">Lithium recovery from flue dust </w:t>
            </w:r>
          </w:p>
        </w:tc>
        <w:tc>
          <w:tcPr>
            <w:tcW w:w="1696" w:type="dxa"/>
            <w:tcBorders>
              <w:top w:val="single" w:sz="4" w:space="0" w:color="ED7D31"/>
              <w:left w:val="single" w:sz="4" w:space="0" w:color="ED7D31"/>
              <w:bottom w:val="single" w:sz="4" w:space="0" w:color="000000"/>
              <w:right w:val="single" w:sz="4" w:space="0" w:color="ED7D31"/>
            </w:tcBorders>
          </w:tcPr>
          <w:p w:rsidR="00670427" w:rsidRPr="0077002F" w:rsidRDefault="0077002F" w:rsidP="00670427">
            <w:pPr>
              <w:spacing w:before="288" w:after="288"/>
              <w:rPr>
                <w:lang w:val="en-US"/>
              </w:rPr>
            </w:pPr>
            <w:sdt>
              <w:sdtPr>
                <w:alias w:val="To edit, see citavi.com/edit"/>
                <w:tag w:val="CitaviPlaceholder#2b7b432f-23a1-4ac4-9605-28c56a5fb4aa"/>
                <w:id w:val="45429020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mY0MjdlLTRkNGItNDc3YS04NjQyLWY2M2E0ZTk0ZWI2OSIsIlJhbmdlTGVuZ3RoIjo0LCJSZWZlcmVuY2VJZCI6ImM4ODIwZTc4LWNiZTItNDNjZC1hYjJkLTU0YzNhNzI1OGU3YyIsIlJlZmVyZW5jZSI6eyIkaWQiOiIz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FjdGlvbnMsIHRoZSBmb2N1cyBvZiB0aGUgcmVzZWFyY2ggd29yayB3YXNcclxudGhlIGRldmVsb3BtZW50IG9mIGEgcHlyb21ldGFsbHVy</w:instrText>
                </w:r>
                <w:r w:rsidR="00670427" w:rsidRPr="0077002F">
                  <w:rPr>
                    <w:noProof/>
                  </w:rPr>
                  <w:instrText>Z2ljYWwgcHJvY2VzcyBzdGVwIGluIGFuIGVsZWN0cmljIGFyYyBmdXJuYWNlIGZvciB0aGUgY2FyYm8tcmVkdWN0aXZlXHJcbm1lbHRpbmcgb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HZW9yZ2ktTWFzY2hsZXIiLCJQcm90ZWN0ZWQiOmZhbHNlLCJTZXgiOjAsIkNyZWF0ZWRCeSI6Il9Sb25qYSBXYWduZXItV2VueiIsIkNyZWF0ZWRPbiI6IjIwMjAtMTAtMTNUMTQ6Mjc6MzEiLCJNb2RpZmllZEJ5IjoiX1JvbmphIFdhZ25lci1XZW56IiwiSWQiOiJkNDI0MzQ0ZC0yNjdhLTRhNTktYTk1Ni1lMDhiZjNkYjQ0NjUiLCJNb2RpZmllZE9uIjoiMjAyMC0xMC0xM1QxNDoyNzozMS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Sx7IiRpZCI6Ijc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GhuYmNvc3FmLmpwZyIsIlVyaVN0cmluZyI6ImM4ODIwZTc4LWNiZTItNDNjZC1hYjJkLTU0YzNhNzI1OGU3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AxLjE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G93c291ci4yMDEyLjAxLjE1MiIsIlVyaVN0cmluZyI6Imh0dHBzOi8vZG9pLm9yZy8xMC4xMDE2L2ouanBvd3NvdXIuMjAxMi4wMS4x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GV2ZWxvcG1lbnQgb2YgYSByZWN5Y2xpbmcgcHJvY2VzcyBmb3IgTGk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</w:instrText>
                </w:r>
                <w:r w:rsidR="00670427" w:rsidRPr="0077002F">
                  <w:rPr>
                    <w:noProof/>
                    <w:lang w:val="en-US"/>
                  </w:rPr>
                  <w:instrText>NsaW5nIHByb2Nlc3M8L3NwYW4+PC9wPlxyXG5cdFx0XHQ8cCBzdHlsZT1cIm1hcmdpbjowcHQgMHB0IDZwdFwiPjxzcGFuIHN0eWxlPVwiZm9udC1mYW1pbHk6J1NlZ29lIFVJJzsgZm9udC1zaXplOjlwdFwiPsKgwqDCoMKgwqDCoMKgwqDCoCA3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RldmVsb3BtZW50IG9mIGEgcmVjeWNsaW5nIHByb2Nlc3MgZm9yIExpLWlvbiBiYXR0ZXJpZXMiLCJUcmFuc2xhdG9ycyI6W10sIlllYXIiOiIyMDEyIiwiWWVhclJlc29sdmVkIjoiMjAxMiIsIkNyZWF0ZWRCeSI6Il9Sb25qYSBXYWduZXItV2VueiIsIkNyZWF0ZWRPbiI6IjIwMjAtMTAtMjFUMDk6MDU6MzgiLCJNb2RpZmllZEJ5IjoiX1dhZ25lcndlIiwiSWQiOiJjODgyMGU3OC1jYmUyLTQzY2QtYWIyZC01NGMzYTcyNThlN2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M2XSJ9XX0sIlRhZyI6IkNpdGF2aVBsYWNlaG9sZGVyIzJiN2I0MzJmLTIzYTEtNGFjNC05NjA1LTI4YzU2YTVmYjRhYSIsIlRleHQiOiJbMzZdIiwiV0FJVmVyc2lvbiI6IjYuOC4wLjAifQ==}</w:instrText>
                </w:r>
                <w:r w:rsidR="00670427" w:rsidRPr="0077002F">
                  <w:rPr>
                    <w:noProof/>
                  </w:rPr>
                  <w:fldChar w:fldCharType="separate"/>
                </w:r>
                <w:r w:rsidR="00670427" w:rsidRPr="0077002F">
                  <w:rPr>
                    <w:noProof/>
                    <w:lang w:val="en-US"/>
                  </w:rPr>
                  <w:t>[36]</w:t>
                </w:r>
                <w:r w:rsidR="00670427" w:rsidRPr="0077002F">
                  <w:rPr>
                    <w:noProof/>
                  </w:rPr>
                  <w:fldChar w:fldCharType="end"/>
                </w:r>
              </w:sdtContent>
            </w:sdt>
          </w:p>
        </w:tc>
      </w:tr>
      <w:tr w:rsidR="0077002F" w:rsidRPr="0077002F" w:rsidTr="00FC1E9A">
        <w:tc>
          <w:tcPr>
            <w:tcW w:w="9062" w:type="dxa"/>
            <w:gridSpan w:val="3"/>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Hydro-metallurgical  </w:t>
            </w:r>
          </w:p>
        </w:tc>
      </w:tr>
      <w:tr w:rsidR="0077002F" w:rsidRPr="0077002F" w:rsidTr="00FC1E9A">
        <w:tc>
          <w:tcPr>
            <w:tcW w:w="4957"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Quote </w:t>
            </w:r>
          </w:p>
        </w:tc>
        <w:tc>
          <w:tcPr>
            <w:tcW w:w="24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marks on Process</w:t>
            </w:r>
          </w:p>
        </w:tc>
        <w:tc>
          <w:tcPr>
            <w:tcW w:w="169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w:t>
            </w:r>
          </w:p>
        </w:tc>
      </w:tr>
      <w:tr w:rsidR="0077002F" w:rsidRPr="0077002F" w:rsidTr="00FC1E9A">
        <w:tc>
          <w:tcPr>
            <w:tcW w:w="4957" w:type="dxa"/>
            <w:tcBorders>
              <w:top w:val="single" w:sz="4" w:space="0" w:color="00000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Recupyl Valibat process conducts the recycling process under low temperature, making it easy to dispose of flue gas and H2.”</w:t>
            </w:r>
          </w:p>
        </w:tc>
        <w:tc>
          <w:tcPr>
            <w:tcW w:w="2409" w:type="dxa"/>
            <w:tcBorders>
              <w:top w:val="single" w:sz="4" w:space="0" w:color="00000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cuply process</w:t>
            </w:r>
          </w:p>
        </w:tc>
        <w:tc>
          <w:tcPr>
            <w:tcW w:w="1696" w:type="dxa"/>
            <w:tcBorders>
              <w:top w:val="single" w:sz="4" w:space="0" w:color="000000"/>
              <w:left w:val="single" w:sz="4" w:space="0" w:color="00B0F0"/>
              <w:bottom w:val="single" w:sz="4" w:space="0" w:color="00B0F0"/>
              <w:right w:val="single" w:sz="4" w:space="0" w:color="00B0F0"/>
            </w:tcBorders>
          </w:tcPr>
          <w:p w:rsidR="00670427" w:rsidRPr="0077002F" w:rsidRDefault="0077002F" w:rsidP="00670427">
            <w:pPr>
              <w:pStyle w:val="Heading1"/>
              <w:numPr>
                <w:ilvl w:val="0"/>
                <w:numId w:val="0"/>
              </w:numPr>
              <w:spacing w:before="288" w:after="288"/>
              <w:ind w:left="432" w:hanging="432"/>
              <w:rPr>
                <w:rFonts w:asciiTheme="minorHAnsi" w:hAnsiTheme="minorHAnsi"/>
                <w:color w:val="auto"/>
                <w:lang w:val="en-US"/>
              </w:rPr>
            </w:pPr>
            <w:sdt>
              <w:sdtPr>
                <w:rPr>
                  <w:rFonts w:asciiTheme="minorHAnsi" w:hAnsiTheme="minorHAnsi"/>
                  <w:color w:val="auto"/>
                </w:rPr>
                <w:alias w:val="To edit, see citavi.com/edit"/>
                <w:tag w:val="CitaviPlaceholder#3d8e82e2-0135-4abf-b825-8dcfb2654a63"/>
                <w:id w:val="1567684046"/>
                <w:placeholder>
                  <w:docPart w:val="D1945219DAAE4C428E9A5FA8C35F6D04"/>
                </w:placeholder>
              </w:sdtPr>
              <w:sdtEndPr/>
              <w:sdtContent>
                <w:r w:rsidR="00670427" w:rsidRPr="0077002F">
                  <w:rPr>
                    <w:rFonts w:asciiTheme="minorHAnsi" w:hAnsiTheme="minorHAnsi" w:cs="Arial"/>
                    <w:noProof/>
                    <w:color w:val="auto"/>
                    <w:sz w:val="20"/>
                    <w:szCs w:val="20"/>
                  </w:rPr>
                  <w:fldChar w:fldCharType="begin"/>
                </w:r>
                <w:r w:rsidR="00670427" w:rsidRPr="0077002F">
                  <w:rPr>
                    <w:rFonts w:asciiTheme="minorHAnsi" w:hAnsiTheme="minorHAnsi" w:cs="Arial"/>
                    <w:noProof/>
                    <w:color w:val="auto"/>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mNhNmUwLTNhNjYtNDg1ZS1hMjQzLTJlN2U1MzU4NWY3YyIsIlJhbmdlTGVuZ3RoIjo1LCJSZWZlcmVuY2VJZCI6IjljZjJjNDE2LTA4NjAtNGFiOS1hNzQ3LThmNjRmN2FmY2ZhOCIsIlJlZmVyZW5jZSI6eyIkaWQiOiIzIiwiJHR5cGUiOiJTd2lzc0FjYWRlbWljLkNpdGF2aS5SZWZlcmVuY2UsIFN3aXNzQWNhZGVtaWMuQ2l0YXZpIiwiQWJzdHJhY3QiOiJBQ1MgU3VzdGFpbmFibGUgQ2hlbS4gRW5nLiAyMDE4LjY6MTUwNC0xNTIx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4LjY6MTUwNC0xNTI</w:instrText>
                </w:r>
                <w:r w:rsidR="00670427" w:rsidRPr="0077002F">
                  <w:rPr>
                    <w:rFonts w:asciiTheme="minorHAnsi" w:hAnsiTheme="minorHAnsi" w:cs="Arial"/>
                    <w:noProof/>
                    <w:color w:val="auto"/>
                    <w:sz w:val="20"/>
                    <w:szCs w:val="20"/>
                  </w:rPr>
                  <w:instrText>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kYjNvbDV6dC5qcGciLCJVcmlTdHJpbmciOiI5Y2YyYzQxNi0wODYwLTRhYjktYTc0Ny04ZjY0ZjdhZmNmY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2IwMzg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YWNzc3VzY2hlbWVuZy43YjAzODExIiwiVXJpU3RyaW5nIjoiaHR0cHM6Ly9kb2kub3JnLzEwLjEwMjEvYWNzc3VzY2hlbWVuZy43YjAzODE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w:instrText>
                </w:r>
                <w:r w:rsidR="00670427" w:rsidRPr="0077002F">
                  <w:rPr>
                    <w:rFonts w:asciiTheme="minorHAnsi" w:hAnsiTheme="minorHAnsi" w:cs="Arial"/>
                    <w:noProof/>
                    <w:color w:val="auto"/>
                    <w:sz w:val="20"/>
                    <w:szCs w:val="20"/>
                    <w:lang w:val="en-US"/>
                  </w:rPr>
                  <w:instrText>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yMjldIn1dfSwiVGFnIjoiQ2l0YXZpUGxhY2Vob2xkZXIjM2Q4ZTgyZTItMDEzNS00YWJmLWI4MjUtOGRjZmIyNjU0YTYzIiwiVGV4dCI6IlsyMjldIiwiV0FJVmVyc2lvbiI6IjYuOC4wLjAifQ==}</w:instrText>
                </w:r>
                <w:r w:rsidR="00670427" w:rsidRPr="0077002F">
                  <w:rPr>
                    <w:rFonts w:asciiTheme="minorHAnsi" w:hAnsiTheme="minorHAnsi" w:cs="Arial"/>
                    <w:noProof/>
                    <w:color w:val="auto"/>
                    <w:sz w:val="20"/>
                    <w:szCs w:val="20"/>
                  </w:rPr>
                  <w:fldChar w:fldCharType="separate"/>
                </w:r>
                <w:r w:rsidR="00670427" w:rsidRPr="0077002F">
                  <w:rPr>
                    <w:rFonts w:asciiTheme="minorHAnsi" w:hAnsiTheme="minorHAnsi" w:cs="Arial"/>
                    <w:noProof/>
                    <w:color w:val="auto"/>
                    <w:sz w:val="20"/>
                    <w:szCs w:val="20"/>
                    <w:lang w:val="en-US"/>
                  </w:rPr>
                  <w:t>[229]</w:t>
                </w:r>
                <w:r w:rsidR="00670427" w:rsidRPr="0077002F">
                  <w:rPr>
                    <w:rFonts w:asciiTheme="minorHAnsi" w:hAnsiTheme="minorHAnsi" w:cs="Arial"/>
                    <w:noProof/>
                    <w:color w:val="auto"/>
                    <w:sz w:val="20"/>
                    <w:szCs w:val="20"/>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otably, strong acid leachants release toxic gases like Cl2, SO3 and NOx and the waste acid solution is harmful to the environment. […]The three organic acids were selected because of their characteristics including easy natural degradation and the absence of toxic gases in the reaction process, and because of previous reports of other metal leaching processe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Organic acid leaching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d683e4e8-460e-4aea-b73b-8f05b83b7226"/>
                <w:id w:val="-189626583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hjOGI5LWZiNzktNDU1Zi04OTU3LTU4YzM2ZDJhNDVkZCIsIlJhbmdlTGVuZ3RoIjo0LCJSZWZlcmVuY2VJZCI6IjQzZmFmYzIxLWZlMmQtNGNiYS1iNTI3LTNiODdkY2RiNzQyMyIsIlJlZmVyZW5jZSI6eyIkaWQiOiIzIiwiJHR5cGUiOiJTd2lzc0FjYWRlbWljLkNpdGF2aS5SZWZlcmVuY2UsIFN3aXNzQWNhZGVtaWMuQ2l0YXZpIiwiQWJzdHJhY3QiOiJBQ1MgU3VzdGFpbmFibGUgQ2hlbS4gRW5nLiAyMDE3LjU6ODAxNy04MDI0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w:instrText>
                </w:r>
                <w:r w:rsidR="00670427" w:rsidRPr="0077002F">
                  <w:rPr>
                    <w:noProof/>
                  </w:rPr>
                  <w:instrText>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eTNrbG13YWIuanBnIiwiVXJpU3RyaW5nIjoiNDNmYWZjMjEtZmUyZC00Y2JhLWI1MjctM2I4N2RjZGI3N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diMDE1O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Fjc3N1c2NoZW1lbmcuN2IwMTU5NCIsIlVyaVN0cmluZyI6Imh0dHBzOi8vZG9pLm9yZy8xMC4xMDIxL2Fjc3N1c2NoZW1lbmcuN2IwMTU5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w:instrText>
                </w:r>
                <w:r w:rsidR="00670427" w:rsidRPr="0077002F">
                  <w:rPr>
                    <w:noProof/>
                    <w:lang w:val="en-US"/>
                  </w:rPr>
                  <w:instrText>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NkNjgzZTRlOC00NjBlLTRhZWEtYjczYi04ZjA1YjgzYjcyMjYiLCJUZXh0IjoiWzY1XSIsIldBSVZlcnNpb24iOiI2LjguMC4wIn0=}</w:instrText>
                </w:r>
                <w:r w:rsidR="00670427" w:rsidRPr="0077002F">
                  <w:rPr>
                    <w:noProof/>
                  </w:rPr>
                  <w:fldChar w:fldCharType="separate"/>
                </w:r>
                <w:r w:rsidR="00670427" w:rsidRPr="0077002F">
                  <w:rPr>
                    <w:noProof/>
                    <w:lang w:val="en-US"/>
                  </w:rPr>
                  <w:t>[65]</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organic acid leaching often results in secondary pollution with toxic gas, so increased attention has been given to environmental-friendly organic acid leaching, as shown in Table 1.”</w:t>
            </w:r>
          </w:p>
          <w:p w:rsidR="00670427" w:rsidRPr="0077002F" w:rsidRDefault="00670427" w:rsidP="00670427">
            <w:pPr>
              <w:spacing w:before="288" w:after="288"/>
              <w:rPr>
                <w:lang w:val="en-US"/>
              </w:rPr>
            </w:pPr>
            <w:r w:rsidRPr="0077002F">
              <w:rPr>
                <w:lang w:val="en-US"/>
              </w:rPr>
              <w:t>“The pretreatment process was conducted under sealed conditions to prevent electrolyte decomposition and alkaline gases from leaking into the environment.”</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General information and pretreatment</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cd727df4-f4ce-45f3-8023-44e5aa3a729f"/>
                <w:id w:val="80142080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</w:instrText>
                </w:r>
                <w:r w:rsidR="00670427" w:rsidRPr="0077002F">
                  <w:rPr>
                    <w:noProof/>
                  </w:rPr>
                  <w:instrText>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sd3h5c3FibS5qcGciLCJVcmlTdHJpbmciOiIxZGVmZWNmMS02YmE1LTQ0MzAtOGZkMi0zNmY3ZDQyN2Yz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cuMTAuMDI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5MTEwOTQwIiwiVXJpU3RyaW5nIjoiaHR0cDovL3d3dy5uY2JpLm5sbS5uaWguZ292L3B1Ym1lZC8yOTExMDk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A3VDEzOjI5OjMyIiwiTW9kaWZpZWRCeSI6Il9Sb25qYSBXYWduZXItV2VueiIsIklkIjoiMTM3ODU4MDQtMDE4YS00YmNjLWE4YzMtOGNhZDRhMzUwMTM4IiwiTW9kaWZpZWRPbiI6IjIwMjAtMTAtMDdUMTM6Mjk6Mz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d2FzbWFuLjIwMTcuMTAuMDI4IiwiVXJpU3RyaW5nIjoiaHR0cHM6Ly9kb2kub3JnLzEwLjEwMTYvai53YXNtYW4uMjAxNy4xMC4w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zcyBmb3IgcmVjeWNsaW5nIG1peGVkLWNhdGhvZGUgbWF0ZXJpYWxzIGZyb20gc3BlbnQgbGl0aGl1bS1pb24gYmF0dGVyaWVzIGFuZCBraW5ldGljcyBvZiBsZWFjaGluZ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1dGhvciBjb250cmlidXRpb25zPC9zcGFuPjwvcD5cclxuXHRcdFx0PHAgc3R5bGU9XCJtYXJnaW46MHB0IDBwdCA2cHRcIj48c3BhbiBzdHlsZT1cImZvbnQtZmFtaWx5OidTZWdvZSBVSSc7IGZvbnQtc2l6ZTo5cHRcIj7CoMKgwqDCoMKgwqDCoMKgwqAgTm90ZXM8L3NwYW4+PC9wPlxyXG5cdFx0XHQ8cCBzdHlsZT1cIm1hcmdpbjowcHQgMHB0IDZwdFwiPjxzcG</w:instrText>
                </w:r>
                <w:r w:rsidR="00670427" w:rsidRPr="0077002F">
                  <w:rPr>
                    <w:noProof/>
                    <w:lang w:val="en-US"/>
                  </w:rPr>
                  <w:instrText>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QXBwZW5kaXggQS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HJvY2VzcyBmb3IgcmVjeWNsaW5nIG1peGVkLWNhdGhvZGUgbWF0ZXJpYWxzIGZyb20gc3BlbnQgbGl0aGl1bS1pb24gYmF0dGVyaWVzIGFuZCBraW5ldGljcyBvZiBsZWFjaGluZyIsIlRyYW5zbGF0b3JzIjpbXSwiWWVhciI6IjIwMTgiLCJZZWFyUmVzb2x2ZWQiOiIyMDE4IiwiQ3JlYXRlZEJ5IjoiX1JvbmphIFdhZ25lci1XZW56IiwiQ3JlYXRlZE9uIjoiMjAyMC0xMC0wN1QxMzoyOTowMyIsIk1vZGlmaWVkQnkiOiJfV2FnbmVyd2UiLCJJZCI6IjFkZWZlY2YxLTZiYTUtNDQzMC04ZmQyLTM2ZjdkNDI3ZjM4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TM2XSJ9XX0sIlRhZyI6IkNpdGF2aVBsYWNlaG9sZGVyI2NkNzI3ZGY0LWY0Y2UtNDVmMy04MDIzLTQ0ZTVhYTNhNzI5ZiIsIlRleHQiOiJbMTM2XSIsIldBSVZlcnNpb24iOiI2LjguMC4wIn0=}</w:instrText>
                </w:r>
                <w:r w:rsidR="00670427" w:rsidRPr="0077002F">
                  <w:rPr>
                    <w:noProof/>
                  </w:rPr>
                  <w:fldChar w:fldCharType="separate"/>
                </w:r>
                <w:r w:rsidR="00670427" w:rsidRPr="0077002F">
                  <w:rPr>
                    <w:noProof/>
                    <w:lang w:val="en-US"/>
                  </w:rPr>
                  <w:t>[136]</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owever, toxic gases like Cl2, SO3, and NOx are released in the process of extracting metal ions with inorganic acids, posing a serious threat to the environment.“</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and inorganic acid leaching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f4b03499-3224-417f-bd79-214eabe46384"/>
                <w:id w:val="-67542570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</w:instrText>
                </w:r>
                <w:r w:rsidR="00670427" w:rsidRPr="0077002F">
                  <w:rPr>
                    <w:noProof/>
                  </w:rPr>
                  <w:instrText>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2MTQ0LTE2MTUw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mNsdWRpbmcgcm9hc3RpbmcgdGVtcGVyYXR1cmUsIHRpbWUsIGFuZCBMaUNvTzIvTkg0Q2wgbWFzcyByYXRpbywgd2VyZSBpbnZlc3RpZ2F0ZWQgaW4gZGV0YWlsLiBUaGUgcmVzdWx0cyBzaG93ZWQgdGhhdCBtb3JlIHRoYW4gOTklIENvIGFuZCBMaSB3ZXJlIHJlY292ZXJlZCB1bmRlciBvcHRpbXVtIGNvbmRpdGlvbnM6IHRlbXBlcmF0dXJlIG9mIDM1MCBcXCdiMEMsIHJlYWN0aW9uIHRpbWUgb2YgMjAgbWluLCBhbmQgYSBMaUNvTzIvTkg0Q2wgbWFzcyByYXRpbyBvZiAxOjIuIEEgcG9zc2libGUgcmVhY3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WNoYW5pc20gYmV0d2VlbiBMaUNvTzIgYW5kIE5INENsIGlzIHByb3Bvc2VkIGJhc2VkIG9uIHRoZXJtb2R5bmFtaWMsIFgtcmF5IGRpZmZyYWN0aW9uLCBhbmQgWC1yYXkgcGhvdG9lbGVjdHJvbiBzcGVjdHJvc2NvcHkgYW5hbHlzZXMuIFRoZSB0cmVhdG1lbnQgb2Ygb3RoZXIgc3BlbnQgbGl0aGl1bS1pb24gYmF0dGVyeSBjYXRob2RlIG1hdGVyaWFscywgc3VjaCBhcyBMaU1uMk80IGFuZCBMaUNvMS8zTW4xLzNOaTEvM08yLCB2ZXJpZmllZCB0aGUgZWZmZWN0aXZlbmVzcyBvZiB0aGUgbWV0aG9kIGZvciByZWNvdmVyaW5nIHRoZSB2YWx1YWJsZSBtZXRhbH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lMWtrdHFqay5qcGciLCJVcmlTdHJpbmciOiJkMDcwMzAwMS1kYzdiLTQzYjktYmYwYy0xODNkMmQ1MWI4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zA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c3VzY2hlbWVuZy45YjAzMDU0IiwiVXJpU3RyaW5nIjoiaHR0cHM6Ly9kb2kub3JnLzEwLjEwMjEvYWNzc3VzY2hlbWVuZy45YjAzM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giLCIkdHlwZSI6IlN3aXNzQWNhZGVtaWMuQ2l0YXZpLlB1Ymxpc2hlciwgU3dpc3NBY2FkZW1pYy5DaXRhdmkiLCJOYW1lIjoiQUNTIiwiUHJvdGVjdGVkIjpmYWxzZSwiQ3JlYXRlZEJ5IjoiX1JvbmphIFdhZ25lci1XZW56IiwiQ3JlYXRlZE9uIjoiMjAyMC0xMC0xNVQxMzo1OTozMCIsIk</w:instrText>
                </w:r>
                <w:r w:rsidR="00670427" w:rsidRPr="0077002F">
                  <w:rPr>
                    <w:noProof/>
                    <w:lang w:val="en-US"/>
                  </w:rPr>
                  <w:instrText>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TddIn1dfSwiVGFnIjoiQ2l0YXZpUGxhY2Vob2xkZXIjZjRiMDM0OTktMzIyNC00MTdmLWJkNzktMjE0ZWFiZTQ2Mzg0IiwiVGV4dCI6IlsxOTddIiwiV0FJVmVyc2lvbiI6IjYuOC4wLjAifQ==}</w:instrText>
                </w:r>
                <w:r w:rsidR="00670427" w:rsidRPr="0077002F">
                  <w:rPr>
                    <w:noProof/>
                  </w:rPr>
                  <w:fldChar w:fldCharType="separate"/>
                </w:r>
                <w:r w:rsidR="00670427" w:rsidRPr="0077002F">
                  <w:rPr>
                    <w:noProof/>
                    <w:lang w:val="en-US"/>
                  </w:rPr>
                  <w:t>[19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work aims at revealing issues, such as gas evolution during LIBs leaching, which may affect the feasibility of future LIBs treatment processes.“</w:t>
            </w:r>
          </w:p>
          <w:p w:rsidR="00670427" w:rsidRPr="0077002F" w:rsidRDefault="00670427" w:rsidP="00670427">
            <w:pPr>
              <w:spacing w:before="288" w:after="288"/>
              <w:rPr>
                <w:lang w:val="en-US"/>
              </w:rPr>
            </w:pPr>
            <w:r w:rsidRPr="0077002F">
              <w:rPr>
                <w:lang w:val="en-US"/>
              </w:rPr>
              <w:t>“Through calculation with HSC Chemistry 9.4.1 (Outotec), we can show that reduction of chloride ions and release of chlorine gas is thermodynamically a viable reaction:</w:t>
            </w:r>
          </w:p>
          <w:p w:rsidR="00670427" w:rsidRPr="0077002F" w:rsidRDefault="00844D85" w:rsidP="00670427">
            <w:pPr>
              <w:spacing w:before="288" w:after="288"/>
              <w:rPr>
                <w:lang w:val="en-US"/>
              </w:rPr>
            </w:pPr>
            <m:oMath>
              <m:r>
                <m:rPr>
                  <m:sty m:val="p"/>
                </m:rPr>
                <w:rPr>
                  <w:rFonts w:ascii="Cambria Math" w:hAnsi="Cambria Math"/>
                  <w:lang w:val="en-US"/>
                </w:rPr>
                <m:t>2</m:t>
              </m:r>
              <m:sSub>
                <m:sSubPr>
                  <m:ctrlPr>
                    <w:rPr>
                      <w:rFonts w:ascii="Cambria Math" w:hAnsi="Cambria Math"/>
                    </w:rPr>
                  </m:ctrlPr>
                </m:sSubPr>
                <m:e>
                  <m:r>
                    <m:rPr>
                      <m:sty m:val="p"/>
                    </m:rPr>
                    <w:rPr>
                      <w:rFonts w:ascii="Cambria Math" w:hAnsi="Cambria Math"/>
                      <w:lang w:val="en-US"/>
                    </w:rPr>
                    <m:t>LiCoO</m:t>
                  </m:r>
                </m:e>
                <m:sub>
                  <m:r>
                    <m:rPr>
                      <m:sty m:val="p"/>
                    </m:rPr>
                    <w:rPr>
                      <w:rFonts w:ascii="Cambria Math" w:hAnsi="Cambria Math"/>
                      <w:lang w:val="en-US"/>
                    </w:rPr>
                    <m:t>2</m:t>
                  </m:r>
                </m:sub>
              </m:sSub>
              <m:d>
                <m:dPr>
                  <m:ctrlPr>
                    <w:rPr>
                      <w:rFonts w:ascii="Cambria Math" w:hAnsi="Cambria Math"/>
                    </w:rPr>
                  </m:ctrlPr>
                </m:dPr>
                <m:e>
                  <m:r>
                    <m:rPr>
                      <m:sty m:val="p"/>
                    </m:rPr>
                    <w:rPr>
                      <w:rFonts w:ascii="Cambria Math" w:hAnsi="Cambria Math"/>
                      <w:lang w:val="en-US"/>
                    </w:rPr>
                    <m:t>s</m:t>
                  </m:r>
                </m:e>
              </m:d>
              <m:r>
                <m:rPr>
                  <m:sty m:val="p"/>
                </m:rPr>
                <w:rPr>
                  <w:rFonts w:ascii="Cambria Math" w:hAnsi="Cambria Math"/>
                  <w:lang w:val="en-US"/>
                </w:rPr>
                <m:t>+8HCl</m:t>
              </m:r>
              <m:d>
                <m:dPr>
                  <m:ctrlPr>
                    <w:rPr>
                      <w:rFonts w:ascii="Cambria Math" w:hAnsi="Cambria Math"/>
                    </w:rPr>
                  </m:ctrlPr>
                </m:dPr>
                <m:e>
                  <m:r>
                    <m:rPr>
                      <m:sty m:val="p"/>
                    </m:rPr>
                    <w:rPr>
                      <w:rFonts w:ascii="Cambria Math" w:hAnsi="Cambria Math"/>
                      <w:lang w:val="en-US"/>
                    </w:rPr>
                    <m:t>aq</m:t>
                  </m:r>
                </m:e>
              </m:d>
              <m:r>
                <m:rPr>
                  <m:sty m:val="p"/>
                </m:rPr>
                <w:rPr>
                  <w:rFonts w:ascii="Cambria Math" w:hAnsi="Cambria Math"/>
                  <w:lang w:val="en-US"/>
                </w:rPr>
                <m:t xml:space="preserve">=2 LiCl </m:t>
              </m:r>
              <m:d>
                <m:dPr>
                  <m:ctrlPr>
                    <w:rPr>
                      <w:rFonts w:ascii="Cambria Math" w:hAnsi="Cambria Math"/>
                    </w:rPr>
                  </m:ctrlPr>
                </m:dPr>
                <m:e>
                  <m:r>
                    <m:rPr>
                      <m:sty m:val="p"/>
                    </m:rPr>
                    <w:rPr>
                      <w:rFonts w:ascii="Cambria Math" w:hAnsi="Cambria Math"/>
                      <w:lang w:val="en-US"/>
                    </w:rPr>
                    <m:t>aq</m:t>
                  </m:r>
                </m:e>
              </m:d>
              <m:r>
                <m:rPr>
                  <m:sty m:val="p"/>
                </m:rPr>
                <w:rPr>
                  <w:rFonts w:ascii="Cambria Math" w:hAnsi="Cambria Math"/>
                  <w:lang w:val="en-US"/>
                </w:rPr>
                <m:t>+2Co</m:t>
              </m:r>
              <m:sSub>
                <m:sSubPr>
                  <m:ctrlPr>
                    <w:rPr>
                      <w:rFonts w:ascii="Cambria Math" w:hAnsi="Cambria Math"/>
                    </w:rPr>
                  </m:ctrlPr>
                </m:sSubPr>
                <m:e>
                  <m:r>
                    <m:rPr>
                      <m:sty m:val="p"/>
                    </m:rPr>
                    <w:rPr>
                      <w:rFonts w:ascii="Cambria Math" w:hAnsi="Cambria Math"/>
                      <w:lang w:val="en-US"/>
                    </w:rPr>
                    <m:t>Cl</m:t>
                  </m:r>
                </m:e>
                <m:sub>
                  <m:r>
                    <m:rPr>
                      <m:sty m:val="p"/>
                    </m:rPr>
                    <w:rPr>
                      <w:rFonts w:ascii="Cambria Math" w:hAnsi="Cambria Math"/>
                      <w:lang w:val="en-US"/>
                    </w:rPr>
                    <m:t>2</m:t>
                  </m:r>
                </m:sub>
              </m:sSub>
              <m:d>
                <m:dPr>
                  <m:ctrlPr>
                    <w:rPr>
                      <w:rFonts w:ascii="Cambria Math" w:hAnsi="Cambria Math"/>
                    </w:rPr>
                  </m:ctrlPr>
                </m:dPr>
                <m:e>
                  <m:r>
                    <m:rPr>
                      <m:sty m:val="p"/>
                    </m:rPr>
                    <w:rPr>
                      <w:rFonts w:ascii="Cambria Math" w:hAnsi="Cambria Math"/>
                      <w:lang w:val="en-US"/>
                    </w:rPr>
                    <m:t>aq</m:t>
                  </m:r>
                </m:e>
              </m:d>
              <m:r>
                <m:rPr>
                  <m:sty m:val="p"/>
                </m:rPr>
                <w:rPr>
                  <w:rFonts w:ascii="Cambria Math" w:hAnsi="Cambria Math"/>
                  <w:lang w:val="en-US"/>
                </w:rPr>
                <m:t>+</m:t>
              </m:r>
              <m:sSub>
                <m:sSubPr>
                  <m:ctrlPr>
                    <w:rPr>
                      <w:rFonts w:ascii="Cambria Math" w:hAnsi="Cambria Math"/>
                    </w:rPr>
                  </m:ctrlPr>
                </m:sSubPr>
                <m:e>
                  <m:r>
                    <m:rPr>
                      <m:sty m:val="p"/>
                    </m:rPr>
                    <w:rPr>
                      <w:rFonts w:ascii="Cambria Math" w:hAnsi="Cambria Math"/>
                      <w:lang w:val="en-US"/>
                    </w:rPr>
                    <m:t>Cl</m:t>
                  </m:r>
                </m:e>
                <m:sub>
                  <m:r>
                    <m:rPr>
                      <m:sty m:val="p"/>
                    </m:rPr>
                    <w:rPr>
                      <w:rFonts w:ascii="Cambria Math" w:hAnsi="Cambria Math"/>
                      <w:lang w:val="en-US"/>
                    </w:rPr>
                    <m:t>2</m:t>
                  </m:r>
                </m:sub>
              </m:sSub>
              <m:d>
                <m:dPr>
                  <m:ctrlPr>
                    <w:rPr>
                      <w:rFonts w:ascii="Cambria Math" w:hAnsi="Cambria Math"/>
                    </w:rPr>
                  </m:ctrlPr>
                </m:dPr>
                <m:e>
                  <m:r>
                    <m:rPr>
                      <m:sty m:val="p"/>
                    </m:rPr>
                    <w:rPr>
                      <w:rFonts w:ascii="Cambria Math" w:hAnsi="Cambria Math"/>
                      <w:lang w:val="en-US"/>
                    </w:rPr>
                    <m:t>g</m:t>
                  </m:r>
                </m:e>
              </m:d>
              <m:r>
                <m:rPr>
                  <m:sty m:val="p"/>
                </m:rPr>
                <w:rPr>
                  <w:rFonts w:ascii="Cambria Math" w:hAnsi="Cambria Math"/>
                  <w:lang w:val="en-US"/>
                </w:rPr>
                <m:t xml:space="preserve">+ </m:t>
              </m:r>
              <m:sSub>
                <m:sSubPr>
                  <m:ctrlPr>
                    <w:rPr>
                      <w:rFonts w:ascii="Cambria Math" w:hAnsi="Cambria Math"/>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aq)</m:t>
              </m:r>
            </m:oMath>
            <w:r w:rsidR="00670427" w:rsidRPr="0077002F">
              <w:rPr>
                <w:lang w:val="en-US"/>
              </w:rPr>
              <w:t>”</w:t>
            </w:r>
          </w:p>
          <w:p w:rsidR="00670427" w:rsidRPr="0077002F" w:rsidRDefault="00670427" w:rsidP="00670427">
            <w:pPr>
              <w:spacing w:before="288" w:after="288"/>
              <w:rPr>
                <w:lang w:val="en-US"/>
              </w:rPr>
            </w:pPr>
            <w:r w:rsidRPr="0077002F">
              <w:rPr>
                <w:lang w:val="en-US"/>
              </w:rPr>
              <w:t>„Chlorine gas is a toxic molecule, which can be treated via adsorption and electrolysis (Jüttner et al., 2000). It is also industrially possible to reuse chlorine gas directly in hydrometallurgical processes (Anderson, 2014).“</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ing with HCl</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293878d3-645f-4fc8-ae99-e8b98e9f9c68"/>
                <w:id w:val="-85658402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</w:instrText>
                </w:r>
                <w:r w:rsidR="00670427" w:rsidRPr="0077002F">
                  <w:rPr>
                    <w:noProof/>
                  </w:rPr>
                  <w:instrText>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XNvdXJjZXMsIENvbnNlcnZhdGlvbiAmYW1wOyBSZWN5Y2xpbmcsIDE0MiAoMjAxOSkgMjU3LTI2Ni4gZG9pOjEwLjEwMTYvai5yZXNjb25yZWMuMjAxOC4xMS4wMjM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HByZXNlbnQgd29yayBvZmZlcnMgYSBzdHVkeSBvbiB0aGUgZW5naW5lZXJpbmcgaW1wbGljYXRpb25zIG9mIHRoZSByZWNvdmVyeSBvZiB2YWx1YWJsZSBmcmFjdGlvbnMgZnJvb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kdXN0cmlhbGx5IGNvbGxlY3RlZCBsaXRoaXVtIGJhdHRlcnkgKExJQikgd2FzdGUgYnkgbWVjaGFuaWNhbCBhbmQgaHlkcm9tZXRhbGx1cmdpY2FsIHByb2Nlc3NlcyBpbiBIQ2wgbWVkaWE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RGlyZWN0IGxlYWNoaW5nIG9mIExJQiB3YXN0ZSBwcm92aWRlcyBhIHBvc3NpYmlsaXR5IGZvciBMaSBleHRyYWN0aW9uLCBhIGNvbXBvbmVudCB0aGF0IGlzIGxvc3QgaW50byB0aGUgc2xhZyBmcmFjdGl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W4gdGhlIHN0YXRlLW9mLWFydCBoaWdoIHRlbXBlcmF0dXJlIHByb2Nlc3Nlcy4gVGhlIGNoYWxsZW5nZXMgYXJpc2luZyBmcm9tIHRoZSBoZXRlcm9nZW5lb3VzIGNvbXBvc2l0aW9u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W5kdXN0cmlhbCBiYXR0ZXJ5IHdhc3RlIGFyZSBoaWdobGlnaHRlZCwgYW5kIHRoZSBiZWhhdmlvciBvZiBtYWluIG1ldGFscyBwcmVzZW50IHN1Y2ggYXMgQ28sIEN1LCBMaSwgTW4sIE5p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QWwgaXMgb2JzZXJ2ZWQuIEl0IGlzIHNob3duIHRoYXQgbWVjaGFuaWNhbCBzZXBhcmF0aW9uIHByb2Nlc3NlcyBjYW4gZm9ybSBmcmFjdGlvbnMgcmljaCBvbiBDdSBhbmQgQWwsIGFsdGhvdWdo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ic2VxdWVudCByZWZpbmluZyBzdGFnZXMgYXJlIG5lY2Vzc2FyeS4gUmVnYXJkaW5nIGRpcmVjdCBsZWFjaGluZywgZmFzdCBraW5ldGljcyB3ZXJlIGZvdW5kLCBhcyBjb21wbGV0ZSBMa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Glzc29sdXRpb24gY2FuIGJlIGFjaGlldmVkIGluIGNhLiAxMjAgbWluLiBGdXJ0aGVybW9yZSwgaGlnaCBzb2xpZC9saXF1aWQgcmF0aW8gKD4gMS8xMCkgaXMgcmVxdWlyZWQgdG8gaW5jcmVhc2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hbCB2YWx1ZSBjb25jZW50cmF0aW9ucywgcmVzdWx0aW5nIGluIGEgdmlzY291cyBzbHVycnkgZHVlIHRvIHRoZSBncmFwaGl0ZSwgcGxhc3RpY3MgYW5kIG90aGVyIHVuZGlzc29sdmV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tYXRlcmlhbHMsIHdoaWNoIGNoYWxsZW5nZXMgZmlsdHJhdGlvbiBhbmQgd2FzaGluZyBvZiBsZWFjaCByZXNpZHVlLiBOZXV0cmFsaXphdGlvbiBvZiB0aGUgcHJvZHVjdCBsaXF1aWQgc29sd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AoUExTKSByZXN1bHQgaW4gY28tcHJlY2lwaXRhdGlvbiBvZiB2YWx1YWJsZSBiYXR0ZXJ5IG1ldGFscyBhbG9uZyB3aXRoIEZlIGFuZCBBbC4gVGhlIGhpZ2hlc3QgdmFsdWUgb2YgTElCcyBsaWVzIGl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Dbywgc3ViamVjdGVkIGZvciBzb2x2ZW50IGV4dHJhY3Rpb24gKFNYKSBvciBkaXJlY3QgcHJlY2lwaXRhdGlvbiB0byBtYWtlIGFuIGludGVybWVkaWF0ZSBwcm9kdWN0LiBTWCBjYW4gcHJvdmlk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bGVjdGl2aXR5IHdoZXJlYXMgTmEyQ08zIHByZWNpcGl0YXRpb24gcHJvdmlkZXMgYSBmYXN0IHJvdXRlIGZvciBDby1OaSBidWxrIHByb2R1Y3Rpb24uIExpMkNPMyBwcmVjaXB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mcm9tIHRoZSByZW1haW5pbmcgUExTIGlzIHBvc3NpYmxlIGFzIHphYnV5ZWxpdGUgLSBob3dldmVyLCBkdWUgdG8gaGV0ZXJvZ2VuZWl0eSBvZiB0aGUgYmF0dGVyeSB3YXN0ZS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nkgb2YgTGkyQ08zIHdpdGggYmF0dGVyeS1ncmFkZSBwdXJpdHkgcmVtYWlucyBhIGRpZmZpY3VsdCB0YXNrIHRvIGJlIGFjaGlldmVkIGJ5IGRpcmVjdCBwcmVjaXBpdGF0aW9uIHJvdXR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3YWduZXJ3ZVxcQXBwRGF0YVxcTG9jYWxcXFRlbXBcXHRqYjBicWE0LmpwZyIsIlVyaVN0cmluZyI6IjkxNTc5OWIxLWNjN2EtNGFkZi1iMWJkLTBhNjI3NTdlYzQ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OC4xMS4wMjM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mVzY29ucmVjLjIwMTguMTEuMDIzIiwiVXJpU3RyaW5nIjoiaHR0cHM6Ly9kb2kub3JnLzEwLjEwMTYvai5yZXNjb25yZWMuMjAxOC4xMS4w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NZWNoYW5pY2FsIGFuZCBoeWRyb21ldGFsbHVyZ2ljYWwgcHJvY2Vzc2VzIGluIEhDbCBtZWRpYSBmb3IgdGhlIHJlY3ljbGluZyBvZiB2YWx1YWJsZSBtZXRhbHMgZnJvbSBMaS1pb24gYmF0dGVyeSB3YXN0ZT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</w:instrText>
                </w:r>
                <w:r w:rsidR="00670427" w:rsidRPr="0077002F">
                  <w:rPr>
                    <w:noProof/>
                    <w:lang w:val="en-US"/>
                  </w:rPr>
                  <w:instrText>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}</w:instrText>
                </w:r>
                <w:r w:rsidR="00670427" w:rsidRPr="0077002F">
                  <w:rPr>
                    <w:noProof/>
                  </w:rPr>
                  <w:fldChar w:fldCharType="separate"/>
                </w:r>
                <w:r w:rsidR="00670427" w:rsidRPr="0077002F">
                  <w:rPr>
                    <w:noProof/>
                    <w:lang w:val="en-US"/>
                  </w:rPr>
                  <w:t>[147]</w:t>
                </w:r>
                <w:r w:rsidR="00670427" w:rsidRPr="0077002F">
                  <w:rPr>
                    <w:noProof/>
                  </w:rPr>
                  <w:fldChar w:fldCharType="end"/>
                </w:r>
              </w:sdtContent>
            </w:sdt>
          </w:p>
          <w:p w:rsidR="00670427" w:rsidRPr="0077002F" w:rsidRDefault="00670427" w:rsidP="00670427">
            <w:pPr>
              <w:spacing w:before="288" w:after="288"/>
              <w:rPr>
                <w:lang w:val="en-US"/>
              </w:rPr>
            </w:pPr>
            <w:r w:rsidRPr="0077002F">
              <w:rPr>
                <w:lang w:val="en-US"/>
              </w:rPr>
              <w:t xml:space="preserve"> </w:t>
            </w:r>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liquid output materials are solutions of sodium hypochlorite and sodium chloride. Sodium hypochlorite was obtained by scrubbing free chlorine gas in sodium hydroxide solution which was released during manganese precipitation and it can be recycled in the proces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ing with hydrochloric acid with gas clean up</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10e5cd3e-2910-4c59-8399-38165ecc272f"/>
                <w:id w:val="138953707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Tk1YTM4LTU3YTktNDc3YS1hMTM0LWRlYWYzMGQwYWYxYyIsIlJhbmdlTGVuZ3RoIjo1LCJSZWZlcmVuY2VJZCI6IjYyYWMzN2U5LTQ0NGYtNGY4Ni1hMjcyLThlZjZlZWQzZjQwMiIsIlJlZmVyZW5jZSI6eyIkaWQiOiIzIiwiJHR5cGUiOiJTd2lzc0FjYWRlbWljLkNpdGF2aS5SZWZlcmVuY2UsIFN3aXNzQWNhZGVtaWMuQ2l0YXZpIiwiQWJzdHJhY3QiOiJ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bigJx3YXN0ZSt3YXN0ZeKGknJlc291cmNlcy7igJ1BZnRlcm1lY2hhbmljYWxzY3JhcGluZ3RoZW1peGVkZWxlY3Ryb2RlbWF0ZXJpYWxzZW5yaWNocG93ZGVyc29mTGlDb08yYW5kZ3JhcGhpdGUuVGhlcG9zc2libGVyZWFjdGlvbmJldHdlZW5MaUNvTzJhbmRncmFwaGl0ZXdhc29idGFpbmVkYnl0aGVybW9keW5hbWl</w:instrText>
                </w:r>
                <w:r w:rsidR="00670427" w:rsidRPr="0077002F">
                  <w:rPr>
                    <w:noProof/>
                  </w:rPr>
                  <w:instrText>jYW5hbHlzaXMuVGhlZmVhc2liaWxpdHlvZnRoZXJlYWN0aW9uYXRoaWdodGVtcGVyYXR1cmV3YXNzdHVkaWVkd2l0aHRoZXNpbXVsdGFuZW91c3RoZXJtb2dyYXZpbWV0cnlhbmFseXNpc3VuZGVyc3RhbmRhcmRhdG1vc3BoZXJpY3ByZXNzdXJlLlRoZW50aGVveHlnZ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xXFxsYW5nbnAxMDMxXFxsb2NoXFxhZjFcXGRiY2hcXGFmMVxcaGljaFxcZjFcXGNmMSB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ZcXHU4MjIwIHdhc3RlK3dhc3RlXFx1ODU5NCByZXNvdXJjZXMuXFx1ODIyMSB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tb2dyYXZpbWV0cnlhbmFseXNpc3VuZGVyc3RhbmRhcmRhdG1vc3BoZXJpY3ByZXNzdXJlLlRoZW50aGVveHlnZ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GRxcnlxcGhiLmpwZyIsIlVyaVN0cmluZyI6IjYyYWMzN2U5LTQ0NGYtNGY4Ni1hMjcyLThlZjZlZWQzZjQ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Ny4wMS4wOT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NsZXByby4yMDE3LjAxLjA5NSIsIlVyaVN0cmluZyI6Imh0dHBzOi8vZG9pLm9yZy8xMC4xMDE2L2ouamNsZXByby4yMDE3LjAxLjA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w:instrText>
                </w:r>
                <w:r w:rsidR="00670427" w:rsidRPr="0077002F">
                  <w:rPr>
                    <w:noProof/>
                    <w:lang w:val="en-US"/>
                  </w:rPr>
                  <w:instrText>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EyNF0ifV19LCJUYWciOiJDaXRhdmlQbGFjZWhvbGRlciMxMGU1Y2QzZS0yOTEwLTRjNTktODM5OS0zODE2NWVjYzI3MmYiLCJUZXh0IjoiWzEyNF0iLCJXQUlWZXJzaW9uIjoiNi44LjAuMCJ9}</w:instrText>
                </w:r>
                <w:r w:rsidR="00670427" w:rsidRPr="0077002F">
                  <w:rPr>
                    <w:noProof/>
                  </w:rPr>
                  <w:fldChar w:fldCharType="separate"/>
                </w:r>
                <w:r w:rsidR="00670427" w:rsidRPr="0077002F">
                  <w:rPr>
                    <w:noProof/>
                    <w:lang w:val="en-US"/>
                  </w:rPr>
                  <w:t>[12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t is important to highlight that the industrial use of sulphurbased [sic!] compounds, such as the reducer used in this paper, is always subject to potential emissions of sulphurous gases. However, such compounds are widely used in several industries, including in hydrometallurgy. Therefore, special cares regarding gas emissions and their treatment are necessary, mainly at an industrial scale.“</w:t>
            </w:r>
          </w:p>
          <w:p w:rsidR="00670427" w:rsidRPr="0077002F" w:rsidRDefault="00670427" w:rsidP="00670427">
            <w:pPr>
              <w:spacing w:before="288" w:after="288"/>
              <w:rPr>
                <w:lang w:val="en-US"/>
              </w:rPr>
            </w:pPr>
            <w:r w:rsidRPr="0077002F">
              <w:rPr>
                <w:lang w:val="en-US"/>
              </w:rPr>
              <w:t>“A gas treatment that could be adopted in the process proposed is the scrubbing in alkaline solutions, for example.”</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ing with sodium metabisulphit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2ae5acd9-0c53-4a06-80e5-f43adb42682d"/>
                <w:id w:val="184319292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</w:instrText>
                </w:r>
                <w:r w:rsidR="00670427" w:rsidRPr="0077002F">
                  <w:rPr>
                    <w:noProof/>
                  </w:rPr>
                  <w:instrText>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hNG5pYmNnLmpwZyIsIlVyaVN0cmluZyI6IjIzNzE0YzM0LWQxMGEtNDkxNS1iZTg1LTAxMDNkODI5MjIy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y4wOS4wMz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5LjAzMiIsIlVyaVN0cmluZyI6Imh0dHBzOi8vZG9pLm9yZy8xMC4xMDE2L2oud2FzbWFuLjIwMTcuMDkuMDM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TY6NDYiLCJNb2RpZmllZEJ5IjoiX1JvbmphIFdhZ25lci1XZW56IiwiSWQiOiI2YTI5ZmVlNy02NTE2LTRhNTMtYTZkZC02ZWRhOWE1MmQzOTIiLCJNb2RpZmllZE9uIjoiMjAyMC0xMS0xOVQxNDoxNjo0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5MDMwMTIwIiwiVXJpU3RyaW5nIjoiaHR0cDovL3d3dy5uY2JpLm5sbS5uaWguZ292L3B1Ym1lZC8yOTAzMDEy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aWNhbCByZWN5Y2xpbmcgb2YgbGl0aGl1bS1pb24gYmF0dGVyaWVzIGJ5IHJlZHVjdGl2ZSBsZWFjaGluZyB3aXRoIHNvZGl1bSBtZXRhYmlzdWxwaGl0ZT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G9sb2d5PC9zcGFuPjwvcD5cclxuXHRcdFx0PHAgc3R5bGU9XCJtYXJnaW46MHB0IDBwdCA2cHRcIj48c3BhbiBzdHlsZT1cImZvbnQtZmFtaWx5OidTZWdvZSBVSSc7IGZvbnQtc2l6ZTo5cHRcIj7CoMKgwqDCoMKgwqDCoMKgwqDCoMKgwqDCoMKgwqDCoMKgwqDCoCAyLjEgU2FtcGxpbmcgYW5kIHBoeXNpY2FsIHNlcGFyYXRpb248L3NwYW4+PC9wPlxyXG5cdFx0XHQ8cCBzdHlsZT1cIm1hcmdpbjowcHQgMHB0IDZwdFwiPjxzcGFuIHN0eWxlPVwiZm9udC1mYW1pbHk6J1NlZ29lIFVJJzsgZm9udC1zaXplOjlwdFwiPsKgwqDCoMKgwqDCoMKgwqDCoMKgwqDCoMKgwqDCoMKgwqDCoMKgIDIuMiBMZWFjaGluZyBwcm9jZWR1cmUgYW5kIGFuYWx5c2l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</w:instrText>
                </w:r>
                <w:r w:rsidR="00670427" w:rsidRPr="0077002F">
                  <w:rPr>
                    <w:noProof/>
                    <w:lang w:val="en-US"/>
                  </w:rPr>
                  <w:instrText>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SHlkcm9tZXRhbGx1cmdpY2FsIHJlY3ljbGluZyBvZiBsaXRoaXVtLWlvbiBiYXR0ZXJpZXMgYnkgcmVkdWN0aXZlIGxlYWNoaW5nIHdpdGggc29kaXVtIG1ldGFiaXN1bHBoaXRlIiwiVHJhbnNsYXRvcnMiOltdLCJZZWFyIjoiMjAxOCIsIlllYXJSZXNvbHZlZCI6IjIwMTgiLCJDcmVhdGVkQnkiOiJfUm9uamEgV2FnbmVyLVdlbnoiLCJDcmVhdGVkT24iOiIyMDIwLTExLTE5VDE0OjE2OjIwIiwiTW9kaWZpZWRCeSI6Il9XYWduZXJ3ZSIsIklkIjoiMjM3MTRjMzQtZDEwYS00OTE1LWJlODUtMDEwM2Q4MjkyMjJj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3OV0ifV19LCJUYWciOiJDaXRhdmlQbGFjZWhvbGRlciMyYWU1YWNkOS0wYzUzLTRhMDYtODBlNS1mNDNhZGI0MjY4MmQiLCJUZXh0IjoiWzc5XSIsIldBSVZlcnNpb24iOiI2LjguMC4wIn0=}</w:instrText>
                </w:r>
                <w:r w:rsidR="00670427" w:rsidRPr="0077002F">
                  <w:rPr>
                    <w:noProof/>
                  </w:rPr>
                  <w:fldChar w:fldCharType="separate"/>
                </w:r>
                <w:r w:rsidR="00670427" w:rsidRPr="0077002F">
                  <w:rPr>
                    <w:noProof/>
                    <w:lang w:val="en-US"/>
                  </w:rPr>
                  <w:t>[79]</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first one is the negative environmental effect caused by poisonous gases of Cl2 generated during leaching reactions, which should be seriously taken into consideration during leaching processes.”</w:t>
            </w:r>
          </w:p>
          <w:p w:rsidR="00670427" w:rsidRPr="0077002F" w:rsidRDefault="00670427" w:rsidP="00670427">
            <w:pPr>
              <w:spacing w:before="288" w:after="288"/>
              <w:rPr>
                <w:lang w:val="en-US"/>
              </w:rPr>
            </w:pPr>
            <w:r w:rsidRPr="0077002F">
              <w:rPr>
                <w:lang w:val="en-US"/>
              </w:rPr>
              <w:t>“Meanwhile, an increasing attention has been transferred to the application of different organic acids during the leaching processes due to the serious secondary pollution caused by strong mineral acids, such as poisonous gases, excessive waste acid and other unreacted solid wastes, which a further invest will be required for the alleviation and elimination of the potentially hazardous materials.”</w:t>
            </w:r>
          </w:p>
          <w:p w:rsidR="00670427" w:rsidRPr="0077002F" w:rsidRDefault="00670427" w:rsidP="00670427">
            <w:pPr>
              <w:spacing w:before="288" w:after="288"/>
              <w:rPr>
                <w:lang w:val="en-US"/>
              </w:rPr>
            </w:pPr>
            <w:r w:rsidRPr="0077002F">
              <w:rPr>
                <w:lang w:val="en-US"/>
              </w:rPr>
              <w:t>“One point in this case is the easy oxidation property of ascorbic acid in air atmosphere, in which itmay [sic!] react with oxygen in the air to degenerative acid and directly affect its leaching ability. Therefore, extra protection of inert gases may be required during the leaching processes, which may increase the cost during leaching.”</w:t>
            </w:r>
          </w:p>
          <w:p w:rsidR="00670427" w:rsidRPr="0077002F" w:rsidRDefault="00670427" w:rsidP="00670427">
            <w:pPr>
              <w:spacing w:before="288" w:after="288"/>
              <w:rPr>
                <w:lang w:val="en-US"/>
              </w:rPr>
            </w:pPr>
            <w:r w:rsidRPr="0077002F">
              <w:rPr>
                <w:lang w:val="en-US"/>
              </w:rPr>
              <w:t>“However, extra inert gases should be employed for the prevention of oxidation process when transition metals (Ni, Co and Mn) are exposed to the atmosphere for the transition metals can be easily oxidized into their high valences with their exposure to oxidant, such as O2 in the air.”</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General information</w:t>
            </w:r>
          </w:p>
          <w:p w:rsidR="00670427" w:rsidRPr="0077002F" w:rsidRDefault="00670427" w:rsidP="00670427">
            <w:pPr>
              <w:spacing w:before="288" w:after="288"/>
              <w:rPr>
                <w:lang w:val="en-US"/>
              </w:rPr>
            </w:pPr>
            <w:r w:rsidRPr="0077002F">
              <w:rPr>
                <w:lang w:val="en-US"/>
              </w:rPr>
              <w:t xml:space="preserve">Inert atmosphere during leaching with ascorbic acid or during precipit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adf037e-bb02-4bcc-b621-43a7b9ac8459"/>
                <w:id w:val="11541818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w:instrText>
                </w:r>
                <w:r w:rsidR="00670427" w:rsidRPr="0077002F">
                  <w:rPr>
                    <w:noProof/>
                  </w:rPr>
                  <w:instrText>pZCI6IjIiLCIkdHlwZSI6IlN3aXNzQWNhZGVtaWMuQ2l0YXZpLkNpdGF0aW9ucy5Xb3JkUGxhY2Vob2xkZXJFbnRyeSwgU3dpc3NBY2FkZW1pYy5DaXRhdmkiLCJJZCI6IjU2NzcyYjUyLTVmZWQtNGYwNC1hOThjLTQ0ODM3MjljYmRmMyIsIlJhbmdlTGVuZ3RoIjo0LCJSZWZlcmVuY2VJZCI6ImVjODA2ZDY2LWU3MWQtNDc1ZC1iMmZiLWYwNGRhM2E4NjQyMiIsIlJlZmVyZW5jZSI6eyIkaWQiOiIzIiwiJHR5cGUiOiJTd2lzc0FjYWRlbWljLkNpdGF2aS5SZWZlcmVuY2UsIFN3aXNzQWNhZGVtaWMuQ2l0YXZpIiwiQWJzdHJhY3QiOiJ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tleSBMYWJvcmF0b3J5IG9mIFJlc291cmNlcyBDaGVtaXN0cnkgb2YgTm9uZmVycm91cyBNZXRhbHMsIENvbGxlZ2Ugb2YgQ2hlbWlzdHJ5IGFuZCBDaGVtaWNhbCBFbmdpbmVlcmluZywgQ2VudHJhbCBTb3V0aCBVbml2ZXJzaXR5LCBDaGFuZ3NoYSwgQ2hpbmEuXHJcbktleSBMYWJvcmF0b3J5IG9mIFJlc291cmNlcyBDaGVtaXN0cnkgb2YgTm9uZmVycm91cyBNZXRhbHMsIENvbGxlZ2Ugb2YgQ2hlbWlzdHJ5IGFuZCBDaGVtaWNhbCBFbmdpbmVlcmluZywgQ2VudHJhbCBTb3V0aCBVbml2ZXJzaXR5LCBDaGFuZ3NoYSwgQ2hpbmEgemhvdXRhb0Bjc3UuZWR1LmNuLi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ZzNsM3RxNDEuanBnIiwiVXJpU3RyaW5nIjoiZWM4MDZkNjYtZTcxZC00NzVkLWIyZmItZjA0ZGEzYTg2NDI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Q1NTczOD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M3ODI1NSIsIlVyaVN0cmluZyI6Imh0dHA6Ly93d3cubmNiaS5ubG0ubmloLmdvdi9wdWJtZWQvMjUzNzgy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xMTo1NSIsIk1vZGlmaWVkQnkiOiJfUm9uamEgV2FnbmVyLVdlbnoiLCJJZCI6IjA2ZTcxN2ZmLTcxZDQtNDRmNi05YWRmLTgyNGFlMGE0NzNjZiIsIk1vZGlmaWVkT24iOiIyMDIwLTExLTE4VDEzOjEx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NzM0MjQyWDE0NTU3MzgwIiwiVXJpU3RyaW5nIjoiaHR0cHM6Ly9kb2kub3JnLzEwLjExNzcvMDczNDI0MlgxNDU1NzM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</w:instrText>
                </w:r>
                <w:r w:rsidR="00670427" w:rsidRPr="0077002F">
                  <w:rPr>
                    <w:noProof/>
                    <w:lang w:val="en-US"/>
                  </w:rPr>
                  <w:instrText>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OGFkZjAzN2UtYmIwMi00YmNjLWI2MjEtNDNhN2I5YWM4NDU5IiwiVGV4dCI6Ils0OF0iLCJXQUlWZXJzaW9uIjoiNi44LjAuMCJ9}</w:instrText>
                </w:r>
                <w:r w:rsidR="00670427" w:rsidRPr="0077002F">
                  <w:rPr>
                    <w:noProof/>
                  </w:rPr>
                  <w:fldChar w:fldCharType="separate"/>
                </w:r>
                <w:r w:rsidR="00670427" w:rsidRPr="0077002F">
                  <w:rPr>
                    <w:noProof/>
                    <w:lang w:val="en-US"/>
                  </w:rPr>
                  <w:t>[48]</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terms of environmental point of view, the effluents generated are the gaseous, liquid and solid. The gaseous effluent of the process is nothing but oxygen leading to healthy environment to work.”</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chemical recovery</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1304e27f-4d22-4b0e-abe3-41882fdd8552"/>
                <w:id w:val="55628432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</w:instrText>
                </w:r>
                <w:r w:rsidR="00670427" w:rsidRPr="0077002F">
                  <w:rPr>
                    <w:noProof/>
                  </w:rPr>
                  <w:instrText>WQgZnJvbSB0aGUgbGVhY2ggbGlxdW9yIGF0IDIwMEEvbTIsIHBIIDItMi41IGFuZCA5MMKwQyBhZnRlciByZW1vdmluZyBhbHVtaW51bS4gVGhlIGNvbW1lcmNpYWwgZmVhc2liaWxpdHkgb2YgdGhlIHN0dWR5IHdhcyB0ZXN0ZWQgaW4gcGlsb3Qgc2NhbGUuIE92ZXJhbGwgcmVjb3Zlcnkgb2YgQ28sIEN1IGFuZCBNbiB3YXMgYWJvdmUgOTYlLCA5NyUgYW5kIDk5JSwgcmVzcGVjdGl2ZWx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lhbGk0ZGVtLmpwZyIsIlVyaVN0cmluZyI6ImFhYWViM2M1LTVlM2QtNDEzZS04MTA5LWFiOTQwNGEzZjBj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y4wNy4wM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c21hbi4yMDE3LjA3LjAwNyIsIlVyaVN0cmluZyI6Imh0dHBzOi8vZG9pLm9yZy8xMC4xMDE2L2oud2FzbWFuLjIwMTcuMDcuMDA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ItMThUMTE6MzE6MzAiLCJNb2RpZmllZEJ5IjoiX1JvbmphIFdhZ25lci1XZW56IiwiSWQiOiI4OTg5N2QxZC1hZmU5LTQ2ZmItYmVjZS02ZTJiYzA0ZGEwYmEiLCJNb2RpZmllZE9uIjoiMjAyMC0xMi0xOFQxMTozMT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ExMTgxIiwiVXJpU3RyaW5nIjoiaHR0cDovL3d3dy5uY2JpLm5sbS5uaWguZ292L3B1Ym1lZC8yODcxMTE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WxlY3Ryb2NoZW1pY2FsIHByb2Nlc3MgZm9yIGVsZWN0cm9kZSBtYXRlcmlhbCBvZiBzcGVudCBsaXRoaXVtIGlvbi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nRmIjoie1xccnRmMVxcYW5zaVxcYW5zaWNwZzEyNTJcclxu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XHJcbn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clxu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VsZWN0cm9jaGVtaWNhbCBwcm9jZXNzIGZvciBlbGVjdHJvZGUgbWF0ZXJpYWwgb2Ygc3BlbnQgbGl0aGl1bSBpb24gYmF0dGVyaWVzfXtcXHJ0bGNoXFxhZjNcXGFmczE4XFxsdHJjaFxcZnMxOFxcbG9jaFxcYWYzXFxkYmNoXFxhZjNcXGhpY2hcXGYzXFxpbnNyc2lkMTA5NzYwNjJcclxu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MSBJbnRyb2R1Y3Rpb259e1xccnRsY2hcXGFmM1xcYWZzMThcclxu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yIEV4cGVyaW1lbnRhbH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gICAgICAgICAgMi4xIE1hdGVyaWFsc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CAgICAgICAgICAyLjIuMiBFbGVjdHJvd2lubmluZyBvZiBDbyBhbmQgZWxlY3Ryb2x5dGljIG1hbmdhbmVzZSBkaW94aWRlIChFTUQp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MuMSBFbGVjdHJvY2hlbWljYWwgbGVhY2hpbmcgb2YgY2F0aG9kZSBtYXRlcmlhbHN9e1xyXG5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HJcblxcaGljaFxcZjNcXGluc3JzaWQxMDk3NjA2MiAgICAgICAgICAgICAgICAgICAgICAgICAgICAgICAzLjEuMSBFZmZlY3Qgb2YgbGVhY2hpbmcgdGltZX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ICAgICAgICAgICAgICAgICAgICAgICAgICAgICAgMy4xLjIgRWZmZWN0IG9mIGNvbmNlbnRyYXRpb24gb2Ygc3VscGh1cmljIGFjaWR9e1xccnRsY2hcXGFmM1xcYWZzMThcXGx0cmNoXFxmczE4XFxsb2NoXFxhZjNcXGRiY2hcXGFmM1xcaGljaFxcZjNcXGluc3JzaWQxMDk3NjA2MlxyXG5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ICAgICAgICAgIDMuMS4zIEVmZmVjdCBvZiBjdXJyZW50IGRlbnNpdHl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My4zIEVsZWN0cm93aW5uaW5nIGFuZCByZWNvdmVyeSBvZiBDby9Nb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gICAgICAgICAgICAgICAgICAgIDMuMy4xIEVmZmVjdCBvZiBwSH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ICAgICAgICAgICAgICAgICAgICAgICAgICAgICAgMy4zLjIgUGlsb3QgdGVzdGluZ317XFxydGxjaFxcYWYzXFxhZnMxOFxcbHRyY2hcXGZzMThcXGxvY2hcXGFmM1xcZGJjaFxcYWYzXFxoaWNoXFxmM1xcaW5zcnNpZDEwOTc2MDYyXFxwYXJ9XFxwYXJkXFxwbGFpblxcaXRhcDBcXHMwXFxzYTEyMFxyXG5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gICAgICAgICAgMy4zLjMgQ29tbWVyY2lhbCBmZWFzaWJpbGl0eSBvZiB0aGUgcHJvY2Vzc317XHJcbl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clxuXFxoaWNoXFxmM1xcaW5zcnNpZDEwOTc2MDYyICAgICAgICAgICA0IENvbmNsdXNpb25z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w:instrText>
                </w:r>
                <w:r w:rsidR="00670427" w:rsidRPr="0077002F">
                  <w:rPr>
                    <w:noProof/>
                    <w:lang w:val="en-US"/>
                  </w:rPr>
                  <w:instrText>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UYWJsZU9mQ29udGVudHNTb3VyY2VUZXh0Rm9ybWF0IjowLCJUYXNrcyI6W10sIlRpdGxlIjoiRWxlY3Ryb2NoZW1pY2FsIHByb2Nlc3MgZm9yIGVsZWN0cm9kZSBtYXRlcmlhbCBvZiBzcGVudCBsaXRoaXVtIGlvbiBiYXR0ZXJpZXMiLCJUcmFuc2xhdG9ycyI6W10sIlZvbHVtZSI6IjY4IiwiWWVhciI6IjIwMTciLCJZZWFyUmVzb2x2ZWQiOiIyMDE3IiwiQ3JlYXRlZEJ5IjoiX1JvbmphIFdhZ25lci1XZW56IiwiQ3JlYXRlZE9uIjoiMjAyMC0xMi0xOFQxMTozMToxMyIsIk1vZGlmaWVkQnkiOiJfV2FnbmVyd2UiLCJJZCI6ImFhYWViM2M1LTVlM2QtNDEzZS04MTA5LWFiOTQwNGEzZjBjMS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MTQ4XSJ9XX0sIlRhZyI6IkNpdGF2aVBsYWNlaG9sZGVyIzEzMDRlMjdmLTRkMjItNGIwZS1hYmUzLTQxODgyZmRkODU1MiIsIlRleHQiOiJbMTQ4XSIsIldBSVZlcnNpb24iOiI2LjguMC4wIn0=}</w:instrText>
                </w:r>
                <w:r w:rsidR="00670427" w:rsidRPr="0077002F">
                  <w:rPr>
                    <w:noProof/>
                  </w:rPr>
                  <w:fldChar w:fldCharType="separate"/>
                </w:r>
                <w:r w:rsidR="00670427" w:rsidRPr="0077002F">
                  <w:rPr>
                    <w:noProof/>
                    <w:lang w:val="en-US"/>
                  </w:rPr>
                  <w:t>[148]</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the process without cathode resynthesis, the acid used in the leaching process has acidification potential, especially the gases generated by inorganic acids. In this work, LiNi1/3Co1/3Mn1/3O2 was resynthesized to reduce the raw materials consumption, and the leachate are transformed into “gel” without producing effluent, acid or harmful gases, which has less impact on our environment.”</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l formation </w:t>
            </w:r>
          </w:p>
          <w:p w:rsidR="00670427" w:rsidRPr="0077002F" w:rsidRDefault="00670427" w:rsidP="00670427">
            <w:pPr>
              <w:spacing w:before="288" w:after="288"/>
              <w:rPr>
                <w:lang w:val="en-US"/>
              </w:rPr>
            </w:pP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4919e3e1-bcf8-4ca5-90e7-0ac6a66a18cb"/>
                <w:id w:val="-126228552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</w:instrText>
                </w:r>
                <w:r w:rsidR="00670427" w:rsidRPr="0077002F">
                  <w:rPr>
                    <w:noProof/>
                  </w:rPr>
                  <w:instrText>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zc3ICgyMDE3KSA3MC03OS4gZG9pOjEwLjEwMTYvai5qcG93c291ci4yMDE3LjEyLjAwN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biBlY29ub21pY2FsIGVmZmVjdGl2ZSBtZXRob2QgaXMgZGV2ZWxvcGVkIGZvciByZWN5Y2xpbmcgc3BlbnQgTGlOaTEvM0NvMS8zTW4xLzNPMiBjYXRob2Rlcywgd2hlcmUgbW9yZ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hbiA5OCUgTGksIENvLCBOaSBhbmQgTW4gY2FuIGJlIGxlYWNoZWQgb3V0IHdpdGggZGlmZmVyZW50IG9yZ2FuaWMgYWNpZHMsIGFuZCByZXN5bnRoZXNpemVkIHRvIExpTmkxLzNDbzEv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M01uMS8zTzIuIFRoZSBsZWFjaGluZyBtZWNoYW5pc20gaXMgaW52ZXN0aWdhdGVkIGF0IG1hY3JvLSBhbmQgbWljcm8tc2NhbGVzLiBUaGUgcGFydGljbGVzIHVuZGVyZ28gYSBsb29zZW5pbmct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cmVha2luZy1zaHJpbmtpbmcgY2hhbmdlIGZvciB0d28gYWNpZHMsIHdoaWxlIHRoZSBGVElSIGFuZCBVVi12aXMgc3BlY3RyYSBpbmRpY2F0ZSBkaWZmZXJlbnQgY29vcmRpb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hY3Rpb25zLiBUaGUgcGVyZm9ybWFuY2Ugb2YgTGlOaTEvM0NvMS8zTW4xLzNPMiByZXN5bnRoZXNpemVkIGZyb20gdGhlIGxlYWNoYXRlIG9mIHRoZSBhY2V0aWMgYWNpZCBsZWFja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E5DTS1BYykgYW5kIG1hbGVpYyBhY2lkIGxlYWNoaW5nIChOQ00tTWEpIGFyZSBjb21wYXJlZC4gVGhlIGZpcnN0IGRpc2NoYXJnZSBjYXBhY2l0eSBvZiBOQ00tTWEgYW5kIE5DTUFj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XQgMC4yQyBhcmUgMTUxLjYgYW5kIDExNS4wIG1BIGggZ1xcdTg3MjIgMSwgcmVzcGVjdGl2ZWx5LiBUaGUgbXVjaCBiZXR0ZXIgcGVyZm9ybWFuY2Ugb2YgTkNNLU1hIHRoYW4gTkNNLUF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XN1bHRzIGZyb20gdGhlIGRpZmZlcmVudCBjb29yZGluYXRpb24gb2YgdGhlIHR3byBhY2lkcyBpbiB0aGUgc29sLWdlbCBwcm9jZXNzLCB3aGVyZSB0aGUgbWFsZWljIGFjaWQgY2FuIGVzdGVyaWZ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8gZXN0YWJsaXNoIGEgc3RhYmxlIG5ldHdvcmsgdG8gY2hlbGF0ZSBtZXRhbCBpb25zLCB3aGlsZSB0aGUgd2VhayBjaGVsYXRpb24gb2YgYWNldGljIGFjaWQgbGVhZHMgdG8gdGhlIGZvcm1hdGl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2YgaW1wdXJpdGllcy4gVGhlIGVjb25vbWljcyBhbmFseXNpcyBpbmNsdWRpbmcgdGhlIGNvc3Qgb2YgbGVhY2hpbmcgYWNpZCBhbmQgZW5lcmd5IGNvbnN1bXB0aW9uIHNob3dzIHRoYXQ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pY2Ugb2Ygb3JnYW5pYyBhY2lkcyBhbmQgcmVkdWNpbmcgYWdlbnRzLCBzaG9ydCBsZWFjaGluZyB0aW1lLCBsb3cgdGVtcGVyYXR1cmUgYW5kIGhpZ2gtdmFsdWVkIHByb2R1Y3Rz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GVmZmVjdGl2ZSB3YXkgdG8gaW5jcmVhc2UgcmVjeWNsaW5nIGFuZCBlbnZpcm9ubWVudGFsIGJlbmVmaXRzLCB3aGljaCBzaG93cyBhZHZhbnRhZ2VzIGluIHRlcm1zIG9mIHJlc291cmN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vc3QgYW5kIGFkZGVkIHZhbHV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wZnRtYmNvdS5qcGciLCJVcmlTdHJpbmciOiIxY2I3ZWI0OC02NTAzLTRiY2EtODZhMC05MDA0NzhlZDQzZ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y4xMi4wM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y4xMi4wMDYiLCJVcmlTdHJpbmciOiJodHRwczovL2RvaS5vcmcvMTAuMTAxNi9qLmpwb3dzb3VyLjIwMTcuMTIuMDA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Y29ub21pY2FsIHJlY3ljbGluZyBwcm9jZXNzIGZvciBzcGVudCBsaXRoaXVtLWlvbiBiYXR0ZXJpZXMgYW5kIG1hY3JvLSBhbmQgbWljcm8tc2NhbGUgbWVjaGFuaXN0aWMgc3R1ZHk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</w:instrText>
                </w:r>
                <w:r w:rsidR="00670427" w:rsidRPr="0077002F">
                  <w:rPr>
                    <w:noProof/>
                    <w:lang w:val="en-US"/>
                  </w:rPr>
                  <w:instrText>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TdXBwbGVtZW50YXJ5IGRhdGE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Y29ub21pY2FsIHJlY3ljbGluZyBwcm9jZXNzIGZvciBzcGVudCBsaXRoaXVtLWlvbiBiYXR0ZXJpZXMgYW5kIG1hY3JvLSBhbmQgbWljcm8tc2NhbGUgbWVjaGFuaXN0aWMgc3R1ZHkiLCJUcmFuc2xhdG9ycyI6W10sIlZvbHVtZSI6IjM3NyIsIlllYXIiOiIyMDE4IiwiWWVhclJlc29sdmVkIjoiMjAxOCIsIkNyZWF0ZWRCeSI6Il9Sb25qYSBXYWduZXItV2VueiIsIkNyZWF0ZWRPbiI6IjIwMjAtMTEtMThUMTM6MjM6NDMiLCJNb2RpZmllZEJ5IjoiX1dhZ25lcndlIiwiSWQiOiIxY2I3ZWI0OC02NTAzLTRiY2EtODZhMC05MDA0NzhlZDQzZjI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0Ml0ifV19LCJUYWciOiJDaXRhdmlQbGFjZWhvbGRlciM0OTE5ZTNlMS1iY2Y4LTRjYTUtOTBlNy0wYWM2YTY2YTE4Y2IiLCJUZXh0IjoiWzI0Ml0iLCJXQUlWZXJzaW9uIjoiNi44LjAuMCJ9}</w:instrText>
                </w:r>
                <w:r w:rsidR="00670427" w:rsidRPr="0077002F">
                  <w:rPr>
                    <w:noProof/>
                  </w:rPr>
                  <w:fldChar w:fldCharType="separate"/>
                </w:r>
                <w:r w:rsidR="00670427" w:rsidRPr="0077002F">
                  <w:rPr>
                    <w:noProof/>
                    <w:lang w:val="en-US"/>
                  </w:rPr>
                  <w:t>[24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Although HCl has a better leaching rate, it results in serious environmental problems and requires special equipment for treating chlorine (Cl2) gas, which will contribute to the recycling cost.”</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ing with HCl</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d35ca3e7-e090-444c-bd11-124234b86ce2"/>
                <w:id w:val="197878840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</w:instrText>
                </w:r>
                <w:r w:rsidR="00670427" w:rsidRPr="0077002F">
                  <w:rPr>
                    <w:noProof/>
                  </w:rPr>
                  <w:instrText>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MaS1pb24gYmF0dGVyaWVzIGRlbWFuZCB3aWxsIGNvbnRpbnVlIHRvIGluY3JlYXNlLiBIb3dldmVyLCBMaS1pb24gYmF0dGVyaWVzIGFyZSBub3Qgd2lkZWx5IHJlY3ljbGVk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GJlY2F1c2UgY3VycmVudGx5IGl0IGlzIG5vdCBlY29ub21pY2FsbHkganVzdGlmaWFibGUgKGluIGNvbnRyYXN0LCBhdCBwcmVzZW50IG1vcmUgdGhhbiA5NyUgbGVhZC1hY2lkIGJhdHRlcmllc3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hcmUgcmVjeWNsZWQpLiBTbyBmYXIsIG5vIGNvbW1lcmNpYWwgbWV0aG9kcyBhcmUgYXZhaWxhYmxlIHRvIHJlY3ljbGUgTGktaW9uIGJhdHRlcmllcyB3aXRoIGRpZmZlcmVud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jYXRob2RlIGNoZW1pc3RyaWVzIGVjb25vbWljYWxseSBhbmQgZWZmaWNpZW50bHkuIENvbnNpZGVyaW5nIG91ciBsaW1pdGVkIHJlc291cmNlcywgZW52aXJvbm1lbnRhb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pbXBhY3QsIGFuZCBuYXRpb25hbCBzZWN1cml0eSwgTGktaW9uIGJhdHRlcmllcyBtdXN0IGJlIHJlY3ljbGVkLiBBIG5ldyBsb3cgdGVtcGVyYXR1cmUgbWV0aG9kb2xvZ3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2l0aCBoaWdoIGVmZmljaWVuY3kgaXMgcHJvcG9zZWQgaW4gb3JkZXIgdG8gcmVjeWNsZSBMaS1pb24gYmF0dGVyaWVzIGVjb25vbWljYWxseSBhbmQgdGh1cyBjb21tZXJjaWFsbH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ZmVhc2libGUgcmVnYXJkbGVzcyBvZiBjYXRob2RlIGNoZW1pc3RyeS4gVGhlIHNlcGFyYXRpb24gYW5kIHN5bnRoZXNpcyBvZiBjYXRob2RlIG1hdGVyaWFscyAodGhlIG1vc3R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mFsdWFibGUgbWF0ZXJpYWwgaW4gTGktaW9uIGJhdHRlcmllcykgZnJvbSB0aGUgcmVjeWNsZWQgY29tcG9uZW50cyBhcmUgdGhlIG1haW4gZm9jdXMgb2YgdGhpcyBzdHVkeS4gVGhl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Jlc3VsdHMgc2hvdyB0aGF0IHRoZSBkZXZlbG9wZWQgcmVjeWNsaW5nIHByb2Nlc3MgaXMgcHJhY3RpY2FsIHdpdGggaGlnaCByZWNvdmVyeSBlZmZpY2llbmNpZXMsIGFuZCB0aGF0IGl0IGlz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ZpYWJsZSBmb3IgY29tbWVyY2lhbCBhZG9wdGlvbi59XHJcbntcXHJ0bGNoXFxhZjBcXGFmczI0XFxsdHJjaFxcZnMxOFxcbGFuZzEwMzFcXGxhbmducDEwMzFcXGxvY2hcXGFmMFxcZGJjaFxcYWYwXFxoaWNoXFxmMF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ibmt6MWljdS5qcGciLCJVcmlTdHJpbmciOiJlMDk0NDQyYy1iMWViLTRkMTItYjg1Ny1jYjAxMzlmMTM1O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2MzZ2M0MDE4Mms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5L2MzZ2M0MDE4MmsiLCJVcmlTdHJpbmciOiJodHRwczovL2RvaS5vcmcvMTAuMTAzOS9jM2djNDAxODJr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</w:instrText>
                </w:r>
                <w:r w:rsidR="00670427" w:rsidRPr="0077002F">
                  <w:rPr>
                    <w:noProof/>
                    <w:lang w:val="en-US"/>
                  </w:rPr>
                  <w:instrText>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2MV0ifV19LCJUYWciOiJDaXRhdmlQbGFjZWhvbGRlciNkMzVjYTNlNy1lMDkwLTQ0NGMtYmQxMS0xMjQyMzRiODZjZTIiLCJUZXh0IjoiWzE2MV0iLCJXQUlWZXJzaW9uIjoiNi44LjAuMCJ9}</w:instrText>
                </w:r>
                <w:r w:rsidR="00670427" w:rsidRPr="0077002F">
                  <w:rPr>
                    <w:noProof/>
                  </w:rPr>
                  <w:fldChar w:fldCharType="separate"/>
                </w:r>
                <w:r w:rsidR="00670427" w:rsidRPr="0077002F">
                  <w:rPr>
                    <w:noProof/>
                    <w:lang w:val="en-US"/>
                  </w:rPr>
                  <w:t>[161]</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esides, almost no effluent, waste residues or exhaust gases will be produced during the closed-loop recycling process, indicating a “near-zero” pollutant emission process with remarkable environmental benefit.”</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losed loop process</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9b072972-fdfe-4980-9323-b6e6a81de4b9"/>
                <w:id w:val="3200943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</w:instrText>
                </w:r>
                <w:r w:rsidR="00670427" w:rsidRPr="0077002F">
                  <w:rPr>
                    <w:noProof/>
                  </w:rPr>
                  <w:instrText>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dCBtaWdodCBiZSBvZiBwcmFjdGljYWwgc2lnbmlmaWNhbmNlIHRvIHJlY292ZXIgZGlmZmVyZW50IG1ldGFscyBmcm9tIHRoZSBhbHJlYWR5IGNvbXBsaWNhdGVkIHdhc3RlIHNwZW50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aXRoaXVtLWlvbiBiYXR0ZXJ5IChMSUIpIHN0cmVhbSBieSBzaW1wbGlmaWVkIHJlY3ljbGluZyBwcm9jZXNzZXMuIFRoaXMgc3R1ZHkgaXMsIHRoZXJlZm9yZSwgZm9jdXNlZCBvbi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eHBsb3JhdGlvbiBvZiBhIHNpbXBsaWZpZWQgcHJvY2VzcyBmb3IgdGhlIHNpbXVsdGFuZW91cyByZWNvdmVyeSBvZiBkaWZmZXJlbnQgbWV0YWxzIGZyb20gd2FzdGUgY2F0aG9k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WF0ZXJpYWxzIG9mIG1peGVkIHR5cGVzIG9mIHNwZW50IExJQnMuIEl0IGlzIGRpc2NvdmVyZWQgdGhhdCB0aGUgbGVhY2hpbmcgYWdlbnQgcGhvc3Bob3JpYyBhY2lkIGRlbW9uc3RyYXR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5hdHVyYWwgcmVwdWxzaW9uIGZvciBGZSwgd2hpbGUgdmFsdWFibGUgbWV0YWxzIHN1Y2ggYXMgTmksIENvLCBNbiwgYW5kIExpIGNhbiBiZSBjb21wbGV0ZWx5IGRpc3NvbHZl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W5kZXIgb3B0aW1pemVkIGxlYWNoaW5nIGNvbmRpdGlvbnMsIGluZGljYXRpbmcgYSBjb3VwbGluZyByZWFjdGlvbiBvZiBzZWxlY3RpdmUgbGVhY2hpbmcgYW5kIHByZWNpcGl0YXR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b3IgdmFsdWFibGUgbWV0YWxzIGFuZCBpcm9uLCByZXNwZWN0aXZlbHkuIENoYXJhY3Rlcml6YXRpb24gcmVzdWx0cyBpbmRpY2F0ZSB2YWx1YWJsZSBtZXRhbGVucmljaGV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b2x1dGlvbiBhbmQgcHVyZSBGZVBPNCBpbiBsZWFjaGluZyBzb2x1dGlvbiBhbmQgcmVzaWR1ZSwgcmVzcGVjdGl2ZWx5LiBLaW5ldGljcyBhbmQgZHluYW1pY3N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zdHVkaWVzIHN1Z2dlc3QgdGhhdCB0aGUgbGVhY2hpbmcgb2YgdmFsdWFibGUgbWV0YWxzIGlzIGNvLWNvbnRyb2xsZWQgYnkgY2hlbWljYWwgcmVhY3Rpb24gYW5kIGludGVybmFs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kaWZmdXNpb24sIGFjY29tcGFueWluZyBhIHNwb250YW5lb3VzIGZvcm1hdGlvbiBvZiBGZVBPNC4gVGhlbiwgbmV3IGNhdGhvZGUgbWF0ZXJpYWxzIExpRmVQTzQgYW5k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MaU5pMS8zQ28xLzNNbjEvM08yIHdpdGggc291bmQgZWxlY3Ryb2NoZW1pY2FsIHBlcmZvcm1hbmNlcyBjYW4gYmUgcmUtZmFicmljYXRlZCBmcm9tIGxlYWNoaW5nIHJlc2lkdWV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xpeGl2aXVtLCByZXNwZWN0aXZlbHksIGFuZCBwaG9zcGhvcmljIGFjaWQgY2FuIGJlIHJlZ2VuZXJhdGVkIGR1cmluZyB0aGUgY28tcHJlY2lwaXRhdGluZyBvZ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mFsdWFibGUgbWV0YWxzLiBUaGlzIGVudGlyZSByZWN5Y2xpbmcgcHJvY2VzcyBjYW4gYmUgYSBoaWdobHkgc2VsZWN0aXZlLCBjbG9zZWQtbG9vcCBhbmQgc2ltcGxpZml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sdGVybmF0aXZlIGZvciByZWN5Y2xpbmcgZGlmZmVyZW50IG1ldGFscyBmcm9tIHRoZSBjdXJyZW50IG1vc3QgY29tcGxpY2F0ZWQgd2FzdGUgTElCIHN0cmVh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xtaTRnZ3VreS5qcGciLCJVcmlTdHJpbmciOiI5YmI1N2Q5OC03ZmZmLTRlYzEtOTA0ZC1lNDAyZDllMjdjM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5R0MwMjg0NE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5L0M5R0MwMjg0NEciLCJVcmlTdHJpbmciOiJodHRwczovL2RvaS5vcmcvMTAuMTAzOS9DOUdDMDI4NDRH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</w:instrText>
                </w:r>
                <w:r w:rsidR="00670427" w:rsidRPr="0077002F">
                  <w:rPr>
                    <w:noProof/>
                    <w:lang w:val="en-US"/>
                  </w:rPr>
                  <w:instrText>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I3XSJ9XX0sIlRhZyI6IkNpdGF2aVBsYWNlaG9sZGVyIzliMDcyOTcyLWZkZmUtNDk4MC05MzIzLWI2ZTZhODFkZTRiOSIsIlRleHQiOiJbMTI3XSIsIldBSVZlcnNpb24iOiI2LjguMC4wIn0=}</w:instrText>
                </w:r>
                <w:r w:rsidR="00670427" w:rsidRPr="0077002F">
                  <w:rPr>
                    <w:noProof/>
                  </w:rPr>
                  <w:fldChar w:fldCharType="separate"/>
                </w:r>
                <w:r w:rsidR="00670427" w:rsidRPr="0077002F">
                  <w:rPr>
                    <w:noProof/>
                    <w:lang w:val="en-US"/>
                  </w:rPr>
                  <w:t>[12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mpared with pyrometallurgy, hydrometallurgical processes produce lower amounts of waste gases and solid waste; however, wastewater generated by these processes requires consideration. Regulations should be formulated for wastewater recycling, such as purification of high concentrations of ions by reverse osmosis to achieve zero wastewater emissions. ”</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e5ef72f0-7c1f-496c-b470-7298c260e998"/>
                <w:id w:val="153383857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TBmMjdhLWIyZDQtNDdhYi04MDY0LWY0OTRjNzUwNTE5NiIsIlJhbmdlTGVuZ3RoIjo0LCJSZWZlcmVuY2VJZCI6ImI4YmQ5YzUxLWQwOWYtNDFkNy04OGMyLWNhMmNmZDZiYmNlNiIsIlJlZmVyZW5jZSI6eyIkaWQiOiIzIiwiJHR5cGUiOiJTd2lzc0FjYWRlbWljLkNpdGF2aS5SZWZlcmVuY2UsIFN3aXNzQWNhZGVtaWMuQ2l0YXZpIiwiQWJzdHJhY3QiOiJBQ1MgQXBwbC4gRW5lcmd5IE1hdGVyLiAwLjA6bnVsbC1udWxs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w:instrText>
                </w:r>
                <w:r w:rsidR="00670427" w:rsidRPr="0077002F">
                  <w:rPr>
                    <w:noProof/>
                  </w:rPr>
                  <w:instrText>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d2FnbmVyd2VcXEFwcERhdGFcXExvY2FsXFxUZW1wXFx0b3pta2p5ei5qcGciLCJVcmlTdHJpbmciOiJiOGJkOWM1MS1kMDlmLTQxZDctODhjMi1jYTJjZmQ2YmJjZ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2FlbS4wYzAxMTY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yMS9hY3NhZW0uMGMwMTE2NiIsIlVyaVN0cmluZyI6Imh0dHBzOi8vZG9pLm9yZy8xMC4xMDIxL2Fjc2FlbS4wYzAxMT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</w:instrText>
                </w:r>
                <w:r w:rsidR="00670427" w:rsidRPr="0077002F">
                  <w:rPr>
                    <w:noProof/>
                    <w:lang w:val="en-US"/>
                  </w:rPr>
                  <w:instrText>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k0XSJ9XX0sIlRhZyI6IkNpdGF2aVBsYWNlaG9sZGVyI2U1ZWY3MmYwLTdjMWYtNDk2Yy1iNDcwLTcyOThjMjYwZTk5OCIsIlRleHQiOiJbOTRdIiwiV0FJVmVyc2lvbiI6IjYuOC4wLjAifQ==}</w:instrText>
                </w:r>
                <w:r w:rsidR="00670427" w:rsidRPr="0077002F">
                  <w:rPr>
                    <w:noProof/>
                  </w:rPr>
                  <w:fldChar w:fldCharType="separate"/>
                </w:r>
                <w:r w:rsidR="00670427" w:rsidRPr="0077002F">
                  <w:rPr>
                    <w:noProof/>
                    <w:lang w:val="en-US"/>
                  </w:rPr>
                  <w:t>[9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odium hypochlorite was obtained by scrubbing free chlorine gas in sodium hydroxide solution which was released during manganese precipitation and it can be recycled in the proces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Exhaust gas treatment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a92e4a91-9cea-4099-9a49-a8fd5294515a"/>
                <w:id w:val="63985220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IyZWEyLTY0Y2MtNDg1OS04MGQ1LTA0YzFiNzViMDQ3YSIsIlJhbmdlTGVuZ3RoIjo1LCJSZWZlcmVuY2VJZCI6IjYyYWMzN2U5LTQ0NGYtNGY4Ni1hMjcyLThlZjZlZWQzZjQwMiIsIlJlZmVyZW5jZSI6eyIkaWQiOiIzIiwiJHR5cGUiOiJTd2lzc0FjYWRlbWljLkNpdGF2aS5SZWZlcmVuY2UsIFN3aXNzQWNhZGVtaWMuQ2l0YXZpIiwiQWJzdHJhY3QiOiJ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bigJx3YXN0ZSt3YXN0ZeKGknJlc291cmNlcy7igJ1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w:instrText>
                </w:r>
                <w:r w:rsidR="00670427" w:rsidRPr="0077002F">
                  <w:rPr>
                    <w:noProof/>
                  </w:rPr>
                  <w:instrText>tb2dyYXZpbWV0cnlhbmFseXNpc3VuZGVyc3RhbmRhcmRhdG1vc3BoZXJpY3ByZXNzdXJlLlRoZW50aGVveHlnZ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xXFxsYW5nbnAxMDMxXFxsb2NoXFxhZjFcXGRiY2hcXGFmMVxcaGljaFxcZjFcXGNmMSB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ZcXHU4MjIwIHdhc3RlK3dhc3RlXFx1ODU5NCByZXNvdXJjZXMuXFx1ODIyMSB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tb2dyYXZpbWV0cnlhbmFseXNpc3VuZGVyc3RhbmRhcmRhdG1vc3BoZXJpY3ByZXNzdXJlLlRoZW50aGVveHlnZ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GRxcnlxcGhiLmpwZyIsIlVyaVN0cmluZyI6IjYyYWMzN2U5LTQ0NGYtNGY4Ni1hMjcyLThlZjZlZWQzZjQ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Ny4wMS4wOT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NsZXByby4yMDE3LjAxLjA5NSIsIlVyaVN0cmluZyI6Imh0dHBzOi8vZG9pLm9yZy8xMC4xMDE2L2ouamNsZXByby4yMDE3LjAxLjA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w:instrText>
                </w:r>
                <w:r w:rsidR="00670427" w:rsidRPr="0077002F">
                  <w:rPr>
                    <w:noProof/>
                    <w:lang w:val="en-US"/>
                  </w:rPr>
                  <w:instrText>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EyNF0ifV19LCJUYWciOiJDaXRhdmlQbGFjZWhvbGRlciNhOTJlNGE5MS05Y2VhLTQwOTktOWE0OS1hOGZkNTI5NDUxNWEiLCJUZXh0IjoiWzEyNF0iLCJXQUlWZXJzaW9uIjoiNi44LjAuMCJ9}</w:instrText>
                </w:r>
                <w:r w:rsidR="00670427" w:rsidRPr="0077002F">
                  <w:rPr>
                    <w:noProof/>
                  </w:rPr>
                  <w:fldChar w:fldCharType="separate"/>
                </w:r>
                <w:r w:rsidR="00670427" w:rsidRPr="0077002F">
                  <w:rPr>
                    <w:noProof/>
                    <w:lang w:val="en-US"/>
                  </w:rPr>
                  <w:t>[12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future developments, organic acids may be interesting as an environmentally friendly lixiviant that reduces the need for wastewater and gas treatment system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am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9596947-4f65-4acc-bf3f-0e39cbdd3f4f"/>
                <w:id w:val="-105274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FkYzRhLWE3NmEtNGNhOS04ZjAwLTQ4NDdjNGFmMTIyNCIsIlJhbmdlTGVuZ3RoIjo0LCJSZWZlcmVuY2VJZCI6ImY4NjlkYjRjLTU2MmItNDBlYy04MTJlLWJhOGM4NzNmN2FhNCIsIlJlZmVyZW5jZSI6eyIkaWQiOiIzIiwiJHR5cGUiOiJTd2lzc0FjYWRlbWljLkNpdGF2aS5SZWZlcmVuY2UsIFN3aXNzQWNhZGVtaWMuQ2l0YXZpIiwiQWJzdHJhY3QiOiJXb3Js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aCBib3RoIGxhbmRmaWxsaW5nXHJcbmFuZCByYXcgbWF0ZXJpYWwgZXh0cmFjdGlvbi4gSG93ZXZlciwg</w:instrText>
                </w:r>
                <w:r w:rsidR="00670427" w:rsidRPr="0077002F">
                  <w:rPr>
                    <w:noProof/>
                  </w:rPr>
                  <w:instrText>TElCIHJlY3ljbGluZyBpbmZyYXN0cnVjdHVyZSBoYXMgbm90IGJlZW5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w:instrText>
                </w:r>
                <w:r w:rsidR="00670427" w:rsidRPr="0077002F">
                  <w:rPr>
                    <w:noProof/>
                    <w:lang w:val="en-US"/>
                  </w:rPr>
                  <w:instrText>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c0XSJ9XX0sIlRhZyI6IkNpdGF2aVBsYWNlaG9sZGVyIzg5NTk2OTQ3LTRmNjUtNGFjYy1iZjNmLTBlMzljYmRkM2Y0ZiIsIlRleHQiOiJbNzRdIiwiV0FJVmVyc2lvbiI6IjYuOC4wLjAifQ==}</w:instrText>
                </w:r>
                <w:r w:rsidR="00670427" w:rsidRPr="0077002F">
                  <w:rPr>
                    <w:noProof/>
                  </w:rPr>
                  <w:fldChar w:fldCharType="separate"/>
                </w:r>
                <w:r w:rsidR="00670427" w:rsidRPr="0077002F">
                  <w:rPr>
                    <w:noProof/>
                    <w:lang w:val="en-US"/>
                  </w:rPr>
                  <w:t>[74]</w:t>
                </w:r>
                <w:r w:rsidR="00670427" w:rsidRPr="0077002F">
                  <w:rPr>
                    <w:noProof/>
                  </w:rPr>
                  <w:fldChar w:fldCharType="end"/>
                </w:r>
              </w:sdtContent>
            </w:sdt>
          </w:p>
        </w:tc>
      </w:tr>
      <w:tr w:rsidR="0077002F" w:rsidRPr="0077002F" w:rsidTr="00670427">
        <w:tc>
          <w:tcPr>
            <w:tcW w:w="9062" w:type="dxa"/>
            <w:gridSpan w:val="3"/>
            <w:tcBorders>
              <w:top w:val="single" w:sz="4" w:space="0" w:color="auto"/>
              <w:left w:val="single" w:sz="4" w:space="0" w:color="auto"/>
              <w:bottom w:val="single" w:sz="4" w:space="0" w:color="03FF9A"/>
              <w:right w:val="single" w:sz="4" w:space="0" w:color="auto"/>
            </w:tcBorders>
          </w:tcPr>
          <w:p w:rsidR="00670427" w:rsidRPr="0077002F" w:rsidRDefault="00670427" w:rsidP="00670427">
            <w:pPr>
              <w:spacing w:before="288" w:after="288"/>
              <w:rPr>
                <w:lang w:val="en-US"/>
              </w:rPr>
            </w:pPr>
            <w:r w:rsidRPr="0077002F">
              <w:rPr>
                <w:lang w:val="en-US"/>
              </w:rPr>
              <w:t>Wastewater</w:t>
            </w:r>
          </w:p>
        </w:tc>
      </w:tr>
      <w:tr w:rsidR="0077002F" w:rsidRPr="0077002F" w:rsidTr="00670427">
        <w:tc>
          <w:tcPr>
            <w:tcW w:w="9062" w:type="dxa"/>
            <w:gridSpan w:val="3"/>
            <w:tcBorders>
              <w:top w:val="single" w:sz="4" w:space="0" w:color="auto"/>
              <w:left w:val="single" w:sz="4" w:space="0" w:color="auto"/>
              <w:bottom w:val="single" w:sz="4" w:space="0" w:color="FFC000" w:themeColor="accent4"/>
              <w:right w:val="single" w:sz="4" w:space="0" w:color="auto"/>
            </w:tcBorders>
          </w:tcPr>
          <w:p w:rsidR="00670427" w:rsidRPr="0077002F" w:rsidRDefault="00670427" w:rsidP="00670427">
            <w:pPr>
              <w:spacing w:before="288" w:after="288"/>
              <w:rPr>
                <w:lang w:val="en-US"/>
              </w:rPr>
            </w:pPr>
            <w:r w:rsidRPr="0077002F">
              <w:rPr>
                <w:lang w:val="en-US"/>
              </w:rPr>
              <w:t>Pre-treatment</w:t>
            </w:r>
          </w:p>
        </w:tc>
      </w:tr>
      <w:tr w:rsidR="0077002F" w:rsidRPr="0077002F" w:rsidTr="00670427">
        <w:trPr>
          <w:trHeight w:val="662"/>
        </w:trPr>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Deionized water and an NaOH solution were used to remove the acidic gas.”</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rPr>
                <w:lang w:val="en-US"/>
              </w:rPr>
            </w:pPr>
            <w:r w:rsidRPr="0077002F">
              <w:rPr>
                <w:lang w:val="en-US"/>
              </w:rPr>
              <w:t>Wastewater from pyrolysis</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pPr>
            <w:sdt>
              <w:sdtPr>
                <w:alias w:val="To edit, see citavi.com/edit"/>
                <w:tag w:val="CitaviPlaceholder#95af6840-0a54-4af9-a523-807bfdc8e51d"/>
                <w:id w:val="-72738661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ThmNmNlLWZiYTktNDRhYi05MmI3LWQzOTA1NmNmZWM0MiIsIlJhbmdlTGVuZ3RoIjo0LCJSZWZlcmVuY2VJZCI6ImM0YzU3NzlhLTAwODAtNDAyZC1hOGZkLTUwZmNjYzdlNjllMCIsIlJlZmVyZW5jZSI6eyIkaWQiOiIzIiwiJHR5cGUiOiJTd2lzc0FjYWRlbWljLkNpdGF2aS5SZWZlcmVuY2UsIFN3aXNzQWNhZGVtaWMuQ2l0YXZpIiwiQWJzdHJhY3QiOiJ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w:instrText>
                </w:r>
                <w:r w:rsidR="00670427" w:rsidRPr="0077002F">
                  <w:rPr>
                    <w:noProof/>
                  </w:rPr>
                  <w:instrText>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ouIiwiTGFzdE5hbWUiOiJEdSIsIlByb3RlY3RlZCI6ZmFsc2UsIlNleCI6MCwiQ3JlYXRlZEJ5IjoiX1JvbmphIFdhZ25lci1XZW56IiwiQ3JlYXRlZE9uIjoiMjAyMC0xMC0wN1QxMjo1Nzo0MSIsIk1vZGlmaWVkQnkiOiJfUm9uamEgV2FnbmVyLVdlbnoiLCJJZCI6IjNjMDkzOWZkLTEzNDQtNDliNS04NjBiLTc1MWFhNmZjNDg3ZiIsIk1vZGlmaWVkT24iOiIyMDIwLTEwLTA3VDEyOjU3OjQxIiwiUHJvamVjdCI6eyIkcmVmIjoiNSJ9fSx7IiRpZCI6Ijc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4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HJlZiI6IjUifX0seyIkaWQiOiI5IiwiJHR5cGUiOiJTd2lzc0FjYWRlbWljLkNpdGF2aS5QZXJzb24sIFN3aXNzQWNhZGVtaWMuQ2l0YXZpIiwiRmlyc3ROYW1lIjoiVy4iLCJMYXN0TmFtZSI6IlhpZSIsIlByb3RlY3RlZCI6ZmFsc2UsIlNleCI6MCwiQ3JlYXRlZEJ5IjoiX1JvbmphIFdhZ25lci1XZW56IiwiQ3JlYXRlZE9uIjoiMjAyMC0xMC0wN1QxMjo1NDozNyIsIk1vZGlmaWVkQnkiOiJfUm9uamEgV2FnbmVyLVdlbnoiLCJJZCI6IjA0M2I3NDM1LWQ4YTYtNDQ5Ny1hZTRiLTcwYjllZjQ0Yjg5YSIsIk1vZGlmaWVkT24iOiIyMDIwLTEwLTA3VDEyOjU0OjM3IiwiUHJvamVjdCI6eyIkcmVmIjoiNSJ9fSx7IiRpZCI6IjEw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iNTM1dXNmLmpwZyIsIlVyaVN0cmluZyI6ImM0YzU3NzlhLTAwODAtNDAyZC1hOGZkLTUwZmNjYzdlNjll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3UxMTA4MjM2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c3UxMTA4MjM2MyIsIlVyaVN0cmluZyI6Imh0dHBzOi8vZG9pLm9yZy8xMC4zMzkwL3N1MTEwODIz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jo1NzoxMyIsIk1vZGlmaWVkQnkiOiJfUm9uamEgV2FnbmVyLVdlbnoiLCJJZCI6IjI2YWQxMGUzLTVmYWMtNGVkMi05OTdlLTYzOGVhMzM4NmJlZCIsIk1vZGlmaWVkT24iOiIyMDIwLTEwLTA3VDEyOjU3OjEzIiwiUHJvamVjdCI6eyIkcmVmIjoiNSJ9fV0sIk5vdGVzIjoiUElJOiAgc3UxMTA4MjM2MyIsIk51bWJlciI6IjE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3VzdGFpbmFibGUgUHJvY2VzcyBmb3IgdGhlIFJlY292ZXJ5IG9mIEFub2RlIGFuZCBDYXRob2RlIE1hdGVyaWFscyBEZXJpdmVkIGZyb20gU3BlbnQgTGl0aGl1bS1Jb24gQmF0dGVyaWVzIiwiVHJhbnNsYXRvcnMiOltdLCJZZWFyIjoiMjAxOSIsIlllYXJSZXNvbHZlZCI6IjIwMTkiLCJDcmVhdGVkQnkiOiJfUm9uamEgV2FnbmVyLVdlbnoiLCJDcmVhdGVkT24iOiIyMDIwLTEwLTA3VDEyOjU2OjQyIiwiTW9kaWZpZWRCeSI6Il9XYWduZXJ3ZSIsIklkIjoiYzRjNTc3OWEtMDA4MC00MDJkLWE4ZmQtNTBmY2NjN2U2OWU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l0ifV19LCJUYWciOiJDaXRhdmlQbGFjZWhvbGRlciM5NWFmNjg0MC0wYTU0LTRhZjktYTUyMy04MDdiZmRjOGU1MWQiLCJUZXh0IjoiWzMyXSIsIldBSVZlcnNpb24iOiI2LjguMC4wIn0=}</w:instrText>
                </w:r>
                <w:r w:rsidR="00670427" w:rsidRPr="0077002F">
                  <w:rPr>
                    <w:noProof/>
                  </w:rPr>
                  <w:fldChar w:fldCharType="separate"/>
                </w:r>
                <w:r w:rsidR="00670427" w:rsidRPr="0077002F">
                  <w:rPr>
                    <w:noProof/>
                  </w:rPr>
                  <w:t>[32]</w:t>
                </w:r>
                <w:r w:rsidR="00670427" w:rsidRPr="0077002F">
                  <w:rPr>
                    <w:noProof/>
                  </w:rPr>
                  <w:fldChar w:fldCharType="end"/>
                </w:r>
              </w:sdtContent>
            </w:sdt>
          </w:p>
        </w:tc>
      </w:tr>
      <w:tr w:rsidR="0077002F" w:rsidRPr="0077002F" w:rsidTr="00670427">
        <w:trPr>
          <w:trHeight w:val="660"/>
        </w:trPr>
        <w:tc>
          <w:tcPr>
            <w:tcW w:w="4957"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pPr>
            <w:r w:rsidRPr="0077002F">
              <w:t xml:space="preserve">Composition of the brine </w:t>
            </w:r>
          </w:p>
        </w:tc>
        <w:tc>
          <w:tcPr>
            <w:tcW w:w="2409"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670427" w:rsidP="00670427">
            <w:pPr>
              <w:spacing w:before="288" w:after="288"/>
            </w:pPr>
            <w:r w:rsidRPr="0077002F">
              <w:t>Discharging in brine</w:t>
            </w:r>
          </w:p>
        </w:tc>
        <w:tc>
          <w:tcPr>
            <w:tcW w:w="1696" w:type="dxa"/>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7e2862f2-7c6b-4fab-8ca0-cf10c88fcd5f"/>
                <w:id w:val="-49161975"/>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RvcmthXFxBcHBEYXRhXFxMb2NhbFxcVGVtcFxcNG91NDRsMmMuanBnIiwiVXJpU3RyaW5nIjoiZjA1NGIwZWUtYTk4My00MzI5LThiNDctNjk3OTcyYzQxYTk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YuMDMuMD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3MDIxNjk3IiwiVXJpU3RyaW5nIjoiaHR0cDovL3d3dy5uY2JpLm5sbS5uaWguZ292L3B1Ym1lZC8yNzAyMTY5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0VDExOjE4OjQ3IiwiTW9kaWZpZWRCeSI6Il9Sb25qYSBXYWduZXItV2VueiIsIklkIjoiYzBiNzgzZmEtZjRmMy00NGRjLThmNDktOGJiN2EwN2EzYThlIiwiTW9kaWZpZWRPbiI6IjIwMjAtMTAtMTRUMTE6MTg6ND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d2FzbWFuLjIwMTYuMDMuMDExIiwiVXJpU3RyaW5nIjoiaHR0cHM6Ly9kb2kub3JnLzEwLjEwMTYvai53YXNtYW4uMjAxNi4wMy4w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2VuZXJhdGlvbiBhbmQgZGV0ZWN0aW9uIG9mIG1ldGFsIGlvbnMgYW5kIHZvbGF0aWxlIG9yZ2FuaWMgY29tcG91bmRzIChWT0NzKSBlbWlzc2lvbnMgZnJvbSB0aGUgcHJldHJlYXRtZW50IHByb2Nlc3NlcyBmb3IgcmVjeWNsaW5n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HM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</w:instrText>
                </w:r>
                <w:r w:rsidR="00670427" w:rsidRPr="0077002F">
                  <w:rPr>
                    <w:noProof/>
                    <w:lang w:val="en-US"/>
                  </w:rPr>
                  <w:instrText>ZvbnQtc2l6ZTo5cHRcIj7CoMKgwqDCoMKgwqDCoMKgwqAgN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dlbmVyYXRpb24gYW5kIGRldGVjdGlvbiBvZiBtZXRhbCBpb25zIGFuZCB2b2xhdGlsZSBvcmdhbmljIGNvbXBvdW5kcyAoVk9DcykgZW1pc3Npb25zIGZyb20gdGhlIHByZXRyZWF0bWVudCBwcm9jZXNzZXMgZm9yIHJlY3ljbGluZyBzcGVudCBsaXRoaXVtLWlvbiBiYXR0ZXJpZXMiLCJUcmFuc2xhdG9ycyI6W10sIlllYXIiOiIyMDE2IiwiWWVhclJlc29sdmVkIjoiMjAxNiIsIkNyZWF0ZWRCeSI6Il9Sb25qYSBXYWduZXItV2VueiIsIkNyZWF0ZWRPbiI6IjIwMjAtMTAtMTRUMTE6MTg6NDAiLCJNb2RpZmllZEJ5IjoiX1dhZ25lcndlIiwiSWQiOiJmMDU0YjBlZS1hOTgzLTQzMjktOGI0Ny02OTc5NzJjNDFhOTA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EzNV0ifV19LCJUYWciOiJDaXRhdmlQbGFjZWhvbGRlciM3ZTI4NjJmMi03YzZiLTRmYWItOGNhMC1jZjEwYzg4ZmNkNWYiLCJUZXh0IjoiWzEzNV0iLCJXQUlWZXJzaW9uIjoiNi44LjAuMCJ9}</w:instrText>
                </w:r>
                <w:r w:rsidR="00670427" w:rsidRPr="0077002F">
                  <w:rPr>
                    <w:noProof/>
                  </w:rPr>
                  <w:fldChar w:fldCharType="separate"/>
                </w:r>
                <w:r w:rsidR="00670427" w:rsidRPr="0077002F">
                  <w:rPr>
                    <w:noProof/>
                    <w:lang w:val="en-US"/>
                  </w:rPr>
                  <w:t>[135]</w:t>
                </w:r>
                <w:r w:rsidR="00670427" w:rsidRPr="0077002F">
                  <w:rPr>
                    <w:noProof/>
                  </w:rPr>
                  <w:fldChar w:fldCharType="end"/>
                </w:r>
              </w:sdtContent>
            </w:sdt>
          </w:p>
        </w:tc>
      </w:tr>
      <w:tr w:rsidR="0077002F" w:rsidRPr="0077002F" w:rsidTr="00670427">
        <w:tc>
          <w:tcPr>
            <w:tcW w:w="9062" w:type="dxa"/>
            <w:gridSpan w:val="3"/>
            <w:tcBorders>
              <w:top w:val="single" w:sz="4" w:space="0" w:color="FFC000" w:themeColor="accent4"/>
              <w:left w:val="single" w:sz="4" w:space="0" w:color="auto"/>
              <w:bottom w:val="single" w:sz="4" w:space="0" w:color="03FF9A"/>
              <w:right w:val="single" w:sz="4" w:space="0" w:color="auto"/>
            </w:tcBorders>
          </w:tcPr>
          <w:p w:rsidR="00670427" w:rsidRPr="0077002F" w:rsidRDefault="00670427" w:rsidP="00670427">
            <w:pPr>
              <w:spacing w:before="288" w:after="288"/>
              <w:rPr>
                <w:lang w:val="en-US"/>
              </w:rPr>
            </w:pPr>
            <w:r w:rsidRPr="0077002F">
              <w:rPr>
                <w:lang w:val="en-US"/>
              </w:rPr>
              <w:t>Direct Physical</w:t>
            </w:r>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Physical separation processes (Al-Thyabat et al., 2013; He et al., 2017; Kim et al., 2004) require the minimal addition of chemical agents and generate relatively small amounts of waste water or gas.”</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 xml:space="preserve">General Remark </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f3c5fa4f-fed0-455a-b1e7-780ae508f1aa"/>
                <w:id w:val="154833008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GY0NTdiLTViMGYtNDE5NS05YjM0LTE1OGRmYmFmMTc1ZCIsIlJhbmdlTGVuZ3RoIjo0LCJSZWZlcmVuY2VJZCI6IjMwMWRiYjMwLTNjMWItNGJlNy1hNWIwLTRiZGY5NWM0Njg3OCIsIlJlZmVyZW5jZSI6eyIkaWQiOiIzIiwiJHR5cGUiOiJTd2lzc0FjYWRlbWljLkNpdGF2aS5SZWZlcmVuY2UsIFN3aXNzQWNhZGVtaWMuQ2l0YXZpIiwiQWJzdHJhY3QiOiJ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w:instrText>
                </w:r>
                <w:r w:rsidR="00670427" w:rsidRPr="0077002F">
                  <w:rPr>
                    <w:noProof/>
                  </w:rPr>
                  <w:instrText>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TWluZXJhbCBQcm9jZXNzaW5nICYgQmlvZW5naW5lZXJpbmcsIENlbnRyYWwgU291dGggVW5pdmVyc2l0eSwgQ2hhbmdzaGEgNDEwMDgzLCBDaGluY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Ghhbmp1bndlaTIwMDhAMTYzLmNvb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DVsb3Bicnl2LmpwZyIsIlVyaVN0cmluZyI6IjMwMWRiYjMwLTNjMWItNGJlNy1hNWIwLTRiZGY5NWM0Njg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S4wMy4wNj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5LjAzLjA2OCIsIlVyaVN0cmluZyI6Imh0dHBzOi8vZG9pLm9yZy8xMC4xMDE2L2oud2FzbWFuLjIwMTkuMDMu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I6MTMiLCJNb2RpZmllZEJ5IjoiX1JvbmphIFdhZ25lci1XZW56IiwiSWQiOiI4YzM0YjU1OS0wMmNkLTQ5MTctODIxMy01OGQ1YmU2MDUxZDkiLCJNb2RpZmllZE9uIjoiMjAyMC0xMC0xNVQxMzo1Mjox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5NzYyIiwiVXJpU3RyaW5nIjoiaHR0cDovL3d3dy5uY2JpLm5sbS5uaWguZ292L3B1Ym1lZC8zMTA3OTc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HlzaXMgYW5kIHBoeXNpY2FsIHNlcGFyYXRpb24gZm9yIHRoZSByZWNvdmVyeSBvZiBzcGVudCBMaUZlUE80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FeHBlcmltZW50YWwgc2V0dXAgYW5kIHByb2NlZHVyZT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</w:instrText>
                </w:r>
                <w:r w:rsidR="00670427" w:rsidRPr="0077002F">
                  <w:rPr>
                    <w:noProof/>
                    <w:lang w:val="en-US"/>
                  </w:rPr>
                  <w:instrText>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eXJvbHlzaXMgYW5kIHBoeXNpY2FsIHNlcGFyYXRpb24gZm9yIHRoZSByZWNvdmVyeSBvZiBzcGVudCBMaUZlUE80IGJhdHRlcmllcyIsIlRyYW5zbGF0b3JzIjpbXSwiWWVhciI6IjIwMTkiLCJZZWFyUmVzb2x2ZWQiOiIyMDE5IiwiQ3JlYXRlZEJ5IjoiX1JvbmphIFdhZ25lci1XZW56IiwiQ3JlYXRlZE9uIjoiMjAyMC0xMC0xNVQxMzo1MTo1NiIsIk1vZGlmaWVkQnkiOiJfV2FnbmVyd2UiLCJJZCI6IjMwMWRiYjMwLTNjMWItNGJlNy1hNWIwLTRiZGY5NWM0Njg3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ZjNjNWZhNGYtZmVkMC00NTVhLWIxZTctNzgwYWU1MDhmMWFhIiwiVGV4dCI6IlszNF0iLCJXQUlWZXJzaW9uIjoiNi44LjAuMCJ9}</w:instrText>
                </w:r>
                <w:r w:rsidR="00670427" w:rsidRPr="0077002F">
                  <w:rPr>
                    <w:noProof/>
                  </w:rPr>
                  <w:fldChar w:fldCharType="separate"/>
                </w:r>
                <w:r w:rsidR="00670427" w:rsidRPr="0077002F">
                  <w:rPr>
                    <w:noProof/>
                    <w:lang w:val="en-US"/>
                  </w:rPr>
                  <w:t>[34]</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Although those processes can separate the active materials, most of them are expensive and have troubles in the disposal of waste water.”</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 xml:space="preserve">Flotation </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8d5085a9-6297-4cad-b096-ab69496dcde2"/>
                <w:id w:val="45144243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</w:instrText>
                </w:r>
                <w:r w:rsidR="00670427" w:rsidRPr="0077002F">
                  <w:rPr>
                    <w:noProof/>
                  </w:rPr>
                  <w:instrText>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9sbG9pZHMgYW5kIFN1cmZhY2VzIEEsIDU5NiAoMjAyMCkgMTI0NzQxLiBkb2k6MTAuMTAxNi9qLmNvbHN1cmZhLjIwMjAuMTI0NzQx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lIHByZXNlbnQgc3R1ZHksIGEgY2xlYW4gYW5kIHNpbXBsZSByZXZlcnNlIGZsb3RhdGlvbiBwcm9jZXNzIHdhcyBwcm9wb3NlZCB0byByZWNvdmVyeSBweXJvbHl0aWMgTGlGZVBPN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F0ZXJpYWxzIChwcm9kdWNlZCBkdXJpbmcgdGhlIHJlY292ZXJ5IG9mIHNwZW50IExpRmVQTzQgYmF0dGVyaWVzKSBiYXNlZCBvbiB0aGUgZGlmZmVyZW50IHN1cmZhY2UgcHJvcGVydGl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ldHdlZW4gcHlyb2x5dGljIExpRmVQTzQgYW5kIEMuIFNjYW5uaW5nIGVsZWN0cm9uIG1pY3Jvc2NvcGUgYW5kIFgtcmF5IHBob3RvZWxlY3Ryb24gc3BlY3Ryb3Njb3B5IGFuYWx5c2V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vZiBweXJvbHl0aWMgYWN0aXZlIG1hdGVyaWFscyBpbmRpY2F0ZWQgdGhhdCBweXJvbHlzaXMgcHJvY2VzcyBwcm9tb3RlZCB0aGUgYWdnbG9tZXJhdGlvbiBvZiBhY3RpdmUgbWF0ZXJpYWxz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hdHRhY2htZW50IG9mIG9yZ2FuaWMgbWF0ZXJpYWxzIHRvIHRoZSBzdXJmYWNlIG9mIExpRmVQTzQsIHdoaWNoIHdhcyBiZW5lZmljaWFsIHRvIHRoZSBmbG90YXRpb24gb2YgTGlGZVBPNC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FmdGVyIG9uZSBzdGFnZSBvZiByb3VnaGluZyBhbmQgdHdvIHN0YWdlcyBvZiBzY2F2ZW5naW5nLCB0aGUgZ3JhZGUgYW5kIHJlY292ZXJ5IG9mIExpRmVQTzQgY2FuIGJlIHJlYWNoZWQgdG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A4OC4yMSAlIGFuZCA3MC43MSAlLCByZXNwZWN0aXZlbHksIHVuZGVyIHRoZSBvcHRpbWFsIGNvbmRpdGlvbiBvZiBwSD0xMCwgTUlCQz0xMCBtZy9MLCBhbmQgYW15bHVtPTEwM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y90LiBJbiBhZGRpdGlvbiwgcmVnZW5lcmF0aW9uIGV4cGVyaW1lbnRzIG9mIHJlY292ZXJlZCBMaUZlUE80IG1hdGVyaWFscyBpbmRpY2F0ZWQgdGhhdCB0aGUgcmVnZW5lcmF0ZW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ZlUE80IGhhdmUgYSBzcGVjaWZpYyBjYXBhY2l0eSBvZiAxMjEuNjBtQWgvZyBhdCAwLjIgQyBhbmQgYSBnb29kIGN5Y2xpbmcgcGVyZm9ybWFuY2UuIFRoZXJlZm9yZSw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ZWQgTGlGZVBPNCBjYW4gYmUgdXNlZCB0byByZW1ha2UgTGlGZVBPNCBiYXR0ZXJpZXM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RvcmthXFxBcHBEYXRhXFxMb2NhbFxcVGVtcFxcNGN3c21lYXguanBnIiwiVXJpU3RyaW5nIjoiNGMwYzA4N2QtMzFlMi00NzRlLWEyNGMtMTYyMzU5MTZkZm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sc3VyZmEuMjAyMC4xMjQ3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jb2xzdXJmYS4yMDIwLjEyNDc0MSIsIlVyaVN0cmluZyI6Imh0dHBzOi8vZG9pLm9yZy8xMC4xMDE2L2ouY29sc3VyZmEuMjAyMC4xMjQ3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dmVyc2UgZmxvdGF0aW9uIHByb2Nlc3MgZm9yIHRoZSByZWNvdmVyeSBvZiBweXJvbHl0aWMgTGlGZVBPN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MKgwqDCoMKgwqDCoMKgwqDCoMKgIEV4cGVyaW1lbnRhbCBzZXR1cCBhbmQgcHJvY2VkdXJl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</w:instrText>
                </w:r>
                <w:r w:rsidR="00670427" w:rsidRPr="0077002F">
                  <w:rPr>
                    <w:noProof/>
                    <w:lang w:val="en-US"/>
                  </w:rPr>
                  <w:instrText>QgMHB0IDZwdFwiPjxzcGFuIHN0eWxlPVwiZm9udC1mYW1pbHk6J1NlZ29lIFVJJzsgZm9udC1zaXplOjlwdFwiPsKgwqDCoMKgwqDCoMKgwqDCoCBDUmVkaVQgYXV0aG9yc2hpcCBjb250cmlidXRpb24gc3RhdGVtZW50PC9zcGFuPjwvcD5cclxuXHRcdFx0PHAgc3R5bGU9XCJtYXJnaW46MHB0IDBwdCA2cHRcIj48c3BhbiBzdHlsZT1cImZvbnQtZmFtaWx5OidTZWdvZSBVSSc7IGZvbnQtc2l6ZTo5cHRcIj7CoMKgwqDCoMKgwqDCoMKgwqAgRGVjbGFyYXRpb24gb2YgQ29tcGV0aW5nIEludGVyZXN0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}</w:instrText>
                </w:r>
                <w:r w:rsidR="00670427" w:rsidRPr="0077002F">
                  <w:rPr>
                    <w:noProof/>
                  </w:rPr>
                  <w:fldChar w:fldCharType="separate"/>
                </w:r>
                <w:r w:rsidR="00670427" w:rsidRPr="0077002F">
                  <w:rPr>
                    <w:noProof/>
                    <w:lang w:val="en-US"/>
                  </w:rPr>
                  <w:t>[192]</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In addition, how to reuse the waste water generated during flotation process to avoid secondary pollution is also an important research issue in the further.”</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flotation</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e7c65acf-8f40-4c98-b1eb-cbf2721db981"/>
                <w:id w:val="26265268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</w:instrText>
                </w:r>
                <w:r w:rsidR="00670427" w:rsidRPr="0077002F">
                  <w:rPr>
                    <w:noProof/>
                  </w:rPr>
                  <w:instrText>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DbGVhbmVyIFByb2R1Y3Rpb24sIENvcnJlY3RlZCBwcm9vZi4gZG9pOjEwLjEwMTYvai5qY2xlcHJvLjIwMTYuMTIuMTA2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wgYSBGZW50b24gcmVhZ2VudCBhc3Npc3RlZCBmbG90YXRpb24gcHJvY2VzcyBpcyBkZXZlbG9wZWQgdG8gcmVjb3ZlciB2YWx1YWJsZSBlbGVjdHJvZGV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hdGVyaWFscyBMaUNvTzIgYW5kIGdyYXBoaXRlIGZyb20gc3BlbnQgbGl0aGl1bS1pb24gYmF0dGVyaWVzIChMaUJzKS4gQXQgcm9vbSB0ZW1wZXJhdHVyZSwgZWZmZWN0IG9mIGtl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hcmFtZXRlcnMgZm9yIEZlbnRvbiByZWFjdGlvbiBzdWNoIGFzIHRoZSByYXRpb3Mgb2YgSDJPMi9GZTJcXCdmZSAoNDBlMjgwKSBhbmQgbGlxdWlkLXNvbGlkICgyNWUxMDAp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W52ZXN0aWdhdGVkIHRvIGRldGVybWluZSB0aGUgbW9zdCBlZmZpY2llbnQgY29uZGl0aW9ucyBvZiBzdXJmYWNlIG1vZGlmaWNhdGlvbiBvZiBlbGVjdHJvZGUgbWF0ZXJpYWxz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RmVudG9uIHJlYWdlbnQuIFRoZSBtb2RpZmllZCBlbGVjdHJvZGUgbWF0ZXJpYWxzIGFyZSBzZXBhcmF0ZWQgYnkgZmxvdGF0aW9uIG9wZXJhdGlvbiB0byByZWNvdmVy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F0aG9kZSBtYXRlcmlhbCBhbmQgYW5vZGUgbWF0ZXJpYWxzIHJlc3BlY3RpdmVseS4gVGhlIHJlc3VsdHMgc2hvdyB0aGF0IGluIHRoZSBvcHRpbXVtIGNvbmRpdGlvbnMgdGhh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GZTJcXCdmZS9IMk8yIHJhdGlvIGlzIDE6MTIwLCBhbmQgdGhlIGxpcXVpZC1zb2xpZCByYXRpbyBpcyA3NToxLCBtb3N0IG9mIHRoZSBvcmdhbmljIG91dGVyIGxheWVyIGNvYXRlZCB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HN1cmZhY2Ugb2YgZWxlY3Ryb2RlIG1hdGVyaWFscyBjYW4gYmUgcmVtb3ZlZC4gQWZ0ZXIgbW9kaWZpZWQgYnkgRmVudG9uIHJlYWdlbnQsIHRoZSBvcmlnaW5hb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dldHRhYmlsaXR5IG9mIExpQ29PMiBhbmQgZ3JhcGhpdGUgaXMgcmVnYWluZWQuIFRoZSAwLjI1IG1tIGNydXNoZWQgcHJvZHVjdHMgb2Ygc3BlbnQgTGlCcyBjYW4gYmV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NlcGFyYXRlZCBpbnRvIExpQ29PMiBjb25jZW50cmF0ZSBhbmQgZ3JhcGhpdGUgY29uY2VudHJhdGUgYnkgZmxvdGF0aW9uIHByb2Nlc3MgZWZmaWNpZW50bH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WS4iLCJMYXN0TmFtZSI6IkhlIiwiUHJvdGVjdGVkIjpmYWxzZSwiU2V4IjowLCJDcmVhdGVkQnkiOiJfUm9uamEgV2FnbmVyLVdlbnoiLCJDcmVhdGVkT24iOiIyMDIwLTEwLTA3VDEyOjU0OjM3IiwiTW9kaWZpZWRCeSI6Il9Sb25qYSBXYWduZXItV2VueiIsIklkIjoiZjc3ZjhmNDctYzlmMi00NWNlLTk2ZWUtYzZlZGQ1YTFhOWMxIiwiTW9kaWZpZWRPbiI6IjIwMjAtMTAtMDdUMTI6NTQ6MzciLCJQcm9qZWN0Ijp7IiRpZCI6IjUiLCIkdHlwZSI6IlN3aXNzQWNhZGVtaWMuQ2l0YXZpLlByb2plY3QsIFN3aXNzQWNhZGVtaWMuQ2l0YXZpIn19LHsiJGlkIjoiNi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cmVmIjoiNSJ9fSx7IiRpZCI6Ijc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mcm53eGh0aS5qcGciLCJVcmlTdHJpbmciOiI1M2RjMmM4Zi1lYmM1LTRkMWQtOTg4NS1iOThkYWViNWMx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2LjEyLj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YuMTIuMTA2IiwiVXJpU3RyaW5nIjoiaHR0cHM6Ly9kb2kub3JnLzEwLjEwMTYvai5qY2xlcHJvLjIwMTYuMTIuMTA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TGlDb08yIGFuZCBncmFwaGl0ZSBmcm9tIHNwZW50IGxpdGhpdW0taW9uIGJhdHRlcmllcyBieSBGZW50b24gcmVhZ2VudC1hc3Npc3RlZCBmbG90YXRpb2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</w:instrText>
                </w:r>
                <w:r w:rsidR="00670427" w:rsidRPr="0077002F">
                  <w:rPr>
                    <w:noProof/>
                    <w:lang w:val="en-US"/>
                  </w:rPr>
                  <w:instrText>wiPjxzcGFuIHN0eWxlPVwiZm9udC1mYW1pbHk6J1NlZ29lIFVJJzsgZm9udC1zaXplOjlwdFwiPsKgwqDCoMKgwqDCoMKgwqDCoCA0LiBDb25jbHVzaW9u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ExpQ29PMiBhbmQgZ3JhcGhpdGUgZnJvbSBzcGVudCBsaXRoaXVtLWlvbiBiYXR0ZXJpZXMgYnkgRmVudG9uIHJlYWdlbnQtYXNzaXN0ZWQgZmxvdGF0aW9uIiwiVHJhbnNsYXRvcnMiOltdLCJWb2x1bWUiOiIxNDMiLCJZZWFyIjoiMjAxNyIsIlllYXJSZXNvbHZlZCI6IjIwMTciLCJDcmVhdGVkQnkiOiJfUm9uamEgV2FnbmVyLVdlbnoiLCJDcmVhdGVkT24iOiIyMDIwLTEwLTE1VDE0OjIzOjAxIiwiTW9kaWZpZWRCeSI6Il9XYWduZXJ3ZSIsIklkIjoiNTNkYzJjOGYtZWJjNS00ZDFkLTk4ODUtYjk4ZGFlYjVjMTc3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NjddIn1dfSwiVGFnIjoiQ2l0YXZpUGxhY2Vob2xkZXIjZTdjNjVhY2YtOGY0MC00Yzk4LWIxZWItY2JmMjcyMWRiOTgxIiwiVGV4dCI6IlsxNjddIiwiV0FJVmVyc2lvbiI6IjYuOC4wLjAifQ==}</w:instrText>
                </w:r>
                <w:r w:rsidR="00670427" w:rsidRPr="0077002F">
                  <w:rPr>
                    <w:noProof/>
                  </w:rPr>
                  <w:fldChar w:fldCharType="separate"/>
                </w:r>
                <w:r w:rsidR="00670427" w:rsidRPr="0077002F">
                  <w:rPr>
                    <w:noProof/>
                    <w:lang w:val="en-US"/>
                  </w:rPr>
                  <w:t>[167]</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Related to the relative high amount of process medium of 27 l per batch it was more suitable to use the sedimentation process with decanting the water.”</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 xml:space="preserve">EHF process </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pPr>
            <w:sdt>
              <w:sdtPr>
                <w:alias w:val="To edit, see citavi.com/edit"/>
                <w:tag w:val="CitaviPlaceholder#54a0b9af-5a5f-4582-8aa6-ad899c1afa1f"/>
                <w:id w:val="-78558043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</w:instrText>
                </w:r>
                <w:r w:rsidR="00670427" w:rsidRPr="0077002F">
                  <w:rPr>
                    <w:noProof/>
                  </w:rPr>
                  <w:instrText>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JcXGZzMThcXGxhbmcxMDMxXFxsYW5nbnAxMDMxXFxsb2NoXFxhZjFcXGRiY2hcXGFmMVxcaGljaFxcZjFcXGNmMSBMaXRoaXVtLWlvbiBiYXR0ZXJpZXMgcmVwcmVzZW50IGEga2V5IHRlY2hub2xvZ3l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YlxcZnMxOFxcbGFuZzEwMzFcXGxhbmducDEwMzFcXGxvY2hcXGFmMVxcZGJjaFxcYWYxXFxoaWNoXFxmMVxcY2YxIGZvciB0aGUgZW5lcmd5IHRyYW5zaXRpb24gYW5kIGVsZWN0cm8gbW9iaWxpdHkuIER1ZSB0byB0aGUgZ3Jvd2luZ317XFxydGxjaFxcYWYwXFxhZnMyNFxcbHRyY2hcXGJcXGZzMThcXGxhbmcxMDMxXFxsYW5nbnAxMDMxXFxsb2NoXFxhZjFcclxu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cbG9jaFxcYWYxXFxkYmNoXFxhZjFcXGhpY2hcXGYxXFxjZjEgYmF0dGVyeSBtYXJrZXQgdGhlIGFtb3VudCBvZiBlbmQtb2YtbGlmZSBiYXR0ZXJpZXMgaW5jcmVhc2VzIGFuZH1cclxue1xccnRsY2hcXGFmMFxcYWZzMjRcXGx0cmNoXFxi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yXG5cXGxvY2hcXGFmMVxcZGJjaFxcYWYxXFxoaWNoXFxmMVxcY2YxIHRodXMgYSB2YWx1YWJsZSBzb3VyY2Ugb2YgcmF3IG1hdGVyaWFscy4gV2l0aCBhIG5ldyBmdW5jdGlvbmFsfXtcXHJ0bGNoXFxhZjBcXGFmczI0XFxsdHJjaFxcYl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JcXGZzMThcXGxhbmcxMDMxXFxsYW5nbnAxMDMxXFxsb2NoXFxhZjFcXGRiY2hcXGFmMVxcaGljaFxcZjFcXGNmMSBhbmQgbWF0ZXJpYWwgc3BlY2lmaWMgcmVjeWNsaW5nIHByb2Nlc3MsIHRoZSBiYXR0ZXJ5IG1hdGVyaWFsc317XFxydGxjaFxcYWYwXFxhZnMyNFxcbHRyY2hcXGJ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cbG9jaFxcYWYxXFxkYmNoXFxhZjFcXGhpY2hcXGYxXFxjZjEgc2hhbGwgYmUgcmVjb3ZlcmVkLCByZWNvbmRpdGlvbmVkIGFuZCByZXVzZWQgbW9zdCBlZmZpY2llbnQuIEF0fVxyXG57XFxydGxjaFxcYWYwXFxhZnMyNFxcbHRyY2hcXGJ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HJcblxcbG9jaFxcYWYxXFxkYmNoXFxhZjFcXGhpY2hcXGYxXFxjZjEgcHJlc2VudCBlbmVyZ3ktaW50ZW5zaXZlIG1ldGFsbHVyZ2ljYWwgbWV0aG9kcyBhcmUgdXNlZCB0b317XFxydGxjaFxcYWYwXFxhZnMyNFxcbHRyY2hcXGJ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iXFxmczE4XFxsYW5nMTAzMVxcbGFuZ25wMTAzMVxcbG9jaFxcYWYxXFxkYmNoXFxhZjFcXGhpY2hcXGYxXFxjZjEgcmVjeWNsZSBlbmQtb2YtbGlmZSBiYXR0ZXJpZXMgYW5kIHByb2R1Y3Rpb24gd2FzdGUgZnJvbSBiYXR0ZXJ5fXtcXHJ0bGNoXFxhZjBcXGFmczI0XFxsdHJjaFxcYl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tYW51ZmFjdHVyaW5nIG9yIGF1dG9tb3RpdmUuIFdpdGggdGhlc2UgbWV0aG9kcyBvbmx5IHNwZWNpZmljfVxyXG57XFxydGxjaFxcYWYwXFxhZnMyNFxcbHRyY2hcXGJ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HJcblxcbG9jaFxcYWYxXFxkYmNoXFxhZjFcXGhpY2hcXGYxXFxjZjEgZWxlbWVudHMgY2FuIGJlIHJlY292ZXJlZC4gVGhlIGFkZGVkIHZhbHVlIGRlcGVuZHMgb24gdGhlfXtcXHJ0bGNoXFxhZjBcXGFmczI0XFxsdHJjaFxcYl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JcXGZzMThcXGxhbmcxMDMxXFxsYW5nbnAxMDMxXFxsb2NoXFxhZjFcXGRiY2hcXGFmMVxcaGljaFxcZjFcXGNmMSBtYXJrZXQgcHJpY2VzIG9mIHRoZSByYXcgZWxlbWVudHMgY29wcGVyLCBhbHVtaW51bSwgbmlja2VsIG9yfXtcXHJ0bGNoXFxhZjBcXGFmczI0XFxsdHJjaFxcYl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jb2JhbHQuIFRoZSBhc3BpcmVkIHJlY292ZXJ5IG9mIHRoZSBwcmltYWwgYmF0dGVyeSBtYXRlcmlhbHMgbGlrZX1cclxue1xccnRsY2hcXGFmMFxcYWZzMjRcXGx0cmNoXFxi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vZiByZXN5bnRoZXNpemluZyB3aXRoIGhpZ2ggZWZmb3J0LiBUaGUgcHJlc2VudGVkIHByb2Nlc3Mgb2Z9XHJcbntcXHJ0bGNoXFxhZjBcXGFmczI0XFxsdHJjaFxcYl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YlxcZnMxOFxcbGFuZzEwMzFcXGxhbmducDEwMzFcclxuXFxsb2NoXFxhZjFcXGRiY2hcXGFmMVxcaGljaFxcZjFcXGNmMSBlbGVjdHJvaHlkcmF1bGljIGZyYWdtZW50YXRpb24gaXMgZW5lcmd5LSBhbmQgcmVzb3VyY2UtZWZmaWNpZW50fXtcXHJ0bGNoXFxhZjBcXGFmczI0XFxsdHJjaFxcYl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JcXGZzMThcXGxhbmcxMDMxXFxsYW5nbnAxMDMxXFxsb2NoXFxhZjFcXGRiY2hcXGFmMVxcaGljaFxcZjFcXGNmMSBhbmQgc3VpdGFibGUgZm9yIHByb2R1Y3Rpb24gcmVzaWR1ZXMgYXMgd2VsbCBhcyB3YXN0ZSBwcm9kdWN0cy59e1xccnRsY2hcXGFmMFxcYWZzMjRcXGx0cmNoXFxi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DRleWVpb2ZqLmpwZyIsIlVyaVN0cmluZyI6IjIyNDczZTA5LTcyZWItNDVlYy04OTM2LThkYTRiNWQxZjB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}</w:instrText>
                </w:r>
                <w:r w:rsidR="00670427" w:rsidRPr="0077002F">
                  <w:rPr>
                    <w:noProof/>
                  </w:rPr>
                  <w:fldChar w:fldCharType="separate"/>
                </w:r>
                <w:r w:rsidR="00670427" w:rsidRPr="0077002F">
                  <w:rPr>
                    <w:noProof/>
                  </w:rPr>
                  <w:t>[168]</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pPr>
            <w:r w:rsidRPr="0077002F">
              <w:t>“Furthermore, some wastewater was produced.”</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pPr>
            <w:r w:rsidRPr="0077002F">
              <w:t>Eddy current separation</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pPr>
            <w:sdt>
              <w:sdtPr>
                <w:alias w:val="To edit, see citavi.com/edit"/>
                <w:tag w:val="CitaviPlaceholder#13e3e57b-16c8-4c55-b7b6-0b6980224651"/>
                <w:id w:val="1485889991"/>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l0aCB0aGUgcmFwaWQgZGV2ZWxvcG1lbnQgb2YgdGhlIGVsZWN0cmljIHZlaGljbGUgbWFya2V0IHNpbmNlIDIwMTIsIGxpdGhpdW0taXJvbiBwaG9zcGhhdGUgKExGUCkgYmF0dGVyaWVzIGZhY2UgcmV0aXJlbWVudH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0ZW5zaXZlbHkuIE51bWVyb3VzIExGUCBiYXR0ZXJpZXMgaGF2ZSBiZWVuIGdlbmVyYXRlZCBnaXZlbiB0aGVpciBzaG9ydCBzZXJ2aWNlIGxpZmUuIFRodXMsIHJlY3ljbGluZyBzcGVudCBMRlAgYmF0dGVyaWVzIGlzIGNydWNpYWw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G93ZXZlciwgcHVibGlzaGVkIGluZm9ybWF0aW9uIG9uIHRoZSByZWNvdmVyeSB0ZWNobm9sb2d5IG9mIHNwZW50IExGUCBiYXR0ZXJpZXMgaXMgbWluaW1hbC4gVHJhZGl0aW9uYWwgc2VwYXJhdG9ycyBhbmQgc2VwYXJhdGlvb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b3JpZXMgb2YgcmVjb3ZlcmluZyB0ZWNobm9sb2dpZXMgd2VyZSB1bnN1aXRhYmxlIGZvciBndWlkaW5nIHRoZSBzZXBhcmF0aW9uIHByb2Nlc3Mgb2YgcmVjb3ZlcmluZyBtZXRhbHMgZnJvbSBzcGVudCBMRlAgYmF0dGVyaWV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RoZSBzZXBhcmF0aW9uIHJhdGUgb2YgdGhlIGN1cnJlbnQgbWV0aG9kIGZvciByZWNvdmVyaW5nIHNwZW50IExGUCBiYXR0ZXJpZXMgd2FzIHJhdGhlciBsb3cuIEZ1cnRoZXJtb3JlLCBzb21lIHdhc3Rld2F0ZXIgd2F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wcm9kdWNlZC4gSW4gdGhpcyBzdHVkeSwgc3BlbnQgTEZQIGJhdHRlcmllcyB3ZXJlIGRpc21hbnRsZWQgaW50byBpbmRpdmlkdWFsIHBhcnRzIG9mIGFsdW1pbml1bSBzaGVsbHMsIGNhdGhvZGUgc2xpY2VzLCBwb2x5bW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hcGhyYWdtcyBhbmQgYW5vZGUgc2xpY2VzLiBUaGUgYW5vZGUgcGllY2VzIHdlcmUgc2NyYXBlZCB0byBzZXBhcmF0ZSBjb3BwZXIgZm9pbCBhbmQgYW5vZGUgcG93ZGVyLiBUaGUgY2F0aG9kZSBwaWVjZXMgd2V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cm1hbGx5IHRyZWF0ZWQgdG8gcmVkdWNlIGFkaGVzaW9uIGJldHdlZW4gdGhlIGNhdGhvZGUgcG93ZGVyIGFuZCB0aGUgYWx1bWluaXVtIGZvaWwuIFRoZSBkaXNzb2NpYXRpb24gcmF0ZSBvZiB0aGUgY2F0aG9kZSBzbGlj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FjaGVkIDEwMCUgYWZ0ZXIgY3J1c2hpbmcgd2hlbiB0aGUgdGVtcGVyYXR1cmUgYW5kIHRpbWUgcmVhY2hlZCAzMDBcXHU4NDUxICBhbmQgMTIwIG1pbiwgcmVzcGVjdGl2ZWx5LiBFZGR5IGN1cnJlbnQgc2VwYXJhdGlvbiB3YXN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BlcmZvcm1lZCB0byBzZXBhcmF0ZSBub25mZXJyb3VzIG1ldGFscyAoYWx1bWluaXVtKSBmcm9tIGFsdW1pbml1bSBhbmQgTEZQIG1peHR1cmUuIFRoZSBvcHRpbWl6ZWQgb3BlcmF0aW9uIHBhcmFtZXRlcn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kZHkgY3VycmVudCBzZXBhcmF0aW9uIHdlcmUgZmVlZGluZyBzcGVlZCBvZiAxIG0vcyBhbmQgbWFnbmV0aWMgZmllbGQgcm90YXRpb24gc3BlZWQgb2YgNCBtL3MuIFRoZSBzZXBhcmF0aW9uIHJhdGUgb2YgdGhlIGVkZHkgY3VycmVud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2VwYXJhdGlvbiByZWFjaGVkIDEwMCUuIE1hc3MgYmFsYW5jZSBvZiB0aGUgcmVjb3ZlcmVkIG1hdGVyaWFscyB3YXMgY29uZHVjdGVkLiBSZXN1bHRzIHNob3dlZCB0aGF0IHRoZSByZWNvdmVyeSByYXRlIG9mIHNwZW50IExGU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biByZWFjaCA5Mi41MiUuIFRoaXMgc3R1ZHkgZXN0YWJsaXNoZWQgYSBncmVlbiBhbmQgZnVsbCBtYXRlcmlhbCByZWNvdmVyeSBwcm9jZXNzIGZvciBzcGVudCBMRlAgYmF0dGVyaWV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XHJcb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cmFkb2lsby5qcGciLCJVcmlTdHJpbmciOiJkOTI2ZDA4ZC1hMjhiLTRhMDktOGY5MS03YWM1NjE4NWY5M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k4NzE2MT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5ODcxNjEwIiwiVXJpU3RyaW5nIjoiaHR0cHM6Ly9kb2kub3JnLzEwLjExNzcvMDczNDI0MlgxOTg3MTY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zVDE0OjM4OjE4IiwiTW9kaWZpZWRCeSI6Il9Sb25qYSBXYWduZXItV2VueiIsIklkIjoiZDRiZTFlOGYtYWNiYS00YmI3LWE0NWQtMzI0ZTE1NzAwNDkwIiwiTW9kaWZpZWRPbiI6IjIwMjAtMTAtMTNUMTQ6Mzg6MT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TQ4Njc0MiIsIlVyaVN0cmluZyI6Imh0dHA6Ly93d3cubmNiaS5ubG0ubmloLmdvdi9wdWJtZWQvMzE0ODY3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Y0XSJ9XX0sIlRhZyI6IkNpdGF2aVBsYWNlaG9sZGVyIzEzZTNlNTdiLTE2YzgtNGM1NS1iN2I2LTBiNjk4MDIyNDY1MSIsIlRleHQiOiJbMTY0XSIsIldBSVZlcnNpb24iOiI2LjguMC4wIn0=}</w:instrText>
                </w:r>
                <w:r w:rsidR="00670427" w:rsidRPr="0077002F">
                  <w:rPr>
                    <w:noProof/>
                  </w:rPr>
                  <w:fldChar w:fldCharType="separate"/>
                </w:r>
                <w:r w:rsidR="00670427" w:rsidRPr="0077002F">
                  <w:rPr>
                    <w:noProof/>
                  </w:rPr>
                  <w:t>[164]</w:t>
                </w:r>
                <w:r w:rsidR="00670427" w:rsidRPr="0077002F">
                  <w:rPr>
                    <w:noProof/>
                  </w:rPr>
                  <w:fldChar w:fldCharType="end"/>
                </w:r>
              </w:sdtContent>
            </w:sdt>
            <w:r w:rsidR="00670427" w:rsidRPr="0077002F">
              <w:t xml:space="preserve"> </w:t>
            </w:r>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pPr>
            <w:r w:rsidRPr="0077002F">
              <w:t>“Furthermore, some wastewater was produced.”</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pPr>
            <w:r w:rsidRPr="0077002F">
              <w:t>Wet crushing</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9dce2af3-d621-478c-b5de-350cd009ecee"/>
                <w:id w:val="-532261647"/>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QwICgyMDEzKSA3NjYtNzcxLiBkb2k6MTAuMTAxNi9qLmpwb3dzb3VyLjIwMTMuMDUuMDA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clxu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1ldGhvZHMgb2Ygd2V0IGFuZCBkcnkgY3J1c2hpbmcgYXJlIGFkb3B0ZWQgdG8gZXhwZXJpbWVudCBvbiBzcGVudCBsaXRoaXVtLWlvbiBiYXR0ZXJpZXMgaW4gdGhp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W52ZXN0aWdhdGlvbi4gUGFydGljbGUgc2l6ZSBkaXN0cmlidXRpb24gaXMgYW5hbHl6ZWQgdXNpbmcgdGhlIHdldCBhbmQgZHJ5IHNjcmVlbmluZyByZXNwZWN0aXZlbHkgYW5kIGZpb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cnVzaGVkIHByb2R1Y3RzIGFyZSBjaGFyYWN0ZXJpemVkIGJ5IFhSRCwgU0VNIGFuZCBFRFguIEEgY29tcHJlaGVuc2l2ZSBjb21wYXJpc29uIG9mIHRoZSBjaGFyYWN0ZXJpc3RpY3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ldHdlZW4gdGhlIHR3byBjcnVzaGluZyBtZXRob2RzIGluZGljYXRlcyB0aGF0IHRoZSB3ZXQgY3J1c2hpbmcgcmVzdWx0cyBpbiBhbiBlbnJpY2htZW50IG9m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ZWFjaCBjb21wb25lbnQgaW4gc3BlbnQgbGl0aGl1bS1pb24gYmF0dGVyaWVzIHRvIGZpbmUgZnJhY3Rpb25zIGJlY2F1c2Ugb2YgdGhlIHNjb3VyaW5nIGFjdGlvbiBvZiB3YXRlcn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mxvdywgd2hpY2ggbWFrZXMgdGhlIGZpbmUgcHJvZHVjdHMgY29tcGxpY2F0ZWQgYW5kIGxvc3Q7IHdoaWxlIHRoZSBkcnkgY3J1c2hpbmcgbWV0aG9kIGNhbiBicmluZyB0aG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zZWxlY3RpdmUgY3J1c2hpbmcgY2hhcmFjdGVyaXN0aWNzIG9mIHNwZW50IGxpdGhpdW0taW9uIGJhdHRlcmllcyBpbnRvIGZ1bGwgcGxheSwgYW5kIGluIHRoaXMgY2FzZSwgbGl0aGl1b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9iYWx0IG94aWRlIGFuZCBncmFwaGl0ZSBlbGVjdHJvZGUgbWF0ZXJpYWxzIGNhbiBiZSBsaWJlcmF0ZWQgZnJvbSBhbHVtaW51bSBmb2lsIGFuZCBjb3BwZXIgZm9pb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dpdGhvdXQgdGhlIG92ZXJjcnVzaGluZyBvZiB0aGUgb3RoZXIgY29tcG9uZW50cyBpbiBzcGVudCBsaXRoaXVtLWlvbiBiYXR0ZXJpZXMuIFRodXMsIHRoZSBwdXJpdHkgYW5k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kaXNwZXJzaW9uIG9mIGVsZWN0cm9kZSBtYXRlcmlhbHMgY2FuIGJlIGltcHJvdmVkIHRvIGNyZWF0ZSBmYXZvcmFibGUgY29uZGl0aW9ucyBmb3Igc3Vic2VxdWVudCBwdXJpZmljY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VnZW5lcmF0aW9u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p1cm01eHRiLmpwZyIsIlVyaVN0cmluZyI6ImQyYjI5MDcwLWYxYTItNGRmMy04MjEwLWIyZjBkZDZiODdm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zLjA1LjAw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zLjA1LjAwOSIsIlVyaVN0cmluZyI6Imh0dHBzOi8vZG9pLm9yZy8xMC4xMDE2L2ouanBvd3NvdXIuMjAxMy4wNS4w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aGFyYWN0ZXJpc3RpY3Mgb2Ygd2V0IGFuZCBkcnkgY3J1c2hpbmcgbWV0aG9kcyBpbiB0aGUgcmVjeWNsaW5nIHByb2Nlc3Mgb2Ygc3BlbnQgbGl0aGl1bS1pb24gYmF0dGVyaWVz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</w:instrText>
                </w:r>
                <w:r w:rsidR="00670427" w:rsidRPr="0077002F">
                  <w:rPr>
                    <w:noProof/>
                    <w:lang w:val="en-US"/>
                  </w:rPr>
                  <w:instrText>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NoYXJhY3RlcmlzdGljcyBvZiB3ZXQgYW5kIGRyeSBjcnVzaGluZyBtZXRob2RzIGluIHRoZSByZWN5Y2xpbmcgcHJvY2VzcyBvZiBzcGVudCBsaXRoaXVtLWlvbiBiYXR0ZXJpZXMiLCJUcmFuc2xhdG9ycyI6W10sIlllYXIiOiIyMDEzIiwiWWVhclJlc29sdmVkIjoiMjAxMyIsIkNyZWF0ZWRCeSI6Il9Sb25qYSBXYWduZXItV2VueiIsIkNyZWF0ZWRPbiI6IjIwMjAtMTAtMDlUMTA6NTY6MzUiLCJNb2RpZmllZEJ5IjoiX1dhZ25lcndlIiwiSWQiOiJkMmIyOTA3MC1mMWEyLTRkZjMtODIxMC1iMmYwZGQ2Yjg3ZjY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E5MF0ifV19LCJUYWciOiJDaXRhdmlQbGFjZWhvbGRlciM5ZGNlMmFmMy1kNjIxLTQ3OGMtYjVkZS0zNTBjZDAwOWVjZWUiLCJUZXh0IjoiWzE5MF0iLCJXQUlWZXJzaW9uIjoiNi44LjAuMCJ9}</w:instrText>
                </w:r>
                <w:r w:rsidR="00670427" w:rsidRPr="0077002F">
                  <w:rPr>
                    <w:noProof/>
                  </w:rPr>
                  <w:fldChar w:fldCharType="separate"/>
                </w:r>
                <w:r w:rsidR="00670427" w:rsidRPr="0077002F">
                  <w:rPr>
                    <w:noProof/>
                    <w:lang w:val="en-US"/>
                  </w:rPr>
                  <w:t>[190]</w:t>
                </w:r>
                <w:r w:rsidR="00670427" w:rsidRPr="0077002F">
                  <w:rPr>
                    <w:noProof/>
                  </w:rPr>
                  <w:fldChar w:fldCharType="end"/>
                </w:r>
              </w:sdtContent>
            </w:sdt>
          </w:p>
        </w:tc>
      </w:tr>
      <w:tr w:rsidR="0077002F" w:rsidRPr="0077002F" w:rsidTr="00670427">
        <w:tc>
          <w:tcPr>
            <w:tcW w:w="9062" w:type="dxa"/>
            <w:gridSpan w:val="3"/>
            <w:tcBorders>
              <w:top w:val="single" w:sz="4" w:space="0" w:color="000000" w:themeColor="text1"/>
              <w:left w:val="single" w:sz="4" w:space="0" w:color="000000" w:themeColor="text1"/>
              <w:bottom w:val="single" w:sz="4" w:space="0" w:color="ED7D31" w:themeColor="accent2"/>
              <w:right w:val="single" w:sz="4" w:space="0" w:color="000000" w:themeColor="text1"/>
            </w:tcBorders>
          </w:tcPr>
          <w:p w:rsidR="00670427" w:rsidRPr="0077002F" w:rsidRDefault="00670427" w:rsidP="00670427">
            <w:pPr>
              <w:spacing w:before="288" w:after="288"/>
              <w:rPr>
                <w:lang w:val="en-US"/>
              </w:rPr>
            </w:pPr>
            <w:r w:rsidRPr="0077002F">
              <w:rPr>
                <w:lang w:val="en-US"/>
              </w:rPr>
              <w:t>Pyro-metallurgy</w:t>
            </w:r>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stewater occurs during water leaching to recover manganese and lithium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0505b10d-65c5-4e2c-9fb0-876f8b782d6c"/>
                <w:id w:val="29995761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</w:instrText>
                </w:r>
                <w:r w:rsidR="00670427" w:rsidRPr="0077002F">
                  <w:rPr>
                    <w:noProof/>
                  </w:rPr>
                  <w:instrText>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1pbmVyYWxzIEVuZ2luZWVyaW5nLCAxMjYgKDIwMTgpIDI4LTM1LiBkb2k6MTAuMTAxNi9qLm1pbmVuZy4yMDE4LjA2LjAy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lzIHBhcGVyIHByZXNlbnRzIGEgbm92ZWwgYXBwcm9hY2ggZm9yIHJlY292ZXJpbmcgdmFsdWFibGUgbWV0YWwgZnJvbSBzcGVudCBMaS1pb24gYmF0dGVyaWVzIGJ5IHNlcGFyYXRpbmcgTGl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uZCBDbyBieSB1c2luZyBzZWxlY3RpdmUgc3VsZmF0aW5nIHJvYXN0aW5nIHdpdGggTmFIU080XFwnYjdIMk8uIFRoaXMgc3R1ZHkgZm9jdXNlcyBvbiB0aGUgZWZmZWN0cyBvZiB0aGUgYWRkaXRpd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YXRpbyBvZiBOYUhTTzRcXCdiN0gyTyBvbiB0aGUgcm9hc3RpbmcgbWVjaGFuaXNtLiBUaGUgb2NjdXJyZW5jZSBldm9sdXRpb24gb2YgdGhlIExpIGFuZCBDbyBlbGVtZW50cyBkdXJ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1bGZhdGluZyByb2FzdGluZyBhbmQgd2F0ZXIgbGVhY2hpbmcgaXMgc3R1ZGllZCBieSB0aGVybW9ncmF2aW1ldHJ5XFx1ODIxMSBkaWZmZXJlbnRpYWwgc2Nhbm5pbmcgY2Fsb3JpbWV0cnksIFgtcmF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mZnJhY3Rpb24sIHNjYW5uaW5nIGVsZWN0cm9uIG1pY3Jvc2NvcHksIGFuZCBpbmR1Y3RpdmVseSBjb3VwbGVkIHBsYXNtYS4gVGhlIG1peHR1cmVzIG9mIHNwZW50IExpQ29PM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5hSFNPNFxcJ2I3SDJPIHBvc3Nlc3NlcyB0d28gb2J2aW91cyB3ZWlnaHRsZXNzbmVzcyBwbGF0Zm9ybXMgd2l0aCBjb3JyZXNwb25kaW5nIGVuZG90aGVybWljIHBlYWtzIGF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MjVcXHU4MjExIDYwMCBcXCdiMEMuIEFzIHRoZSBwcm9wb3J0aW9uIG9mIE5hSFNPNFxcJ2I3SDJPIGluIG1peHR1cmVzIGluY3JlYXNlcywgdGhlIG9jY3VycmVuY2Ugb2YgdGhlIExpIGFuZCBDbyBlbGVtZW50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ZvbHZlcyBhcyBmb2xsb3dzOiBMaUNvTzJcXHU4NTk0IExpTmEoU080KSBhbmQgTGlDb08yXFx1ODU5NCBDbzNPNC4gQWZ0ZXIgYmVpbmcgd2FzaGVkIHdpdGggZGVpb25pemVkIHdhdGVyLC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25jZW50cmF0aW9ucyBvZiB0aGUgQ28gYW5kIExpIGVsZW1lbnRzIGZyb20gdGhlIHdhc2hlZCBwcm9kdWN0cyBpbiBhIG1hc3MgcmF0aW8gb2YgMToxLjQwIGFyZSA3Mi41NiU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wLjUzJSwgcmVzcGVjdGl2ZWx5LiBUaGUgZGlmZmVyZW50IG9jY3VycmVuY2UgZm9ybXMgb2YgdGhlIExpIGFuZCBDbyBlbGVtZW50cyBsZWFkIHRvIHRoZWlyIHNlcGFyYXRpb24gZHVy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sZmF0aW5nIHJvYXN0aW5n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C4iLCJMYXN0TmFtZSI6IldhbmciLCJQcm90ZWN0ZWQiOmZhbHNlLCJTZXgiOjAsIkNyZWF0ZWRCeSI6Il9Sb25qYSBXYWduZXItV2VueiIsIkNyZWF0ZWRPbiI6IjIwMjAtMTAtMjNUMTM6MzE6NTgiLCJNb2RpZmllZEJ5IjoiX1JvbmphIFdhZ25lci1XZW56IiwiSWQiOiJlNWI0OTI0My05YTFiLTRjNjYtYmE4OC02MDdiZDU2ZmY4OGQiLCJNb2RpZmllZE9uIjoiMjAyMC0xMC0yM1QxMzozMTo1OC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rNHJwbGZ6bi5qcGciLCJVcmlTdHJpbmciOiJiYTcyOWI3Ny02Yjk5LTRmOWEtYjIwNC04ODVlYjUyM2I1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guMDYu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4LjA2LjAyMyIsIlVyaVN0cmluZyI6Imh0dHBzOi8vZG9pLm9yZy8xMC4xMDE2L2oubWluZW5nLjIwMTguMDYu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9mIExpIGFuZCBDbyBmcm9tIHRoZSBhY3RpdmUgbWFzcyBvZiBzcGVudCBMaS1pb24gYmF0dGVyaWVzIGJ5IHNlbGVjdGl2ZSBzdWxmYXRpbmcgcm9hc3Rpbmcgd2l0aCBzb2RpdW0gYmlzdWxmYXRlIGFuZCB3YXRlciBsZWFjaGluZ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IGFuZCByZWFnZW50czwvc3Bhbj48L3A+XHJcblx0XHRcdDxwIHN0eWxlPVwibWFyZ2luOjBwdCAwcHQgNnB0XCI+PHNwYW4gc3R5bGU9XCJmb250LWZhbWlseTonU2Vnb2UgVUknOyBmb250LXNpemU6OXB0XCI+wqDCoMKgwqDCoMKgwqDCoMKgwqDCoMKgwqDCoMKgwqDCoMKgwqAgU2VwYXJhdGlvbiBwcm9jZWR1cmU8L3NwYW4+PC9wPlxyXG5cdFx0XHQ8cCBzdHlsZT1cIm1hcmdpbjowcHQgMHB0IDZwdFwiPjxzcGFuIHN0eWxlPVwiZm9udC1mYW1pbHk6J1NlZ29lIFVJJzsgZm9udC1zaXplOjlwdFwiPsKgwqDCoMKgwqDCoMKgwqDCoMKgwqDCoMKgwqDCoMKgwqDCoMKgIEFuYWx5dGljYWwgbWV0aG9kcz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</w:instrText>
                </w:r>
                <w:r w:rsidR="00670427" w:rsidRPr="0077002F">
                  <w:rPr>
                    <w:noProof/>
                    <w:lang w:val="en-US"/>
                  </w:rPr>
                  <w:instrText>ZhbWlseTonU2Vnb2UgVUknOyBmb250LXNpemU6OXB0XCI+wqDCoMKgwqDCoMKgwqDCoMKg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ZXBhcmF0aW9uIG9mIExpIGFuZCBDbyBmcm9tIHRoZSBhY3RpdmUgbWFzcyBvZiBzcGVudCBMaS1pb24gYmF0dGVyaWVzIGJ5IHNlbGVjdGl2ZSBzdWxmYXRpbmcgcm9hc3Rpbmcgd2l0aCBzb2RpdW0gYmlzdWxmYXRlIGFuZCB3YXRlciBsZWFjaGluZyIsIlRyYW5zbGF0b3JzIjpbXSwiWWVhciI6IjIwMTgiLCJZZWFyUmVzb2x2ZWQiOiIyMDE4IiwiQ3JlYXRlZEJ5IjoiX1JvbmphIFdhZ25lci1XZW56IiwiQ3JlYXRlZE9uIjoiMjAyMC0xMC0yM1QxMzozMToyOCIsIk1vZGlmaWVkQnkiOiJfV2FnbmVyd2UiLCJJZCI6ImJhNzI5Yjc3LTZiOTktNGY5YS1iMjA0LTg4NWViNTIzYjUwNy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jAzXSJ9XX0sIlRhZyI6IkNpdGF2aVBsYWNlaG9sZGVyIzA1MDViMTBkLTY1YzUtNGUyYy05ZmIwLTg3NmY4Yjc4MmQ2YyIsIlRleHQiOiJbMjAzXSIsIldBSVZlcnNpb24iOiI2LjguMC4wIn0=}</w:instrText>
                </w:r>
                <w:r w:rsidR="00670427" w:rsidRPr="0077002F">
                  <w:rPr>
                    <w:noProof/>
                  </w:rPr>
                  <w:fldChar w:fldCharType="separate"/>
                </w:r>
                <w:r w:rsidR="00670427" w:rsidRPr="0077002F">
                  <w:rPr>
                    <w:noProof/>
                    <w:lang w:val="en-US"/>
                  </w:rPr>
                  <w:t>[203]</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stewater occurs during water leaching to recover manganese and lithium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77be8b29-6822-4713-a108-0b221e50c31a"/>
                <w:id w:val="148196037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WIyMGJjLTdlYTEtNDM2MS04ZDRiLTlmZTlkNWEwN2JlNC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w:instrText>
                </w:r>
                <w:r w:rsidR="00670427" w:rsidRPr="0077002F">
                  <w:rPr>
                    <w:noProof/>
                  </w:rPr>
                  <w:instrText>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w:instrText>
                </w:r>
                <w:r w:rsidR="00670427" w:rsidRPr="0077002F">
                  <w:rPr>
                    <w:noProof/>
                    <w:lang w:val="en-US"/>
                  </w:rPr>
                  <w:instrTex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c3YmU4YjI5LTY4MjItNDcxMy1hMTA4LTBiMjIxZTUwYzMxYSIsIlRleHQiOiJbNDNdIiwiV0FJVmVyc2lvbiI6IjYuOC4wLjAifQ==}</w:instrText>
                </w:r>
                <w:r w:rsidR="00670427" w:rsidRPr="0077002F">
                  <w:rPr>
                    <w:noProof/>
                  </w:rPr>
                  <w:fldChar w:fldCharType="separate"/>
                </w:r>
                <w:r w:rsidR="00670427" w:rsidRPr="0077002F">
                  <w:rPr>
                    <w:noProof/>
                    <w:lang w:val="en-US"/>
                  </w:rPr>
                  <w:t>[43]</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stewater occurs during water leaching to recover manganese and lithium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984cbfcd-c831-4589-9f04-27be39f715da"/>
                <w:id w:val="53864175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</w:instrText>
                </w:r>
                <w:r w:rsidR="00670427" w:rsidRPr="0077002F">
                  <w:rPr>
                    <w:noProof/>
                  </w:rPr>
                  <w:instrText>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3VzdGFpbmFibGUgTWV0YWxsdXJneSwgZG9pOjEwLjEwMDcvczQwODMxLTAxNy0wMTMxLTc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ZSBoYXZlIHByZXZpb3VzbHkgZGVtb25zdHJhdGVkIGEgbmV3IHB5cm9tZXRhbGx1cmdpY2FsLWJhc2VkIG1ldGhvZCB0byByZWNvdmVyIHZhbHVhYmxlIG1ldG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dGhlIGFsbG95IHBvd2RlcnMgaW4gMTIwIGcvTCBzdWxmdXJpYyBhY2lkIGF0IDkwIEMgZm9yIDguMCBoLCBhbmQgdGhlIHNvbGlkLXRvLWxpcXVpZCByYXRpbywgYWd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1hbmdhbmVzZS1yaWNoIHNsYWcgYW5kIGNvbmNlbnRyYXRlZCBzdWxmdXJpYyBhY2lkLiBUaGlzIG1lYW5zIHRoYXQgdGhlIHJlY292ZXJ5IG9mIE1uIGFuZCBMaSBmcm9tIHRoZSBsZWFjaGF0ZSBjYW4gYmUgZGlyZWN0bHkgY2FycmllZCBvdXQgd2l0aG91dCBhbnkgZnVydGhlciBwdXJpZmljYXRpb24gcHJvY2Vzcy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ExIiwiJHR5cGUiOiJTd2lzc0FjYWRlbWljLkNpdGF2aS5QZXJzb24sIFN3aXNzQWNhZGVtaWMuQ2l0YXZpIiwiRmlyc3ROYW1lIjoiWC4iLCJMYXN0TmFtZSI6IlhpYSIsIlByb3RlY3RlZCI6ZmFsc2UsIlNleCI6MCwiQ3JlYXRlZEJ5IjoiX1JvbmphIFdhZ25lci1XZW56IiwiQ3JlYXRlZE9uIjoiMjAyMC0xMC0yM1QxMzoxMjo0MyIsIk1vZGlmaWVkQnkiOiJfUm9uamEgV2FnbmVyLVdlbnoiLCJJZCI6IjI4NjkwZTUxLTg3OGQtNDIxOS05Y2JhLTRkNzI5M2Y3YjljZCIsIk1vZGlmaWVkT24iOiIyMDIwLTEwLTIzVDEzOjEyOjQ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1NWlwa2Viay5qcGciLCJVcmlTdHJpbmciOiI0YTYyNmZjZC1kMWIxLTQ3MDktOTFlMC05MmJlOWVhYThkZ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DgzMS0wMTctMDEzMS03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NDA4MzEtMDE3LTAxMzEtNyIsIlVyaVN0cmluZyI6Imh0dHBzOi8vZG9pLm9yZy8xMC4xMDA3L3M0MDgzMS0wMTctMDEzMS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VmFsdWFibGUgTWV0YWxzIGZyb20gU3BlbnQgTGl0aGl1bS1Jb24gQmF0dGVyaWVzIGJ5IFNtZWx0aW5nIFJlZHVjdGlvbiBQcm9jZXNzIEJhc2VkIG9uIE1uTy0tU2lPMi0tQWwyTzMgU2xhZyBTeXN0ZW0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hbmQgTWV0aG9kcz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</w:instrText>
                </w:r>
                <w:r w:rsidR="00670427" w:rsidRPr="0077002F">
                  <w:rPr>
                    <w:noProof/>
                    <w:lang w:val="en-US"/>
                  </w:rPr>
                  <w:instrText>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WYWx1YWJsZSBNZXRhbHMgZnJvbSBTcGVudCBMaXRoaXVtLUlvbiBCYXR0ZXJpZXMgYnkgU21lbHRpbmcgUmVkdWN0aW9uIFByb2Nlc3MgQmFzZWQgb24gTW5P4oCTU2lPMuKAk0FsMk8zIFNsYWcgU3lzdGVtIiwiVHJhbnNsYXRvcnMiOltdLCJZZWFyIjoiMjAxNyIsIlllYXJSZXNvbHZlZCI6IjIwMTciLCJDcmVhdGVkQnkiOiJfUm9uamEgV2FnbmVyLVdlbnoiLCJDcmVhdGVkT24iOiIyMDIwLTEwLTIzVDEzOjExOjUzIiwiTW9kaWZpZWRCeSI6Il9XYWduZXJ3ZSIsIklkIjoiNGE2MjZmY2QtZDFiMS00NzA5LTkxZTAtOTJiZTllYWE4ZGU3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5ODRjYmZjZC1jODMxLTQ1ODktOWYwNC0yN2JlMzlmNzE1ZGEiLCJUZXh0IjoiWzQyXSIsIldBSVZlcnNpb24iOiI2LjguMC4wIn0=}</w:instrText>
                </w:r>
                <w:r w:rsidR="00670427" w:rsidRPr="0077002F">
                  <w:rPr>
                    <w:noProof/>
                  </w:rPr>
                  <w:fldChar w:fldCharType="separate"/>
                </w:r>
                <w:r w:rsidR="00670427" w:rsidRPr="0077002F">
                  <w:rPr>
                    <w:noProof/>
                    <w:lang w:val="en-US"/>
                  </w:rPr>
                  <w:t>[42]</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stewater occurs during water leaching to recover manganese and lithium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cc801b28-f3f0-4ec5-a670-188acca15293"/>
                <w:id w:val="-110434748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</w:instrText>
                </w:r>
                <w:r w:rsidR="00670427" w:rsidRPr="0077002F">
                  <w:rPr>
                    <w:noProof/>
                  </w:rPr>
                  <w:instrText>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1c3RhaW5hYmxlIE1hdGVyaWFscyBhbmQgVGVjaG5vbG9naWVzLCAyMyAoMjAyMCkgZTAwMTM5LiBkb2k6MTAuMTAxNi9qLnN1c21hdC4yMDE5LmUwMDEzO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RyaWVkIGluIGFuIG92ZW4gb3Zlcm5pZ2h0IHByaW9yIHRvIGZ1cnRoZXIgcmVkdWN0aW9uIGF0IDcwMCBcXCdiMEMgZm9yIGZ1bGwgcmVkdWN0aW9uIG9mIGNvYmFsdCBveGlkZSB0b21ldGFsbGljIGNvYmFsdC4gVGhlIHNpbXBsZSBhbmQgZW52aXJvbm1lbnRhbGx5IGZyaWVuZGx5IGFwcHJvYWNoIHByb3Bvc2VkIGluIHRoaXN3b3JrIGZvciB0aGUgcmVjb3Zlcnkgb2YgTGkgYW5kIENvIGZyb21zcGVudCBMSUJzIGNhbiBwb3RlbnRpYWxseSBoZWxwIGluIGFkZHJlc3NpbmcgdGhlIHByb2JsZW1zIGFzc29jaWF0ZWQgd2l0aCB3YXN0ZSBMSUJzIGFuZCBkZXBsZXRpb24gb2YgbmF0dXJhbCByZXNvdXJjZX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G1zZWE1NHZoLmpwZyIsIlVyaVN0cmluZyI6ImFmNjhiNTY1LTg5MTgtNDMyNC1iMjc2LTVkZjRiMjIzNDNj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dXNtYXQuMjAxOS5lMDAxMz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3VzbWF0LjIwMTkuZTAwMTM5IiwiVXJpU3RyaW5nIjoiaHR0cHM6Ly9kb2kub3JnLzEwLjEwMTYvai5zdXNtYXQuMjAxOS5lMDAx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vdmVyeSBvZiBsaXRoaXVtIGFuZCBjb2JhbHQgZnJvbSB3YXN0ZSBsaXRoaXVtLeKAnmlvbiBiYXR0ZXJpZXMgdGhyb3VnaCBhIHNlbGVjdGl2ZSBpc29sYXRpb24t4oCec3VzcGVuc2lvbiBhcHByb2FjaD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</w:instrText>
                </w:r>
                <w:r w:rsidR="00670427" w:rsidRPr="0077002F">
                  <w:rPr>
                    <w:noProof/>
                    <w:lang w:val="en-US"/>
                  </w:rPr>
                  <w:instrText>dvZSBVSSc7IGZvbnQtc2l6ZTo5cHRcIj7CoMKgwqDCoMKgwqDCoMKgwqDCoMKgwqDCoMKgwqDCoMKgwqDCoCAzLjIuIFN1c3BlbnNpb24gdXNpbmcgY29sZCB3YXRlcj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b3Zlcnkgb2YgbGl0aGl1bSBhbmQgY29iYWx0IGZyb20gd2FzdGUgbGl0aGl1bS1pb24gYmF0dGVyaWVzIHRocm91Z2ggYSBzZWxlY3RpdmUgaXNvbGF0aW9uLXN1c3BlbnNpb24gYXBwcm9hY2giLCJUcmFuc2xhdG9ycyI6W10sIlllYXIiOiIyMDIwIiwiWWVhclJlc29sdmVkIjoiMjAyMCIsIkNyZWF0ZWRCeSI6Il9Sb25qYSBXYWduZXItV2VueiIsIkNyZWF0ZWRPbiI6IjIwMjAtMTAtMjJUMDg6NDI6MTciLCJNb2RpZmllZEJ5IjoiX1dhZ25lcndlIiwiSWQiOiJhZjY4YjU2NS04OTE4LTQzMjQtYjI3Ni01ZGY0YjIyMzQzYzI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IwMV0ifV19LCJUYWciOiJDaXRhdmlQbGFjZWhvbGRlciNjYzgwMWIyOC1mM2YwLTRlYzUtYTY3MC0xODhhY2NhMTUyOTMiLCJUZXh0IjoiWzIwMV0iLCJXQUlWZXJzaW9uIjoiNi44LjAuMCJ9}</w:instrText>
                </w:r>
                <w:r w:rsidR="00670427" w:rsidRPr="0077002F">
                  <w:rPr>
                    <w:noProof/>
                  </w:rPr>
                  <w:fldChar w:fldCharType="separate"/>
                </w:r>
                <w:r w:rsidR="00670427" w:rsidRPr="0077002F">
                  <w:rPr>
                    <w:noProof/>
                    <w:lang w:val="en-US"/>
                  </w:rPr>
                  <w:t>[201]</w:t>
                </w:r>
                <w:r w:rsidR="00670427"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stewater occurs during water leaching to recover manganese and lithium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e8bf6e7d-31a1-40af-9289-089c55707951"/>
                <w:id w:val="95676654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</w:instrText>
                </w:r>
                <w:r w:rsidR="00670427" w:rsidRPr="0077002F">
                  <w:rPr>
                    <w:noProof/>
                  </w:rPr>
                  <w:instrText>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HpudGlyNGNjLmpwZyIsIlVyaVN0cmluZyI6ImU0YzNkZmMwLWI3ZTEtNDEwZS1iOTg3LTVmMzY4NWVhNjQ1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ZXN0LjdiMDI1Nj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I1NjEiLCJVcmlTdHJpbmciOiJodHRwczovL2RvaS5vcmcvMTAuMTAyMS9hY3MuZXN0LjdiMDI1N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Njo0OCIsIk1vZGlmaWVkQnkiOiJfUm9uamEgV2FnbmVyLVdlbnoiLCJJZCI6ImRhYzg2ZWUyLTVlNGMtNDI4YS04M2NiLTQwZjZiOWRkZDYwYiIsIk1vZGlmaWVkT24iOiIyMDIwLTEwLTIyVDA4OjI2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g5MTUwMjEiLCJVcmlTdHJpbmciOiJodHRwOi8vd3d3Lm5jYmkubmxtLm5paC5nb3YvcHVibWVkLzI4OTE1MDI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</w:instrText>
                </w:r>
                <w:r w:rsidR="00670427" w:rsidRPr="0077002F">
                  <w:rPr>
                    <w:noProof/>
                    <w:lang w:val="en-US"/>
                  </w:rPr>
                  <w:instrText>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IwNV0ifV19LCJUYWciOiJDaXRhdmlQbGFjZWhvbGRlciNlOGJmNmU3ZC0zMWExLTQwYWYtOTI4OS0wODljNTU3MDc5NTEiLCJUZXh0IjoiWzIwNV0iLCJXQUlWZXJzaW9uIjoiNi44LjAuMCJ9}</w:instrText>
                </w:r>
                <w:r w:rsidR="00670427" w:rsidRPr="0077002F">
                  <w:rPr>
                    <w:noProof/>
                  </w:rPr>
                  <w:fldChar w:fldCharType="separate"/>
                </w:r>
                <w:r w:rsidR="00670427" w:rsidRPr="0077002F">
                  <w:rPr>
                    <w:noProof/>
                    <w:lang w:val="en-US"/>
                  </w:rPr>
                  <w:t>[205]</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fter calcination for 20 min, the roasted powders were washed by water (solid−liquid ratio: 100 g/L), and the wash liquid was retained for further processing.”</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ater leaching</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4a4c45de-4846-4d7f-b6be-f1b17dbdad27"/>
                <w:id w:val="-6811972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</w:instrText>
                </w:r>
                <w:r w:rsidR="00670427" w:rsidRPr="0077002F">
                  <w:rPr>
                    <w:noProof/>
                  </w:rPr>
                  <w:instrText>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2MTQ0LTE2MTUw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mNsdWRpbmcgcm9hc3RpbmcgdGVtcGVyYXR1cmUsIHRpbWUsIGFuZCBMaUNvTzIvTkg0Q2wgbWFzcyByYXRpbywgd2VyZSBpbnZlc3RpZ2F0ZWQgaW4gZGV0YWlsLiBUaGUgcmVzdWx0cyBzaG93ZWQgdGhhdCBtb3JlIHRoYW4gOTklIENvIGFuZCBMaSB3ZXJlIHJlY292ZXJlZCB1bmRlciBvcHRpbXVtIGNvbmRpdGlvbnM6IHRlbXBlcmF0dXJlIG9mIDM1MCBcXCdiMEMsIHJlYWN0aW9uIHRpbWUgb2YgMjAgbWluLCBhbmQgYSBMaUNvTzIvTkg0Q2wgbWFzcyByYXRpbyBvZiAxOjIuIEEgcG9zc2libGUgcmVhY3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WNoYW5pc20gYmV0d2VlbiBMaUNvTzIgYW5kIE5INENsIGlzIHByb3Bvc2VkIGJhc2VkIG9uIHRoZXJtb2R5bmFtaWMsIFgtcmF5IGRpZmZyYWN0aW9uLCBhbmQgWC1yYXkgcGhvdG9lbGVjdHJvbiBzcGVjdHJvc2NvcHkgYW5hbHlzZXMuIFRoZSB0cmVhdG1lbnQgb2Ygb3RoZXIgc3BlbnQgbGl0aGl1bS1pb24gYmF0dGVyeSBjYXRob2RlIG1hdGVyaWFscywgc3VjaCBhcyBMaU1uMk80IGFuZCBMaUNvMS8zTW4xLzNOaTEvM08yLCB2ZXJpZmllZCB0aGUgZWZmZWN0aXZlbmVzcyBvZiB0aGUgbWV0aG9kIGZvciByZWNvdmVyaW5nIHRoZSB2YWx1YWJsZSBtZXRhbH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lMWtrdHFqay5qcGciLCJVcmlTdHJpbmciOiJkMDcwMzAwMS1kYzdiLTQzYjktYmYwYy0xODNkMmQ1MWI4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zA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c3VzY2hlbWVuZy45YjAzMDU0IiwiVXJpU3RyaW5nIjoiaHR0cHM6Ly9kb2kub3JnLzEwLjEwMjEvYWNzc3VzY2hlbWVuZy45YjAzM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giLCIkdHlwZSI6IlN3aXNzQWNhZGVtaWMuQ2l0YXZpLlB1Ymxpc2hlciwgU3dpc3NBY2FkZW1pYy5DaXRhdmkiLCJOYW1lIjoiQUNTIiwiUHJvdGVjdGVkIjpmYWxzZSwiQ3JlYXRlZEJ5IjoiX1JvbmphIFdhZ25lci1XZW56IiwiQ3JlYXRlZE9uIjoiMjAyMC0xMC0xNVQxMzo1OTozMCIsIk</w:instrText>
                </w:r>
                <w:r w:rsidR="00670427" w:rsidRPr="0077002F">
                  <w:rPr>
                    <w:noProof/>
                    <w:lang w:val="en-US"/>
                  </w:rPr>
                  <w:instrText>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TddIn1dfSwiVGFnIjoiQ2l0YXZpUGxhY2Vob2xkZXIjNGE0YzQ1ZGUtNDg0Ni00ZDdmLWI2YmUtZjFiMTdkYmRhZDI3IiwiVGV4dCI6IlsxOTddIiwiV0FJVmVyc2lvbiI6IjYuOC4wLjAifQ==}</w:instrText>
                </w:r>
                <w:r w:rsidR="00670427" w:rsidRPr="0077002F">
                  <w:rPr>
                    <w:noProof/>
                  </w:rPr>
                  <w:fldChar w:fldCharType="separate"/>
                </w:r>
                <w:r w:rsidR="00670427" w:rsidRPr="0077002F">
                  <w:rPr>
                    <w:noProof/>
                    <w:lang w:val="en-US"/>
                  </w:rPr>
                  <w:t>[197]</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thium extraction efficiency reached an optimal value which using a mass ratio of water/calcines of 30:1.”</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ater leaching</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98c8a63c-de5d-43d9-bde1-7dfd87e1c451"/>
                <w:id w:val="157808835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</w:instrText>
                </w:r>
                <w:r w:rsidR="00670427" w:rsidRPr="0077002F">
                  <w:rPr>
                    <w:noProof/>
                  </w:rPr>
                  <w:instrText>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FuZCBQdXJpZmljYXRpb24gVGVjaG5vbG9neSwgMjMzICgyMDE5KSAxMTYwMjUuIGRvaToxMC4xMDE2L2ouc2VwcHVyLjIwMTkuMTE2MDI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RG9ya2FcXEFwcERhdGFcXExvY2FsXFxUZW1wXFxjenl5ZHEzMS5qcGciLCJVcmlTdHJpbmciOiI1MGQ3YTUzYi1hNjMyLTQzOTktODIwZS0wNDc5NWQ4NzI2NW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VwcHVyLjIwMTkuMTE2MDI1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nNlcHB1ci4yMDE5LjExNjAyNSIsIlVyaVN0cmluZyI6Imh0dHBzOi8vZG9pLm9yZy8xMC4xMDE2L2ouc2VwcHVyLjIwMTkuMTE2MDI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xpdGhpdW0gbGVhY2hpbmcgdmlhIGNhbGNpdW0gY2hsb3JpZGUgcm9hc3RpbmcgZnJvbSBzaW11bGF0ZWQgcHlyb21ldGFsbHVyZ2ljYWwgc2xhZyBvZiBzcGVudCBsaXRoaXVtIGlvbiBiYXR0ZXJ5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</w:instrText>
                </w:r>
                <w:r w:rsidR="00670427" w:rsidRPr="0077002F">
                  <w:rPr>
                    <w:noProof/>
                    <w:lang w:val="en-US"/>
                  </w:rPr>
                  <w:instrText>xzcG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}</w:instrText>
                </w:r>
                <w:r w:rsidR="00670427" w:rsidRPr="0077002F">
                  <w:rPr>
                    <w:noProof/>
                  </w:rPr>
                  <w:fldChar w:fldCharType="separate"/>
                </w:r>
                <w:r w:rsidR="00670427" w:rsidRPr="0077002F">
                  <w:rPr>
                    <w:noProof/>
                    <w:lang w:val="en-US"/>
                  </w:rPr>
                  <w:t>[195]</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alcines were cooled to room temperature. Subsequently, the above samples were ground for 20 min and leached with water at 30–90 °C for 20–120 min using water/calcine mass ratios of 10 : 1 to 50 : 1.”</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6f884237-1f22-4ad9-91ec-9c90dfadedf8"/>
                <w:id w:val="-127533077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</w:instrText>
                </w:r>
                <w:r w:rsidR="00670427" w:rsidRPr="0077002F">
                  <w:rPr>
                    <w:noProof/>
                  </w:rPr>
                  <w:instrText>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kpLCA5LCAyMzkwOC0yMzkxNSwgZG9pOjEwLjEwMzkvQzlSQTAzNzU0Qz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0aGUgcHlyb21ldGFsbHVyZ2ljYWwgdHJlYXRtZW50IGZvciBzcGVudCBsaXRoaXVtLWlvbiBiYXR0ZXJpZXMgKExJQnMpLCBsaXRoaXVtIGlzIGdlbmVyYWxseSBwcmVzZW50IGluIHNsYWd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dpdGggQWwsIENhIGFuZCBTaSBhbmQgaXMgaGFyZCB0byBiZSBmdXJ0aGVyIHRyZWF0ZWQuIEluIHRoaXMgc3R1ZHksIGxpdGhpdW0gd2FzIHJlY292ZXJlZCBmcm9tIGEgc2ltdWxhdGV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lyb21ldGFsbHVyZ2ljYWwgc2xhZyAocHlyby1zbGFnKSB2aWEgc29kaXVtIHJvYXN0aW5nIGFuZCB3YXRlciBsZWFjaGluZy4gVGhlIHRoZXJtb2R5bmFtaWMgcHJvY2Vz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m9yIHRoZSByZWFjdGlvbnMgYmV0d2VlbiBzbGFnIGFuZCBhZGRpdGl2ZXMgc3VjaCBhcyBOYUNsLCBOYU5PMyBhbmQgTmEyU080IHdlcmUgc2ltdWxhdGVkIGR1cmluZ3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JvYXN0aW5nIGJ5IHRoZSBIU0Mgc29mdHdhcmUsIHdoZXJlIE5hMlNPNCBwb3NzZXNzZWQgc3Ryb25nZXIgY2hlbWljYWwgcmVhY3Rpdml0eS4gVGhlIG9wdGltYWx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NvbmRpdGlvbnMgZm9yIHJvYXN0aW5nIHdlcmUgZXhwZXJpbWVudGFsbHkgZGV0ZXJtaW5lZCB0byBiZSA4MDAgQyBmb3IgNjAgbWluIGFuZCBhbiBOYTJTTzQvTGl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vbGFyIHJhdGlvIG9mIDMgOiAxLCBmb2xsb3dlZCBieSB3YXRlciBsZWFjaGluZyBhdCA3MCBDIGZvciA4MCBtaW4gdXNpbmcgYSBsaXF1aWQtdG8tc29saWQgKEwvUykgbWF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hdGlvIG9mIDMwIDogMS4gVGhpcyB5aWVsZGVkIGEgbWF4aW11bSBvZiA5My42MiUgbGl0aGl1bSByZWNvdmVyeS4gVGhlIG1lY2hhbmlzbSBieSB3aGljaCBpbnNvbHVib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xpdGhpdW0gaW4gc2xhZyB3YXMgdHJhbnNmb3JtZWQgaW50byBzb2x1YmxlIGxpdGhpdW0gYnkgc2FsdCByb2FzdGluZyB3YXMgcHJvcG9zZWQgdXNpbmcgdGhlIGFuYWx5c2lz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WFJEIGFuZCBFRFMgc3BlY3RyYSwgaW4gd2hpY2ggaW9uIGV4Y2hhbmdlIG9jY3VycmVkIGJldHdlZW4gTmErIGFuZCBMaSsgYXQgYSBjZXJ0YWluIHRlbXBlcmF0dXJ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ERvcmthXFxBcHBEYXRhXFxMb2NhbFxcVGVtcFxcazVzYmV1emUuanBnIiwiVXJpU3RyaW5nIjoiMDZlN2Q1MTItYzc1NS00MmQ2LTliNGMtY2UwOTlmYTdjZW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OVJBMDM3NTRD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OS9DOVJBMDM3NTRDIiwiVXJpU3RyaW5nIjoiaHR0cHM6Ly9kb2kub3JnLzEwLjEwMzkvQzlSQTAzNzU0Q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CBBcXVlb3VzIGxlYWNoaW5nIG9mIGxpdGhpdW0gZnJvbSBzaW11bGF0ZWQgcHlyb21ldGFsbHVyZ2ljYWwgc2xhZyBieSBzb2RpdW0gc3VsZm</w:instrText>
                </w:r>
                <w:r w:rsidR="00670427" w:rsidRPr="0077002F">
                  <w:rPr>
                    <w:noProof/>
                    <w:lang w:val="en-US"/>
                  </w:rPr>
                  <w:instrText>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DwvZGl2PlxyXG5cdDwvYm9keT5cclxuPC9odG1sPiIsIlRhYmxlT2ZDb250ZW50c1NvdXJjZVRleHRGb3JtYXQiOjAsIlRhc2tzIjpbXSwiVGl0bGUiOiJBcXVlb3VzIGxlYWNoaW5nIG9mIGxpdGhpdW0gZnJvbSBzaW11bGF0ZWQgcHlyb21ldGFsbHVyZ2ljYWwgc2xhZyBieSBzb2RpdW0gc3VsZmF0ZSByb2FzdGluZyIsIlRyYW5zbGF0b3JzIjpbXSwiWWVhciI6IjIwMTkiLCJZZWFyUmVzb2x2ZWQiOiIyMDE5IiwiQ3JlYXRlZEJ5IjoiX1JvbmphIFdhZ25lci1XZW56IiwiQ3JlYXRlZE9uIjoiMjAyMC0xMC0yOFQwODozMToyNSIsIk1vZGlmaWVkQnkiOiJfV2FnbmVyd2UiLCJJZCI6IjA2ZTdkNTEyLWM3NTUtNDJkNi05YjRjLWNlMDk5ZmE3Y2VkM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k5XSJ9XX0sIlRhZyI6IkNpdGF2aVBsYWNlaG9sZGVyIzZmODg0MjM3LTFmMjItNGFkOS05MWVjLTljOTBkZmFkZWRmOCIsIlRleHQiOiJbMTk5XSIsIldBSVZlcnNpb24iOiI2LjguMC4wIn0=}</w:instrText>
                </w:r>
                <w:r w:rsidR="00670427" w:rsidRPr="0077002F">
                  <w:rPr>
                    <w:noProof/>
                  </w:rPr>
                  <w:fldChar w:fldCharType="separate"/>
                </w:r>
                <w:r w:rsidR="00670427" w:rsidRPr="0077002F">
                  <w:rPr>
                    <w:noProof/>
                    <w:lang w:val="en-US"/>
                  </w:rPr>
                  <w:t>[199]</w:t>
                </w:r>
                <w:r w:rsidR="00670427" w:rsidRPr="0077002F">
                  <w:rPr>
                    <w:noProof/>
                  </w:rPr>
                  <w:fldChar w:fldCharType="end"/>
                </w:r>
              </w:sdtContent>
            </w:sdt>
          </w:p>
          <w:p w:rsidR="00670427" w:rsidRPr="0077002F" w:rsidRDefault="00670427" w:rsidP="00670427">
            <w:pPr>
              <w:spacing w:before="288" w:after="288"/>
              <w:rPr>
                <w:lang w:val="en-US"/>
              </w:rPr>
            </w:pPr>
            <w:r w:rsidRPr="0077002F">
              <w:rPr>
                <w:lang w:val="en-US"/>
              </w:rPr>
              <w:t xml:space="preserve"> </w:t>
            </w:r>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stewater occurs during water leaching to recover manganese and lithium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b8c19a78-6990-4f2d-9907-537c5a6b3c33"/>
                <w:id w:val="-111320615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</w:instrText>
                </w:r>
                <w:r w:rsidR="00670427" w:rsidRPr="0077002F">
                  <w:rPr>
                    <w:noProof/>
                  </w:rPr>
                  <w:instrText>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5Ljc6MTY3MjktMTY3Mzc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NwZW50IGxpdGhpdW0taW9uIGJhdHRlcmllcyAoTElCcykgaXMgZXNzZW50aWFsIGZvciBib3RoIGVudmlyb25tZW50YWwgcHJvdGVjdGlvbiBhbmQgbmF0dXJhb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9uc2VydmluZyBhbmQgZW52aXJvbm1lbnRhbCBmcmllbmRseSBhbmQgd2lsbCBicmluZyBhIGJyaWdodCBwcm9zcGVjdGl2ZSBmb3Igc3VzdGFpbmFibGUgcmVjeWNsaW5nIG9mIHNwZW50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mVzZWFyY2ggSW5zdGl0dXRlIG9mIFRzaW5naHVhIFVuaXZlcnNpdHkgaW4gU2hlbnpoZW4sIFNoZW4gWmhlbiA1MTgwNTcsIENoaW5hXHJcblNoZW56aGVuIFJ1aWN5Y2xlIEVudmlyb25tZW50YWwgVGVjaG5vbG9neSBDb21wYW55IExpbWl0ZWQsIFNoZW4gWmhlbiA1MTgwMDAsIENoaW5hIiwiQXV0aG9ycyI6W3siJGlkIjoiNC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LHsiJGlkIjoiOCIsIiR0eXBlIjoiU3dpc3NBY2FkZW1pYy5DaXRhdmkuUGVyc29uLCBTd2lzc0FjYWRlbWljLkNpdGF2aSIsIkZpcnN0TmFtZSI6IkwuIiwiTGFzdE5hbWUiOiJaaGFuZyIsIlByb3RlY3RlZCI6ZmFsc2UsIlNleCI6MCwiQ3JlYXRlZEJ5IjoiX1JvbmphIFdhZ25lci1XZW56IiwiQ3JlYXRlZE9uIjoiMjAyMC0xMC0wN1QxMzo0MTo1MyIsIk1vZGlmaWVkQnkiOiJfUm9uamEgV2FnbmVyLVdlbnoiLCJJZCI6ImMwNmZiMzhmLTk5NGUtNDg3Mi04YWRjLWY2NzkwN2YzYmNmZCIsIk1vZGlmaWVkT24iOiIyMDIwLTEwLTA3VDEzOjQxOjUzIiwiUHJvamVjdCI6eyIkcmVmIjoiNSJ9fSx7IiRpZCI6Ijk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ZXRobTVoM3YuanBnIiwiVXJpU3RyaW5nIjoiNzczNzViNzctM2RkMC00NWMwLWFmOWMtMDcyNmNlOWVm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liMDQxNz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3N1c2NoZW1lbmcuOWIwNDE3NSIsIlVyaVN0cmluZyI6Imh0dHBzOi8vZG9pLm9yZy8xMC4xMDIxL2Fjc3N1c2NoZW1lbmcuOWIwND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w:instrText>
                </w:r>
                <w:r w:rsidR="00670427" w:rsidRPr="0077002F">
                  <w:rPr>
                    <w:noProof/>
                    <w:lang w:val="en-US"/>
                  </w:rPr>
                  <w:instrText>NoXFxmMVxcY2YxIHNwZW50IGxpdGhpdW0taW9uIGJhdHRlcmllcywgY2F0aG9kZSBtYXRlcmlhbHMsIGNhdGFseXRpYyByZWR1Y3Rpb24sIHN1c3RhaW5hYmxlIHJlY3ljbGluZywgbG93IGVuZXJneSBjb25zdW1wdGlvb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QxXSJ9XX0sIlRhZyI6IkNpdGF2aVBsYWNlaG9sZGVyI2I4YzE5YTc4LTY5OTAtNGYyZC05OTA3LTUzN2M1YTZiM2MzMyIsIlRleHQiOiJbNDFdIiwiV0FJVmVyc2lvbiI6IjYuOC4wLjAifQ==}</w:instrText>
                </w:r>
                <w:r w:rsidR="00670427" w:rsidRPr="0077002F">
                  <w:rPr>
                    <w:noProof/>
                  </w:rPr>
                  <w:fldChar w:fldCharType="separate"/>
                </w:r>
                <w:r w:rsidR="00670427" w:rsidRPr="0077002F">
                  <w:rPr>
                    <w:noProof/>
                    <w:lang w:val="en-US"/>
                  </w:rPr>
                  <w:t>[41]</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BB2104">
            <w:pPr>
              <w:spacing w:before="288" w:after="288"/>
              <w:rPr>
                <w:lang w:val="en-US"/>
              </w:rPr>
            </w:pPr>
            <w:r w:rsidRPr="0077002F">
              <w:rPr>
                <w:lang w:val="en-US"/>
              </w:rPr>
              <w:t>“The leaching efficiency of primary valuable metals by carbonated water leaching (flow rate of CO2. 20 mL/min, liquid-so</w:t>
            </w:r>
            <w:r w:rsidR="00BB2104" w:rsidRPr="0077002F">
              <w:rPr>
                <w:lang w:val="en-US"/>
              </w:rPr>
              <w:t>lid ratio. 10:1, leaching time</w:t>
            </w:r>
            <w:r w:rsidRPr="0077002F">
              <w:rPr>
                <w:lang w:val="en-US"/>
              </w:rPr>
              <w:t>. 2 h, ambient temperature).”</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Carbonated water leaching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9d956a01-f3e0-4d68-98b2-ab6b1a256308"/>
                <w:id w:val="-44369859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</w:instrText>
                </w:r>
                <w:r w:rsidR="00670427" w:rsidRPr="0077002F">
                  <w:rPr>
                    <w:noProof/>
                  </w:rPr>
                  <w:instrText>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M1MSAoMjAxNykgMTkyLTE5OS4gZG9pOjEwLjEwMTYvai5qcG93c291ci4yMDE3LjAzLjA5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HJcbl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ZSBhaW0gb2YgdGhlIHBhcGVyIGlzIHRvIHByZXNlbnQgYSBwcm9taXNpbmcgYXBwcm9hY2ggZm9yIHJlY3ljbGluZyBoaWdoIHZhbHVlLWFkZGVkIG1ldGFscyBmcm9tIHRoZ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ZSBtYXRlcmlhbHMgb2Ygc3BlbnQgTElCcy4gVGhlIHN5bnRoZXNpcyBwcm9jZXNzIG9mIE5DTSBjYXRob2RlIG1hdGVyaWFsIGVubGlnaHRlbmVkIHVzIHRvIGFwcG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kdWN0aW9uIHJvYXN0aW5nIHRvIGJyZWFrIExpTml4Q295TW56TzIgaW50byBzaW1wbGUgY29tcG91bmRzIG9yIG1ldGFscy4gQWNjb3JkaW5nbHksIHRoZSBlZmZlY3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ldmVyYWwgZmFjdG9ycyBzdWNoIGFzIHRlbXBlcmF0dXJlLCBjYXJib24gZG9zYWdlIGFuZCByb2FzdGluZyB0aW1lIGlzIGFzc2Vzc2VkIG9uIHRoZSBsZWFjaGluZyBlZmZpY2llbmN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2YgdmFsdWFibGUgbWV0YWxzLiBUaGUgcm9hc3RlZCBwcm9kdWN0cyBhcmUgYW5hbHl6ZWQgYnkgWFJEIGFuZCBTRU0tRURTLCBhbmQgdGhlIHJlc3VsdHMgc2hvd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dGhhdCB0aGUgY2F0aG9kZSBtYXRlcmlhbCBhZnRlciByZWR1Y3Rpb24gcm9hc3RpbmcgaXMgcHJpbWFyaWx5IHRyYW5zZm9ybWVkIGludG8gTGkyQ08zLCBOaSwgQ28gYW5kIE1uTy5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Ib3dldmVyLCB0aGUgc29sdWJpbGl0eSBvZiBMaTJDTzMgaXMgcmVsYXRpdmVseSBsb3csIHNvIGNhcmJvbmF0ZWQgd2F0ZXIgbGVhY2hpbmcgaXMgdXNlZCB0byB0cmVhdC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JvYXN0ZWQgcHJvZHVjdHMuIFRoZW4gdGhlIGZpbHRyYXRlIGlzIGV2YXBvcmF0ZWQgZm9yIHRoZSBwcmVwYXJhdGlvbiBvZiBwdXJlIExpMkNPMywgYW5kIHJlc2lkdWUgaXMgbGVhY2h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vIHJlY3ljbGUgb3RoZXIgbWV0YWxzIHdpdGggSDJTTzQuIFRoZSByZXN1bHRzIGluZGljYXRlIHRoYXQsIGFmdGVyIHJvYXN0ZWQgYXQgNjUwIEMgZm9yIDMgaCB3aXRoIDE5Ljk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jYXJib24gZG9zYWdlLCA4NC43JSBMaSBpcyBwcmVmZXJlbnRpYWxseSByZWNvdmVyZWQgdmlhIGNhcmJvbmF0ZWQgd2F0ZXIgbGVhY2hpbmcsIGFuZCBtb3JlIHRoYW4gOTklIE5p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NvIGFuZCBNbiBhcmUgcmVjeWNsZWQgdmlhIGFjaWQgbGVhY2hpbmcgd2l0aG91dCBhZGRpbmcgcmVkdWN0YW50LiBGaW5hbGx5LCB0aGUgcHJvZHVjdHMgb2YgTGkyQ08zLCBOaVNPNC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NvU080IGFuZCBNblNPNCBhcmUgb2J0YWluZWQuIFRoZSBwcm9jZXNzIGhhdmUgZ3JlYXQgcG90ZW50aWFsIGZvciBpbmR1c3RyaWFsLXNjYWxlIHJlY3ljbGluZyBmcm9tIHNwZW5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x1dmNvdnVxbC5qcGciLCJVcmlTdHJpbmciOiJkYzVmZTBiMy04NTM4LTRjYjktYjUzMi0yYjJjMTdlMGY0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y4wMy4wOT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vd3NvdXIuMjAxNy4wMy4wOTMiLCJVcmlTdHJpbmciOiJodHRwczovL2RvaS5vcmcvMTAuMTAxNi9qLmpwb3dzb3VyLjIwMTcuMDMu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wcm9taXNpbmcgYXBwcm9hY2ggZm9yIHRoZSByZWNvdmVyeSBvZiBoaWdoIHZhbHVlLWFkZGVkIG1ldGFscyBmcm9tIHNwZW50IGxpdGhpdW0t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V4cGVyaW1lbnRhbDwvc3Bhbj48L3A+XHJcblx0XHRcdDxwIHN0eWxlPVwibWFyZ2luOjBwdCAwcHQgNnB0XCI+PHNwYW4gc3R5bGU9XCJmb250LWZhbWlseTonU2Vnb2UgVUknOyBmb250LXNpemU6OXB0XCI+wqDCoMKgwqDCoMKgwqDCoMKgwqDCoMKgwqDCoMKgwqDCoMKgwqAgMi4xLiBNYXRlcmlhbHMgYW5kIHJlYWdlbnRzPC9zcGFuPjwvcD5cclxuXHRcdFx0PHAgc3R5bGU9XCJtYXJnaW46MHB0IDBwdCA2cHRcIj48c3BhbiBzdHlsZT1cImZvbnQtZmFtaWx5OidTZWdvZSBVSSc7IGZvbnQtc2l6ZTo5cHRcIj7CoMKgwqDCoMKgwqDCoMKgwqDCoMKgwqDCoMKgwqDCoMKgwqDCoCAyLjIuIE1ldGhvZH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</w:instrText>
                </w:r>
                <w:r w:rsidR="00670427" w:rsidRPr="0077002F">
                  <w:rPr>
                    <w:noProof/>
                    <w:lang w:val="en-US"/>
                  </w:rPr>
                  <w:instrText>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QXBwZW5kaXggQS4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wcm9taXNpbmcgYXBwcm9hY2ggZm9yIHRoZSByZWNvdmVyeSBvZiBoaWdoIHZhbHVlLWFkZGVkIG1ldGFscyBmcm9tIHNwZW50IGxpdGhpdW0taW9uIGJhdHRlcmllcyIsIlRyYW5zbGF0b3JzIjpbXSwiWWVhciI6IjIwMTciLCJZZWFyUmVzb2x2ZWQiOiIyMDE3IiwiQ3JlYXRlZEJ5IjoiX1JvbmphIFdhZ25lci1XZW56IiwiQ3JlYXRlZE9uIjoiMjAyMC0xMC0yOFQwNzo1ODoxNCIsIk1vZGlmaWVkQnkiOiJfV2FnbmVyd2UiLCJJZCI6ImRjNWZlMGIzLTg1MzgtNGNiOS1iNTMyLTJiMmMxN2UwZjQ3O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OWQ5NTZhMDEtZjNlMC00ZDY4LTk4YjItYWI2YjFhMjU2MzA4IiwiVGV4dCI6Ils1N10iLCJXQUlWZXJzaW9uIjoiNi44LjAuMCJ9}</w:instrText>
                </w:r>
                <w:r w:rsidR="00670427" w:rsidRPr="0077002F">
                  <w:rPr>
                    <w:noProof/>
                  </w:rPr>
                  <w:fldChar w:fldCharType="separate"/>
                </w:r>
                <w:r w:rsidR="00670427" w:rsidRPr="0077002F">
                  <w:rPr>
                    <w:noProof/>
                    <w:lang w:val="en-US"/>
                  </w:rPr>
                  <w:t>[57]</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he offgas from the rotary hearth furnace is scrubbed, and the scrub solution is sent to a wastewater treatment facility to recovery cadmium, zinc, and lead.”</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astewater from scrubbing</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To edit, see citavi.com/edit"/>
                <w:tag w:val="CitaviPlaceholder#dffb4334-2bd9-4967-9db1-c39bb5c4f122"/>
                <w:id w:val="-187537917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jZmN2E2LWMwMTgtNDc3NS1iMTZhLTI4N2M5NDRmYjkzO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w:instrText>
                </w:r>
                <w:r w:rsidR="00670427" w:rsidRPr="0077002F">
                  <w:rPr>
                    <w:noProof/>
                  </w:rPr>
                  <w:instrTex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2RmZmI0MzM0LTJiZDktNDk2Ny05ZGIxLWMzOWJiNWM0ZjEyMiIsIlRleHQiOiJbMzNdIiwiV0FJVmVyc2lvbiI6IjYuOC4wLjAifQ==}</w:instrText>
                </w:r>
                <w:r w:rsidR="00670427" w:rsidRPr="0077002F">
                  <w:rPr>
                    <w:noProof/>
                  </w:rPr>
                  <w:fldChar w:fldCharType="separate"/>
                </w:r>
                <w:r w:rsidR="00670427" w:rsidRPr="0077002F">
                  <w:rPr>
                    <w:noProof/>
                  </w:rPr>
                  <w:t>[33]</w:t>
                </w:r>
                <w:r w:rsidR="00670427" w:rsidRPr="0077002F">
                  <w:rPr>
                    <w:noProof/>
                  </w:rPr>
                  <w:fldChar w:fldCharType="end"/>
                </w:r>
              </w:sdtContent>
            </w:sdt>
          </w:p>
        </w:tc>
      </w:tr>
      <w:tr w:rsidR="0077002F" w:rsidRPr="0077002F" w:rsidTr="00670427">
        <w:tc>
          <w:tcPr>
            <w:tcW w:w="9062" w:type="dxa"/>
            <w:gridSpan w:val="3"/>
            <w:tcBorders>
              <w:top w:val="single" w:sz="4" w:space="0" w:color="000000" w:themeColor="text1"/>
              <w:left w:val="single" w:sz="4" w:space="0" w:color="000000" w:themeColor="text1"/>
              <w:bottom w:val="single" w:sz="4" w:space="0" w:color="00B0F0"/>
              <w:right w:val="single" w:sz="4" w:space="0" w:color="000000" w:themeColor="text1"/>
            </w:tcBorders>
          </w:tcPr>
          <w:p w:rsidR="00670427" w:rsidRPr="0077002F" w:rsidRDefault="00670427" w:rsidP="00670427">
            <w:pPr>
              <w:spacing w:before="288" w:after="288"/>
            </w:pPr>
            <w:r w:rsidRPr="0077002F">
              <w:t>Hydro-metallurgy</w:t>
            </w:r>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Acidic wastewater</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84692ee4-f5cc-40a6-bd01-3d2d3ad60e67"/>
                <w:id w:val="-1082752626"/>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XJ5cXhhbWYuanBnIiwiVXJpU3RyaW5nIjoiOWVjZmNjMDEtOWFkZi00NTA0LWFjN2UtMGIyZjY0YjAyNGI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IuMDMuMDI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dhc21hbi4yMDEyLjAzLjAyNyIsIlVyaVN0cmluZyI6Imh0dHBzOi8vZG9pLm9yZy8xMC4xMDE2L2oud2FzbWFuLjIwMTIuMDMuM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DY6NTIiLCJNb2RpZmllZEJ5IjoiX1JvbmphIFdhZ25lci1XZW56IiwiSWQiOiIyN2M2OGY3YS05ZWQ0LTQxYTEtOTIxMS0zMDVmZDZiOGViODQiLCJNb2RpZmllZE9uIjoiMjAyMC0xMS0xOVQxNDowNjo1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yNTM0MDcyIiwiVXJpU3RyaW5nIjoiaHR0cDovL3d3dy5uY2JpLm5sbS5uaWguZ292L3B1Ym1lZC8yMjUzNDA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3JnYW5pYyBveGFsYXRlIGFzIGxlYWNoYW50IGFuZCBwcmVjaXBpdGFudCBmb3IgdGhlIHJlY292ZXJ5IG9mIHZhbHVhYmxlIG1ldGFsc8KgIGZyb20gc3BlbnQgbGl0aGl1bS1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FByZWxpbWluYXJ5IHRyZWF0bWVudDwvc3Bhbj48L3A+XHJcblx0XHRcdDxwIHN0eWxlPVwibWFyZ2luOjBwdCAwcHQgNnB0XCI+PHNwYW4gc3R5bGU9XCJmb250LWZhbWlseTonU2Vnb2UgVUknOyBmb250LXNpemU6OXB0XCI+wqDCoMKgwqDCoMKgwqDCoMKgwqDCoMKgwqDCoMKgwqDCoMKgwqAgMi4yIFZhY3V1bSBweXJvbHlzaXM8L3NwYW4+PC9wPlxyXG5cdFx0XHQ8cCBzdHlsZT1cIm1hcmdpbjowcHQgMHB0IDZwdFwiPjxzcGFuIHN0eWxlPVwiZm9udC1mYW1pbHk6J1NlZ29lIFVJJzsgZm9udC1zaXplOjlwdFwiPsKgwqDCoMKgwqDCoMKgwqDCoMKgwqDCoMKgwqDCoMKgwqDCoMKgIDIuMyBNZXRhbCBsZWFjaGluZyBhbmQgcHJlY2lwaXRhdGlvb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9yZ2FuaWMgb3hhbGF0ZSBhcyBsZWFjaGFudCBhbmQgcHJlY2lwaXRhbnQgZm9yIHRoZSByZWNvdmVyeSBvZiB2YWx1YWJsZSBtZXRhbHMgZnJvbSBzcGVudCBsaXRoaXVtLWlvbiBiYXR0ZXJpZXMiLCJUcmFuc2xhdG9ycyI6W10sIlllYXIiOiIyMDEyIiwiWWVhclJlc29sdmVkIjoiMjAxMiIsIkNyZWF0ZWRCeSI6Il9Sb25qYSBXYWduZXItV2VueiIsIkNyZWF0ZWRPbiI6IjIwMjAtMTEtMTlUMTQ6MDY6MzkiLCJNb2RpZmllZEJ5IjoiX1dhZ25lcndlIiwiSWQiOiI5ZWNmY2MwMS05YWRmLTQ1MDQtYWM3ZS0wYjJmNjRiMDI0Yj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c3XSJ9XX0sIlRhZyI6IkNpdGF2aVBsYWNlaG9sZGVyIzg0NjkyZWU0LWY1Y2MtNDBhNi1iZDAxLTNkMmQzYWQ2MGU2NyIsIlRleHQiOiJbNzddIiwiV0FJVmVyc2lvbiI6IjYuOC4wLjAifQ==}</w:instrText>
                </w:r>
                <w:r w:rsidR="00670427" w:rsidRPr="0077002F">
                  <w:rPr>
                    <w:noProof/>
                  </w:rPr>
                  <w:fldChar w:fldCharType="separate"/>
                </w:r>
                <w:r w:rsidR="00670427" w:rsidRPr="0077002F">
                  <w:rPr>
                    <w:noProof/>
                  </w:rPr>
                  <w:t>[77]</w:t>
                </w:r>
                <w:r w:rsidR="00670427" w:rsidRPr="0077002F">
                  <w:rPr>
                    <w:noProof/>
                  </w:rPr>
                  <w:fldChar w:fldCharType="end"/>
                </w:r>
              </w:sdtContent>
            </w:sdt>
          </w:p>
          <w:p w:rsidR="00670427" w:rsidRPr="0077002F" w:rsidRDefault="0077002F" w:rsidP="00670427">
            <w:pPr>
              <w:spacing w:before="288" w:after="288"/>
            </w:pPr>
            <w:sdt>
              <w:sdtPr>
                <w:alias w:val="To edit, see citavi.com/edit"/>
                <w:tag w:val="CitaviPlaceholder#a08a70cb-bb32-4912-8509-cb88d4c24e6d"/>
                <w:id w:val="234444088"/>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FuIGFwcHJvYWNoIHRvIHJlY3ljbGUgcHJlY2lvdXMgbWV0YWxzIG9mIGNhdGhvZGUgbWF0ZXJpYWxzIGZyb20gc3BlbnQgbGl0aGl1bSBjb2JhbHQgb3hpZ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dHRlcmllcyBieSB1c2luZyBvcmdhbmljIGNpdHJpYyBhY2lkIGFuZCBoeWRyb2dlbiBwZXJveGlkZSBoYXMgYmVlbiBzdHVkaWVkIGluIHRoaXMgcGFwZXIuIFRoZSBlZmZlY3RzIG9mIG1vbGFyIHJhdGlv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vbGlkLWxpcXVpZCByYXRpbywgcmVhY3Rpb24gdGltZSBhbmQgdGVtcGVyYXR1cmUgb24gbGVhY2hpbmcgZWZmaWNpZW5jeSBvZiBjb2JhbHQgd2VyZSBpbnZlc3RpZ2F0ZWQgcmVzcGVjdGl2ZWx5L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TWVhbndoaWxlIHRoZSBsZWFjaGluZyBraW5ldGljcyBlcXVhdGlvbiBvZiBjb2JhbHQgd2FzIGVzdGFibGlzaGVkLCBhbmQgdGhlIGFwcGFyZW50IGFjdGl2YXRpb24gZW5lcmd5IG9mIGxlYWNo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hY3Rpb24gb2YgY29iYWx0IHdhcyBjYWxjdWxhdGVkIG91dC4gVGhlIHJlc3VsdHMgc2hvdyB0aGF0IHdoZW4gdGhlIG1vbGFyIHJhdGlvIG9mIGNpdHJpYyBhY2lkIHRvIGxpdGhpdW0gY29iYWx0IG94aWR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XMgNDoxLCBzb2xpZC10by1saXF1aWQgcmF0aW8gaXMgMTUgZy9MLCB0aGUgcmVhY3Rpb24gdGVtcGVyYXR1cmUgaXMgOTAgISwgdGhlIHJlYWN0aW9uIHRpbWUgaXMgNSBoIGFuZCBjb25jZW50cmF0aW9u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DJPMiBpcyAxLjAgdm9sLiAlLCB0aGUgbGVhY2hpbmcgZWZmaWNpZW5jeSBjb3VsZCBiZSB1cCB0byA5OS4wNyUuIFRoZSBhcHBhcmVudCBhY3RpdmF0aW9uIGVuZXJneSBvZiBjb2JhbHQgbGVhY2h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YWN0aW9uIGlzIDQ1LjcyNCBLSi9tb2wsIGFuZCBieSBtZWFucyBvZiBjb25kdWN0aW5nIGZpdHRpbmcgdGVzdCBmb3IgdGhlIHJlbGF0aW9uc2hpcCBiZXR3ZWVuIGxpdGhpdW0gY29iYWx0IG94aWR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vd2RlciB3aXRoIGRpZmZlcmVudCBwYXJ0aWNsZSBzaXplcyBhbmQgbGVhY2hpbmcgZWZmaWNpZW5jeSwgaXQgY2FuIGJlIGNvbmNsdWRlZCB0aGF0IHRoZSByZWFjdGlvbiBvZiBsaXRoaXVtIGNvYmFsd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3hpZGVzIHVzaW5nIGNpdHJpYyBhY2lkIGFuZCBoeWRyb2dlbiBwZXJveGlkZSBpcyBjaGVtaWNhbCByZWFjdGlvbiBjb250cm9sLn17XFxydGxjaFxcYWYwXFxhZnMyNFxyXG5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3YWduZXJ3ZVxcQXBwRGF0YVxcTG9jYWxcXFRlbXBcXDE1MW1seGtvLmpwZyIsIlVyaVN0cmluZyI6IjYwMGY4YzcwLTZjY2YtNGZhMi05ZDE3LTFlZWFmYjgyMGJi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4OF0ifV19LCJUYWciOiJDaXRhdmlQbGFjZWhvbGRlciNhMDhhNzBjYi1iYjMyLTQ5MTItODUwOS1jYjg4ZDRjMjRlNmQiLCJUZXh0IjoiWzg4XSIsIldBSVZlcnNpb24iOiI2LjguMC4wIn0=}</w:instrText>
                </w:r>
                <w:r w:rsidR="00670427" w:rsidRPr="0077002F">
                  <w:rPr>
                    <w:noProof/>
                  </w:rPr>
                  <w:fldChar w:fldCharType="separate"/>
                </w:r>
                <w:r w:rsidR="00670427" w:rsidRPr="0077002F">
                  <w:rPr>
                    <w:noProof/>
                  </w:rPr>
                  <w:t>[88]</w:t>
                </w:r>
                <w:r w:rsidR="00670427" w:rsidRPr="0077002F">
                  <w:rPr>
                    <w:noProof/>
                  </w:rPr>
                  <w:fldChar w:fldCharType="end"/>
                </w:r>
              </w:sdtContent>
            </w:sdt>
          </w:p>
          <w:p w:rsidR="00670427" w:rsidRPr="0077002F" w:rsidRDefault="0077002F" w:rsidP="00670427">
            <w:pPr>
              <w:spacing w:before="288" w:after="288"/>
              <w:rPr>
                <w:lang w:val="en-US"/>
              </w:rPr>
            </w:pPr>
            <w:sdt>
              <w:sdtPr>
                <w:alias w:val="To edit, see citavi.com/edit"/>
                <w:tag w:val="CitaviPlaceholder#b02597b8-6f9b-479f-a755-aa4da53bfe5f"/>
                <w:id w:val="-1879156128"/>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hNG5pYmNnLmpwZyIsIlVyaVN0cmluZyI6IjIzNzE0YzM0LWQxMGEtNDkxNS1iZTg1LTAxMDNkODI5MjIy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y4wOS4wMz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5LjAzMiIsIlVyaVN0cmluZyI6Imh0dHBzOi8vZG9pLm9yZy8xMC4xMDE2L2oud2FzbWFuLjIwMTcuMDkuMDM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TY6NDYiLCJNb2RpZmllZEJ5IjoiX1JvbmphIFdhZ25lci1XZW56IiwiSWQiOiI2YTI5ZmVlNy02NTE2LTRhNTMtYTZkZC02ZWRhOWE1MmQzOTIiLCJNb2RpZmllZE9uIjoiMjAyMC0xMS0xOVQxNDoxNjo0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5MDMwMTIwIiwiVXJpU3RyaW5nIjoiaHR0cDovL3d3dy5uY2JpLm5sbS5uaWguZ292L3B1Ym1lZC8yOTAzMDEy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aWNhbCByZWN5Y2xpbmcgb2YgbGl0aGl1bS1pb24gYmF0dGVyaWVzIGJ5IHJlZHVjdGl2ZSBsZWFjaGluZyB3aXRoIHNvZGl1bSBtZXRhYmlzdWxwaGl0ZT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G9sb2d5PC9zcGFuPjwvcD5cclxuXHRcdFx0PHAgc3R5bGU9XCJtYXJnaW46MHB0IDBwdCA2cHRcIj48c3BhbiBzdHlsZT1cImZvbnQtZmFtaWx5OidTZWdvZSBVSSc7IGZvbnQtc2l6ZTo5cHRcIj7CoMKgwqDCoMKgwqDCoMKgwqDCoMKgwqDCoMKgwqDCoMKgwqDCoCAyLjEgU2FtcGxpbmcgYW5kIHBoeXNpY2FsIHNlcGFyYXRpb248L3NwYW4+PC9wPlxyXG5cdFx0XHQ8cCBzdHlsZT1cIm1hcmdpbjowcHQgMHB0IDZwdFwiPjxzcGFuIHN0eWxlPVwiZm9udC1mYW1pbHk6J1NlZ29lIFVJJzsgZm9udC1zaXplOjlwdFwiPsKgwqDCoMKgwqDCoMKgwqDCoMKgwqDCoMKgwqDCoMKgwqDCoMKgIDIuMiBMZWFjaGluZyBwcm9jZWR1cmUgYW5kIGFuYWx5c2l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</w:instrText>
                </w:r>
                <w:r w:rsidR="00670427" w:rsidRPr="0077002F">
                  <w:rPr>
                    <w:noProof/>
                    <w:lang w:val="en-US"/>
                  </w:rPr>
                  <w:instrText>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SHlkcm9tZXRhbGx1cmdpY2FsIHJlY3ljbGluZyBvZiBsaXRoaXVtLWlvbiBiYXR0ZXJpZXMgYnkgcmVkdWN0aXZlIGxlYWNoaW5nIHdpdGggc29kaXVtIG1ldGFiaXN1bHBoaXRlIiwiVHJhbnNsYXRvcnMiOltdLCJZZWFyIjoiMjAxOCIsIlllYXJSZXNvbHZlZCI6IjIwMTgiLCJDcmVhdGVkQnkiOiJfUm9uamEgV2FnbmVyLVdlbnoiLCJDcmVhdGVkT24iOiIyMDIwLTExLTE5VDE0OjE2OjIwIiwiTW9kaWZpZWRCeSI6Il9XYWduZXJ3ZSIsIklkIjoiMjM3MTRjMzQtZDEwYS00OTE1LWJlODUtMDEwM2Q4MjkyMjJj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3OV0ifV19LCJUYWciOiJDaXRhdmlQbGFjZWhvbGRlciNiMDI1OTdiOC02ZjliLTQ3OWYtYTc1NS1hYTRkYTUzYmZlNWYiLCJUZXh0IjoiWzc5XSIsIldBSVZlcnNpb24iOiI2LjguMC4wIn0=}</w:instrText>
                </w:r>
                <w:r w:rsidR="00670427" w:rsidRPr="0077002F">
                  <w:rPr>
                    <w:noProof/>
                  </w:rPr>
                  <w:fldChar w:fldCharType="separate"/>
                </w:r>
                <w:r w:rsidR="00670427" w:rsidRPr="0077002F">
                  <w:rPr>
                    <w:noProof/>
                    <w:lang w:val="en-US"/>
                  </w:rPr>
                  <w:t>[79]</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the process without cathode resynthesis, the acid used in the leaching process has acidification potential, especially the gases generated by inorganic acids. In this work, LiNi1/3Co1/3Mn1/3O2 was resynthesized to reduce the raw materials consumption, and the leachate are transformed into “gel” without producing effluent, acid or harmful gases, which has less impact on our environment.”</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l formation </w:t>
            </w:r>
          </w:p>
          <w:p w:rsidR="00670427" w:rsidRPr="0077002F" w:rsidRDefault="00670427" w:rsidP="00670427">
            <w:pPr>
              <w:spacing w:before="288" w:after="288"/>
              <w:rPr>
                <w:lang w:val="en-US"/>
              </w:rPr>
            </w:pP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0f9948f2-9539-41f9-af07-010b52265b2d"/>
                <w:id w:val="-195493322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</w:instrText>
                </w:r>
                <w:r w:rsidR="00670427" w:rsidRPr="0077002F">
                  <w:rPr>
                    <w:noProof/>
                  </w:rPr>
                  <w:instrText>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zc3ICgyMDE3KSA3MC03OS4gZG9pOjEwLjEwMTYvai5qcG93c291ci4yMDE3LjEyLjAwN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biBlY29ub21pY2FsIGVmZmVjdGl2ZSBtZXRob2QgaXMgZGV2ZWxvcGVkIGZvciByZWN5Y2xpbmcgc3BlbnQgTGlOaTEvM0NvMS8zTW4xLzNPMiBjYXRob2Rlcywgd2hlcmUgbW9yZ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hbiA5OCUgTGksIENvLCBOaSBhbmQgTW4gY2FuIGJlIGxlYWNoZWQgb3V0IHdpdGggZGlmZmVyZW50IG9yZ2FuaWMgYWNpZHMsIGFuZCByZXN5bnRoZXNpemVkIHRvIExpTmkxLzNDbzEv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M01uMS8zTzIuIFRoZSBsZWFjaGluZyBtZWNoYW5pc20gaXMgaW52ZXN0aWdhdGVkIGF0IG1hY3JvLSBhbmQgbWljcm8tc2NhbGVzLiBUaGUgcGFydGljbGVzIHVuZGVyZ28gYSBsb29zZW5pbmct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cmVha2luZy1zaHJpbmtpbmcgY2hhbmdlIGZvciB0d28gYWNpZHMsIHdoaWxlIHRoZSBGVElSIGFuZCBVVi12aXMgc3BlY3RyYSBpbmRpY2F0ZSBkaWZmZXJlbnQgY29vcmRpb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hY3Rpb25zLiBUaGUgcGVyZm9ybWFuY2Ugb2YgTGlOaTEvM0NvMS8zTW4xLzNPMiByZXN5bnRoZXNpemVkIGZyb20gdGhlIGxlYWNoYXRlIG9mIHRoZSBhY2V0aWMgYWNpZCBsZWFja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E5DTS1BYykgYW5kIG1hbGVpYyBhY2lkIGxlYWNoaW5nIChOQ00tTWEpIGFyZSBjb21wYXJlZC4gVGhlIGZpcnN0IGRpc2NoYXJnZSBjYXBhY2l0eSBvZiBOQ00tTWEgYW5kIE5DTUFj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XQgMC4yQyBhcmUgMTUxLjYgYW5kIDExNS4wIG1BIGggZ1xcdTg3MjIgMSwgcmVzcGVjdGl2ZWx5LiBUaGUgbXVjaCBiZXR0ZXIgcGVyZm9ybWFuY2Ugb2YgTkNNLU1hIHRoYW4gTkNNLUF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XN1bHRzIGZyb20gdGhlIGRpZmZlcmVudCBjb29yZGluYXRpb24gb2YgdGhlIHR3byBhY2lkcyBpbiB0aGUgc29sLWdlbCBwcm9jZXNzLCB3aGVyZSB0aGUgbWFsZWljIGFjaWQgY2FuIGVzdGVyaWZ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8gZXN0YWJsaXNoIGEgc3RhYmxlIG5ldHdvcmsgdG8gY2hlbGF0ZSBtZXRhbCBpb25zLCB3aGlsZSB0aGUgd2VhayBjaGVsYXRpb24gb2YgYWNldGljIGFjaWQgbGVhZHMgdG8gdGhlIGZvcm1hdGl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2YgaW1wdXJpdGllcy4gVGhlIGVjb25vbWljcyBhbmFseXNpcyBpbmNsdWRpbmcgdGhlIGNvc3Qgb2YgbGVhY2hpbmcgYWNpZCBhbmQgZW5lcmd5IGNvbnN1bXB0aW9uIHNob3dzIHRoYXQ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pY2Ugb2Ygb3JnYW5pYyBhY2lkcyBhbmQgcmVkdWNpbmcgYWdlbnRzLCBzaG9ydCBsZWFjaGluZyB0aW1lLCBsb3cgdGVtcGVyYXR1cmUgYW5kIGhpZ2gtdmFsdWVkIHByb2R1Y3Rz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GVmZmVjdGl2ZSB3YXkgdG8gaW5jcmVhc2UgcmVjeWNsaW5nIGFuZCBlbnZpcm9ubWVudGFsIGJlbmVmaXRzLCB3aGljaCBzaG93cyBhZHZhbnRhZ2VzIGluIHRlcm1zIG9mIHJlc291cmN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vc3QgYW5kIGFkZGVkIHZhbHV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wZnRtYmNvdS5qcGciLCJVcmlTdHJpbmciOiIxY2I3ZWI0OC02NTAzLTRiY2EtODZhMC05MDA0NzhlZDQzZ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y4xMi4wM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y4xMi4wMDYiLCJVcmlTdHJpbmciOiJodHRwczovL2RvaS5vcmcvMTAuMTAxNi9qLmpwb3dzb3VyLjIwMTcuMTIuMDA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Y29ub21pY2FsIHJlY3ljbGluZyBwcm9jZXNzIGZvciBzcGVudCBsaXRoaXVtLWlvbiBiYXR0ZXJpZXMgYW5kIG1hY3JvLSBhbmQgbWljcm8tc2NhbGUgbWVjaGFuaXN0aWMgc3R1ZHk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</w:instrText>
                </w:r>
                <w:r w:rsidR="00670427" w:rsidRPr="0077002F">
                  <w:rPr>
                    <w:noProof/>
                    <w:lang w:val="en-US"/>
                  </w:rPr>
                  <w:instrText>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TdXBwbGVtZW50YXJ5IGRhdGE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Y29ub21pY2FsIHJlY3ljbGluZyBwcm9jZXNzIGZvciBzcGVudCBsaXRoaXVtLWlvbiBiYXR0ZXJpZXMgYW5kIG1hY3JvLSBhbmQgbWljcm8tc2NhbGUgbWVjaGFuaXN0aWMgc3R1ZHkiLCJUcmFuc2xhdG9ycyI6W10sIlZvbHVtZSI6IjM3NyIsIlllYXIiOiIyMDE4IiwiWWVhclJlc29sdmVkIjoiMjAxOCIsIkNyZWF0ZWRCeSI6Il9Sb25qYSBXYWduZXItV2VueiIsIkNyZWF0ZWRPbiI6IjIwMjAtMTEtMThUMTM6MjM6NDMiLCJNb2RpZmllZEJ5IjoiX1dhZ25lcndlIiwiSWQiOiIxY2I3ZWI0OC02NTAzLTRiY2EtODZhMC05MDA0NzhlZDQzZjI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0Ml0ifV19LCJUYWciOiJDaXRhdmlQbGFjZWhvbGRlciMwZjk5NDhmMi05NTM5LTQxZjktYWYwNy0wMTBiNTIyNjViMmQiLCJUZXh0IjoiWzI0Ml0iLCJXQUlWZXJzaW9uIjoiNi44LjAuMCJ9}</w:instrText>
                </w:r>
                <w:r w:rsidR="00670427" w:rsidRPr="0077002F">
                  <w:rPr>
                    <w:noProof/>
                  </w:rPr>
                  <w:fldChar w:fldCharType="separate"/>
                </w:r>
                <w:r w:rsidR="00670427" w:rsidRPr="0077002F">
                  <w:rPr>
                    <w:noProof/>
                    <w:lang w:val="en-US"/>
                  </w:rPr>
                  <w:t>[24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everal inorganic acids, such as HCl,17−19 HNO3,20−22 and H2SO4,23−27 have been used to leach metals from the cathodic materials of spent LIBs; however, these leachants release toxic gases during the process, thereby causing significant secondary pollution.28</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7bd6f10d-77fe-48ff-8874-0a7bd3437085"/>
                <w:id w:val="10839477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</w:instrText>
                </w:r>
                <w:r w:rsidR="00670427" w:rsidRPr="0077002F">
                  <w:rPr>
                    <w:noProof/>
                  </w:rPr>
                  <w:instrText>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3LjU6NzE0LTcyM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hlcmVpbiBpcyByZXBvcnRlZCBhIG5vdmVsIGdyZWVuIHByb2Nlc3MgaW52b2x2aW5nIG5hdHVyYWwgTC10YXJ0YXJpYyBhY2lkIGxlYWNoaW5nLCBkZXZlbG9wZWQgZm9yIHRoZSBzdXN0YWluYWJsZX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jb3Zlcnkgb2YgTW4sIExpLCBDbywgYW5kIE5pIGZyb20gc3BlbnQgbGl0aGl1bS1pb24gYmF0dGVyaWVzIChMSUJzKS4gT3BlcmF0aW5nIGNvbmRpdGlvbnMgYWZmZWN0aW5nIHRoZSBsZWFjaGluZyBlZmZpY2llbmNpZXM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biwgTGksIENvLCBhbmQgTmksIGluY2x1ZGluZyB0aGUgY29uY2VudHJhdGlvbnMgb2YgTC10YXJ0YXJpYyBhY2lkIChDNEg2TzYpIGFuZCBoeWRyb2dlbiBwZXJveGlkZSAoSDJPMiksIHB1bHAgZGVuc2l0eS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lbXBlcmF0dXJlLCBhbmQgbGVhY2hpbmcgdGltZSwgd2VyZSBpbnZlc3RpZ2F0ZWQuIFRoZSBsZWFjaGluZyBlZmZpY2llbmNpZXMgd2VyZSA5OS4zMSUgZm9yIE1uLCA5OS4wNyUgZm9yIExpLCA5OC42NCUgZm9yIENv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A5OS4zMSUgZm9yIE5pIHVuZGVyIHRoZSBvcHRpbWl6ZWQgY29uZGl0aW9ucyAoNCB2b2wlIEgyTzIsIDIgTSBMLXRhcnRhcmljIGFjaWQsIDE3IGcvTCBwdWxwIGRlbnNpdHksIDcwIFxcJ2IwQywgYW5kIDMwIG1pbik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UaGUgbGVhY2hpbmcgbWVjaGFuaXNtIHdhcyBzdHVkaWVkIHByZWxpbWluYXJpbHkgYmFzZWQgb24gdGhlIHN0cnVjdHVyZSBvZiBMLXRhcnRhcmljIGFjaWQuIFRoZSBraW5ldGljcyBkYXRhIGZvciB0aGUgbGVhY2hpbmc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biwgTGksIENvLCBhbmQgTmkgZml0IGJlc3QgdG8gdGhlIHNocmlua2luZy1jb3JlIG1vZGVsIG9mIGNoZW1pY2FsIGNvbnRyb2wuIEZvciB0aGUgZmlyc3Qgc3RhZ2UsIHRoZSBhY3RpdmF0aW9uIGVuZXJnaWVzIChFYXMpIGZvc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IGxlYWNoaW5nIG9mIE1uLCBMaSwgQ28sIGFuZCBOaSB3ZXJlIDY2LjAwLCA1NC4wMywgNTguMTgsIGFuZCA3My4yOCBrSi9tb2wsIHJlc3BlY3RpdmVseS4gRm9yIHRoZSBzZWNvbmQgc3RhZ2UsIHRoZSBFYX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xlYWNoaW5nIG9mIE1uLCBMaSwgQ28sIGFuZCBOaSB3ZXJlIDU1LjY4LCA1My44NiwgNTguOTQsIGFuZCA0Ny43OCBrSi9tb2wsIHJlc3BlY3RpdmVseS4gVGhlIHByb3Bvc2VkIGh5ZHJvbWV0YWxsdXJnaWN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HJvY2VzcyB3YXMgZm91bmQgdG8gYmUgc2ltcGxlLCBlZmZpY2llbnQsIGFuZCBlbnZpcm9ubWVudGFsbHkgZnJpZW5kbH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mdnQyZ3l1Yi5qcGciLCJVcmlTdHJpbmciOiI3ZjM3MmY5Mi1iYzUzLTQ3NmEtOTJiNS03NjNkODAyOW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mIwMjA1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c3VzY2hlbWVuZy42YjAyMDU2IiwiVXJpU3RyaW5nIjoiaHR0cHM6Ly9kb2kub3JnLzEwLjEwMjEvYWNzc3VzY2hlbWVuZy42YjAyM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U2XSJ9XX0sIlRhZyI6IkNpdGF2aVBsYWNlaG9sZGVyIzdiZDZmMTBkLTc3ZmUtNDhmZi04ODc0LTBhN2JkMzQzNzA4NSIsIlRleHQiOiJbNTZdIiwiV0FJVmVyc2lvbiI6IjYuOC4wLjAifQ==}</w:instrText>
                </w:r>
                <w:r w:rsidR="00670427" w:rsidRPr="0077002F">
                  <w:rPr>
                    <w:noProof/>
                  </w:rPr>
                  <w:fldChar w:fldCharType="separate"/>
                </w:r>
                <w:r w:rsidR="00670427" w:rsidRPr="0077002F">
                  <w:rPr>
                    <w:noProof/>
                  </w:rPr>
                  <w:t>[56]</w:t>
                </w:r>
                <w:r w:rsidR="00670427" w:rsidRPr="0077002F">
                  <w:rPr>
                    <w:noProof/>
                  </w:rPr>
                  <w:fldChar w:fldCharType="end"/>
                </w:r>
              </w:sdtContent>
            </w:sdt>
          </w:p>
          <w:p w:rsidR="00670427" w:rsidRPr="0077002F" w:rsidRDefault="0077002F" w:rsidP="00670427">
            <w:pPr>
              <w:spacing w:before="288" w:after="288"/>
            </w:pPr>
            <w:sdt>
              <w:sdtPr>
                <w:alias w:val="To edit, see citavi.com/edit"/>
                <w:tag w:val="CitaviPlaceholder#fb7ec826-29c5-4a03-86b5-5ab79e318140"/>
                <w:id w:val="135154901"/>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MaS1pb24gYmF0dGVyaWVzIGRlbWFuZCB3aWxsIGNvbnRpbnVlIHRvIGluY3JlYXNlLiBIb3dldmVyLCBMaS1pb24gYmF0dGVyaWVzIGFyZSBub3Qgd2lkZWx5IHJlY3ljbGVk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GJlY2F1c2UgY3VycmVudGx5IGl0IGlzIG5vdCBlY29ub21pY2FsbHkganVzdGlmaWFibGUgKGluIGNvbnRyYXN0LCBhdCBwcmVzZW50IG1vcmUgdGhhbiA5NyUgbGVhZC1hY2lkIGJhdHRlcmllc3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hcmUgcmVjeWNsZWQpLiBTbyBmYXIsIG5vIGNvbW1lcmNpYWwgbWV0aG9kcyBhcmUgYXZhaWxhYmxlIHRvIHJlY3ljbGUgTGktaW9uIGJhdHRlcmllcyB3aXRoIGRpZmZlcmVud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jYXRob2RlIGNoZW1pc3RyaWVzIGVjb25vbWljYWxseSBhbmQgZWZmaWNpZW50bHkuIENvbnNpZGVyaW5nIG91ciBsaW1pdGVkIHJlc291cmNlcywgZW52aXJvbm1lbnRhb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pbXBhY3QsIGFuZCBuYXRpb25hbCBzZWN1cml0eSwgTGktaW9uIGJhdHRlcmllcyBtdXN0IGJlIHJlY3ljbGVkLiBBIG5ldyBsb3cgdGVtcGVyYXR1cmUgbWV0aG9kb2xvZ3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2l0aCBoaWdoIGVmZmljaWVuY3kgaXMgcHJvcG9zZWQgaW4gb3JkZXIgdG8gcmVjeWNsZSBMaS1pb24gYmF0dGVyaWVzIGVjb25vbWljYWxseSBhbmQgdGh1cyBjb21tZXJjaWFsbH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ZmVhc2libGUgcmVnYXJkbGVzcyBvZiBjYXRob2RlIGNoZW1pc3RyeS4gVGhlIHNlcGFyYXRpb24gYW5kIHN5bnRoZXNpcyBvZiBjYXRob2RlIG1hdGVyaWFscyAodGhlIG1vc3R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mFsdWFibGUgbWF0ZXJpYWwgaW4gTGktaW9uIGJhdHRlcmllcykgZnJvbSB0aGUgcmVjeWNsZWQgY29tcG9uZW50cyBhcmUgdGhlIG1haW4gZm9jdXMgb2YgdGhpcyBzdHVkeS4gVGhl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Jlc3VsdHMgc2hvdyB0aGF0IHRoZSBkZXZlbG9wZWQgcmVjeWNsaW5nIHByb2Nlc3MgaXMgcHJhY3RpY2FsIHdpdGggaGlnaCByZWNvdmVyeSBlZmZpY2llbmNpZXMsIGFuZCB0aGF0IGl0IGlz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ZpYWJsZSBmb3IgY29tbWVyY2lhbCBhZG9wdGlvbi59XHJcbntcXHJ0bGNoXFxhZjBcXGFmczI0XFxsdHJjaFxcZnMxOFxcbGFuZzEwMzFcXGxhbmducDEwMzFcXGxvY2hcXGFmMFxcZGJjaFxcYWYwXFxoaWNoXFxmMF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ibmt6MWljdS5qcGciLCJVcmlTdHJpbmciOiJlMDk0NDQyYy1iMWViLTRkMTItYjg1Ny1jYjAxMzlmMTM1O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2MzZ2M0MDE4Mms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5L2MzZ2M0MDE4MmsiLCJVcmlTdHJpbmciOiJodHRwczovL2RvaS5vcmcvMTAuMTAzOS9jM2djNDAxODJr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2MV0ifV19LCJUYWciOiJDaXRhdmlQbGFjZWhvbGRlciNmYjdlYzgyNi0yOWM1LTRhMDMtODZiNS01YWI3OWUzMTgxNDAiLCJUZXh0IjoiWzE2MV0iLCJXQUlWZXJzaW9uIjoiNi44LjAuMCJ9}</w:instrText>
                </w:r>
                <w:r w:rsidR="00670427" w:rsidRPr="0077002F">
                  <w:rPr>
                    <w:noProof/>
                  </w:rPr>
                  <w:fldChar w:fldCharType="separate"/>
                </w:r>
                <w:r w:rsidR="00670427" w:rsidRPr="0077002F">
                  <w:rPr>
                    <w:noProof/>
                  </w:rPr>
                  <w:t>[161]</w:t>
                </w:r>
                <w:r w:rsidR="00670427" w:rsidRPr="0077002F">
                  <w:rPr>
                    <w:noProof/>
                  </w:rPr>
                  <w:fldChar w:fldCharType="end"/>
                </w:r>
              </w:sdtContent>
            </w:sdt>
          </w:p>
          <w:p w:rsidR="00670427" w:rsidRPr="0077002F" w:rsidRDefault="0077002F" w:rsidP="00670427">
            <w:pPr>
              <w:spacing w:before="288" w:after="288"/>
              <w:rPr>
                <w:lang w:val="en-US"/>
              </w:rPr>
            </w:pPr>
            <w:sdt>
              <w:sdtPr>
                <w:alias w:val="To edit, see citavi.com/edit"/>
                <w:tag w:val="CitaviPlaceholder#10e5fd4a-8d36-4374-acb7-3d0405842664"/>
                <w:id w:val="-669027012"/>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YpLCA2LCA4NTMwMy04NTMxMSwgZG9pOjEwLjEwMzkvQzZSQTE2ODAxQ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IZXJlaW4sIHRoZSBtZXRob2Qgb2YgaHlkcm9tZXRhbGx1cmd5IGlzIGFkb3B0ZWQgdG8gcmVjeWNsZSB0aGUgcHJlY2lvdXMgbWV0YWwgY29iYWx0IGluIHNwZW50IGxpdGhpdW0gaW9u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iYXR0ZXJpZXMgKExJQnMpLiBUaGUgYmVzdCBleHBlcmltZW50YWwgY29uZGl0aW9ucyBmb3IgbGVhY2hpbmcgY29iYWx0IGlvbnMgaW4gc3VscGh1cmljIGFjaWRcXHU4MjExIGh5ZHJvZ2V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GVyb3hpZGUgc3lzdGVtIGFyZSBzdHVkaWVkLiBUaGUgYmVzdCBsZWFjaGluZyBvcGVyYXRpb24gY29uZGl0aW9uIGlzIGFuIEgyU080IGNvbmNlbnRyYXRpb24gb2YgMy4w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tb2wgTDEsIGxpcXVpZFxcdTgyMTEgc29saWQgcmF0aW8gb2YgNyA6IDEgYW5kIGh5ZHJvZ2VuIHBlcm94aWRlIGRvc2FnZSBvZiAxLjYgbUwgZzEgZm9yIDIuNSBoIGF0IDcwIEMuIFVz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hlIGV4dHJhY3Rpb24gY2hhcmFjdGVyaXN0aWNzIG9mIEQyRUhQQSAoZGktKDItZXRoeWxoZXh5bCkgcGhvc3Bob3JpYyBhY2lkKSBhbmQgUEMtODhBICgyLWV0aHlsaGV4eW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Bob3NwaG9uaWMgYWNpZCBtb25vLTItZXRoeWxoZXh5bCBlc3RlcikgZm9yIGEgc3BlY2lmaWMgaW9uIGluIGRpZmZlcmVudCBwSCB2YWx1ZSBsZWFjaGluZyBzb2x1dGlvbnMs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lc3QgZXhwZXJpbWVudGFsIGNvbmRpdGlvbnMgYXJlIEQyRUhQQSBhbmQgUEMtODhBIHNhcG9uaWZpY2F0aW9uIHJhdGVzIG9mIDIwJSBhbmQgMzAlLCByZXNwZWN0aXZlbHk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Wxmb25hdGVkIGtlcm9zZW5lIHZvbHVtZSBvZiA3MCUsIG9pbFxcdTgyMTEgd2F0ZXIgKE8vQSkgcmF0aW8gb2YgMSA6IDEsIGFuZCBleHRyYWN0aW9uIHRpbWUgb2YgMTAgbWluLiBUd2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eHRyYWN0aW9ucyBhcmUgYXBwbGllZCwgdGhlIGZpcnN0IGV4dHJhY3Rpb24gb2NjdXJzIGF0IHBIIDIuNzAgYW5kIHRoZSBzZWNvbmQgZXh0cmFjdGlvbiBpcyBkb25lIGF0IHBI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yLjYwIHVzaW5nIEQyRUhQQSB0byByZW1vdmUgY29wcGVyIGFuZCBtYW5nYW5lc2UgaW9ucy4gQWZ0ZXIgdGhlIGV4dHJhY3Rpb24gb3BlcmF0aW9uLCBQQy04OEEgaXN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1c2VkIHRvIGZ1cnRoZXIgZXh0cmFjdCB0aGUgbGVhY2hpbmcgc29sdXRpb24gYW5kIG1haW50YWluIHRoZSBwSCBhdCA0LjI1LCBzbyB0aGF0IGNvYmFsdCBhbmQgbmlja2VsIGlvbn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FyZSBlZmZlY3RpdmVseSBzZXBhcmF0ZWQsIHRoZW4gY29iYWx0IGlvbnMgYXJlIHNlcGFyYXRlZCBieSBveGFsaWMgYWNpZCBhbmQgY29iYWx0IG94YWxhdGUgaXMgb2J0YWluZWQu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VGhlIHB1cml0eSBvZiBjb2JhbHQgaXMgYXMgaGlnaCBhcyA5OS41MC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0seyIkaWQiOiI5IiwiJHR5cGUiOiJTd2lzc0FjYWRlbWljLkNpdGF2aS5QZXJzb24sIFN3aXNzQWNhZGVtaWMuQ2l0YXZpIiwiRmlyc3ROYW1lIjoiTS4iLCJMYXN0TmFtZSI6IkthbmciLCJQcm90ZWN0ZWQiOmZhbHNlLCJTZXgiOjAsIkNyZWF0ZWRCeSI6Il9Sb25qYSBXYWduZXItV2VueiIsIkNyZWF0ZWRPbiI6IjIwMjAtMTAtMTVUMTQ6MTY6NDkiLCJNb2RpZmllZEJ5IjoiX1JvbmphIFdhZ25lci1XZW56IiwiSWQiOiJkMzg5MjdjMi01OTg2LTRmZjUtYmQ1YS1iMDRlNzFlZTMxYmEiLCJNb2RpZmllZE9uIjoiMjAyMC0xMC0xNVQxNDoxNjo0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eTRoczA1NXAuanBnIiwiVXJpU3RyaW5nIjoiY2JjY2EwMTgtMTE2NS00YTI2LWJmOTMtZDUwNTczMDhiMmJ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NlJBMTY4MDFB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S9DNlJBMTY4MDFBIiwiVXJpU3RyaW5nIjoiaHR0cHM6Ly9kb2kub3JnLzEwLjEwMzkvQzZSQTE2ODAxQ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UmVjb3Zlcnkgb2YgY29iYWx0IGZyb20gc3BlbnQgbGl0aGl1bSBpb24gYmF0dGVyaWVzIHVzaW5nIHN1bHBodXJpYyBhY2lkIGxlYWNoaW5nIGZvbGxvd2VkIGJ5IHNvbGlkdG5xaF94MjAxM2xpcXVpZCBzZXBhcmF0aW9uIGFuZCBzb2x2ZW50IGV4dHJhY3Rpb25cclxuICAgICAgICAgIFJlY292ZXJ5IG9mIGNvYmFsdCBmcm9tIHNwZW50IGxpdGhpdW0gaW9uIGJhdHRlcmllcyB1c2luZyBzdWxwaHVyaWMgYWNpZCBsZWFjaGluZyBmb2xsb3dlZCBieSBzb2xpZHRucWhfeDIwMTNsaXF1aWQgc2VwYXJhdGlvbiBhbmQgc29sdmVudCBleHRyYWN0aW9u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AgUmVjb3Zlcnkgb2YgY29iYWx0IGZyb20gc3BlbnQgbGl0aGl1bSBpb24gYmF0dGVyaWVzIHVzaW5nIHN1bHBodXJpYyBhY2lkIGxlYWNoaW</w:instrText>
                </w:r>
                <w:r w:rsidR="00670427" w:rsidRPr="0077002F">
                  <w:rPr>
                    <w:noProof/>
                    <w:lang w:val="en-US"/>
                  </w:rPr>
                  <w:instrText>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OTFdIn1dfSwiVGFnIjoiQ2l0YXZpUGxhY2Vob2xkZXIjMTBlNWZkNGEtOGQzNi00Mzc0LWFjYjctM2QwNDA1ODQyNjY0IiwiVGV4dCI6Ils5MV0iLCJXQUlWZXJzaW9uIjoiNi44LjAuMCJ9}</w:instrText>
                </w:r>
                <w:r w:rsidR="00670427" w:rsidRPr="0077002F">
                  <w:rPr>
                    <w:noProof/>
                  </w:rPr>
                  <w:fldChar w:fldCharType="separate"/>
                </w:r>
                <w:r w:rsidR="00670427" w:rsidRPr="0077002F">
                  <w:rPr>
                    <w:noProof/>
                    <w:lang w:val="en-US"/>
                  </w:rPr>
                  <w:t>[91]</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n the other hand, inorganic acids may be corrosive and release toxic/harmful gases (eg, Cl2, NOx, SOx), and require additional wastewater processing costs (eg, neutralization and large volumes of water) to avoid secondary pollution.116”</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e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3f24a4c9-db19-4691-bc94-a5228739b5ce"/>
                <w:id w:val="120822061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DAxYWI4LTgxYTItNDUxNy1iYjUzLTRhYzkwMzNlYmU2MyIsIlJhbmdlTGVuZ3RoIjo0LCJSZWZlcmVuY2VJZCI6ImY4NjlkYjRjLTU2MmItNDBlYy04MTJlLWJhOGM4NzNmN2FhNCIsIlJlZmVyZW5jZSI6eyIkaWQiOiIzIiwiJHR5cGUiOiJTd2lzc0FjYWRlbWljLkNpdGF2aS5SZWZlcmVuY2UsIFN3aXNzQWNhZGVtaWMuQ2l0YXZpIiwiQWJzdHJhY3QiOiJXb3Js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aCBib3</w:instrText>
                </w:r>
                <w:r w:rsidR="00670427" w:rsidRPr="0077002F">
                  <w:rPr>
                    <w:noProof/>
                  </w:rPr>
                  <w:instrText>RoIGxhbmRmaWxsaW5nXHJcbmFuZCByYXcgbWF0ZXJpYWwgZXh0cmFjdGlvbi4gSG93ZXZlciwgTElCIHJlY3ljbGluZyBpbmZyYXN0cnVjdHVyZSBoYXMgbm90IGJlZW5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w:instrText>
                </w:r>
                <w:r w:rsidR="00670427" w:rsidRPr="0077002F">
                  <w:rPr>
                    <w:noProof/>
                    <w:lang w:val="en-US"/>
                  </w:rPr>
                  <w:instrText>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c0XSJ9XX0sIlRhZyI6IkNpdGF2aVBsYWNlaG9sZGVyIzNmMjRhNGM5LWRiMTktNDY5MS1iYzk0LWE1MjI4NzM5YjVjZSIsIlRleHQiOiJbNzRdIiwiV0FJVmVyc2lvbiI6IjYuOC4wLjAifQ==}</w:instrText>
                </w:r>
                <w:r w:rsidR="00670427" w:rsidRPr="0077002F">
                  <w:rPr>
                    <w:noProof/>
                  </w:rPr>
                  <w:fldChar w:fldCharType="separate"/>
                </w:r>
                <w:r w:rsidR="00670427" w:rsidRPr="0077002F">
                  <w:rPr>
                    <w:noProof/>
                    <w:lang w:val="en-US"/>
                  </w:rPr>
                  <w:t>[7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trong acids such as hydrochloric acids and nitric acid produce harmful fumes and gases such as Cl2, SO3 and NOx and, their waste solutions can penetrate to the soil and ground waters and cause damage to local people, biodiversity, and ecosystems (Li et al., 2013).”</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Organic acid leaching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520be362-2411-41e7-9fea-d48b465a1f04"/>
                <w:id w:val="-110704015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</w:instrText>
                </w:r>
                <w:r w:rsidR="00670427" w:rsidRPr="0077002F">
                  <w:rPr>
                    <w:noProof/>
                  </w:rPr>
                  <w:instrText>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zb3VyY2VzLCBDb25zZXJ2YXRpb24gJmFtcDsgUmVjeWNsaW5nLCAxMzYgKDIwMTgpIDQxOC00MzUuIGRvaToxMC4xMDE2L2oucmVzY29ucmVjLjIwMTguMDQuMDI0PC9zcGFuPjwvcD5cclxuXHRcdDwvZGl2PlxyXG5cdDwvYm9keT5cclxuPC9odG1sPiIsIkFic3RyYWN0UnRmIjoie1xccnRmMVxcYW5zaVxcYW5zaWNwZzEyNTJcXHVjMFxcc3RzaGZkYmNoMFxcc3RzaGZsb2NoMFxcc3RzaGZoaWNoMFxcc3RzaGZiaTBcXGRlZmYwXFxhZGVmZjB7XFxmb250dGJse1xcZjBcXGZyb21hblxcZmNoYXJzZXQwIFRpbWVzIE5ldyBSb21hbjt9e1xcZjFcXGZuaWxcXGZjaGFyc2V0MCBTZWdvZSBVSTt9fXtcXGNvbG9ydGJs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Gc0dG5rMHNxLmpwZyIsIlVyaVN0cmluZyI6ImEyYTEyZGI0LTcyNmUtNDA4My04NTMwLTkzODZmZGZlYzRjY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4LjA0LjAy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ZXNjb25yZWMuMjAxOC4wNC4wMjQiLCJVcmlTdHJpbmciOiJodHRwczovL2RvaS5vcmcvMTAuMTAxNi9qLnJlc2NvbnJlYy4yMDE4LjA0L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GxpdGhpdW0gYW5kIGNvYmFsdCBmcm9tIHNwZW50IGxpdGhpdW0gaW9uIGJhdHRlcmllcyAoTElCcykgdXNpbmcgb3JnYW5pYyBhY2lkcyBhcyBsZWFjaGluZyByZWFnZW50czogQSByZXZpZXc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</w:instrText>
                </w:r>
                <w:r w:rsidR="00670427" w:rsidRPr="0077002F">
                  <w:rPr>
                    <w:noProof/>
                    <w:lang w:val="en-US"/>
                  </w:rPr>
                  <w:instrText>B0XCI+wqDCoMKgwqDCoMKgwqDCoMKgIEZ1dHVyZSBwcm9zcGVjdGl2ZSBvZiBncmVlbiBwcm9jZXNzZXMgZm9yIHJlY3ljbGluZyBvZiBzcGVudCBMSUJz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}</w:instrText>
                </w:r>
                <w:r w:rsidR="00670427" w:rsidRPr="0077002F">
                  <w:rPr>
                    <w:noProof/>
                  </w:rPr>
                  <w:fldChar w:fldCharType="separate"/>
                </w:r>
                <w:r w:rsidR="00670427" w:rsidRPr="0077002F">
                  <w:rPr>
                    <w:noProof/>
                    <w:lang w:val="en-US"/>
                  </w:rPr>
                  <w:t>[130]</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dissolution of metals also rose with the increase in the liquid/solid ratio (L/S), however, extractions above 85% can be reached at L/S as lower as 4.5 L/kg, which is favourable for further purification and recovery operations.”</w:t>
            </w:r>
          </w:p>
          <w:p w:rsidR="00670427" w:rsidRPr="0077002F" w:rsidRDefault="00670427" w:rsidP="00670427">
            <w:pPr>
              <w:spacing w:before="288" w:after="288"/>
              <w:rPr>
                <w:lang w:val="en-US"/>
              </w:rPr>
            </w:pPr>
            <w:r w:rsidRPr="0077002F">
              <w:rPr>
                <w:lang w:val="en-US"/>
              </w:rPr>
              <w:t>“It is important to highlight that the use of small amounts of acid, preferably near to the stoichiometric value, is desirable not only from the economic point of view of the consumption of reagents but also in order to simplify the treatment of final solutions and waste water.”</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l ration with sodium metabisulphit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078e9583-01d9-4192-8aa8-5a5d5e302cab"/>
                <w:id w:val="184412573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</w:instrText>
                </w:r>
                <w:r w:rsidR="00670427" w:rsidRPr="0077002F">
                  <w:rPr>
                    <w:noProof/>
                  </w:rPr>
                  <w:instrText>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hNG5pYmNnLmpwZyIsIlVyaVN0cmluZyI6IjIzNzE0YzM0LWQxMGEtNDkxNS1iZTg1LTAxMDNkODI5MjIy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y4wOS4wMz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5LjAzMiIsIlVyaVN0cmluZyI6Imh0dHBzOi8vZG9pLm9yZy8xMC4xMDE2L2oud2FzbWFuLjIwMTcuMDkuMDM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TY6NDYiLCJNb2RpZmllZEJ5IjoiX1JvbmphIFdhZ25lci1XZW56IiwiSWQiOiI2YTI5ZmVlNy02NTE2LTRhNTMtYTZkZC02ZWRhOWE1MmQzOTIiLCJNb2RpZmllZE9uIjoiMjAyMC0xMS0xOVQxNDoxNjo0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5MDMwMTIwIiwiVXJpU3RyaW5nIjoiaHR0cDovL3d3dy5uY2JpLm5sbS5uaWguZ292L3B1Ym1lZC8yOTAzMDEy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aWNhbCByZWN5Y2xpbmcgb2YgbGl0aGl1bS1pb24gYmF0dGVyaWVzIGJ5IHJlZHVjdGl2ZSBsZWFjaGluZyB3aXRoIHNvZGl1bSBtZXRhYmlzdWxwaGl0ZT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G9sb2d5PC9zcGFuPjwvcD5cclxuXHRcdFx0PHAgc3R5bGU9XCJtYXJnaW46MHB0IDBwdCA2cHRcIj48c3BhbiBzdHlsZT1cImZvbnQtZmFtaWx5OidTZWdvZSBVSSc7IGZvbnQtc2l6ZTo5cHRcIj7CoMKgwqDCoMKgwqDCoMKgwqDCoMKgwqDCoMKgwqDCoMKgwqDCoCAyLjEgU2FtcGxpbmcgYW5kIHBoeXNpY2FsIHNlcGFyYXRpb248L3NwYW4+PC9wPlxyXG5cdFx0XHQ8cCBzdHlsZT1cIm1hcmdpbjowcHQgMHB0IDZwdFwiPjxzcGFuIHN0eWxlPVwiZm9udC1mYW1pbHk6J1NlZ29lIFVJJzsgZm9udC1zaXplOjlwdFwiPsKgwqDCoMKgwqDCoMKgwqDCoMKgwqDCoMKgwqDCoMKgwqDCoMKgIDIuMiBMZWFjaGluZyBwcm9jZWR1cmUgYW5kIGFuYWx5c2l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</w:instrText>
                </w:r>
                <w:r w:rsidR="00670427" w:rsidRPr="0077002F">
                  <w:rPr>
                    <w:noProof/>
                    <w:lang w:val="en-US"/>
                  </w:rPr>
                  <w:instrText>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SHlkcm9tZXRhbGx1cmdpY2FsIHJlY3ljbGluZyBvZiBsaXRoaXVtLWlvbiBiYXR0ZXJpZXMgYnkgcmVkdWN0aXZlIGxlYWNoaW5nIHdpdGggc29kaXVtIG1ldGFiaXN1bHBoaXRlIiwiVHJhbnNsYXRvcnMiOltdLCJZZWFyIjoiMjAxOCIsIlllYXJSZXNvbHZlZCI6IjIwMTgiLCJDcmVhdGVkQnkiOiJfUm9uamEgV2FnbmVyLVdlbnoiLCJDcmVhdGVkT24iOiIyMDIwLTExLTE5VDE0OjE2OjIwIiwiTW9kaWZpZWRCeSI6Il9XYWduZXJ3ZSIsIklkIjoiMjM3MTRjMzQtZDEwYS00OTE1LWJlODUtMDEwM2Q4MjkyMjJj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3OV0ifV19LCJUYWciOiJDaXRhdmlQbGFjZWhvbGRlciMwNzhlOTU4My0wMWQ5LTQxOTItOGFhOC01YTVkNWUzMDJjYWIiLCJUZXh0IjoiWzc5XSIsIldBSVZlcnNpb24iOiI2LjguMC4wIn0=}</w:instrText>
                </w:r>
                <w:r w:rsidR="00670427" w:rsidRPr="0077002F">
                  <w:rPr>
                    <w:noProof/>
                  </w:rPr>
                  <w:fldChar w:fldCharType="separate"/>
                </w:r>
                <w:r w:rsidR="00670427" w:rsidRPr="0077002F">
                  <w:rPr>
                    <w:noProof/>
                    <w:lang w:val="en-US"/>
                  </w:rPr>
                  <w:t>[79]</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ydrometallurgy is a well-established process for the separation and recovery of metal ions, with such benefits as the complete recovery of metals with high purity, low energy requirements (Huang et al., 2009), the minimization of wastewater and no air emissions (Pietrelli et al., 2005).”</w:t>
            </w:r>
          </w:p>
          <w:p w:rsidR="00670427" w:rsidRPr="0077002F" w:rsidRDefault="00670427" w:rsidP="00670427">
            <w:pPr>
              <w:spacing w:before="288" w:after="288"/>
              <w:rPr>
                <w:lang w:val="en-US"/>
              </w:rPr>
            </w:pPr>
            <w:r w:rsidRPr="0077002F">
              <w:rPr>
                <w:lang w:val="en-US"/>
              </w:rPr>
              <w:t>“After filtration and washing with water for three times and then a black residue and a pink solution were obtained. Upon cathode leaching, the following operational variable were take into account to determine the optimum conditions: concentration of DL-malic acid (0.5–3.0 M), the amount of H2O2 (0–2.5 vol.%), solid/liquid ratio (33–17 g L_1), temperature (20 –100 _C) and reaction time (10–50 min).”</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after pyrolysis </w:t>
            </w:r>
          </w:p>
          <w:p w:rsidR="00670427" w:rsidRPr="0077002F" w:rsidRDefault="00670427" w:rsidP="00670427">
            <w:pPr>
              <w:spacing w:before="288" w:after="288"/>
              <w:rPr>
                <w:lang w:val="en-US"/>
              </w:rPr>
            </w:pP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688321bc-0a49-4728-87fe-a602b173ec7f"/>
                <w:id w:val="51627058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DVkMzQzLTFhMmYtNDA0OS04ODY0LWQ3NjU2NzU0MDczNCIsIlJhbmdlTGVuZ3RoIjo1LCJSZWZlcmVuY2VJZCI6IjFjYjdlYjQ4LTY1MDMtNGJjYS04NmEwLTkwMDQ3OGVkNDNmMiIsIlJlZmVyZW5jZSI6eyIkaWQiOiIzIiwiJHR5cGUiOiJTd2lzc0FjYWRlbWljLkNpdGF2aS5SZWZlcmVuY2UsIFN3aXNzQWNhZGVtaWMuQ2l0YXZpIiwiQWJzdHJhY3QiOiJBbiBlY29ub21pY2FsIGVmZmVjdGl2ZSBtZXRob2QgaXMgZGV2ZWxvcGVkIGZvciByZWN5Y2xpbmcgc3BlbnQgTGlOaTEvM0NvMS8zTW4xLzNPMiBjYXRob2Rlcywgd2hlcmUgbW9yZVxyXG50aGFuIDk4JSBMaSwgQ28sIE5pIGFuZCBNbiBjYW4gYmUgbGVhY2hlZCBv</w:instrText>
                </w:r>
                <w:r w:rsidR="00670427" w:rsidRPr="0077002F">
                  <w:rPr>
                    <w:noProof/>
                  </w:rPr>
                  <w:instrText>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zc3ICgyMDE3KSA3MC03OS4gZG9pOjEwLjEwMTYvai5qcG93c291ci4yMDE3LjEyLjAwN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biBlY29ub21pY2FsIGVmZmVjdGl2ZSBtZXRob2QgaXMgZGV2ZWxvcGVkIGZvciByZWN5Y2xpbmcgc3BlbnQgTGlOaTEvM0NvMS8zTW4xLzNPMiBjYXRob2Rlcywgd2hlcmUgbW9yZ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hbiA5OCUgTGksIENvLCBOaSBhbmQgTW4gY2FuIGJlIGxlYWNoZWQgb3V0IHdpdGggZGlmZmVyZW50IG9yZ2FuaWMgYWNpZHMsIGFuZCByZXN5bnRoZXNpemVkIHRvIExpTmkxLzNDbzEv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M01uMS8zTzIuIFRoZSBsZWFjaGluZyBtZWNoYW5pc20gaXMgaW52ZXN0aWdhdGVkIGF0IG1hY3JvLSBhbmQgbWljcm8tc2NhbGVzLiBUaGUgcGFydGljbGVzIHVuZGVyZ28gYSBsb29zZW5pbmct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cmVha2luZy1zaHJpbmtpbmcgY2hhbmdlIGZvciB0d28gYWNpZHMsIHdoaWxlIHRoZSBGVElSIGFuZCBVVi12aXMgc3BlY3RyYSBpbmRpY2F0ZSBkaWZmZXJlbnQgY29vcmRpb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hY3Rpb25zLiBUaGUgcGVyZm9ybWFuY2Ugb2YgTGlOaTEvM0NvMS8zTW4xLzNPMiByZXN5bnRoZXNpemVkIGZyb20gdGhlIGxlYWNoYXRlIG9mIHRoZSBhY2V0aWMgYWNpZCBsZWFja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E5DTS1BYykgYW5kIG1hbGVpYyBhY2lkIGxlYWNoaW5nIChOQ00tTWEpIGFyZSBjb21wYXJlZC4gVGhlIGZpcnN0IGRpc2NoYXJnZSBjYXBhY2l0eSBvZiBOQ00tTWEgYW5kIE5DTUFj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XQgMC4yQyBhcmUgMTUxLjYgYW5kIDExNS4wIG1BIGggZ1xcdTg3MjIgMSwgcmVzcGVjdGl2ZWx5LiBUaGUgbXVjaCBiZXR0ZXIgcGVyZm9ybWFuY2Ugb2YgTkNNLU1hIHRoYW4gTkNNLUF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XN1bHRzIGZyb20gdGhlIGRpZmZlcmVudCBjb29yZGluYXRpb24gb2YgdGhlIHR3byBhY2lkcyBpbiB0aGUgc29sLWdlbCBwcm9jZXNzLCB3aGVyZSB0aGUgbWFsZWljIGFjaWQgY2FuIGVzdGVyaWZ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8gZXN0YWJsaXNoIGEgc3RhYmxlIG5ldHdvcmsgdG8gY2hlbGF0ZSBtZXRhbCBpb25zLCB3aGlsZSB0aGUgd2VhayBjaGVsYXRpb24gb2YgYWNldGljIGFjaWQgbGVhZHMgdG8gdGhlIGZvcm1hdGl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2YgaW1wdXJpdGllcy4gVGhlIGVjb25vbWljcyBhbmFseXNpcyBpbmNsdWRpbmcgdGhlIGNvc3Qgb2YgbGVhY2hpbmcgYWNpZCBhbmQgZW5lcmd5IGNvbnN1bXB0aW9uIHNob3dzIHRoYXQ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pY2Ugb2Ygb3JnYW5pYyBhY2lkcyBhbmQgcmVkdWNpbmcgYWdlbnRzLCBzaG9ydCBsZWFjaGluZyB0aW1lLCBsb3cgdGVtcGVyYXR1cmUgYW5kIGhpZ2gtdmFsdWVkIHByb2R1Y3Rz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GVmZmVjdGl2ZSB3YXkgdG8gaW5jcmVhc2UgcmVjeWNsaW5nIGFuZCBlbnZpcm9ubWVudGFsIGJlbmVmaXRzLCB3aGljaCBzaG93cyBhZHZhbnRhZ2VzIGluIHRlcm1zIG9mIHJlc291cmN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vc3QgYW5kIGFkZGVkIHZhbHV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wZnRtYmNvdS5qcGciLCJVcmlTdHJpbmciOiIxY2I3ZWI0OC02NTAzLTRiY2EtODZhMC05MDA0NzhlZDQzZ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y4xMi4wM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y4xMi4wMDYiLCJVcmlTdHJpbmciOiJodHRwczovL2RvaS5vcmcvMTAuMTAxNi9qLmpwb3dzb3VyLjIwMTcuMTIuMDA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Y29ub21pY2FsIHJlY3ljbGluZyBwcm9jZXNzIGZvciBzcGVudCBsaXRoaXVtLWlvbiBiYXR0ZXJpZXMgYW5kIG1hY3JvLSBhbmQgbWljcm8tc2NhbGUgbWVjaGFuaXN0aWMgc3R1ZHk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</w:instrText>
                </w:r>
                <w:r w:rsidR="00670427" w:rsidRPr="0077002F">
                  <w:rPr>
                    <w:noProof/>
                    <w:lang w:val="en-US"/>
                  </w:rPr>
                  <w:instrText>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TdXBwbGVtZW50YXJ5IGRhdGE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Y29ub21pY2FsIHJlY3ljbGluZyBwcm9jZXNzIGZvciBzcGVudCBsaXRoaXVtLWlvbiBiYXR0ZXJpZXMgYW5kIG1hY3JvLSBhbmQgbWljcm8tc2NhbGUgbWVjaGFuaXN0aWMgc3R1ZHkiLCJUcmFuc2xhdG9ycyI6W10sIlZvbHVtZSI6IjM3NyIsIlllYXIiOiIyMDE4IiwiWWVhclJlc29sdmVkIjoiMjAxOCIsIkNyZWF0ZWRCeSI6Il9Sb25qYSBXYWduZXItV2VueiIsIkNyZWF0ZWRPbiI6IjIwMjAtMTEtMThUMTM6MjM6NDMiLCJNb2RpZmllZEJ5IjoiX1dhZ25lcndlIiwiSWQiOiIxY2I3ZWI0OC02NTAzLTRiY2EtODZhMC05MDA0NzhlZDQzZjI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0Ml0ifV19LCJUYWciOiJDaXRhdmlQbGFjZWhvbGRlciM2ODgzMjFiYy0wYTQ5LTQ3MjgtODdmZS1hNjAyYjE3M2VjN2YiLCJUZXh0IjoiWzI0Ml0iLCJXQUlWZXJzaW9uIjoiNi44LjAuMCJ9}</w:instrText>
                </w:r>
                <w:r w:rsidR="00670427" w:rsidRPr="0077002F">
                  <w:rPr>
                    <w:noProof/>
                  </w:rPr>
                  <w:fldChar w:fldCharType="separate"/>
                </w:r>
                <w:r w:rsidR="00670427" w:rsidRPr="0077002F">
                  <w:rPr>
                    <w:noProof/>
                    <w:lang w:val="en-US"/>
                  </w:rPr>
                  <w:t>[24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Wastewater composition is given </w:t>
            </w:r>
          </w:p>
          <w:p w:rsidR="00670427" w:rsidRPr="0077002F" w:rsidRDefault="00670427" w:rsidP="00670427">
            <w:pPr>
              <w:spacing w:before="288" w:after="288"/>
              <w:rPr>
                <w:lang w:val="en-US"/>
              </w:rPr>
            </w:pP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chemical removal of lithium Wastewater composition</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277c2b3-5c5a-4cf5-8bc5-ce1037568e42"/>
                <w:id w:val="193840236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</w:instrText>
                </w:r>
                <w:r w:rsidR="00670427" w:rsidRPr="0077002F">
                  <w:rPr>
                    <w:noProof/>
                  </w:rPr>
                  <w:instrText>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Vudmlyb25tZW50YWwgU2NpZW5jZTogV2F0ZXIgUmVzZWFyY2ggJmFtcDsgVGVjaG5vbG9neSAoMjAxOCksIDQsIDE3NS0xODIsIGRvaToxMC4xMDM5L0M3RVcwMDQ1NEs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yXG5cXGx0cnBhclxcbGkwXFxsaW4wXFxyaTBcXHJpbjBcXHFsXFxmYWF1dG9cXHJ0bGNoXFxhZnMyMFxcbHRyY2hcXGZzMThcXGYxIE5vcm1hbDt9e1xcKlxcY3MxMFxcYWRkaXRpdmUgRGVmYXVsdCBQYXJhZ3JhcGggRm9udDt9fXtcXCpcXGdlbmVyYXRvciBBc3Bvc2UuV29yZHMgZm9yIC5ORVQgMTEuMTEuMC4wXHJcbj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oYXMgYmVjb21lIG9uZSBvZiB0aGUgbW9zdCBpbXBvcnRhbnQgZWxlbWVudHMgZHVlIHRvIHRoZSByYXBpZCBkZXZlbG9wbWVudCBvZiBtb2JpbGUgZGV2aWNl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W5kIGVsZWN0cm9uaWNzIGxhdGVseS4gVGhlcmUgaGFzIGJlZW4gYSBzdGVlcCBpbmNyZWFzZSBpbiB0aGUgZ2xvYmFsIGRlbWFuZCBmb3IgbGl0aGl1bSwgYW5kIGRldmVsb3BpbmcgY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Y29ub21pYyBzdXBwbHkgb2YgbGl0aGl1bSBpcyB0aGVyZWJ5IGltcG9ydGFudCBmb3IgYmF0dGVyeSBpbmR1c3RyaWVzLiBUaGlzIHN0dWR5IHByZXNlbnRzIGEgbmV3IG1ldGhv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m9yIHJlY292ZXJpbmcgbGl0aGl1bSBpbiB3YXN0ZXdhdGVyIGZyb20gYmF0dGVyeSByZWN5Y2xpbmcgcGxhbnRzLCBpbiB3aGljaCBhIGNvbnNpZGVyYWJsZSBhbW91bnQgb2YgbGl0aGl1b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ChcXHU4NzY0IDE5MDAgbWcgTFxcdTg3MjIgMSkgaXMgZGlzY2FyZGVkLiBUaGVyZSB3YXMgYSBzaWduaWZpY2FudCBhbW91bnQgb2Ygb3JnYW5pYyBwb2xsdXRhbnRzIHByZXNlbnQgaW4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0ZXdhdGVyIChcXHU4NzY0IDMwMCBtZyBMXFx1ODcyMiAxIG9mIGRpc3NvbHZlZCBvcmdhbmljIGNhcmJvbiksIGFuZCBzbyB0byByZXNvbHZlIHRoaXMsIHdlIHByb3Bvc2VkIGFuIGVsZWN0cm9jaGVtaWN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5c3RlbSBjb250YWluaW5nIGEgbGl0aGl1bS1yZWNvdmVyaW5nIGVsZWN0cm9kZSAobGl0aGl1bSBtYW5nYW5lc2Ugb3hpZGUsIExNTykgYW5kIGF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veGlkYW50LWdlbmVyYXRpbmcgZWxlY3Ryb2RlIChib3Jvbi1kb3BlZCBkaWFtb25kLCBCREQpIHRvIHNpbXVsdGFuZW91c2x5IHJlY292ZXIgbGl0aGl1bSBhbmQgZGVjb21wb3N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vcmdhbmljIHBvbGx1dGFudHMuIFJlcGVhdGVkIG9wZXJhdGlvbiBvZiB0aGUgZWxlY3Ryb2NoZW1pY2FsIHN5c3RlbSBkZW1vbnN0cmF0ZWQgaGlnaGx5IGVmZmljaWVu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yZWxpYWJsZSBsaXRoaXVtIGV4dHJhY3Rpb24gYW5kIG9yZ2FuaWMgbWF0ZXJpYWwgcmVtb3ZhbCBmcm9tIHdhc3Rld2F0ZXIuIEFmdGVyIHRoZSBsaXRoaXVtIHJlY292ZXJ5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eXN0ZW0gb3BlcmF0aW9uLCBhIGxpdGhpdW0tcmljaCBzb2x1dGlvbiAoOTguNiBtb2wlIGxpdGhpdW0gYW1vbmcgY2F0aW9ucykgd2FzIG9idGFpbmVkLCBhbmQgdGhlIG9yZ2FuaW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wb2xsdXRhbnRzIGluIHRoZSB3YXN0ZXdhdGVyIGRlY3JlYXNlZCBieSA2NSUuIEZ1cnRoZXJtb3JlLCB0aGUgZWxlY3Ryb2NoZW1pY2FsIGJlaGF2aW9yIG9mIExNTy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JERCB3YXMgaW52ZXN0aWdhdGVkIHVuZGVyIHZhcmlvdXMgb3BlcmF0aW5nIGNvbmRpdGlvbnMgdG8gcHJvdmlkZSB1c2VmdWwgaW5zaWdodHMgaW50byB0aGUgaW5kdXN0cmlhbCBhcHBsaWNhdGlvbn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vZiBvdXIgTE1PL0JERCBzeXN0ZW0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HdhZ25lcndlXFxBcHBEYXRhXFxMb2NhbFxcVGVtcFxcemFpZnRlaDUuanBnIiwiVXJpU3RyaW5nIjoiODRjMzAyZmEtYzY4OS00MmQxLWIxOWUtNTk2NjAyZTBiNj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N0VXMDA0NTRL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S9DN0VXMDA0NTRLIiwiVXJpU3RyaW5nIjoiaHR0cHM6Ly9kb2kub3JnLzEwLjEwMzkvQzdFVzAwNDU0S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</w:instrText>
                </w:r>
                <w:r w:rsidR="00670427" w:rsidRPr="0077002F">
                  <w:rPr>
                    <w:noProof/>
                    <w:lang w:val="en-US"/>
                  </w:rPr>
                  <w:instrText>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zMl0ifV19LCJUYWciOiJDaXRhdmlQbGFjZWhvbGRlciM4Mjc3YzJiMy01YzVhLTRjZjUtOGJjNS1jZTEwMzc1NjhlNDIiLCJUZXh0IjoiWzEzMl0iLCJXQUlWZXJzaW9uIjoiNi44LjAuMCJ9}</w:instrText>
                </w:r>
                <w:r w:rsidR="00670427" w:rsidRPr="0077002F">
                  <w:rPr>
                    <w:noProof/>
                  </w:rPr>
                  <w:fldChar w:fldCharType="separate"/>
                </w:r>
                <w:r w:rsidR="00670427" w:rsidRPr="0077002F">
                  <w:rPr>
                    <w:noProof/>
                    <w:lang w:val="en-US"/>
                  </w:rPr>
                  <w:t>[13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Wastewater composition is given </w:t>
            </w:r>
          </w:p>
          <w:p w:rsidR="00670427" w:rsidRPr="0077002F" w:rsidRDefault="00670427" w:rsidP="00670427">
            <w:pPr>
              <w:spacing w:before="288" w:after="288"/>
              <w:rPr>
                <w:lang w:val="en-US"/>
              </w:rPr>
            </w:pP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ithium recovery from wastewater after RO treatment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99fe5b56-667c-49a9-9b7a-41e2acc00b62"/>
                <w:id w:val="-130075653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jc1YWVjLWRmNjktNGIxYi04NGU3LWZlM2RmZDk4NjczZCIsIlJhbmdlTGVuZ3RoIjo1LCJSZWZlcmVuY2VJZCI6IjEzYmFhYzQwLTkyOGQtNDRlMC04NzQ0LTBiODEyNWM1MzFjN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w:instrText>
                </w:r>
                <w:r w:rsidR="00670427" w:rsidRPr="0077002F">
                  <w:rPr>
                    <w:noProof/>
                  </w:rPr>
                  <w:instrText>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3YWduZXJ3ZVxcQXBwRGF0YVxcTG9jYWxcXFRlbXBcXG9hcDNxZDRiLmpwZyIsIlVyaVN0cmluZyI6IjEzYmFhYzQwLTkyOGQtNDRlMC04NzQ0LTBiODEyNWM1MzFj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qY3RiLjUzMz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qY3RiLjUzMzIiLCJVcmlTdHJpbmciOiJodHRwczovL2RvaS5vcmcvMTAuMTAwMi9qY3RiLjUzM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</w:instrText>
                </w:r>
                <w:r w:rsidR="00670427" w:rsidRPr="0077002F">
                  <w:rPr>
                    <w:noProof/>
                    <w:lang w:val="en-US"/>
                  </w:rPr>
                  <w:instrText>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}</w:instrText>
                </w:r>
                <w:r w:rsidR="00670427" w:rsidRPr="0077002F">
                  <w:rPr>
                    <w:noProof/>
                  </w:rPr>
                  <w:fldChar w:fldCharType="separate"/>
                </w:r>
                <w:r w:rsidR="00670427" w:rsidRPr="0077002F">
                  <w:rPr>
                    <w:noProof/>
                    <w:lang w:val="en-US"/>
                  </w:rPr>
                  <w:t>[15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Wastewater composition is given </w:t>
            </w:r>
          </w:p>
          <w:p w:rsidR="00670427" w:rsidRPr="0077002F" w:rsidRDefault="00670427" w:rsidP="00670427">
            <w:pPr>
              <w:spacing w:before="288" w:after="288"/>
              <w:rPr>
                <w:lang w:val="en-US"/>
              </w:rPr>
            </w:pPr>
            <w:r w:rsidRPr="0077002F">
              <w:rPr>
                <w:lang w:val="en-US"/>
              </w:rPr>
              <w:t>“On the other hand, in the case of oxalate recovery, metal- bearing solutions (Table 3, post CoC 2 O 4 solution) need further pro- cessing or wastewater treatment for oxalate removal.”</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Oxalate leaching and Co, Ni and Li recovery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a8b21829-c844-426c-8331-ebcc0027a409"/>
                <w:id w:val="-167409867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Q4YWYxLWY1MzYtNDQzOS05Nzg1LTk3Y2NhY2M4NjljYyIsIlJhbmdlTGVuZ3RoIjo0LCJSZWZlcmVuY2VJZCI6IjgzMDcyMzk1LWM5ZWYtNDI1MS05OGU3LTY5Yjc5ZmFkNmMyMCIsIlJlZmVyZW5jZSI6eyIkaWQiOiIzIiwiJHR5cGUiOiJTd2lzc0FjYWRlbWljLkNpdGF2aS5SZWZlcmVuY2UsIFN3aXNzQWNhZGVtaWMuQ2l0YXZpIiwiQWJzdHJhY3QiOiJ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4oCTbGlxdWlkIGV4dHJhY3Rpb25zLCBhbmQgYW4gaW5ub3ZhdGl2ZSBMaeKAk05hIHNlcGFyYXRpb24sIGluIG9yZGVyIHRvIG9idGFpbiB2YWx1YWJsZSBwcm9kdWN0cy4gVGhlc2UgcHJvZHVjdHMgaW5jbHVkZSBoaWdoLWdyYWRlIGdyYXBoaXRlLCBjb2JhbHQgb3hpZGUgKENvIDMgTyA0ICwgcHVyaXR5IDgzJSksIGNvYmFsdCBveGFsYXRlIChDb0MgMi</w:instrText>
                </w:r>
                <w:r w:rsidR="00670427" w:rsidRPr="0077002F">
                  <w:rPr>
                    <w:noProof/>
                  </w:rPr>
                  <w:instrText>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VuZXJneSBDaGVtaXN0cnksIDM1ICgyMDE5KSAyMjAtMjI3LiBkb2k6MTAuMTAxNi9qLmplY2hlbS4yMDE5LjAzLjAyM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CB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J1YW16dGtlLmpwZyIsIlVyaVN0cmluZyI6IjgzMDcyMzk1LWM5ZWYtNDI1MS05OGU3LTY5Yjc5ZmFkNmM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NoZW0uMjAxOS4wMy4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jaGVtLjIwMTkuMDMuMDIyIiwiVXJpU3RyaW5nIjoiaHR0cHM6Ly9kb2kub3JnLzEwLjEwMTYvai5qZWNoZW0uMjAxOS4wMy4w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bG9zZWQtbG9vcCBoeWRyb21ldGFsbHVyZ2ljYWwgdHJlYXRtZW50IG9mIGVuZC1vZi1saWZlIGxpdGhpdW0gaW9uIGJhdHRlcmllczogVG93YXJkcyB6ZXJvLXdhc3RlIHByb2Nlc3MgYW5kIG1ldGFsIHJlY3ljbGluZyBpbiBhZHZhbmNlZC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</w:instrText>
                </w:r>
                <w:r w:rsidR="00670427" w:rsidRPr="0077002F">
                  <w:rPr>
                    <w:noProof/>
                    <w:lang w:val="en-US"/>
                  </w:rPr>
                  <w:instrText>VJJzsgZm9udC1zaXplOjlwdFwiPsKgwqDCoMKgwqDCoMKgwqDCoCBBY2tub3dsZWRnbWVudHM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2xvc2VkLWxvb3AgaHlkcm9tZXRhbGx1cmdpY2FsIHRyZWF0bWVudCBvZiBlbmQtb2YtbGlmZSBsaXRoaXVtIGlvbiBiYXR0ZXJpZXM6IFRvd2FyZHMgemVyby13YXN0ZSBwcm9jZXNzIGFuZCBtZXRhbCByZWN5Y2xpbmcgaW4gYWR2YW5jZWQgYmF0dGVyaWVzIiwiVHJhbnNsYXRvcnMiOltdLCJZZWFyIjoiMjAxOSIsIlllYXJSZXNvbHZlZCI6IjIwMTkiLCJDcmVhdGVkQnkiOiJfUm9uamEgV2FnbmVyLVdlbnoiLCJDcmVhdGVkT24iOiIyMDIwLTExLTE4VDEzOjAzOjIwIiwiTW9kaWZpZWRCeSI6Il9XYWduZXJ3ZSIsIklkIjoiODMwNzIzOTUtYzllZi00MjUxLTk4ZTctNjliNzlmYWQ2YzI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0N10ifV19LCJUYWciOiJDaXRhdmlQbGFjZWhvbGRlciNhOGIyMTgyOS1jODQ0LTQyNmMtODMzMS1lYmNjMDAyN2E0MDkiLCJUZXh0IjoiWzQ3XSIsIldBSVZlcnNpb24iOiI2LjguMC4wIn0=}</w:instrText>
                </w:r>
                <w:r w:rsidR="00670427" w:rsidRPr="0077002F">
                  <w:rPr>
                    <w:noProof/>
                  </w:rPr>
                  <w:fldChar w:fldCharType="separate"/>
                </w:r>
                <w:r w:rsidR="00670427" w:rsidRPr="0077002F">
                  <w:rPr>
                    <w:noProof/>
                    <w:lang w:val="en-US"/>
                  </w:rPr>
                  <w:t>[4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the ascorbic acid leaching, the following operational variable were investigated: temperature (30-90 °C), duration (5-50 min), concentration of ascorbic acid (0.3-1.5 mol/L), and solid/liquid (S/L) ratio (15-50 g/L).”</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Ascorbic acid leaching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1155d4da-1c7a-4a6c-ad3a-d7aaba6ca422"/>
                <w:id w:val="21563766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</w:instrText>
                </w:r>
                <w:r w:rsidR="00670427" w:rsidRPr="0077002F">
                  <w:rPr>
                    <w:noProof/>
                  </w:rPr>
                  <w:instrText>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TggKDIwMTIpIDIxLTI3LiBkb2k6MTAuMTAxNi9qLmpwb3dzb3VyLjIwMTIuMDYuMDY4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clxu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RoZSBtYWpvciBjb21wb25lbnRzIGZyb20gc3BlbnQgTGktaW9uIGJhdHRlcmllcyAoTElCcykgaXMgY29uc2lkZXJlZCBkZXNpcmFibGUgdG8gcHJldmVud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2aXJvbm1lbnRhbCBwb2xsdXRpb24gYW5kIHJlY3ljbGUgdmFsdWFibGUgbWV0YWxzLiBUaGUgcHJlc2VudCB3b3JrIGludmVzdGlnYXRlcyBhIG5vdmVsIHByb2Nlc3MgZm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mluZyBDbyBhbmQgTGkgZnJvbSB0aGUgY2F0aG9kZSBtYXRlcmlhbHMgKGNvbnRhaW5pbmcgTGlDb08yIGFuZCBBbCkgYnkgYSBjb21iaW5hdGlvbiBvZiB1bHRyYXNv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oaW5nLCBjYWxjaW5hdGlvbiwgYW5kIG9yZ2FuaWMgYWNpZCBsZWFjaGluZy4gQ29wcGVyIGNhbiBhbHNvIGJlIHJlY292ZXJlZCBmcm9tIHRoZSBhbm9k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hdGVyaWFscyBhZnRlciB0aGV5IGFyZSBtYW51YWxseSBzZXBhcmF0ZWQgZnJvbSB0aGUgY2F0aG9kZS4gQXNjb3JiaWMgYWNpZCBpcyBjaG9zZW4gYXMgYm90aCBsZWFjaG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mVhZ2VudCBhbmQgcmVkdWNpbmcgYWdlbnQgdG8gaW1wcm92ZSB0aGUgQ28gcmVjb3ZlcnkgZWZmaWNpZW5jeS4gTGVhY2hpbmcgZWZmaWNpZW5jaWVzIGFzIGhpZ2ggYXMgOTQuOC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mb3IgQ28gYW5kIDk4LjUlIGZvciBMaSBhcmUgYWNoaWV2ZWQgd2l0aCBhIDEuMjUgbW9sIEwxIGFzY29yYmljIGFjaWQgc29sdXRpb24sIGxlYWNoaW5nIHRlbXBlcmF0dXJ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A3MCBDLCBsZWFjaGluZyB0aW1lIG9mIDIwIG1pbiwgYW5kIHNvbGlkLXRvLWxpcXVpZCByYXRpbyBvZiAyNSBnTDEuIFRoZSBhY2lkIGxlYWNoaW5nIHJlYWN0aW9uIG1lY2hhbmlzb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hhcyBiZWVuIHByZWxpbWluYXJpbHkgc3R1ZGllZCBiYXNlZCBvbiB0aGUgc3RydWN0dXJlIG9mIGFzY29yYmljIGFjaWQuIFRoaXMgbWV0aG9kIGlzIHNob3duIHRvIG9mZmVyIGF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lZmZpY2llbnQgd2F5IHRvIHJlY3ljbGUgdmFsdWFibGUgbWF0ZXJpYWxzIGZyb20gc3BlbnQgTElCcywgYW5kIGl0IGNhbiBiZSBzY2FsZWQgdXAgZm9yIGNvbW1lcmNp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cHBsaWNhdGlvbi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cjRueDF5a20uanBnIiwiVXJpU3RyaW5nIjoiMDY0NzQ0ZDctY2I2MS00ODdkLWI5YzEtMjJkNTA0MjA3NmR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3IiwiUGFnZVJhbmdlIjoiPHNwPlxyXG4gIDxuPjIxPC9uPlxyXG4gIDxpbj50cnVlPC9pbj5cclxuICA8b3M+MjE8L29zPlxyXG4gIDxwcz4yMTwvcHM+XHJcbjwvc3A+XHJcbjxlcD5cclxuICA8bj4yNzwvbj5cclxuICA8aW4+dHJ1ZTwvaW4+XHJcbiAgPG9zPjI3PC9vcz5cclxuICA8cHM+Mjc8L3BzPlxyXG48L2VwPlxyXG48b3M+MjEtMjc8L29zPiIsIlBlcmlvZGljYWwiOnsiJGlkIjoiMTQ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c2NvcmJpYy1hY2lkLWFzc2lzdGVkIHJlY292ZXJ5IG9mIGNvYmFsdCBhbmQgbGl0aGl1bSBmcm9tIHNwZW50IExp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FeHBlcmltZW50YWwgcHJvY2VkdXJlPC9zcGFuPjwvcD5cclxuXHRcdFx0PHAgc3R5bGU9XCJtYXJnaW46MHB0IDBwdCA2cHRcIj48c3BhbiBzdHlsZT1cImZvbnQtZmFtaWx5OidTZWdvZSBVSSc7IGZvbnQtc2l6ZTo5cHRcIj7CoMKgwqDCoMKgwqDCoMKgwqDCoMKgwqDCoMKgwqDCoMKgwqDCoCAyLjMuIEFuYWx5dGljYWwgbWV0aG9k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zY29yYmljLWFjaWQtYXNzaXN0ZWQgcmVjb3Zlcnkgb2YgY29iYWx0IGFuZCBsaXRoaXVtIGZyb20gc3BlbnQgTGktaW9uIGJhdHRlcmllcyIsIlRyYW5zbGF0b3JzIjpbXSwiWWVhciI6IjIwMTIiLCJZZWFyUmVzb2x2ZWQiOiIyMDEyIiwiQ3JlYXRlZEJ5IjoiX1JvbmphIFdhZ25lci1XZW56IiwiQ3JlYXRlZE9uIjoiMjAyMC0xMi0xOFQxMzo1Nzo1MCIsIk1vZGlmaWVkQnkiOiJfV2FnbmVyd2UiLCJJZCI6IjA2NDc0NGQ3LWNiNjEtNDg3ZC1iOWMxLTIyZDUwNDIwNzZkZS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M3XSJ9XX0sIlRhZyI6IkNpdGF2aVBsYWNlaG9sZGVyIzExNTVkNGRhLTFjN2EtNGE2Yy1hZDNhLWQ3YWFiYTZjYTQyMiIsIlRleHQiOiJbMTM3XSIsIldBSVZlcnNpb24iOiI2LjguMC4wIn0=}</w:instrText>
                </w:r>
                <w:r w:rsidR="00670427" w:rsidRPr="0077002F">
                  <w:rPr>
                    <w:noProof/>
                  </w:rPr>
                  <w:fldChar w:fldCharType="separate"/>
                </w:r>
                <w:r w:rsidR="00670427" w:rsidRPr="0077002F">
                  <w:rPr>
                    <w:noProof/>
                  </w:rPr>
                  <w:t>[13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Recycling of wastewater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af0c71a1-c440-4edd-99f1-0687fcc59383"/>
                <w:id w:val="-2102782234"/>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dyZWVuIEVuZXJneSBhbmQgRW52aXJvbm1lbnQsIDIgKDIwMTcpIDQyLTUwLiBkb2k6MTAuMTAxNi9qLmdlZS4yMDE2LjExLjAxMD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1xccmVkMzNcXGdyZWVuMTUxXFxibHVlMjE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HJcbl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dpdGggdGhlIHJhcGlkIGRldmVsb3BtZW50IG9mIGNvbnN1bWVyIGVsZWN0cm9uaWNzIGFuZCBlbGVjdHJpYyB2ZWhpY2xlcyAoRVYpLCBhIGxhcmdlIG51bWJlciBvZiBzcGVudCBsaXRoaXVtLWlvbiBiYXR0ZXJpZXMgKExJQnMpIGhhdmV9e1xccnRsY2hcXGFmMFxcYWZzMjRcXGx0cmNoXFxmczE4XFxsYW5nMTAzMVxcbGFuZ25wMTAzMVxcbG9jaFxcYWYxXHJcbl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lZW4gZ2VuZXJhdGVkIHdvcmxkd2lkZS4gVGh1cywgZWZmZWN0aXZlIHJlY3ljbGluZyB0ZWNobm9sb2dpZXMgdG8gcmVjYXB0dXJlIGEgc2lnbmlmaWNhbnQgYW1vdW50IG9mIHZhbHVhYmxlIG1ldGFscyBjb250YWluZWQgaW4gc3BlbnQgTElC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yZSBoaWdobHkgZGVzaXJhYmxlIHRvIHByZXZlbnQgdGhlIGVudmlyb25tZW50YWwgcG9sbHV0aW9uIGFuZCByZXNvdXJjZSBkZXBsZXRpb24uIEluIHRoaXMgd29yaywgYSBub3ZlbCByZWN5Y2xpbmcgdGVjaG5vbG9neSB0byByZWdlbmVyYXRlIGF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ExpTmkxLzNDbzEvM01uMS8zTzIgY2F0aG9kZSBtYXRlcmlhbCBmcm9tIHNwZW50IExJQnMgd2l0aCBkaWZmZXJlbnQgY2F0aG9kZSBjaGVtaXN0cmllcyBoYXMgYmVlbiBkZXZlbG9wZWQuIEJ5IGRpc21hbnRsaW5nLCBjcnVzaGluZ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hbmQgaW1wdXJpdHkgcmVtb3ZpbmcsIHRoZSBMaU5pMS8zQ28xLzNNbjEvM08yIChzZWxlY3RlZCBhcyBhbiBleGFtcGxlIG9mIExpTml4Q295TW4oMXh5KU8yKSBwb3dkZXIgY2FuIGJlIGRpcmVjdGx5IHByZXBhcmVk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mcm9tIHRoZSBwdXJpZmllZCBsZWFjaGluZyBzb2x1dGlvbiB2aWEgY28tcHJlY2lwaXRhdGlvbiBmb2xsb3dlZCBieSBzb2xpZC1zdGF0ZSBzeW50aGVzaXMuIEZvciBjb21wYXJpc29uIHB1cnBvc2VzLCBhIGZyZXNoLXN5bnRoZXNpemVkIHNhbXBs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dGhlIHNhbWUgY29tcG9zaXRpb24gaGFzIGFsc28gYmVlbiBwcmVwYXJlZCB1c2luZyB0aGUgY29tbWVyY2lhbCByYXcgbWF0ZXJpYWxzIHZpYSB0aGUgc2FtZSBtZXRob2QuIFgtcmF5IGRpZmZyYWN0aW9uIChYUkQpLCBzY2FubmluZ3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xlY3Ryb24gbWljcm9zY29weSAoU0VNKSBhbmQgZWxlY3Ryb2NoZW1pY2FsIG1lYXN1cmVtZW50cyBoYXZlIGJlZW4gY2FycmllZCBvdXQgdG8gY2hhcmFjdGVyaXplIHRoZXNlIHNhbXBsZXMuIFRoZSBlbGVjdHJvY2hlbWljYWwgdGVz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c3VsdCBzdWdnZXN0cyB0aGF0IHRoZSByZS1zeW50aGVzaXplZCBzYW1wbGUgZGVsaXZlcnMgY3ljbGUgcGVyZm9ybWFuY2UgYW5kIGxvdyByYXRlIGNhcGFiaWxpdHkgd2hpY2ggYXJlIGNvbXBhcmFibGUgdG8gdGhvc2Ugb2YgdGhlIGZyZXNoc3ludGhlc2l6ZWR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hbXBsZS4gVGhpcyBub3ZlbCByZWN5Y2xpbmcgdGVjaG5pcXVlIGNhbiBiZSBvZiBncmVhdCB2YWx1ZSB0byB0aGUgcmVnZW5lcmF0aW9uIG9mIGEgcHVyZSBhbmQgbWFya2V0YWJsZSBMaU5peENveU1uKDF4eSlPM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dGhvZGUgbWF0ZXJpYWwgd2l0aCBsb3cgc2Vjb25kYXJ5IHBvbGx1dGlvbi59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clxuXFxydGxjaFxcYWZzMjBcXGx0cmNoXFxmczE4XFxmMXtcXHJ0bGNoXFxhZjBcXGFmczI0XFxsdHJjaFxcZnMxOFxcbGFuZzEwMzFcXGxhbmducDEwMzFcXGxvY2hcXGFmMVxcZGJjaFxcYWYxXFxoaWNoXFxmMVxcY2YxIFxcJ2E5IDIwMTcsIEluc3RpdHV0ZSBvZiBQcm9jZXNzIEVuZ2luZWVyaW5nLCBDaGluZXNlIEFjYWRlbXkgb2YgU2NpZW5jZXMuIFB1Ymxpc2hpbmcgc2VydmljZXMgYnkgRWxzZXZpZXIgQi5WLiBvbiBiZWhhbGYgb2YgS2VBaSBDb21tdW5pY2F0aW9u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Q28uLCBMdGQuIFRoaXMgaXMgYW4gb3BlbiBhY2Nlc3MgYXJ0aWNsZSB1bmRlciB0aGUgQ0MgQlktTkMtTkQgbGljZW5zZSAofVxyXG57XFxydGxjaFxcYWYwXFxhZnMyNFxcbHRyY2hcXGZzMThcXGxhbmcxMDMxXFxsYW5nbnAxMDMxXFxsb2NoXFxhZjFcXGRiY2hcXGFmMVxcaGljaFxcZjFcXGNmMiBodHRwOi8vY3JlYXRpdmVjb21tb25zLm9yZy9saWNlbnNlcy9ieS1uYy1uZC80LjAvfXtcXHJ0bGNoXFxhZjBcXGFmczI0XFxsdHJjaFxcZnMxOFxcbGFuZzEwMzFcXGxhbmducDEwMzFcXGxvY2hcXGFmMVxcZGJjaFxcYWYxXFxoaWNoXFxmMVxcY2YxIC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RG9ya2FcXEFwcERhdGFcXExvY2FsXFxUZW1wXFx4enpmbHEzay5qcGciLCJVcmlTdHJpbmciOiI1ZmVhNzc4NC03ZTgxLTRkNjgtYjhmOC05MTJkMmNhOGVhMW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2VlLjIwMTYuMTEuMDEw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dlZS4yMDE2LjExLjAxMCIsIlVyaVN0cmluZyI6Imh0dHBzOi8vZG9pLm9yZy8xMC4xMDE2L2ouZ2VlLjIwMTYuMTEuMD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jbG9zZWQtbG9vcCBwcm9jZXNzIGZvciByZWN5Y2xpbmcgTGlOaXhDb3lNbigx4oiSeOKIknkpTzIgZnJvbSBtaXhlZCBjYXRob2RlIG1hdGVyaWFscyBvZiBsaXRoaXVt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</w:instrText>
                </w:r>
                <w:r w:rsidR="00670427" w:rsidRPr="0077002F">
                  <w:rPr>
                    <w:noProof/>
                    <w:lang w:val="en-US"/>
                  </w:rPr>
                  <w:instrText>9udC1mYW1pbHk6J1NlZ29lIFVJJzsgZm9udC1zaXplOjlwdFwiPsKgwqDCoMKgwqDCoMKgwqDCoCBDb25mbGljdCBvZiBpbnRlcmVzdCBzdGF0ZW1lbnQ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GNsb3NlZC1sb29wIHByb2Nlc3MgZm9yIHJlY3ljbGluZyBMaU5pIHggQ28geSBNbiAoMeKIknjiiJJ5KSBPIDIgZnJvbSBtaXhlZCBjYXRob2RlIG1hdGVyaWFscyBvZiBsaXRoaXVtLWlvbiBiYXR0ZXJpZXMiLCJUcmFuc2xhdG9ycyI6W10sIlllYXIiOiIyMDE3IiwiWWVhclJlc29sdmVkIjoiMjAxNyIsIkNyZWF0ZWRCeSI6Il9Sb25qYSBXYWduZXItV2VueiIsIkNyZWF0ZWRPbiI6IjIwMjAtMTAtMDdUMTU6MDE6MjMiLCJNb2RpZmllZEJ5IjoiX1dhZ25lcndlIiwiSWQiOiI1ZmVhNzc4NC03ZTgxLTRkNjgtYjhmOC05MTJkMmNhOGVhMWE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g5XSJ9XX0sIlRhZyI6IkNpdGF2aVBsYWNlaG9sZGVyI2FmMGM3MWExLWM0NDAtNGVkZC05OWYxLTA2ODdmY2M1OTM4MyIsIlRleHQiOiJbODldIiwiV0FJVmVyc2lvbiI6IjYuOC4wLjAifQ==}</w:instrText>
                </w:r>
                <w:r w:rsidR="00670427" w:rsidRPr="0077002F">
                  <w:rPr>
                    <w:noProof/>
                  </w:rPr>
                  <w:fldChar w:fldCharType="separate"/>
                </w:r>
                <w:r w:rsidR="00670427" w:rsidRPr="0077002F">
                  <w:rPr>
                    <w:noProof/>
                    <w:lang w:val="en-US"/>
                  </w:rPr>
                  <w:t>[89]</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irstly, the existing hydrometallurgical processes may produce wastewater containing fluorine and pollute the environment due to the incomplete recycling of the organic binder and electrolyte (usually LiPF6, of high cost), and it is also difficult and expensive to treat the wastewater [4].”</w:t>
            </w:r>
          </w:p>
          <w:p w:rsidR="00670427" w:rsidRPr="0077002F" w:rsidRDefault="00670427" w:rsidP="00670427">
            <w:pPr>
              <w:spacing w:before="288" w:after="288"/>
              <w:rPr>
                <w:lang w:val="en-US"/>
              </w:rPr>
            </w:pPr>
            <w:r w:rsidRPr="0077002F">
              <w:rPr>
                <w:lang w:val="en-US"/>
              </w:rPr>
              <w:t>“2MH2SO4, 5 vol.%H2O2, leaching time of 60min, leaching temperature of 80 ◦C and solid/liquid ratio of 50 g/L. Without any fluoride removal treatments like addition of soluble calcium, the concentration of fluoride in the wastewater is measured below 3mg/L, which meets the Chinese regulatory let out concentrations in the “Generalized Sewage let out Criterion” (GB8979-96).”</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Fluorine in wastewater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6e6ad7ed-011e-40f9-85eb-3ef2fe42bc29"/>
                <w:id w:val="22973818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</w:instrText>
                </w:r>
                <w:r w:rsidR="00670427" w:rsidRPr="0077002F">
                  <w:rPr>
                    <w:noProof/>
                  </w:rPr>
                  <w:instrText>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MmUzdXV0aHouanBnIiwiVXJpU3RyaW5nIjoiZjcxYWViN2MtNTI4OS00ODFmLTlkY2MtZDk0M2EzZWRhZj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ExLjA3LjExN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aGF6bWF0LjIwMTEuMDcuMTE0IiwiVXJpU3RyaW5nIjoiaHR0cHM6Ly9kb2kub3JnLzEwLjEwMTYvai5qaGF6bWF0LjIwMTEuMDcuMT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DVUMTU6MDY6MzIiLCJNb2RpZmllZEJ5IjoiX1JvbmphIFdhZ25lci1XZW56IiwiSWQiOiJhMWU0NzMyNi05OWRhLTQ3MDAtYTgzZS05NWU5MGZlMzc0YzEiLCJNb2RpZmllZE9uIjoiMjAyMS0wMS0wNVQxNTowNj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xODcyMzkwIiwiVXJpU3RyaW5nIjoiaHR0cDovL3d3dy5uY2JpLm5sbS5uaWguZ292L3B1Ym1lZC8yMTg3MjM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WYWN1dW0gcHlyb2x5c2lzIGFuZCBoeWRyb21ldGFsbHVyZ2ljYWwgcHJvY2VzcyBmb3IgdGhlIHJlY292ZXJ5IG9mIHZhbHVhYmxlIG1ldGFscyBmcm9t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RGlzbWFudGxpbmcgYW5kIHNlcGFyYXRpb248L3NwYW4+PC9wPlxyXG5cdFx0XHQ8cCBzdHlsZT1cIm1hcmdpbjowcHQgMHB0IDZwdFwiPjxzcGFuIHN0eWxlPVwiZm9udC1mYW1pbHk6J1NlZ29lIFVJJzsgZm9udC1zaXplOjlwdFwiPsKgwqDCoMKgwqDCoMKgwqDCoMKgwqDCoMKgwqDCoMKgwqDCoMKgIDIuMyBWYWN1dW0gcHlyb2x5c2lzPC9zcGFuPjwvcD5cclxuXHRcdFx0PHAgc3R5bGU9XCJtYXJnaW46MHB0IDBwdCA2cHRcIj48c3BhbiBzdHlsZT1cImZvbnQtZmFtaWx5OidTZWdvZSBVSSc7IGZvbnQtc2l6ZTo5cHRcIj7CoMKgwqDCoMKgwqDCoMKgwqDCoMKgwqDCoMKgwqDCoMKgwqDCoCAyLjQgTWV0YWwgbGVhY2hpbmc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EaXNtYW50bGluZyBhbmQgdmFjdXVtIHB5cm9seXNpczwvc3Bhbj48L3A+XHJcblx0XHRcdDxwIHN0eWxlPVwibWFyZ2luOjBwdCAwcHQgNnB0XCI+PHNwYW4gc3R5bGU9XCJmb250LW</w:instrText>
                </w:r>
                <w:r w:rsidR="00670427" w:rsidRPr="0077002F">
                  <w:rPr>
                    <w:noProof/>
                    <w:lang w:val="en-US"/>
                  </w:rPr>
                  <w:instrText>ZhbWlseTonU2Vnb2UgVUknOyBmb250LXNpemU6OXB0XCI+wqDCoMKgwqDCoMKgwqDCoMKgwqDCoMKgwqDCoMKgwqDCoMKgwqAgMy4yIE1ldGFsIGxlYWNoaW5n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ZhY3V1bSBweXJvbHlzaXMgYW5kIGh5ZHJvbWV0YWxsdXJnaWNhbCBwcm9jZXNzIGZvciB0aGUgcmVjb3Zlcnkgb2YgdmFsdWFibGUgbWV0YWxzIGZyb20gc3BlbnQgbGl0aGl1bS1pb24gYmF0dGVyaWVzIiwiVHJhbnNsYXRvcnMiOltdLCJZZWFyIjoiMjAxMSIsIlllYXJSZXNvbHZlZCI6IjIwMTEiLCJDcmVhdGVkQnkiOiJfUm9uamEgV2FnbmVyLVdlbnoiLCJDcmVhdGVkT24iOiIyMDIxLTAxLTA1VDE1OjA2OjE3IiwiTW9kaWZpZWRCeSI6Il9XYWduZXJ3ZSIsIklkIjoiZjcxYWViN2MtNTI4OS00ODFmLTlkY2MtZDk0M2EzZWRhZjMy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xNTJdIn1dfSwiVGFnIjoiQ2l0YXZpUGxhY2Vob2xkZXIjNmU2YWQ3ZWQtMDExZS00MGY5LTg1ZWItM2VmMmZlNDJiYzI5IiwiVGV4dCI6IlsxNTJdIiwiV0FJVmVyc2lvbiI6IjYuOC4wLjAifQ==}</w:instrText>
                </w:r>
                <w:r w:rsidR="00670427" w:rsidRPr="0077002F">
                  <w:rPr>
                    <w:noProof/>
                  </w:rPr>
                  <w:fldChar w:fldCharType="separate"/>
                </w:r>
                <w:r w:rsidR="00670427" w:rsidRPr="0077002F">
                  <w:rPr>
                    <w:noProof/>
                    <w:lang w:val="en-US"/>
                  </w:rPr>
                  <w:t>[15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rom an environmental and health viewpoint, hydrometallurgical treatment is the favored technology for recycling of the metals from LIBs compared with pyrometallurgical and biometallurgical processes, because it offers such advantages as low energy consumption, no air emissions, complete recovery of valuable components with high purity, and the minimization of wastewater.”</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20024477-a31b-43e9-9e5d-9dac0589c5eb"/>
                <w:id w:val="66907010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</w:instrText>
                </w:r>
                <w:r w:rsidR="00670427" w:rsidRPr="0077002F">
                  <w:rPr>
                    <w:noProof/>
                  </w:rPr>
                  <w:instrText>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4MiAoMjAxNSkgNTQ0LTU1MS4gZG9pOjEwLjEwMTYvai5qcG93c291ci4yMDE1LjAyLjA3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EgaHlkcm9tZXRhbGx1cmdpY2FsIG1ldGhvZCBpbnZvbHZpbmcgbmF0dXJhbCBvcmdhbmljIGFjaWQgbGVhY2hpbmcgaGFzIGJlZW4gZGV2ZWxvcGVkIGZvciByZWNvdmVyeSBvZ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0aGl1bSBhbmQgY29iYWx0IGZyb20gdGhlIGNhdGhvZGUgYWN0aXZlIG1hdGVyaWFscyBpbiBzcGVudCBsaXRoaXVtLWlvbiBiYXR0ZXJpZXMuIFN1Y2NpbmljIGFjaWQga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bXBsb3llZCBhcyBsZWFjaGluZyBhZ2VudCBhbmQgSDJPMiBhcyByZWR1Y3RhbnQuIFRoZSBjb2JhbHQgYW5kIGxpdGhpdW0gY29udGVudHMgZnJvbSB0aGUgc3VjY2luaW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jaWQtYmFzZWQgdHJlYXRtZW50IG9mIHNwZW50IGJhdHRlcmllcyBhcmUgZGV0ZXJtaW5lZCBieSBpbmR1Y3RpdmVseSBjb3VwbGVkIHBsYXNtYS1vcHRpY2FsIGVtaXNz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BlY3Ryb3Njb3B5IHRvIGNhbGN1bGF0ZSB0aGUgbGVhY2hpbmcgZWZmaWNpZW5jeS4gVGhlIHNwZW50IExpQ29PMiBzYW1wbGVzIGFmdGVyIGNhbGNpbmF0aW9uIGFuZC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c2lkdWVzIGFmdGVyIGxlYWNoaW5nIGFyZSBjaGFyYWN0ZXJpemVkIGJ5IFgtcmF5IGRpZmZyYWN0aW9uIGFuZCBzY2FubmluZyBlbGVjdHJvbiBtaWNyb3Njb3B5LiBU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XN1bHRzIHNob3cgdGhhdCBuZWFybHkgMTAwJSBvZiBjb2JhbHQgYW5kIG1vcmUgdGhhbiA5NiUgb2YgbGl0aGl1bSBhcmUgbGVhY2hlZCB1bmRlciBvcHRpbWFsIGNvbmRpdGlvbnM6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WNjaW5pYyBhY2lkIGNvbmNlbnRyYXRpb24gb2YgMS41IG1vbCBMMSwgSDJPMiBjb250ZW50IG9mIDQgdm9sLiUsIHNvbGlkLXRvLWxpcXVpZCByYXRpbyBvZ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DE1IGcgTDEsIHRlbXBlcmF0dXJlIG9mIDcwIEMsIGFuZCByZWFjdGlvbiB0aW1lIG9mIDQwIG1pbi4gUmVzdWx0cyBhcmUgYWxzbyBnaXZlbiBmb3IgZml0dGluZyBvZi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V4cGVyaW1lbnRhbCBkYXRhIHRvIGFjaWQgbGVhY2hpbmcga2luZXRpYyBtb2RlbHMufXtcXHJ0bGNoXFxhZjBcXGFmczI0XFxsdHJjaFxcZnMxOFxcbGFuZzEwMzFcXGxhbmducDEwMzFcXGxvY2hcXGFmMVxyXG5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S2hhbGlsIiwiTGFzdE5hbWUiOiJBbWluZSIsIlByb3RlY3RlZCI6ZmFsc2UsIlNleCI6MiwiQ3JlYXRlZEJ5IjoiX1JvbmphIFdhZ25lci1XZW56IiwiQ3JlYXRlZE9uIjoiMjAyMC0xMS0xOVQxMDo0NjowNyIsIk1vZGlmaWVkQnkiOiJfUm9uamEgV2FnbmVyLVdlbnoiLCJJZCI6IjkwYzY5ZmZhLTdiZjItNGRhMy1hYjEzLTIzN2JiMWFkZDBjZCIsIk1vZGlmaWVkT24iOiIyMDIwLTExLTE5VDEwOjQ2OjA3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6cGJ2Y3hneS5qcGciLCJVcmlTdHJpbmciOiI0MDYzYzRiMi0xMjM3LTRhODYtOWI0Ni0yMTVjZmM5MTZiM2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S4wMi4w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S4wMi4wNzMiLCJVcmlTdHJpbmciOiJodHRwczovL2RvaS5vcmcvMTAuMTAxNi9qLmpwb3dzb3VyLjIwMTUuMDIu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VjY2luaWMgYWNpZC1iYXNlZCBsZWFjaGluZyBzeXN0ZW06IEEgc3VzdGFpbmFibGUgcHJvY2VzcyBmb3IgcmVjb3Zlcnkgb2YgdmFsdWFibGUgbWV0YWxzIGZyb20gc3BlbnQgTGkt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</w:instrText>
                </w:r>
                <w:r w:rsidR="00670427" w:rsidRPr="0077002F">
                  <w:rPr>
                    <w:noProof/>
                    <w:lang w:val="en-US"/>
                  </w:rPr>
                  <w:instrText>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BY2tub3dsZWRn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N1Y2NpbmljIGFjaWQtYmFzZWQgbGVhY2hpbmcgc3lzdGVtOiBBIHN1c3RhaW5hYmxlIHByb2Nlc3MgZm9yIHJlY292ZXJ5IG9mIHZhbHVhYmxlIG1ldGFscyBmcm9tIHNwZW50IExpLWlvbiBiYXR0ZXJpZXMiLCJUcmFuc2xhdG9ycyI6W10sIlllYXIiOiIyMDE1IiwiWWVhclJlc29sdmVkIjoiMjAxNSIsIkNyZWF0ZWRCeSI6Il9Sb25qYSBXYWduZXItV2VueiIsIkNyZWF0ZWRPbiI6IjIwMjAtMTEtMTlUMTA6NDc6MjIiLCJNb2RpZmllZEJ5IjoiX1dhZ25lcndlIiwiSWQiOiI0MDYzYzRiMi0xMjM3LTRhODYtOWI0Ni0yMTVjZmM5MTZiM2I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Y3XSJ9XX0sIlRhZyI6IkNpdGF2aVBsYWNlaG9sZGVyIzIwMDI0NDc3LWEzMWItNDNlOS05ZTVkLTlkYWMwNTg5YzVlYiIsIlRleHQiOiJbNjddIiwiV0FJVmVyc2lvbiI6IjYuOC4wLjAifQ==}</w:instrText>
                </w:r>
                <w:r w:rsidR="00670427" w:rsidRPr="0077002F">
                  <w:rPr>
                    <w:noProof/>
                  </w:rPr>
                  <w:fldChar w:fldCharType="separate"/>
                </w:r>
                <w:r w:rsidR="00670427" w:rsidRPr="0077002F">
                  <w:rPr>
                    <w:noProof/>
                    <w:lang w:val="en-US"/>
                  </w:rPr>
                  <w:t>[6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owever, these inorganic acid solutions produce leachates of low pH, posing a threat to the environment and making them unfavourable for subsequent waste water treatment (Yao et al., 2015).”</w:t>
            </w:r>
          </w:p>
          <w:p w:rsidR="00670427" w:rsidRPr="0077002F" w:rsidRDefault="00670427" w:rsidP="00670427">
            <w:pPr>
              <w:spacing w:before="288" w:after="288"/>
              <w:rPr>
                <w:lang w:val="en-US"/>
              </w:rPr>
            </w:pPr>
            <w:r w:rsidRPr="0077002F">
              <w:rPr>
                <w:lang w:val="en-US"/>
              </w:rPr>
              <w:t>“However, wastewater emission and complicated purification process make them uneconomic for the recycling proces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a6f965b3-67f0-424e-9943-0aa5b7be0e3b"/>
                <w:id w:val="49353619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</w:instrText>
                </w:r>
                <w:r w:rsidR="00670427" w:rsidRPr="0077002F">
                  <w:rPr>
                    <w:noProof/>
                  </w:rPr>
                  <w:instrText>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3YWduZXJ3ZVxcQXBwRGF0YVxcTG9jYWxcXFRlbXBcXDBkZ2J2Z2M1LmpwZyIsIlVyaVN0cmluZyI6ImY2ZjMzMmRlLTIxMDUtNDRkYS04Njc0LTRjOTgzOWM1ZjVh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TIuMjAxNiIsIkRvaSI6IjEwLjEwMTYvai53YXNtYW4uMjAxNi4xMi4wMD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c5OTM0NDEiLCJVcmlTdHJpbmciOiJodHRwOi8vd3d3Lm5jYmkubmxtLm5paC5nb3YvcHVibWVkLzI3OTkzNDQ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EtMDEtMjdUMTQ6Mjk6MjIiLCJNb2RpZmllZEJ5IjoiX1JvbmphIFdhZ25lci1XZW56IiwiSWQiOiIzM2ZhODMwMC1hMGE2LTQyMjEtODZlYy0zOTYxMzM4MWJhNDMiLCJNb2RpZmllZE9uIjoiMjAyMS0wMS0yN1QxNDoyOToy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3YXNtYW4uMjAxNi4xMi4wMDciLCJVcmlTdHJpbmciOiJodHRwczovL2RvaS5vcmcvMTAuMTAxNi9qLndhc21hbi4yMDE2LjEyLjAw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cGVudCBsaXRoaXVtLWlvbiBiYXR0ZXJ5IHJlY3ljbGluZyDigJMgUmVkdWN0aXZlIGFtbW9uaWEgbGVhY2hpbmcgb2YgbWV0YWxzIGZyb20gY2F0aG9kZSBzY3JhcCBieSBzb2RpdW0gc3VscGhpdGU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IGFuZCBhbmFseXNpczwvc3Bhbj48L3A+XHJcblx0XHRcdDxwIHN0eWxlPVwibWFyZ2luOjBwdCAwcHQgNnB0XCI+PHNwYW4gc3R5bGU9XCJmb250LWZhbWlseTonU2Vnb2UgVUknOyBmb250LXNpemU6OXB0XCI+wqDCoMKgwqDCoMKgwqDCoMKgwqDCoMKgwqDCoMKgwqDCoMKgwqAgMi4yIEV4cGVyaW1lbnRhbCBwcm9jZWR1cmV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</w:instrText>
                </w:r>
                <w:r w:rsidR="00670427" w:rsidRPr="0077002F">
                  <w:rPr>
                    <w:noProof/>
                    <w:lang w:val="en-US"/>
                  </w:rPr>
                  <w:instrText>1cImZvbnQtZmFtaWx5OidTZWdvZSBVSSc7IGZvbnQtc2l6ZTo5cHRcIj7CoMKgwqDCoMKgwqDCoMKgwqAgQWNrbm93bGVkZ2VtZW50PC9zcGFuPjwvcD5cclxuXHRcdFx0PHAgc3R5bGU9XCJtYXJnaW46MHB0IDBwdCA2cHRcIj48c3BhbiBzdHlsZT1cImZvbnQtZmFtaWx5OidTZWdvZSBVSSc7IGZvbnQtc2l6ZTo5cHRcIj7CoMKgwqDCoMKgwqDCoMKgwqAgQXBwZW5kaXggQS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3BlbnQgbGl0aGl1bS1pb24gYmF0dGVyeSByZWN5Y2xpbmcgLSBSZWR1Y3RpdmUgYW1tb25pYSBsZWFjaGluZyBvZiBtZXRhbHMgZnJvbSBjYXRob2RlIHNjcmFwIGJ5IHNvZGl1bSBzdWxwaGl0ZSIsIlRyYW5zbGF0b3JzIjpbXSwiWWVhciI6IjIwMTciLCJZZWFyUmVzb2x2ZWQiOiIyMDE3IiwiQ3JlYXRlZEJ5IjoiX1JvbmphIFdhZ25lci1XZW56IiwiQ3JlYXRlZE9uIjoiMjAyMS0wMS0yN1QxNDoyODo1OCIsIk1vZGlmaWVkQnkiOiJfV2FnbmVyd2UiLCJJZCI6ImY2ZjMzMmRlLTIxMDUtNDRkYS04Njc0LTRjOTgzOWM1ZjVhNS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TU4XSJ9XX0sIlRhZyI6IkNpdGF2aVBsYWNlaG9sZGVyI2E2Zjk2NWIzLTY3ZjAtNDI0ZS05OTQzLTBhYTViN2JlMGUzYiIsIlRleHQiOiJbMTU4XSIsIldBSVZlcnNpb24iOiI2LjguMC4wIn0=}</w:instrText>
                </w:r>
                <w:r w:rsidR="00670427" w:rsidRPr="0077002F">
                  <w:rPr>
                    <w:noProof/>
                  </w:rPr>
                  <w:fldChar w:fldCharType="separate"/>
                </w:r>
                <w:r w:rsidR="00670427" w:rsidRPr="0077002F">
                  <w:rPr>
                    <w:noProof/>
                    <w:lang w:val="en-US"/>
                  </w:rPr>
                  <w:t>[158]</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oretically, waste water contained only Na3PO4 may be produced during the whole leaching and metal recovery process and Ca(OH)2 may be used for the removal of PO4 3_ and the regeneration of NaOH (2Na3PO4(a) + 3Ca(OH)2(a) -= 6NaOH(a) + Ca3(PO4)2 (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astewater composition</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5b42a9db-afa8-4d80-a711-3799131bffa8"/>
                <w:id w:val="153269136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</w:instrText>
                </w:r>
                <w:r w:rsidR="00670427" w:rsidRPr="0077002F">
                  <w:rPr>
                    <w:noProof/>
                  </w:rPr>
                  <w:instrText>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a2toNDNxMjAuanBnIiwiVXJpU3RyaW5nIjoiMGMxNTNjY2UtMTFiZi00OTA1LWIwNzgtZGIyYThjZjM1OTJ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1ldDgwNTAz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bWV0ODA1MDMyMSIsIlVyaVN0cmluZyI6Imh0dHBzOi8vZG9pLm9yZy8xMC4zMzkwL21ldDgwNTAzM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}</w:instrText>
                </w:r>
                <w:r w:rsidR="00670427" w:rsidRPr="0077002F">
                  <w:rPr>
                    <w:noProof/>
                  </w:rPr>
                  <w:fldChar w:fldCharType="separate"/>
                </w:r>
                <w:r w:rsidR="00670427" w:rsidRPr="0077002F">
                  <w:rPr>
                    <w:noProof/>
                  </w:rPr>
                  <w:t>[101]</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able 3 Water 265-675 t/a</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Wastewater consumption</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888ee60-c941-4066-8617-2d0fc74918ae"/>
                <w:id w:val="2097669170"/>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EyICgyMDEyKSAyMDUtMjExLiBkb2k6MTAuMTAxNi9qLmpwb3dzb3VyLjIwMTIuMDQuMDE2PC9zcGFuPjwvcD5cclxuXHRcdDwvZGl2PlxyXG5cdDwvYm9keT5cclxuPC9odG1sPiIsIkFic3RyYWN0UnRmIjoie1xccnRmMVxcYW5zaVxcYW5zaWNwZzEyNTJcXHVjMFxcc3RzaGZkYmNoMFxcc3RzaGZsb2NoMFxcc3RzaGZoaWNoMFxcc3RzaGZiaTBcXGRlZmYwXFxhZGVmZjB7XFxmb250dGJse1xcZjBcXGZuaWxcXGZjaGFyc2V0MCBUaW1lcyBOZXcgUm9tYW5cclx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aGUgcmVjeWNsaW5nIG9mIG5pY2tlbCBtZXRhbCBoeWRyaWRlIChOaU1IKSwgbGl0aGl1bSBpb24gKExpLWlvbikgYW5kIHByaW1hcnkgbGl0aGl1b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F0dGVyaWVzIHdhcyBleGFtaW5lZC4gVGhyZWUgbWVjaGFuaWNhbCByb3V0ZXMgb2YgdHJlYXRtZW50IHdlcmUgZGV2ZWxvcGVkIGZvciBlYWNoIHR5cGUgcmVjb3Zlcm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aW5seSB0aHJlZSBmcmFjdGlvbnM6IGZlcnJvdXMgbWV0YWxzLCBub24tZmVycm91cyBtZXRhbHMgYW5kIGVsZWN0cm9kaWMgcG93ZGVycy4gVGhlIGFib3ZlIG1lbnRpb25l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HlwZXMgb2Ygc3BlbnQgYmF0dGVyaWVzIHdlcmUgYWxzbyB0cmVhdGVkIHRvZ2V0aGVyIGJ5IGEgdW5pcXVlIG1lY2hhbmljYWwgcm91dGUsIG9idGFpbmluZyBpbiB0aGlzIHdh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EgcG93ZGVyIGVucmljaGVkIGluIGNvYmFsdCwgbmlja2VsIGFuZCBtYW5nYW5lc2Ugd2hpY2ggY2FuIGJlIGZ1cnRoZXIgZXh0cmFjdGFibGUgYnkgY2hlbWljYWx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xlYWNoaW5nLiBFeHBlcmltZW50YWwgdGVzdHMgb2Ygc29sdmVudCBleHRyYWN0aW9uIHdlcmUgcGVyZm9ybWVkIG9uIHN5bnRoZXRpYyBsZWFjaCBsaXF1b3JzIHNpbXVsYXRpbmd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IGZlZWQgbWl4dHVyZSBvZiBzcGVudCBkZXZpY2VzIHdpdGggd2VpZ2h0IGNvbXBvc2l0aW9uIDQwJSBOaU1ILCA0MCUgcHJpbWFyeSBsaXRoaXVtLCBhbmQgMjAlIExpLWlvbn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KGFzIGRldGVybWluZWQgYnkgbWFudWFsIHNvcnRpbmcgb2YgMyB0b25zIG9mIGVuZCBvZiBsaWZlIGJhdHRlcmllcyBjb2xsZWN0ZWQgaW4gTm9ydGhlcm4gSXRhbHkpLiBVbmRlc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RoZXNlIGNvbmRpdGlvbnMgbmlja2VsIGFuZCBjb2JhbHQgY2FuIGJlIGVhc2lseSBzZXBhcmF0ZWQgYnkgdXNpbmcgQ3lhbmV4IDI3MiAoc3RvaWNoaW9tZXRyaWMgcmF0aW9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EN5YW5leC9DbyBcXCdiYyA0LCBwSCA1ZTYpLCBidXQgaW4gcHJlc2VuY2Ugb2YgbWFuZ2FuZXNlIEN5YW5leCAyNzIgbG9zZXMgaXRzIHNlbGVjdGl2aXR5IHRvd2FyZHMgY29iYWx0L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FRodXMgbWFuZ2FuZXNlIG11c3QgYmUgcHJlbGltaW5hcmlseSByZW1vdmVkIGJ5IHVzaW5nIEQyRUhQQSAoc3RvaWNoaW9tZXRyaWMgcmF0aW8gRDJFSFBBL01uIFxcJ2JjIDIs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wSCA0KS4gTWVjaGFuaWNhbCB0cmVhdG1lbnRzIGFuZCBoeWRyb21ldGFsbHVyZ2ljYWwgc2VjdGlvbiB0byByZWNvdmVyIG1ldGFscyBmcm9tIGVsZWN0cm9kaWMgcG93ZGVy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XJlIHVuYXZvaWRhYmxlIG9wZXJhdGlvbnMgaW4gb3JkZXIgdG8gcmVjb3ZlciBhdCBsZWFzdCA1MCUgb2YgYmF0dGVyaWVzIGFzIHdlaWdodCBhY2NvcmRpbmcgdG8gRXVyb3BlYW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Ed1aWRlbGluZSAyMDA2LzY2L0VDL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cuIiwiTGFzdE5hbWUiOiJHcmFuYXRhIiwiUHJvdGVjdGVkIjpmYWxzZSwiU2V4IjowLCJDcmVhdGVkQnkiOiJfUm9uamEgV2FnbmVyLVdlbnoiLCJDcmVhdGVkT24iOiIyMDIwLTEwLTE1VDEzOjI4OjI5IiwiTW9kaWZpZWRCeSI6Il9Sb25qYSBXYWduZXItV2VueiIsIklkIjoiOWQyZjNkMTQtOTdlNy00MmVkLThkMDYtNDNkNmExY2ZhZGE4IiwiTW9kaWZpZWRPbiI6IjIwMjAtMTAtMTVUMTM6Mjg6MjkiLCJQcm9qZWN0Ijp7IiRpZCI6IjUiLCIkdHlwZSI6IlN3aXNzQWNhZGVtaWMuQ2l0YXZpLlByb2plY3QsIFN3aXNzQWNhZGVtaWMuQ2l0YXZpIn19LHsiJGlkIjoiNi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sY3pvbnpvdC5qcGciLCJVcmlTdHJpbmciOiIyZjFlZjBlZi1iYmIwLTRiOWItOWQwNS1jZWYzZjFlM2Vk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Mi4wNC4wM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Bvd3NvdXIuMjAxMi4wNC4wMTYiLCJVcmlTdHJpbmciOiJodHRwczovL2RvaS5vcmcvMTAuMTAxNi9qLmpwb3dzb3VyLjIwMTIuMDQuMD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pbXVsdGFuZW91cyByZWN5Y2xpbmcgb2Ygbmlja2VsIG1ldGFsIGh5ZHJpZGUsIGxpdGhpdW0gaW9uIGFuZCBwcmltYXJ5IGxpdGhpdW0gYmF0dGVyaWVzOiBBY2NvbXBsaXNobWVudCBvZiBFdXJvcGVhbiBHdWlkZSAuLi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</w:instrText>
                </w:r>
                <w:r w:rsidR="00670427" w:rsidRPr="0077002F">
                  <w:rPr>
                    <w:noProof/>
                    <w:lang w:val="en-US"/>
                  </w:rPr>
                  <w:instrText>RyYWN0aW9u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2XSJ9XX0sIlRhZyI6IkNpdGF2aVBsYWNlaG9sZGVyIzg4ODhlZTYwLWM5NDEtNDA2Ni04NjE3LTJkMGZjNzQ5MThhZSIsIlRleHQiOiJbMTZdIiwiV0FJVmVyc2lvbiI6IjYuOC4wLjAifQ==}</w:instrText>
                </w:r>
                <w:r w:rsidR="00670427" w:rsidRPr="0077002F">
                  <w:rPr>
                    <w:noProof/>
                  </w:rPr>
                  <w:fldChar w:fldCharType="separate"/>
                </w:r>
                <w:r w:rsidR="00670427" w:rsidRPr="0077002F">
                  <w:rPr>
                    <w:noProof/>
                    <w:lang w:val="en-US"/>
                  </w:rPr>
                  <w:t>[16]</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 a need for sorting, which requires increased storage space and adds to process cost and complexity; (2) the challenge of separating some elements (Co, Ni, Mn, Fe, Cu, and Al) in the solution, due to their similar properties, which can lead to higher costs; and (3) the expense of waste water treatment and associated costs.”</w:t>
            </w:r>
          </w:p>
          <w:p w:rsidR="00670427" w:rsidRPr="0077002F" w:rsidRDefault="00670427" w:rsidP="00670427">
            <w:pPr>
              <w:spacing w:before="288" w:after="288"/>
              <w:rPr>
                <w:lang w:val="en-US"/>
              </w:rPr>
            </w:pPr>
            <w:r w:rsidRPr="0077002F">
              <w:rPr>
                <w:lang w:val="en-US"/>
              </w:rPr>
              <w:t>“Secondary waste treatment: The waste in the hydrometallurgical process is water and chemicals fromthe leaching step, co-precipitation, and washing, which increase recycling costs. Further research on purifying the wastewater, reusing the water, or reducing the amount of water in the process is needed to reduce or eliminate waste water and associated cost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ac99ab61-8b46-41d0-95d1-87f26fc31f4d"/>
                <w:id w:val="-837529960"/>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2JhZDBkLTc2YzUtNDdiMC1iM2Y0LTNiNTA2MTlmM2NhNiIsIlJhbmdlTGVuZ3RoIjo0LCJSZWZlcmVuY2VJZCI6ImUwNDBmN2RkLWVmOTYtNDJkYy04ZTMyLWU1ZjgyNGI2Njg3MyIsIlJlZmVyZW5jZSI6eyIkaWQiOiIzIiwiJHR5cGUiOiJTd2lzc0FjYWRlbWljLkNpdGF2aS5SZWZlcmVuY2UsIFN3aXNzQWNhZGVtaWMuQ2l0YXZpIiwiQWJzdHJhY3QiOiJKb3VsZSwgQ29ycmVjdGVkIHByb29mLiBkb2k6MTAuMTAxNi9qLmpvdWxlLjIwMTkuMDkuMDE0IiwiQWJzdHJhY3RDb21wbGV4aXR5IjowLCJBYnN0cmFjdFNvdXJjZVRleHRGb3JtYXQiOjAsIkF1dGhvcnMiOlt7IiRpZCI6IjQiLCIkdHlwZSI6IlN3aXNzQWNhZGVtaWMuQ2l0YX</w:instrText>
                </w:r>
                <w:r w:rsidR="00670427" w:rsidRPr="0077002F">
                  <w:rPr>
                    <w:noProof/>
                  </w:rPr>
                  <w:instrText>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dWxlLjIwMTkuMDkuMDE0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vdWxlLjIwMTkuMDkuMDE0IiwiVXJpU3RyaW5nIjoiaHR0cHM6Ly9kb2kub3JnLzEwLjEwMTYvai5qb3VsZS4yMDE5LjA5LjAx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</w:instrText>
                </w:r>
                <w:r w:rsidR="00670427" w:rsidRPr="0077002F">
                  <w:rPr>
                    <w:noProof/>
                    <w:lang w:val="en-US"/>
                  </w:rPr>
                  <w:instrText>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k3XSJ9XX0sIlRhZyI6IkNpdGF2aVBsYWNlaG9sZGVyI2FjOTlhYjYxLThiNDYtNDFkMC05NWQxLTg3ZjI2ZmMzMWY0ZCIsIlRleHQiOiJbOTddIiwiV0FJVmVyc2lvbiI6IjYuOC4wLjAifQ==}</w:instrText>
                </w:r>
                <w:r w:rsidR="00670427" w:rsidRPr="0077002F">
                  <w:rPr>
                    <w:noProof/>
                  </w:rPr>
                  <w:fldChar w:fldCharType="separate"/>
                </w:r>
                <w:r w:rsidR="00670427" w:rsidRPr="0077002F">
                  <w:rPr>
                    <w:noProof/>
                    <w:lang w:val="en-US"/>
                  </w:rPr>
                  <w:t>[9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owever, such advantages may be argued depending on flowsheet complexity, reagent schemes, effluent toxicity, and water consumption.”</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54042fe-6b8b-43d4-b99a-476d3d701a4e"/>
                <w:id w:val="117801281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zlmYmRhLWFiZDItNGQ2Zi04MGY0LWQ5NDkzZDU5N2FmZ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w:instrText>
                </w:r>
                <w:r w:rsidR="00670427" w:rsidRPr="0077002F">
                  <w:rPr>
                    <w:noProof/>
                  </w:rPr>
                  <w:instrText>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w:instrText>
                </w:r>
                <w:r w:rsidR="00670427" w:rsidRPr="0077002F">
                  <w:rPr>
                    <w:noProof/>
                    <w:lang w:val="en-US"/>
                  </w:rPr>
                  <w:instrText>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ODU0MDQyZmUtNmI4Yi00M2Q0LWI5OWEtNDc2ZDNkNzAxYTRlIiwiVGV4dCI6IlsyMl0iLCJXQUlWZXJzaW9uIjoiNi44LjAuMCJ9}</w:instrText>
                </w:r>
                <w:r w:rsidR="00670427" w:rsidRPr="0077002F">
                  <w:rPr>
                    <w:noProof/>
                  </w:rPr>
                  <w:fldChar w:fldCharType="separate"/>
                </w:r>
                <w:r w:rsidR="00670427" w:rsidRPr="0077002F">
                  <w:rPr>
                    <w:noProof/>
                    <w:lang w:val="en-US"/>
                  </w:rPr>
                  <w:t>[2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More than 99% of Li is leached without the addition of acid and alkali under the optimal conditions of 1.05 times the stoichiometric amount of persulfate, under remarkably mild conditions (25°C, 20 min stirring a 300 g/L suspension of powdered cathode plates) with nearly no wastewater and solid waste generation.”</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ithium leaching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6022725-1b5e-4d92-9697-07213edacdc2"/>
                <w:id w:val="117638460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</w:instrText>
                </w:r>
                <w:r w:rsidR="00670427" w:rsidRPr="0077002F">
                  <w:rPr>
                    <w:noProof/>
                  </w:rPr>
                  <w:instrText>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bmZtNGxhZjAuanBnIiwiVXJpU3RyaW5nIjoiOWY5M2U0MDItZDJjNi00NWExLWE5ZjUtNGU3YTMyNzhmNDU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GVsaXlvbi4yMDE5LmUwMTg2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Y1ODIxNTgiLCJVcmlTdHJpbmciOiJodHRwczovL3d3dy5uY2JpLm5sbS5uaWguZ292L3BtYy9hcnRpY2xlcy9QTUM2NTgyMT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b25qYSBXYWduZXItV2VueiIsIkNyZWF0ZWRPbiI6IjIwMjAtMTEtMTlUMTM6NTk6NDMiLCJNb2RpZmllZEJ5IjoiX1JvbmphIFdhZ25lci1XZW56IiwiSWQiOiIwMWVmN2YyYy02N2VhLTQyNzItYjIxMi00NmIxMGMxMzkzMTEiLCJNb2RpZmllZE9uIjoiMjAyMC0xMS0xOVQxMzo1OT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xMjQ1NjM4IiwiVXJpU3RyaW5nIjoiaHR0cDovL3d3dy5uY2JpLm5sbS5uaWguZ292L3B1Ym1lZC8zMTI0NTY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zOjU5OjQzIiwiTW9kaWZpZWRCeSI6Il9Sb25qYSBXYWduZXItV2VueiIsIklkIjoiMWU1M2U0ZDYtZWE4My00NmZkLWE1YTktYWM3ZjhkYzY0ZDNkIiwiTW9kaWZpZWRPbiI6IjIwMjAtMTEtMTlUMTM6NTk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GVsaXlvbi4yMDE5LmUwMTg2NiIsIlVyaVN0cmluZyI6Imh0dHBzOi8vZG9pLm9yZy8xMC4xMDE2L2ouaGVsaXlvbi4yMDE5LmUwMTg2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JhdHRlcnkgcmV1c2luZyBhbmQgcmVjeWNsaW5nOiBBIGNpcmN1bGFyIGVjb25vbXkgaW5zaWdodD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</w:instrText>
                </w:r>
                <w:r w:rsidR="00670427" w:rsidRPr="0077002F">
                  <w:rPr>
                    <w:noProof/>
                    <w:lang w:val="en-US"/>
                  </w:rPr>
                  <w:instrText>N0eWxlPVwibWFyZ2luOjBwdCAwcHQgNnB0XCI+PHNwYW4gc3R5bGU9XCJmb250LWZhbWlseTonU2Vnb2UgVUknOyBmb250LXNpemU6OXB0XCI+wqDCoMKgwqDCoMKgwqDCoMKgwqDCoMKgwqDCoMKgwqDCoMKgwqAgQWRkaXRpb25hbCBpbmZvcm1hdGlvbj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MaXRoaXVtIGJhdHRlcnkgcmV1c2luZyBhbmQgcmVjeWNsaW5nOiBBIGNpcmN1bGFyIGVjb25vbXkgaW5zaWdodCIsIlRyYW5zbGF0b3JzIjpbXSwiWWVhciI6IjIwMTkiLCJZZWFyUmVzb2x2ZWQiOiIyMDE5IiwiQ3JlYXRlZEJ5IjoiX1JvbmphIFdhZ25lci1XZW56IiwiQ3JlYXRlZE9uIjoiMjAyMC0xMS0xOVQxMzo1OToyMyIsIk1vZGlmaWVkQnkiOiJfV2FnbmVyd2UiLCJJZCI6IjlmOTNlNDAyLWQyYzYtNDVhMS1hOWY1LTRlN2EzMjc4ZjQ1Ny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NzVdIn1dfSwiVGFnIjoiQ2l0YXZpUGxhY2Vob2xkZXIjODYwMjI3MjUtMWI1ZS00ZDkyLTk2OTctMDcyMTNlZGFjZGMyIiwiVGV4dCI6Ils3NV0iLCJXQUlWZXJzaW9uIjoiNi44LjAuMCJ9}</w:instrText>
                </w:r>
                <w:r w:rsidR="00670427" w:rsidRPr="0077002F">
                  <w:rPr>
                    <w:noProof/>
                  </w:rPr>
                  <w:fldChar w:fldCharType="separate"/>
                </w:r>
                <w:r w:rsidR="00670427" w:rsidRPr="0077002F">
                  <w:rPr>
                    <w:noProof/>
                    <w:lang w:val="en-US"/>
                  </w:rPr>
                  <w:t>[75]</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ird, the wastewater containing strong acid from the leaching process must be treated before emission to avoid the secondary pollution. From the above, a further disposal of the hazardous gases, acidic leachates and acid wastewater is required and additional expenditure will be produced by using inorganic acids as leaching reagent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f8d33458-fbca-47ed-9875-d3f6f07b39a5"/>
                <w:id w:val="-15059967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</w:instrText>
                </w:r>
                <w:r w:rsidR="00670427" w:rsidRPr="0077002F">
                  <w:rPr>
                    <w:noProof/>
                  </w:rPr>
                  <w:instrText>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UogdmFuIFp1aWxpY2hlbVxcQXBwRGF0YVxcTG9jYWxcXFRlbXBcXGYyY29jMHEyLmpwZyIsIlVyaVN0cmluZyI6ImRjOWNlN2E1LTk3NzQtNDc5OS1hYmQxLTVjMTY5MGU3MTI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4YjAzNTQ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hY3NzdXNjaGVtZW5nLjhiMDM1NDUiLCJVcmlTdHJpbmciOiJodHRwczovL2RvaS5vcmcvMTAuMTAyMS9hY3NzdXNjaGVtZW5nLjhiMDM1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w:instrText>
                </w:r>
                <w:r w:rsidR="00670427" w:rsidRPr="0077002F">
                  <w:rPr>
                    <w:noProof/>
                    <w:lang w:val="en-US"/>
                  </w:rPr>
                  <w:instrText>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M0XSJ9XX0sIlRhZyI6IkNpdGF2aVBsYWNlaG9sZGVyI2Y4ZDMzNDU4LWZiY2EtNDdlZC05ODc1LWQzZjZmMDdiMzlhNSIsIlRleHQiOiJbMjM0XSIsIldBSVZlcnNpb24iOiI2LjguMC4wIn0=}</w:instrText>
                </w:r>
                <w:r w:rsidR="00670427" w:rsidRPr="0077002F">
                  <w:rPr>
                    <w:noProof/>
                  </w:rPr>
                  <w:fldChar w:fldCharType="separate"/>
                </w:r>
                <w:r w:rsidR="00670427" w:rsidRPr="0077002F">
                  <w:rPr>
                    <w:noProof/>
                    <w:lang w:val="en-US"/>
                  </w:rPr>
                  <w:t>[23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owever, conventional inorganic acids produce leachates of low pH and inevitably introduce some secondary pollutants such as emission of Cl2, SO3, and NOx, posing a threat to the environment and making them unfavorable for subsequent waste water treatment.”</w:t>
            </w:r>
          </w:p>
          <w:p w:rsidR="00670427" w:rsidRPr="0077002F" w:rsidRDefault="00670427" w:rsidP="00670427">
            <w:pPr>
              <w:spacing w:before="288" w:after="288"/>
              <w:rPr>
                <w:lang w:val="en-US"/>
              </w:rPr>
            </w:pPr>
            <w:r w:rsidRPr="0077002F">
              <w:rPr>
                <w:lang w:val="en-US"/>
              </w:rPr>
              <w:t>“Since organic acid leaching liquors from spent LIBs contain valuable metals, complex purification process for separating metals from the solution is costly, and causes a significant concern of extra waste water emission.”</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096c2dac-88c4-4b02-98cd-5468aea05f9d"/>
                <w:id w:val="-28242070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</w:instrText>
                </w:r>
                <w:r w:rsidR="00670427" w:rsidRPr="0077002F">
                  <w:rPr>
                    <w:noProof/>
                  </w:rPr>
                  <w:instrText>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TI0MTQwMiIsIlVyaVN0cmluZyI6Imh0dHA6Ly93d3cubmNiaS5ubG0ubmloLmdvdi9wdWJtZWQvMjkyNDE0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NDo0MDowOSIsIk1vZGlmaWVkQnkiOiJfUm9uamEgV2FnbmVyLVdlbnoiLCJJZCI6ImFhNDg0NTYwLTIwNDItNDA1MS1hYzAzLTBjOTBjYjIzODZmYiIsIk1vZGlmaWVkT24iOiIyMDIwLTExLTE5VDE0OjQw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3NzQ0NjU1IiwiVXJpU3RyaW5nIjoiaHR0cHM6Ly9kb2kub3JnLzEwLjExNzcvMDczNDI0MlgxNzc0NDY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</w:instrText>
                </w:r>
                <w:r w:rsidR="00670427" w:rsidRPr="0077002F">
                  <w:rPr>
                    <w:noProof/>
                    <w:lang w:val="en-US"/>
                  </w:rPr>
                  <w:instrText>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ODZdIn1dfSwiVGFnIjoiQ2l0YXZpUGxhY2Vob2xkZXIjMDk2YzJkYWMtODhjNC00YjAyLTk4Y2QtNTQ2OGFlYTA1ZjlkIiwiVGV4dCI6Ils4Nl0iLCJXQUlWZXJzaW9uIjoiNi44LjAuMCJ9}</w:instrText>
                </w:r>
                <w:r w:rsidR="00670427" w:rsidRPr="0077002F">
                  <w:rPr>
                    <w:noProof/>
                  </w:rPr>
                  <w:fldChar w:fldCharType="separate"/>
                </w:r>
                <w:r w:rsidR="00670427" w:rsidRPr="0077002F">
                  <w:rPr>
                    <w:noProof/>
                    <w:lang w:val="en-US"/>
                  </w:rPr>
                  <w:t>[86]</w:t>
                </w:r>
                <w:r w:rsidR="00670427" w:rsidRPr="0077002F">
                  <w:rPr>
                    <w:noProof/>
                  </w:rPr>
                  <w:fldChar w:fldCharType="end"/>
                </w:r>
              </w:sdtContent>
            </w:sdt>
          </w:p>
        </w:tc>
      </w:tr>
      <w:tr w:rsidR="0077002F" w:rsidRPr="0077002F" w:rsidTr="00670427">
        <w:tc>
          <w:tcPr>
            <w:tcW w:w="9062" w:type="dxa"/>
            <w:gridSpan w:val="3"/>
            <w:tcBorders>
              <w:top w:val="single" w:sz="4" w:space="0" w:color="00B0F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Waste</w:t>
            </w:r>
          </w:p>
        </w:tc>
      </w:tr>
      <w:tr w:rsidR="0077002F" w:rsidRPr="0077002F" w:rsidTr="00670427">
        <w:tc>
          <w:tcPr>
            <w:tcW w:w="9062" w:type="dxa"/>
            <w:gridSpan w:val="3"/>
            <w:tcBorders>
              <w:top w:val="single" w:sz="4" w:space="0" w:color="000000"/>
              <w:left w:val="single" w:sz="4" w:space="0" w:color="000000"/>
              <w:bottom w:val="single" w:sz="4" w:space="0" w:color="FFC000" w:themeColor="accent4"/>
              <w:right w:val="single" w:sz="4" w:space="0" w:color="000000"/>
            </w:tcBorders>
          </w:tcPr>
          <w:p w:rsidR="00670427" w:rsidRPr="0077002F" w:rsidRDefault="00670427" w:rsidP="00670427">
            <w:pPr>
              <w:spacing w:before="288" w:after="288"/>
              <w:rPr>
                <w:lang w:val="en-US"/>
              </w:rPr>
            </w:pPr>
            <w:r w:rsidRPr="0077002F">
              <w:rPr>
                <w:lang w:val="en-US"/>
              </w:rPr>
              <w:t>Pre-treatment</w:t>
            </w:r>
          </w:p>
        </w:tc>
      </w:tr>
      <w:tr w:rsidR="0077002F" w:rsidRPr="0077002F" w:rsidTr="00670427">
        <w:tc>
          <w:tcPr>
            <w:tcW w:w="4957" w:type="dxa"/>
            <w:tcBorders>
              <w:top w:val="single" w:sz="4" w:space="0" w:color="FFC000" w:themeColor="accent4"/>
              <w:left w:val="single" w:sz="4" w:space="0" w:color="FFC000" w:themeColor="accent4"/>
              <w:bottom w:val="single" w:sz="4" w:space="0" w:color="000000" w:themeColor="text1"/>
              <w:right w:val="single" w:sz="4" w:space="0" w:color="FFC000" w:themeColor="accent4"/>
            </w:tcBorders>
          </w:tcPr>
          <w:p w:rsidR="00670427" w:rsidRPr="0077002F" w:rsidRDefault="00670427" w:rsidP="00670427">
            <w:pPr>
              <w:spacing w:before="288" w:after="288"/>
              <w:rPr>
                <w:lang w:val="en-US"/>
              </w:rPr>
            </w:pPr>
            <w:r w:rsidRPr="0077002F">
              <w:rPr>
                <w:lang w:val="en-US"/>
              </w:rPr>
              <w:t>“The pyrolytic gas was mainly composed of light alkenes, and the pyrolytic tar was mainly composed of aromatic long chain alkenes and light alcohols.”</w:t>
            </w:r>
          </w:p>
          <w:p w:rsidR="00670427" w:rsidRPr="0077002F" w:rsidRDefault="00670427" w:rsidP="00670427">
            <w:pPr>
              <w:spacing w:before="288" w:after="288"/>
              <w:rPr>
                <w:lang w:val="en-US"/>
              </w:rPr>
            </w:pPr>
            <w:r w:rsidRPr="0077002F">
              <w:rPr>
                <w:lang w:val="en-US"/>
              </w:rPr>
              <w:t xml:space="preserve">Provides composition </w:t>
            </w:r>
          </w:p>
          <w:p w:rsidR="00670427" w:rsidRPr="0077002F" w:rsidRDefault="00670427" w:rsidP="00670427">
            <w:pPr>
              <w:spacing w:before="288" w:after="288"/>
              <w:rPr>
                <w:lang w:val="en-US"/>
              </w:rPr>
            </w:pPr>
            <w:r w:rsidRPr="0077002F">
              <w:rPr>
                <w:lang w:val="en-US"/>
              </w:rPr>
              <w:t xml:space="preserve">“The images of spent the disposal devices of pyrolytic gas and tar are shown in Fig. 9, which shows that the steel strip furnace can deal with spent LIBs and make the separation of current collectors and active materials extremely easy.”LIBs pyrolysis in steel strip furnace, the pyrolysis residues, and </w:t>
            </w:r>
          </w:p>
        </w:tc>
        <w:tc>
          <w:tcPr>
            <w:tcW w:w="2409" w:type="dxa"/>
            <w:tcBorders>
              <w:top w:val="single" w:sz="4" w:space="0" w:color="FFC000" w:themeColor="accent4"/>
              <w:left w:val="single" w:sz="4" w:space="0" w:color="FFC000" w:themeColor="accent4"/>
              <w:bottom w:val="single" w:sz="4" w:space="0" w:color="000000" w:themeColor="text1"/>
              <w:right w:val="single" w:sz="4" w:space="0" w:color="FFC000" w:themeColor="accent4"/>
            </w:tcBorders>
          </w:tcPr>
          <w:p w:rsidR="00670427" w:rsidRPr="0077002F" w:rsidRDefault="00670427" w:rsidP="00670427">
            <w:pPr>
              <w:spacing w:before="288" w:after="288"/>
              <w:rPr>
                <w:lang w:val="en-US"/>
              </w:rPr>
            </w:pPr>
            <w:r w:rsidRPr="0077002F">
              <w:rPr>
                <w:lang w:val="en-US"/>
              </w:rPr>
              <w:t>Pyrolysis as pretreatment to recover anode and cathode material</w:t>
            </w:r>
          </w:p>
        </w:tc>
        <w:tc>
          <w:tcPr>
            <w:tcW w:w="1696" w:type="dxa"/>
            <w:tcBorders>
              <w:top w:val="single" w:sz="4" w:space="0" w:color="FFC000" w:themeColor="accent4"/>
              <w:left w:val="single" w:sz="4" w:space="0" w:color="FFC000" w:themeColor="accent4"/>
              <w:bottom w:val="single" w:sz="4" w:space="0" w:color="000000" w:themeColor="text1"/>
              <w:right w:val="single" w:sz="4" w:space="0" w:color="FFC000" w:themeColor="accent4"/>
            </w:tcBorders>
          </w:tcPr>
          <w:p w:rsidR="00670427" w:rsidRPr="0077002F" w:rsidRDefault="0077002F" w:rsidP="00670427">
            <w:pPr>
              <w:spacing w:before="288" w:after="288"/>
              <w:rPr>
                <w:lang w:val="en-US"/>
              </w:rPr>
            </w:pPr>
            <w:sdt>
              <w:sdtPr>
                <w:alias w:val="To edit, see citavi.com/edit"/>
                <w:tag w:val="CitaviPlaceholder#4fd27717-4a77-4082-9847-0c6c5be17952"/>
                <w:id w:val="15866246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2VjMzU0LTRiNjktNDUyNy1hNDQ4LThiNDk3YzJmMWQ5MyIsIlJhbmdlTGVuZ3RoIjo0LCJSZWZlcmVuY2VJZCI6IjMwMWRiYjMwLTNjMWItNGJlNy1hNWIwLTRiZGY5NWM0Njg3OCIsIlJlZmVyZW5jZSI6eyIkaWQiOiIzIiwiJHR5cGUiOiJTd2lzc0FjYWRlbWljLkNpdGF2aS5SZWZlcmVuY2UsIFN3aXNzQWNhZGVtaWMuQ2l0YXZpIiwiQWJzdHJhY3QiOiJ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w:instrText>
                </w:r>
                <w:r w:rsidR="00670427" w:rsidRPr="0077002F">
                  <w:rPr>
                    <w:noProof/>
                  </w:rPr>
                  <w:instrText>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TWluZXJhbCBQcm9jZXNzaW5nICYgQmlvZW5naW5lZXJpbmcsIENlbnRyYWwgU291dGggVW5pdmVyc2l0eSwgQ2hhbmdzaGEgNDEwMDgzLCBDaGluY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Ghhbmp1bndlaTIwMDhAMTYzLmNvb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DVsb3Bicnl2LmpwZyIsIlVyaVN0cmluZyI6IjMwMWRiYjMwLTNjMWItNGJlNy1hNWIwLTRiZGY5NWM0Njg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S4wMy4wNj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5LjAzLjA2OCIsIlVyaVN0cmluZyI6Imh0dHBzOi8vZG9pLm9yZy8xMC4xMDE2L2oud2FzbWFuLjIwMTkuMDMu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I6MTMiLCJNb2RpZmllZEJ5IjoiX1JvbmphIFdhZ25lci1XZW56IiwiSWQiOiI4YzM0YjU1OS0wMmNkLTQ5MTctODIxMy01OGQ1YmU2MDUxZDkiLCJNb2RpZmllZE9uIjoiMjAyMC0xMC0xNVQxMzo1Mjox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5NzYyIiwiVXJpU3RyaW5nIjoiaHR0cDovL3d3dy5uY2JpLm5sbS5uaWguZ292L3B1Ym1lZC8zMTA3OTc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HlzaXMgYW5kIHBoeXNpY2FsIHNlcGFyYXRpb24gZm9yIHRoZSByZWNvdmVyeSBvZiBzcGVudCBMaUZlUE80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FeHBlcmltZW50YWwgc2V0dXAgYW5kIHByb2NlZHVyZT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</w:instrText>
                </w:r>
                <w:r w:rsidR="00670427" w:rsidRPr="0077002F">
                  <w:rPr>
                    <w:noProof/>
                    <w:lang w:val="en-US"/>
                  </w:rPr>
                  <w:instrText>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eXJvbHlzaXMgYW5kIHBoeXNpY2FsIHNlcGFyYXRpb24gZm9yIHRoZSByZWNvdmVyeSBvZiBzcGVudCBMaUZlUE80IGJhdHRlcmllcyIsIlRyYW5zbGF0b3JzIjpbXSwiWWVhciI6IjIwMTkiLCJZZWFyUmVzb2x2ZWQiOiIyMDE5IiwiQ3JlYXRlZEJ5IjoiX1JvbmphIFdhZ25lci1XZW56IiwiQ3JlYXRlZE9uIjoiMjAyMC0xMC0xNVQxMzo1MTo1NiIsIk1vZGlmaWVkQnkiOiJfV2FnbmVyd2UiLCJJZCI6IjMwMWRiYjMwLTNjMWItNGJlNy1hNWIwLTRiZGY5NWM0Njg3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NGZkMjc3MTctNGE3Ny00MDgyLTk4NDctMGM2YzViZTE3OTUyIiwiVGV4dCI6IlszNF0iLCJXQUlWZXJzaW9uIjoiNi44LjAuMCJ9}</w:instrText>
                </w:r>
                <w:r w:rsidR="00670427" w:rsidRPr="0077002F">
                  <w:rPr>
                    <w:noProof/>
                  </w:rPr>
                  <w:fldChar w:fldCharType="separate"/>
                </w:r>
                <w:r w:rsidR="00670427" w:rsidRPr="0077002F">
                  <w:rPr>
                    <w:noProof/>
                    <w:lang w:val="en-US"/>
                  </w:rPr>
                  <w:t>[34]</w:t>
                </w:r>
                <w:r w:rsidR="00670427" w:rsidRPr="0077002F">
                  <w:rPr>
                    <w:noProof/>
                  </w:rPr>
                  <w:fldChar w:fldCharType="end"/>
                </w:r>
              </w:sdtContent>
            </w:sdt>
          </w:p>
        </w:tc>
      </w:tr>
      <w:tr w:rsidR="0077002F" w:rsidRPr="0077002F" w:rsidTr="00670427">
        <w:tc>
          <w:tcPr>
            <w:tcW w:w="906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Direct physical</w:t>
            </w:r>
          </w:p>
        </w:tc>
      </w:tr>
      <w:tr w:rsidR="0077002F" w:rsidRPr="0077002F" w:rsidTr="00670427">
        <w:tc>
          <w:tcPr>
            <w:tcW w:w="4957" w:type="dxa"/>
            <w:tcBorders>
              <w:top w:val="single" w:sz="4" w:space="0" w:color="000000" w:themeColor="text1"/>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First, disposable toxic 51 waste will be reduced to a minimal necessary amount.”</w:t>
            </w:r>
          </w:p>
        </w:tc>
        <w:tc>
          <w:tcPr>
            <w:tcW w:w="2409" w:type="dxa"/>
            <w:tcBorders>
              <w:top w:val="single" w:sz="4" w:space="0" w:color="000000" w:themeColor="text1"/>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Reduction of waste</w:t>
            </w:r>
          </w:p>
        </w:tc>
        <w:tc>
          <w:tcPr>
            <w:tcW w:w="1696" w:type="dxa"/>
            <w:tcBorders>
              <w:top w:val="single" w:sz="4" w:space="0" w:color="000000" w:themeColor="text1"/>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a0039e6d-a62e-40ba-8246-a5f3a0dadb02"/>
                <w:id w:val="-66485176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</w:instrText>
                </w:r>
                <w:r w:rsidR="00670427" w:rsidRPr="0077002F">
                  <w:rPr>
                    <w:noProof/>
                  </w:rPr>
                  <w:instrText>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k9VUk5BTCBPRiBFTEVDVFJPQU5BTFlUSUNBTCBDSEVNSVNUUlksIEFjY2VwdGVkIG1hbnVzY3JpcHQuIGRvaToxMC4xMDE2L2ouamVsZWNoZW0uMjAxNC4wNS4wMTc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cmVjeWNsZWQgbWF0ZXJpYWxzIHdhcyBpbmZsdWVuY2VkIGJ5IHRoZSBkZXRlY3RlZCBpbXB1cml0aWV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Uy4iLCJMYXN0TmFtZSI6Iktyw7xnZXIiLCJQcm90ZWN0ZWQiOmZhbHNlLCJTZXgiOjAsIkNyZWF0ZWRCeSI6Il9Sb25qYSBXYWduZXItV2VueiIsIkNyZWF0ZWRPbiI6IjIwMjAtMTAtMTNUMTQ6NDY6MjYiLCJNb2RpZmllZEJ5IjoiX1JvbmphIFdhZ25lci1XZW56IiwiSWQiOiJiZjliNWMwMy1hMTJlLTQ3YzUtYTdjNy0xN2MyYmNiNmY2NDIiLCJNb2RpZmllZE9uIjoiMjAyMC0xMC0xM1QxNDo0NjoyNi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HV2anRsNDU0LmpwZyIsIlVyaVN0cmluZyI6Ijg0NTJmMzIyLWE3ZDItNDEzZC05MGE0LTkxYTgyZjYzMGIx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xlY2hlbS4yMDE0LjA1LjA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xlY2hlbS4yMDE0LjA1LjAxNyIsIlVyaVN0cmluZyI6Imh0dHBzOi8vZG9pLm9yZy8xMC4xMDE2L2ouamVsZWNoZW0uMjAxNC4wNS4w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</w:instrText>
                </w:r>
                <w:r w:rsidR="00670427" w:rsidRPr="0077002F">
                  <w:rPr>
                    <w:noProof/>
                    <w:lang w:val="en-US"/>
                  </w:rPr>
                  <w:instrText>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xMzRdIn1dfSwiVGFnIjoiQ2l0YXZpUGxhY2Vob2xkZXIjYTAwMzllNmQtYTYyZS00MGJhLTgyNDYtYTVmM2EwZGFkYjAyIiwiVGV4dCI6IlsxMzRdIiwiV0FJVmVyc2lvbiI6IjYuOC4wLjAifQ==}</w:instrText>
                </w:r>
                <w:r w:rsidR="00670427" w:rsidRPr="0077002F">
                  <w:rPr>
                    <w:noProof/>
                  </w:rPr>
                  <w:fldChar w:fldCharType="separate"/>
                </w:r>
                <w:r w:rsidR="00670427" w:rsidRPr="0077002F">
                  <w:rPr>
                    <w:noProof/>
                    <w:lang w:val="en-US"/>
                  </w:rPr>
                  <w:t>[134]</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The present recycling process is eco-friendly and highly efficient and produces little waste.”</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General information</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653cdb7b-038a-44d1-9bff-42d71710a804"/>
                <w:id w:val="114254228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</w:instrText>
                </w:r>
                <w:r w:rsidR="00670427" w:rsidRPr="0077002F">
                  <w:rPr>
                    <w:noProof/>
                  </w:rPr>
                  <w:instrText>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RvcmthXFxBcHBEYXRhXFxMb2NhbFxcVGVtcFxccDM0MGlxbnguanBnIiwiVXJpU3RyaW5nIjoiNTg4OWRiYzEtMjYyYi00Y2IyLTgwODItMDRhYTkzZTRjNG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NzM0MjQyWDE5ODU1NDM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czNDI0MlgxOTg1NTQzMiIsIlVyaVN0cmluZyI6Imh0dHBzOi8vZG9pLm9yZy8xMC4xMTc3LzA3MzQyNDJYMTk4NTU0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M1QwOToxNDozNSIsIk1vZGlmaWVkQnkiOiJfUm9uamEgV2FnbmVyLVdlbnoiLCJJZCI6ImEyOTg3Njg4LTJkZjUtNGM2Ni05NjBlLThiNjJhNmI2MjJiMCIsIk1vZGlmaWVkT24iOiIyMDIwLTEwLTEzVDA5OjE0OjM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MTg5MzAiLCJVcmlTdHJpbmciOiJodHRwOi8vd3d3Lm5jYmkubmxtLm5paC5nb3YvcHVibWVkLzMxMjE4OT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w:instrText>
                </w:r>
                <w:r w:rsidR="00670427" w:rsidRPr="0077002F">
                  <w:rPr>
                    <w:noProof/>
                    <w:lang w:val="en-US"/>
                  </w:rPr>
                  <w:instrText>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zXSJ9XX0sIlRhZyI6IkNpdGF2aVBsYWNlaG9sZGVyIzY1M2NkYjdiLTAzOGEtNDRkMS05YmZmLTQyZDcxNzEwYTgwNCIsIlRleHQiOiJbMTNdIiwiV0FJVmVyc2lvbiI6IjYuOC4wLjAifQ==}</w:instrText>
                </w:r>
                <w:r w:rsidR="00670427" w:rsidRPr="0077002F">
                  <w:rPr>
                    <w:noProof/>
                  </w:rPr>
                  <w:fldChar w:fldCharType="separate"/>
                </w:r>
                <w:r w:rsidR="00670427" w:rsidRPr="0077002F">
                  <w:rPr>
                    <w:noProof/>
                    <w:lang w:val="en-US"/>
                  </w:rPr>
                  <w:t>[13]</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The dissepiment can be directly recovered or disposed of by a downstream company.“</w:t>
            </w:r>
          </w:p>
        </w:tc>
        <w:tc>
          <w:tcPr>
            <w:tcW w:w="2409" w:type="dxa"/>
            <w:tcBorders>
              <w:top w:val="single" w:sz="4" w:space="0" w:color="03FF9A"/>
              <w:left w:val="single" w:sz="4" w:space="0" w:color="03FF9A"/>
              <w:bottom w:val="single" w:sz="4" w:space="0" w:color="03FF9A"/>
              <w:right w:val="single" w:sz="4" w:space="0" w:color="03FF9A"/>
            </w:tcBorders>
          </w:tcPr>
          <w:p w:rsidR="00670427" w:rsidRPr="0077002F" w:rsidRDefault="00670427" w:rsidP="00670427">
            <w:pPr>
              <w:spacing w:before="288" w:after="288"/>
              <w:rPr>
                <w:lang w:val="en-US"/>
              </w:rPr>
            </w:pPr>
            <w:r w:rsidRPr="0077002F">
              <w:rPr>
                <w:lang w:val="en-US"/>
              </w:rPr>
              <w:t>Separators</w:t>
            </w:r>
          </w:p>
        </w:tc>
        <w:tc>
          <w:tcPr>
            <w:tcW w:w="1696" w:type="dxa"/>
            <w:tcBorders>
              <w:top w:val="single" w:sz="4" w:space="0" w:color="03FF9A"/>
              <w:left w:val="single" w:sz="4" w:space="0" w:color="03FF9A"/>
              <w:bottom w:val="single" w:sz="4" w:space="0" w:color="03FF9A"/>
              <w:right w:val="single" w:sz="4" w:space="0" w:color="03FF9A"/>
            </w:tcBorders>
          </w:tcPr>
          <w:p w:rsidR="00670427" w:rsidRPr="0077002F" w:rsidRDefault="0077002F" w:rsidP="00670427">
            <w:pPr>
              <w:spacing w:before="288" w:after="288"/>
              <w:rPr>
                <w:lang w:val="en-US"/>
              </w:rPr>
            </w:pPr>
            <w:sdt>
              <w:sdtPr>
                <w:alias w:val="To edit, see citavi.com/edit"/>
                <w:tag w:val="CitaviPlaceholder#65577d16-d6a2-4105-97ea-a32d0fc20da4"/>
                <w:id w:val="128470222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</w:instrText>
                </w:r>
                <w:r w:rsidR="00670427" w:rsidRPr="0077002F">
                  <w:rPr>
                    <w:noProof/>
                  </w:rPr>
                  <w:instrText>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RvcmthXFxBcHBEYXRhXFxMb2NhbFxcVGVtcFxccDM0MGlxbnguanBnIiwiVXJpU3RyaW5nIjoiNTg4OWRiYzEtMjYyYi00Y2IyLTgwODItMDRhYTkzZTRjNG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NzM0MjQyWDE5ODU1NDM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czNDI0MlgxOTg1NTQzMiIsIlVyaVN0cmluZyI6Imh0dHBzOi8vZG9pLm9yZy8xMC4xMTc3LzA3MzQyNDJYMTk4NTU0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M1QwOToxNDozNSIsIk1vZGlmaWVkQnkiOiJfUm9uamEgV2FnbmVyLVdlbnoiLCJJZCI6ImEyOTg3Njg4LTJkZjUtNGM2Ni05NjBlLThiNjJhNmI2MjJiMCIsIk1vZGlmaWVkT24iOiIyMDIwLTEwLTEzVDA5OjE0OjM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MTg5MzAiLCJVcmlTdHJpbmciOiJodHRwOi8vd3d3Lm5jYmkubmxtLm5paC5nb3YvcHVibWVkLzMxMjE4OT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w:instrText>
                </w:r>
                <w:r w:rsidR="00670427" w:rsidRPr="0077002F">
                  <w:rPr>
                    <w:noProof/>
                    <w:lang w:val="en-US"/>
                  </w:rPr>
                  <w:instrText>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zXSJ9XX0sIlRhZyI6IkNpdGF2aVBsYWNlaG9sZGVyIzY1NTc3ZDE2LWQ2YTItNDEwNS05N2VhLWEzMmQwZmMyMGRhNCIsIlRleHQiOiJbMTNdIiwiV0FJVmVyc2lvbiI6IjYuOC4wLjAifQ==}</w:instrText>
                </w:r>
                <w:r w:rsidR="00670427" w:rsidRPr="0077002F">
                  <w:rPr>
                    <w:noProof/>
                  </w:rPr>
                  <w:fldChar w:fldCharType="separate"/>
                </w:r>
                <w:r w:rsidR="00670427" w:rsidRPr="0077002F">
                  <w:rPr>
                    <w:noProof/>
                    <w:lang w:val="en-US"/>
                  </w:rPr>
                  <w:t>[13]</w:t>
                </w:r>
                <w:r w:rsidR="00670427" w:rsidRPr="0077002F">
                  <w:rPr>
                    <w:noProof/>
                  </w:rPr>
                  <w:fldChar w:fldCharType="end"/>
                </w:r>
              </w:sdtContent>
            </w:sdt>
          </w:p>
        </w:tc>
      </w:tr>
      <w:tr w:rsidR="0077002F" w:rsidRPr="0077002F" w:rsidTr="00670427">
        <w:tc>
          <w:tcPr>
            <w:tcW w:w="4957" w:type="dxa"/>
            <w:tcBorders>
              <w:top w:val="single" w:sz="4" w:space="0" w:color="03FF9A"/>
              <w:left w:val="single" w:sz="4" w:space="0" w:color="03FF9A"/>
              <w:bottom w:val="single" w:sz="4" w:space="0" w:color="000000" w:themeColor="text1"/>
              <w:right w:val="single" w:sz="4" w:space="0" w:color="03FF9A"/>
            </w:tcBorders>
          </w:tcPr>
          <w:p w:rsidR="00670427" w:rsidRPr="0077002F" w:rsidRDefault="00670427" w:rsidP="00670427">
            <w:pPr>
              <w:spacing w:before="288" w:after="288"/>
              <w:rPr>
                <w:lang w:val="en-US"/>
              </w:rPr>
            </w:pPr>
            <w:r w:rsidRPr="0077002F">
              <w:rPr>
                <w:lang w:val="en-US"/>
              </w:rPr>
              <w:t>“After the grinding step, the material was sieved in order to separate the powder fraction from the other materials. This step provided 330.7 g of powder (LiCoO2 and graphite) and 380.1 g of the other materials (external casing, Al, Cu, polymers and adhered waste powder).”</w:t>
            </w:r>
          </w:p>
        </w:tc>
        <w:tc>
          <w:tcPr>
            <w:tcW w:w="2409" w:type="dxa"/>
            <w:tcBorders>
              <w:top w:val="single" w:sz="4" w:space="0" w:color="03FF9A"/>
              <w:left w:val="single" w:sz="4" w:space="0" w:color="03FF9A"/>
              <w:bottom w:val="single" w:sz="4" w:space="0" w:color="000000" w:themeColor="text1"/>
              <w:right w:val="single" w:sz="4" w:space="0" w:color="03FF9A"/>
            </w:tcBorders>
          </w:tcPr>
          <w:p w:rsidR="00670427" w:rsidRPr="0077002F" w:rsidRDefault="00670427" w:rsidP="00670427">
            <w:pPr>
              <w:spacing w:before="288" w:after="288"/>
              <w:rPr>
                <w:lang w:val="en-US"/>
              </w:rPr>
            </w:pPr>
            <w:r w:rsidRPr="0077002F">
              <w:rPr>
                <w:lang w:val="en-US"/>
              </w:rPr>
              <w:t>Spout bed procewss</w:t>
            </w:r>
          </w:p>
        </w:tc>
        <w:tc>
          <w:tcPr>
            <w:tcW w:w="1696" w:type="dxa"/>
            <w:tcBorders>
              <w:top w:val="single" w:sz="4" w:space="0" w:color="03FF9A"/>
              <w:left w:val="single" w:sz="4" w:space="0" w:color="03FF9A"/>
              <w:bottom w:val="single" w:sz="4" w:space="0" w:color="000000" w:themeColor="text1"/>
              <w:right w:val="single" w:sz="4" w:space="0" w:color="03FF9A"/>
            </w:tcBorders>
          </w:tcPr>
          <w:p w:rsidR="00670427" w:rsidRPr="0077002F" w:rsidRDefault="0077002F" w:rsidP="00670427">
            <w:pPr>
              <w:spacing w:before="288" w:after="288"/>
              <w:rPr>
                <w:lang w:val="en-US"/>
              </w:rPr>
            </w:pPr>
            <w:sdt>
              <w:sdtPr>
                <w:alias w:val="To edit, see citavi.com/edit"/>
                <w:tag w:val="CitaviPlaceholder#b868f6b9-976c-40d5-959a-c8639a10ada3"/>
                <w:id w:val="20831007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</w:instrText>
                </w:r>
                <w:r w:rsidR="00670427" w:rsidRPr="0077002F">
                  <w:rPr>
                    <w:noProof/>
                  </w:rPr>
                  <w:instrText>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3NSAoMjAxNSkgNjI3LTYzMi4gZG9pOjEwLjEwMTYvai5qcG93c291ci4yMDE0LjExLjAzN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VxyXG5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ZSBncm93aW5nIGVudmlyb25tZW50YWwgY29uY2VybiwgYXNzb2NpYXRlZCB3aXRoIHRoZSBjb250aW51b3VzIGluY3JlYXNlIGluIGVsZWN0cm9uaWMgZXF1aXBtZW50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wcm9kdWN0aW9uLCBoYXMgaW5kdWNlZCB0aGUgZGV2ZWxvcG1lbnQgb2YgbmV3IHRlY2hub2xvZ2llcyB0byByZWN5Y2xlIHRoZSBsYXJnZSBudW1iZXIgb2Ygc3B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iYXR0ZXJpZXMgZ2VuZXJhdGVkIGluIHJlY2VudCB5ZWFycy4gVGhlIGFtb3VudCBvZiBzcGVudCBsaXRoaXVtZWlvbiBiYXR0ZXJpZXMgKExJQnMpIHRlbmRzIHRvIGdyb3cgb3Zlc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G5leHQgeWVhcnMuIFRoZXNlIGJhdHRlcmllcyBhcmUgY29tcG9zZWQgYnkgdmFsdWFibGUgbWV0YWxzLCBzdWNoIGFzIExpLCBDbywgQ3UgYW5kIEFsLCB3aGljaCBjYW4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NvdmVyZWQuIFRodXMsIHRoZSBwcmVzZW50IHdvcmsgaXMgY2FycmllZCBvdXQgaW4gdHdvIG1haW4gc3RlcHM6IEluIHRoZSBmaXJzdCBzdGVwLCBhIGNoYXJhY3Rlcml6YXRpb24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MSUJzIGlzIHBlcmZvcm1lZC4gQmF0dGVyaWVzIGZyb20gZGlmZmVyZW50IGJyYW5kcyBhbmQgbW9kZWxzIGFyZSBkaXNtYW50bGVkIGFuZCB0aGVpciBjb21wb25lbnR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hhcmFjdGVyaXplZCByZWdhcmRpbmcgdG8gdGhlIGNoZW1pY2FsIGNvbXBvc2l0aW9uIGFuZCBtYWluIHBoYXNlcy4gSW4gdGhlIHNlY29uZCBzdGVwLCBhIHNhbXBsZSBvZ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TElCcyBpcyBzaHJlZGRlZCBhbmQgdGhlIGRpZmZlcmVudCBtYXRlcmlhbHMgcHJlc2VudCBhcmUgc2VwYXJhdGVkIGJ5IHNwb3V0ZWQgYmVkIGVsdXRyaWF0aW9uLiBUaGUgcmVzdWx0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ob3cgdGhhdCBzcG91dGVkIGJlZCBlbHV0cmlhdGlvbiBpcyBhIHNpbXBsZSBhbmQgaW5leHBlbnNpdmUgd2F5IHRvIG9idGFpbiB0aGUgc2VwYXJhdGlvbi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RpZmZlcmVudCBtYXRlcmlhbHMgKHBvbHltZXJzLCBtZXRhbHMsIGFjdGl2ZSBlbGVjdHJvZGUgbWF0ZXJpYWxzKSBwcmVzZW50IGluIHNwZW50IExJQnMufXtcXHJ0bGNoXFxhZjBcXGFmczI0XHJcbl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w1a293ajVjYS5qcGciLCJVcmlTdHJpbmciOiIzYTYyMTY5ZC1hODIzLTRkNTQtYWNiYi1mODFlMjczYmZkN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C4xMS4wMzYi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C4xMS4wMzYiLCJVcmlTdHJpbmciOiJodHRwczovL2RvaS5vcmcvMTAuMTAxNi9qLmpwb3dzb3VyLjIwMTQuMTEuMDM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wcGxpY2F0aW9uIG9mIHNwb3V0ZWQgYmVkIGVsdXRyaWF0aW9uIGluIHRoZSByZWN5Y2xpbmcgb2YgbGl0aGl1bSBpb24gYmF0dGVyaWVz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BcHBsaWNhdGlvbiBvZiBzcG91dGVkIGJlZCBlbHV0cmlhdGlvbiBpbiB0aGUgcmVjeWNsaW5nIG9mIGxpdGhpdW0gaW9uIGJhdHRlcmllc3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AgICAgICAgICAgMS4gSW50cm9kdWN0aW9ufXtcXHJ0bGNoXFxhZjNcXGFmczE4XFxsdHJjaFxcZnMxOFxcbGFuZzEwMzNcXGxhbmducDEwMzNcXGxhbmdmZTEwMzNcXGxhbmdmZW5wMTAzM1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CAgICAgICAgICAyLiBNYXRlcmlhbHMgYW5kIG1ldGhvZHN9e1xccnRsY2hcXGFmM1xcYWZzMThcXGx0cmNoXFxmczE4XFxsYW5nMTAzM1xcbGFuZ25wMTAzM1xcbGFuZ2ZlMTAzM1xcbGFuZ2ZlbnAxMDMz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ICAgICAgICAgICAgICAgICAgICAyLjEuIExJQnMgY2hhcmFjdGVyaXphdGlvbn17XFxydGxjaFxcYWYzXFxhZnMxOFxcbHRyY2hcXGZzMThcXGxhbmcxMDMzXFxsYW5nbnAxMDMzXFxsYW5nZmUxMDMzXFxsYW5nZmVucDEwMzN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CAgICAgICAgICAgICAgICAgICAgMi4yLiBNZWNoYW5pY2FsIHByb2Nlc3Npbmd9XHJcbn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ICAgICAgICAgICAgICAgICAgICAgICAgICAgICAgMi4yLjEuIEdyaW5kaW5nIGFuZCBzaWV2aW5n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CAgICAgICAgICAgICAgICAgICAgICAgICAgICAgIDIuMi4yLiBTcG91dGVkIGJlZCBlbHV0cmlhdGlvbn17XFxydGxjaFxcYWYzXFxhZnMxOFxcbHRyY2hcXGZzMThcXGxhbmcxMDMzXFxsYW5nbnAxMDMzXFxsYW5nZmUxMDMzXFxsYW5nZmVucDEwMzN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AgICAgICAgICAgICAgICAgICAgIDIuMy4gQ2hhcmFjdGVyaXphdGlvbiBvZiB0aGUgbWF0ZXJpYWxzIGFmdGVyIHNlcGFyYXRpb259e1xccnRsY2hcXGFmM1xcYWZzMThcXGx0cmNoXFxmczE4XFxsYW5nMTAzM1xcbGFuZ25wMTAzM1xcbGFuZ2ZlMTAzM1xcbGFuZ2ZlbnAxMDMz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clxuXFxkYmNoXFxhZjNcXGhpY2hcXGYzXFxpbnNyc2lkMTA5NzYwNjIgICAgICAgICAgIDMuIFJlc3VsdHMgYW5kIGRpc2N1c3Npb259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AgICAgICAgICAgICAgICAgICAgIDMuMS4gTElCcyBjaGFyYWN0ZXJpemF0aW9ufVxyXG5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HJcblxcbG9jaFxcYWYzXFxkYmNoXFxhZjNcXGhpY2hcXGYze1xccnRsY2hcXGFmM1xcYWxhbmcxMDI1XFxhZnMxOFxcbHRyY2hcXGZzMThcXGxhbmcxMDMzXFxsYW5nbnAxMDMzXFxsYW5nZmUxMDMzXFxsYW5nZmVucDEwMzNcXGxvY2hcXGFmM1xcZGJjaFxcYWYzXFxoaWNoXFxmM1xcaW5zcnNpZDEwOTc2MDYyICAgICAgICAgICAgICAgICAgICAgICAgICAgICAgIDMuMS4xLiBNYW51YWwgb3BlbmluZyBjaGFyYWN0ZXJpemF0aW9u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CAgICAgICAgICAgICAgICAgICAgICAgICAgICAgIDMuMS4yLiBTRU0sIEVEUyBhbmQgWFJE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CAgICAgICAgICAgICAgICAgICAgMy4yLiBNZWNoYW5pY2FsIHByb2Nlc3NpbmcgYW5kIHNlcGFyYXRpb259e1xccnRsY2hcXGFmM1xcYWZzMThcXGx0cmNoXFxmczE4XFxsYW5nMTAzM1xcbGFuZ25wMTAzM1xcbGFuZ2ZlMTAzM1xcbGFuZ2ZlbnAxMDMz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clxuXFxkYmNoXFxhZjNcXGhpY2hcXGYzXFxpbnNyc2lkMTA5NzYwNjIgICAgICAgICAgICAgICAgICAgICAzLjMuIENoYXJhY3Rlcml6YXRpb24gb2YgdGhlIGZyYWN0aW9ucyBvYnRhaW5lZCBhZnRlciB0aGUgbWVjaGFuaWNhbCBwcm9jZXNzaW5nfXtcXHJ0bGNoXFxhZjNcXGFmczE4XFxsdHJjaFxcZnMxOFxcbGFuZzEwMzNcXGxhbmducDEwMzNcXGxhbmdmZTEwMzNcXGxhbmdmZW5wMTAzM1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CAgICAgICAgICA0LiBDb25jbHVzaW9ufX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ICAgICAgICAgIEFja25vd2xlZGdtZW50c3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AgICAgICAgICAgUmVmZXJlbmNlc317XFxydGxjaFxcYWYzXFxhZnMxOFxcbHRyY2hcXGZzMThcXGxhbmcxMDMzXFxsYW5nbnAxMDMzXFxsYW5nZmUxMDMzXFxsYW5nZmVucDEwMzNcXGxvY2hcXGFmM1xcZGJjaFxcYWYzXHJcbl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w:instrText>
                </w:r>
                <w:r w:rsidR="00670427" w:rsidRPr="0077002F">
                  <w:rPr>
                    <w:noProof/>
                    <w:lang w:val="en-US"/>
                  </w:rPr>
                  <w:instrText>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BwbGljYXRpb24gb2Ygc3BvdXRlZCBiZWQgZWx1dHJpYXRpb24gaW4gdGhlIHJlY3ljbGluZyBvZiBsaXRoaXVtIGlvbiBiYXR0ZXJpZXMiLCJUcmFuc2xhdG9ycyI6W10sIlllYXIiOiIyMDE1IiwiWWVhclJlc29sdmVkIjoiMjAxNSIsIkNyZWF0ZWRCeSI6Il9Sb25qYSBXYWduZXItV2VueiIsIkNyZWF0ZWRPbiI6IjIwMjAtMTAtMDlUMDg6Mjc6NTciLCJNb2RpZmllZEJ5IjoiX1dhZ25lcndlIiwiSWQiOiIzYTYyMTY5ZC1hODIzLTRkNTQtYWNiYi1mODFlMjczYmZkNjg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ExXSJ9XX0sIlRhZyI6IkNpdGF2aVBsYWNlaG9sZGVyI2I4NjhmNmI5LTk3NmMtNDBkNS05NTlhLWM4NjM5YTEwYWRhMyIsIlRleHQiOiJbMTFdIiwiV0FJVmVyc2lvbiI6IjYuOC4wLjAifQ==}</w:instrText>
                </w:r>
                <w:r w:rsidR="00670427" w:rsidRPr="0077002F">
                  <w:rPr>
                    <w:noProof/>
                  </w:rPr>
                  <w:fldChar w:fldCharType="separate"/>
                </w:r>
                <w:r w:rsidR="00670427" w:rsidRPr="0077002F">
                  <w:rPr>
                    <w:noProof/>
                    <w:lang w:val="en-US"/>
                  </w:rPr>
                  <w:t>[11]</w:t>
                </w:r>
                <w:r w:rsidR="00670427" w:rsidRPr="0077002F">
                  <w:rPr>
                    <w:noProof/>
                  </w:rPr>
                  <w:fldChar w:fldCharType="end"/>
                </w:r>
              </w:sdtContent>
            </w:sdt>
          </w:p>
        </w:tc>
      </w:tr>
      <w:tr w:rsidR="0077002F" w:rsidRPr="0077002F" w:rsidTr="00670427">
        <w:tc>
          <w:tcPr>
            <w:tcW w:w="9062" w:type="dxa"/>
            <w:gridSpan w:val="3"/>
            <w:tcBorders>
              <w:top w:val="single" w:sz="4" w:space="0" w:color="000000" w:themeColor="text1"/>
              <w:left w:val="single" w:sz="4" w:space="0" w:color="000000" w:themeColor="text1"/>
              <w:bottom w:val="single" w:sz="4" w:space="0" w:color="ED7D31" w:themeColor="accent2"/>
              <w:right w:val="single" w:sz="4" w:space="0" w:color="000000" w:themeColor="text1"/>
            </w:tcBorders>
          </w:tcPr>
          <w:p w:rsidR="00670427" w:rsidRPr="0077002F" w:rsidRDefault="00670427" w:rsidP="00670427">
            <w:pPr>
              <w:spacing w:before="288" w:after="288"/>
              <w:rPr>
                <w:lang w:val="en-US"/>
              </w:rPr>
            </w:pPr>
            <w:r w:rsidRPr="0077002F">
              <w:rPr>
                <w:lang w:val="en-US"/>
              </w:rPr>
              <w:t>Pyro-metallurgy</w:t>
            </w:r>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here is still a lack of information on the generation of secondary waste during the thermal treatment, characterization of the waste and environmental risk assessment of the gas and oil products remaining after the incineration and pyrolysis. Despite the utilization of pyrolysis/incineration in the industrial LiBs recycling, conditions used are mostly applied as an estimation of the need to reach some processe efficiency, without the consideration of energy demand optimization or the adverse effects of the selected treatment on the material recycling efficiency and waste generation.”</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Gerneral infromation</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fe3081c1-976a-4266-9f45-f41ead67c9e6"/>
                <w:id w:val="54433572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</w:instrText>
                </w:r>
                <w:r w:rsidR="00670427" w:rsidRPr="0077002F">
                  <w:rPr>
                    <w:noProof/>
                  </w:rPr>
                  <w:instrText>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zNjY4LTEzNjc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Hk0YWIyY3ZoLmpwZyIsIlVyaVN0cmluZyI6Ijc2YzQ5NDExLTk2YTMtNGQwYS04ZmIyLWM5ZjhhZTAxNWEx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4YjA2NTQ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S9hY3NzdXNjaGVtZW5nLjhiMDY1NDAiLCJVcmlTdHJpbmciOiJodHRwczovL2RvaS5vcmcvMTAuMTAyMS9hY3NzdXNjaGVtZW5nLjhiMDY1N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w:instrText>
                </w:r>
                <w:r w:rsidR="00670427" w:rsidRPr="0077002F">
                  <w:rPr>
                    <w:noProof/>
                    <w:lang w:val="en-US"/>
                  </w:rPr>
                  <w:instrText>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yMDBdIn1dfSwiVGFnIjoiQ2l0YXZpUGxhY2Vob2xkZXIjZmUzMDgxYzEtOTc2YS00MjY2LTlmNDUtZjQxZWFkNjdjOWU2IiwiVGV4dCI6IlsyMDBdIiwiV0FJVmVyc2lvbiI6IjYuOC4wLjAifQ==}</w:instrText>
                </w:r>
                <w:r w:rsidR="00670427" w:rsidRPr="0077002F">
                  <w:rPr>
                    <w:noProof/>
                  </w:rPr>
                  <w:fldChar w:fldCharType="separate"/>
                </w:r>
                <w:r w:rsidR="00670427" w:rsidRPr="0077002F">
                  <w:rPr>
                    <w:noProof/>
                    <w:lang w:val="en-US"/>
                  </w:rPr>
                  <w:t>[200]</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t the end 34.51% of residues and losses are generated which, amongst others, include CO respectively CO2, slagged battery components and diffuse emissions like losses during charging or spillings during tapping of the electric arc furnace.”</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osses during pyrometallurgical process</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d1618260-4dd2-4145-8c9b-f61d69be59d2"/>
                <w:id w:val="-133566396"/>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Dc1NjgxLWNmMWQtNDNhZC04MzY5LTdiODNlZWI5MGI5ZCIsIlJhbmdlTGVuZ3RoIjo0LCJSZWZlcmVuY2VJZCI6ImM4ODIwZTc4LWNiZTItNDNjZC1hYjJkLTU0YzNhNzI1OGU3YyIsIlJlZmVyZW5jZSI6eyIkaWQiOiIz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w:instrText>
                </w:r>
                <w:r w:rsidR="00670427" w:rsidRPr="0077002F">
                  <w:rPr>
                    <w:noProof/>
                  </w:rPr>
                  <w:instrText>FjdGlvbnMsIHRoZSBmb2N1cyBvZiB0aGUgcmVzZWFyY2ggd29yayB3YXNcclxudGhlIGRldmVsb3BtZW50IG9mIGEgcHlyb21ldGFsbHVyZ2ljYWwgcHJvY2VzcyBzdGVwIGluIGFuIGVsZWN0cmljIGFyYyBmdXJuYWNlIGZvciB0aGUgY2FyYm8tcmVkdWN0aXZlXHJcbm1lbHRpbmcgb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HZW9yZ2ktTWFzY2hsZXIiLCJQcm90ZWN0ZWQiOmZhbHNlLCJTZXgiOjAsIkNyZWF0ZWRCeSI6Il9Sb25qYSBXYWduZXItV2VueiIsIkNyZWF0ZWRPbiI6IjIwMjAtMTAtMTNUMTQ6Mjc6MzEiLCJNb2RpZmllZEJ5IjoiX1JvbmphIFdhZ25lci1XZW56IiwiSWQiOiJkNDI0MzQ0ZC0yNjdhLTRhNTktYTk1Ni1lMDhiZjNkYjQ0NjUiLCJNb2RpZmllZE9uIjoiMjAyMC0xMC0xM1QxNDoyNzozMS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Sx7IiRpZCI6Ijc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GhuYmNvc3FmLmpwZyIsIlVyaVN0cmluZyI6ImM4ODIwZTc4LWNiZTItNDNjZC1hYjJkLTU0YzNhNzI1OGU3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AxLjE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G93c291ci4yMDEyLjAxLjE1MiIsIlVyaVN0cmluZyI6Imh0dHBzOi8vZG9pLm9yZy8xMC4xMDE2L2ouanBvd3NvdXIuMjAxMi4wMS4x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GV2ZWxvcG1lbnQgb2YgYSByZWN5Y2xpbmcgcHJvY2VzcyBmb3IgTGk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</w:instrText>
                </w:r>
                <w:r w:rsidR="00670427" w:rsidRPr="0077002F">
                  <w:rPr>
                    <w:noProof/>
                    <w:lang w:val="en-US"/>
                  </w:rPr>
                  <w:instrText>NsaW5nIHByb2Nlc3M8L3NwYW4+PC9wPlxyXG5cdFx0XHQ8cCBzdHlsZT1cIm1hcmdpbjowcHQgMHB0IDZwdFwiPjxzcGFuIHN0eWxlPVwiZm9udC1mYW1pbHk6J1NlZ29lIFVJJzsgZm9udC1zaXplOjlwdFwiPsKgwqDCoMKgwqDCoMKgwqDCoCA3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RldmVsb3BtZW50IG9mIGEgcmVjeWNsaW5nIHByb2Nlc3MgZm9yIExpLWlvbiBiYXR0ZXJpZXMiLCJUcmFuc2xhdG9ycyI6W10sIlllYXIiOiIyMDEyIiwiWWVhclJlc29sdmVkIjoiMjAxMiIsIkNyZWF0ZWRCeSI6Il9Sb25qYSBXYWduZXItV2VueiIsIkNyZWF0ZWRPbiI6IjIwMjAtMTAtMjFUMDk6MDU6MzgiLCJNb2RpZmllZEJ5IjoiX1dhZ25lcndlIiwiSWQiOiJjODgyMGU3OC1jYmUyLTQzY2QtYWIyZC01NGMzYTcyNThlN2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M2XSJ9XX0sIlRhZyI6IkNpdGF2aVBsYWNlaG9sZGVyI2QxNjE4MjYwLTRkZDItNDE0NS04YzliLWY2MWQ2OWJlNTlkMiIsIlRleHQiOiJbMzZdIiwiV0FJVmVyc2lvbiI6IjYuOC4wLjAifQ==}</w:instrText>
                </w:r>
                <w:r w:rsidR="00670427" w:rsidRPr="0077002F">
                  <w:rPr>
                    <w:noProof/>
                  </w:rPr>
                  <w:fldChar w:fldCharType="separate"/>
                </w:r>
                <w:r w:rsidR="00670427" w:rsidRPr="0077002F">
                  <w:rPr>
                    <w:noProof/>
                    <w:lang w:val="en-US"/>
                  </w:rPr>
                  <w:t>[36]</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lso, this process does not recover other valuable metals such as lithium. Recovery of metals from the slag is energy intensive and not economical, and thus the slag is generally disposed or sold as construction material.”</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lag</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ff3c8b9a-418e-4007-836d-dc2fba827e7b"/>
                <w:id w:val="-82782116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jk1OThiLTQ4MzQtNGIxZi04YzUxLWJmMTY2YzFlY2I5M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w:instrText>
                </w:r>
                <w:r w:rsidR="00670427" w:rsidRPr="0077002F">
                  <w:rPr>
                    <w:noProof/>
                  </w:rPr>
                  <w:instrText>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noProof/>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2ZmM2M4YjlhLTQxOGUtNDAwNy04MzZkLWRjMmZiYTgyN2U3YiIsIlRleHQiOiJbMzNdIiwiV0FJVmVyc2lvbiI6IjYuOC4wLjAifQ==}</w:instrText>
                </w:r>
                <w:r w:rsidR="00670427" w:rsidRPr="0077002F">
                  <w:rPr>
                    <w:noProof/>
                  </w:rPr>
                  <w:fldChar w:fldCharType="separate"/>
                </w:r>
                <w:r w:rsidR="00670427" w:rsidRPr="0077002F">
                  <w:rPr>
                    <w:noProof/>
                    <w:lang w:val="en-US"/>
                  </w:rPr>
                  <w:t>[33]</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thium is lost in the fly ash and is not recovered.”</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Dust </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d6e39a56-cddb-46c1-86bd-148d5e94bf60"/>
                <w:id w:val="1282541145"/>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OTYwZGI0LTBhYmEtNDBiZC1iNjUxLWU5YTE5NDU0MWViOCIsIlJhbmdlTGVuZ3RoIjo1LCJSZWZlcmVuY2VJZCI6ImI3ZjRmYzA2LTJkYWItNGVmOS1iODdjLTQxZjBhMTEwMzU0ZCIsIlJlZmVyZW5jZSI6eyIkaWQiOiIzIiwiJHR5cGUiOiJTd2lzc0FjYWRlbWljLkNpdGF2aS5SZWZlcmVuY2UsIFN3aXNzQWNhZGVtaWMuQ2l0YXZpIiwiQWJzdHJhY3QiOiJSZXNvdXJjZXMsIENvbnNlcnZhdGlvbiAmIFJlY3ljbGluZywgMTI5ICgyMDE3KSAyNjMtMjc3LiBkb2k6MTAuMTAxNi9qLnJlc2NvbnJlYy4yMDE3LjExLjAwMS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zb3VyY2VzLCBDb25zZXJ2YXRpb24gJmFtcDsgUmVjeWNsaW5nLCAxMjkgKDIwMTcpIDI2My0yNzcuIGRvaToxMC4xMDE2L2oucmVzY29ucmVjLjIwMTcuMTEuMDAxPC9zc</w:instrText>
                </w:r>
                <w:r w:rsidR="00670427" w:rsidRPr="0077002F">
                  <w:rPr>
                    <w:noProof/>
                  </w:rPr>
                  <w:instrText>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MjkgKDIwMTcpIDI2My0yNzcuIGRvaToxMC4xMDE2L2oucmVzY29ucmVjLjIwMTcuMTEuMDAxfVxyXG57XFxydGxjaFxcYWYzXFxhZnMxOFxcbHRyY2hcXGZzMThcXGxhbmcxMDQ4XFxsYW5nbnAxMDQ4XFxsYW5nZmUxMDQ4XFxsYW5nZmVucDEwND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DVwNHBkczRzLmpwZyIsIlVyaVN0cmluZyI6ImI3ZjRmYzA2LTJkYWItNGVmOS1iODdjLTQxZjBhMTEwMzU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Ex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ZXNjb25yZWMuMjAxNy4xMS4wMDEiLCJVcmlTdHJpbmciOiJodHRwczovL2RvaS5vcmcvMTAuMTAxNi9qLnJlc2NvbnJlYy4yMDE3LjEx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yZXZpZXcgb24gdGhlIGdyb3dpbmcgY29uY2VybiBhbmQgcG90ZW50aWFsIG1hbmFnZW1lbnQgc3RyYXRlZ2llcyBvZiB3YXN0ZSBsaXRoaXVtLWlvbiBiYXR0ZXJpZXM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</w:instrText>
                </w:r>
                <w:r w:rsidR="00670427" w:rsidRPr="0077002F">
                  <w:rPr>
                    <w:noProof/>
                    <w:lang w:val="en-US"/>
                  </w:rPr>
                  <w:instrTex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}</w:instrText>
                </w:r>
                <w:r w:rsidR="00670427" w:rsidRPr="0077002F">
                  <w:rPr>
                    <w:noProof/>
                  </w:rPr>
                  <w:fldChar w:fldCharType="separate"/>
                </w:r>
                <w:r w:rsidR="00670427" w:rsidRPr="0077002F">
                  <w:rPr>
                    <w:noProof/>
                    <w:lang w:val="en-US"/>
                  </w:rPr>
                  <w:t>[210]</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In order simplify the research, a simulated slag is adopted in line with our previous work [33] with the following conditions: silica of 20–60 wt%, calcium oxide of 20–35 wt%, aluminium oxide of 10–30 wt% and lithium oxide of 0.5–15 wt% [39,40].”</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lag composition</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To edit, see citavi.com/edit"/>
                <w:tag w:val="CitaviPlaceholder#dfa4af3e-bc1e-49ba-bf93-79f0d9239c87"/>
                <w:id w:val="804738631"/>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</w:instrText>
                </w:r>
                <w:r w:rsidR="00670427" w:rsidRPr="0077002F">
                  <w:rPr>
                    <w:noProof/>
                  </w:rPr>
                  <w:instrText>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FuZCBQdXJpZmljYXRpb24gVGVjaG5vbG9neSwgMjMzICgyMDE5KSAxMTYwMjUuIGRvaToxMC4xMDE2L2ouc2VwcHVyLjIwMTkuMTE2MDI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RG9ya2FcXEFwcERhdGFcXExvY2FsXFxUZW1wXFxjenl5ZHEzMS5qcGciLCJVcmlTdHJpbmciOiI1MGQ3YTUzYi1hNjMyLTQzOTktODIwZS0wNDc5NWQ4NzI2NW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VwcHVyLjIwMTkuMTE2MDI1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nNlcHB1ci4yMDE5LjExNjAyNSIsIlVyaVN0cmluZyI6Imh0dHBzOi8vZG9pLm9yZy8xMC4xMDE2L2ouc2VwcHVyLjIwMTkuMTE2MDI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xpdGhpdW0gbGVhY2hpbmcgdmlhIGNhbGNpdW0gY2hsb3JpZGUgcm9hc3RpbmcgZnJvbSBzaW11bGF0ZWQgcHlyb21ldGFsbHVyZ2ljYWwgc2xhZyBvZiBzcGVudCBsaXRoaXVtIGlvbiBiYXR0ZXJ5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}</w:instrText>
                </w:r>
                <w:r w:rsidR="00670427" w:rsidRPr="0077002F">
                  <w:rPr>
                    <w:noProof/>
                  </w:rPr>
                  <w:fldChar w:fldCharType="separate"/>
                </w:r>
                <w:r w:rsidR="00670427" w:rsidRPr="0077002F">
                  <w:rPr>
                    <w:noProof/>
                  </w:rPr>
                  <w:t>[195]</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 xml:space="preserve">Table 1 </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lag composition</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To edit, see citavi.com/edit"/>
                <w:tag w:val="CitaviPlaceholder#93daafc5-6214-4050-9c4b-9d44b73248f3"/>
                <w:id w:val="1178456853"/>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C42OjEzMTYwLTEzMTY3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hlbiB0aGUgc3BlbnQgbGl0aGl1bSBpb24gYmF0dGVyeSBpcyBwcm9jZXNzZWQgcHlyb21ldGFsbHVyZ2ljYWxseSwgbGl0aGl1bSBpcyBnZW5lcmFsbHkgZml4ZWQgYXMgc2xhZyB3aXRoIGEgaGlnaCBtZWx0aW5nL2JvaWxpbmcgcG9pbnQgd2hpY2ggaXMgZGlmZmljdWx0IHRvIGJlIHRyZWF0ZWQgZnVydGhlci4gSW4gdGhpcyByZXNlYXJjaCwgYW4gaW5ub3ZhdGl2ZSBtZXRob2QgdG8gcmVjeWNsZSBsaXRoaXVtIGZyb20gcHlyby1zbGFnIGJ5IGV2YXBvcmF0aW9uIGR1cmluZyBjaGxvcmluYXRpb24gcm9hc3Rpbmcgd2FzIHByb3Bvc2VkLiBEaWZmZXJ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aGxvcmluZSBkb25vcnMsIG5hbWVseSBOYUNsLCBBbENsMywgYW5kIENhQ2wyIHdlcmUgZXZhbHVhdGVkIGJ5IEhTQyBzb2Z0d2FyZSBhbmQgZXhwZXJpbWVudHMsIGFtb25nIHdoaWNoIENhQ2wyIHBvc3Nlc3NlZCBhIHN0cm9uZ2VyIGFiaWxpdHkgb2YgY2hsb3JpbmUgZG9uYXRpb24gaW4gdGhlIGNobG9yaW5hdGlvbiByb2FzdGluZ3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ERvcmthXFxBcHBEYXRhXFxMb2NhbFxcVGVtcFxcbWJ1MHNpamIuanBnIiwiVXJpU3RyaW5nIjoiOGE1MjI0ZjYtNmQ4Mi00YjM5LTkyNjEtMTg4NWMxODczYzQ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hiMDI3MT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Fjc3N1c2NoZW1lbmcuOGIwMjcxMyIsIlVyaVN0cmluZyI6Imh0dHBzOi8vZG9pLm9yZy8xMC4xMDIxL2Fjc3N1c2NoZW1lbmcuOGIwMjc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5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}</w:instrText>
                </w:r>
                <w:r w:rsidR="00670427" w:rsidRPr="0077002F">
                  <w:rPr>
                    <w:noProof/>
                  </w:rPr>
                  <w:fldChar w:fldCharType="separate"/>
                </w:r>
                <w:r w:rsidR="00670427" w:rsidRPr="0077002F">
                  <w:rPr>
                    <w:noProof/>
                  </w:rPr>
                  <w:t>[196]</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Table 3</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lag composition</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To edit, see citavi.com/edit"/>
                <w:tag w:val="CitaviPlaceholder#9e404219-d753-49f2-b387-55e58a6a3be8"/>
                <w:id w:val="952215054"/>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3VzdGFpbmFibGUgTWV0YWxsdXJneSwgZG9pOjEwLjEwMDcvczQwODMxLTAxNy0wMTMxLTc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ZSBoYXZlIHByZXZpb3VzbHkgZGVtb25zdHJhdGVkIGEgbmV3IHB5cm9tZXRhbGx1cmdpY2FsLWJhc2VkIG1ldGhvZCB0byByZWNvdmVyIHZhbHVhYmxlIG1ldG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dGhlIGFsbG95IHBvd2RlcnMgaW4gMTIwIGcvTCBzdWxmdXJpYyBhY2lkIGF0IDkwIEMgZm9yIDguMCBoLCBhbmQgdGhlIHNvbGlkLXRvLWxpcXVpZCByYXRpbywgYWd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1hbmdhbmVzZS1yaWNoIHNsYWcgYW5kIGNvbmNlbnRyYXRlZCBzdWxmdXJpYyBhY2lkLiBUaGlzIG1lYW5zIHRoYXQgdGhlIHJlY292ZXJ5IG9mIE1uIGFuZCBMaSBmcm9tIHRoZSBsZWFjaGF0ZSBjYW4gYmUgZGlyZWN0bHkgY2FycmllZCBvdXQgd2l0aG91dCBhbnkgZnVydGhlciBwdXJpZmljYXRpb24gcHJvY2Vzcy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ExIiwiJHR5cGUiOiJTd2lzc0FjYWRlbWljLkNpdGF2aS5QZXJzb24sIFN3aXNzQWNhZGVtaWMuQ2l0YXZpIiwiRmlyc3ROYW1lIjoiWC4iLCJMYXN0TmFtZSI6IlhpYSIsIlByb3RlY3RlZCI6ZmFsc2UsIlNleCI6MCwiQ3JlYXRlZEJ5IjoiX1JvbmphIFdhZ25lci1XZW56IiwiQ3JlYXRlZE9uIjoiMjAyMC0xMC0yM1QxMzoxMjo0MyIsIk1vZGlmaWVkQnkiOiJfUm9uamEgV2FnbmVyLVdlbnoiLCJJZCI6IjI4NjkwZTUxLTg3OGQtNDIxOS05Y2JhLTRkNzI5M2Y3YjljZCIsIk1vZGlmaWVkT24iOiIyMDIwLTEwLTIzVDEzOjEyOjQ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1NWlwa2Viay5qcGciLCJVcmlTdHJpbmciOiI0YTYyNmZjZC1kMWIxLTQ3MDktOTFlMC05MmJlOWVhYThkZ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DgzMS0wMTctMDEzMS03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NDA4MzEtMDE3LTAxMzEtNyIsIlVyaVN0cmluZyI6Imh0dHBzOi8vZG9pLm9yZy8xMC4xMDA3L3M0MDgzMS0wMTctMDEzMS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VmFsdWFibGUgTWV0YWxzIGZyb20gU3BlbnQgTGl0aGl1bS1Jb24gQmF0dGVyaWVzIGJ5IFNtZWx0aW5nIFJlZHVjdGlvbiBQcm9jZXNzIEJhc2VkIG9uIE1uTy0tU2lPMi0tQWwyTzMgU2xhZyBTeXN0ZW0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hbmQgTWV0aG9kcz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WYWx1YWJsZSBNZXRhbHMgZnJvbSBTcGVudCBMaXRoaXVtLUlvbiBCYXR0ZXJpZXMgYnkgU21lbHRpbmcgUmVkdWN0aW9uIFByb2Nlc3MgQmFzZWQgb24gTW5P4oCTU2lPMuKAk0FsMk8zIFNsYWcgU3lzdGVtIiwiVHJhbnNsYXRvcnMiOltdLCJZZWFyIjoiMjAxNyIsIlllYXJSZXNvbHZlZCI6IjIwMTciLCJDcmVhdGVkQnkiOiJfUm9uamEgV2FnbmVyLVdlbnoiLCJDcmVhdGVkT24iOiIyMDIwLTEwLTIzVDEzOjExOjUzIiwiTW9kaWZpZWRCeSI6Il9XYWduZXJ3ZSIsIklkIjoiNGE2MjZmY2QtZDFiMS00NzA5LTkxZTAtOTJiZTllYWE4ZGU3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5ZTQwNDIxOS1kNzUzLTQ5ZjItYjM4Ny01NWU1OGE2YTNiZTgiLCJUZXh0IjoiWzQyXSIsIldBSVZlcnNpb24iOiI2LjguMC4wIn0=}</w:instrText>
                </w:r>
                <w:r w:rsidR="00670427" w:rsidRPr="0077002F">
                  <w:rPr>
                    <w:noProof/>
                  </w:rPr>
                  <w:fldChar w:fldCharType="separate"/>
                </w:r>
                <w:r w:rsidR="00670427" w:rsidRPr="0077002F">
                  <w:rPr>
                    <w:noProof/>
                  </w:rPr>
                  <w:t>[42]</w:t>
                </w:r>
                <w:r w:rsidR="00670427" w:rsidRPr="0077002F">
                  <w:rPr>
                    <w:noProof/>
                  </w:rPr>
                  <w:fldChar w:fldCharType="end"/>
                </w:r>
              </w:sdtContent>
            </w:sdt>
          </w:p>
        </w:tc>
      </w:tr>
      <w:tr w:rsidR="0077002F" w:rsidRPr="0077002F" w:rsidTr="00670427">
        <w:tc>
          <w:tcPr>
            <w:tcW w:w="4957"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Table 4</w:t>
            </w:r>
          </w:p>
        </w:tc>
        <w:tc>
          <w:tcPr>
            <w:tcW w:w="24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lag composition</w:t>
            </w:r>
          </w:p>
        </w:tc>
        <w:tc>
          <w:tcPr>
            <w:tcW w:w="169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To edit, see citavi.com/edit"/>
                <w:tag w:val="CitaviPlaceholder#0f816818-e8d8-4035-b8ac-06779cb420d5"/>
                <w:id w:val="-1847849635"/>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BlZjliLTJlMTctNDI2YS04YmVmLTBmMGNkODgzYjk3MyIsIlJhbmdlTGVuZ3RoIjo0LCJSZWZlcmVuY2VJZCI6ImM4ODIwZTc4LWNiZTItNDNjZC1hYjJkLTU0YzNhNzI1OGU3YyIsIlJlZmVyZW5jZSI6eyIkaWQiOiIz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FjdGlvbnMsIHRoZSBmb2N1cyBvZiB0aGUgcmVzZWFyY2ggd29yayB3YXNcclxudGhlIGRldmVsb3BtZW50IG9mIGEgcHlyb21ldGFsbHVyZ2ljYWwgcHJvY2VzcyBzdGVwIGluIGFuIGVsZWN0cmljIGFyYyBmdXJuYWNlIGZvciB0aGUgY2FyYm8tcmVkdWN0aXZlXHJcbm1lbHRpbmcgb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HZW9yZ2ktTWFzY2hsZXIiLCJQcm90ZWN0ZWQiOmZhbHNlLCJTZXgiOjAsIkNyZWF0ZWRCeSI6Il9Sb25qYSBXYWduZXItV2VueiIsIkNyZWF0ZWRPbiI6IjIwMjAtMTAtMTNUMTQ6Mjc6MzEiLCJNb2RpZmllZEJ5IjoiX1JvbmphIFdhZ25lci1XZW56IiwiSWQiOiJkNDI0MzQ0ZC0yNjdhLTRhNTktYTk1Ni1lMDhiZjNkYjQ0NjUiLCJNb2RpZmllZE9uIjoiMjAyMC0xMC0xM1QxNDoyNzozMS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Sx7IiRpZCI6Ijc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GhuYmNvc3FmLmpwZyIsIlVyaVN0cmluZyI6ImM4ODIwZTc4LWNiZTItNDNjZC1hYjJkLTU0YzNhNzI1OGU3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AxLjE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G93c291ci4yMDEyLjAxLjE1MiIsIlVyaVN0cmluZyI6Imh0dHBzOi8vZG9pLm9yZy8xMC4xMDE2L2ouanBvd3NvdXIuMjAxMi4wMS4x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GV2ZWxvcG1lbnQgb2YgYSByZWN5Y2xpbmcgcHJvY2VzcyBmb3IgTGk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</w:instrText>
                </w:r>
                <w:r w:rsidR="00670427" w:rsidRPr="0077002F">
                  <w:rPr>
                    <w:noProof/>
                    <w:lang w:val="en-US"/>
                  </w:rPr>
                  <w:instrText>NsaW5nIHByb2Nlc3M8L3NwYW4+PC9wPlxyXG5cdFx0XHQ8cCBzdHlsZT1cIm1hcmdpbjowcHQgMHB0IDZwdFwiPjxzcGFuIHN0eWxlPVwiZm9udC1mYW1pbHk6J1NlZ29lIFVJJzsgZm9udC1zaXplOjlwdFwiPsKgwqDCoMKgwqDCoMKgwqDCoCA3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RldmVsb3BtZW50IG9mIGEgcmVjeWNsaW5nIHByb2Nlc3MgZm9yIExpLWlvbiBiYXR0ZXJpZXMiLCJUcmFuc2xhdG9ycyI6W10sIlllYXIiOiIyMDEyIiwiWWVhclJlc29sdmVkIjoiMjAxMiIsIkNyZWF0ZWRCeSI6Il9Sb25qYSBXYWduZXItV2VueiIsIkNyZWF0ZWRPbiI6IjIwMjAtMTAtMjFUMDk6MDU6MzgiLCJNb2RpZmllZEJ5IjoiX1dhZ25lcndlIiwiSWQiOiJjODgyMGU3OC1jYmUyLTQzY2QtYWIyZC01NGMzYTcyNThlN2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M2XSJ9XX0sIlRhZyI6IkNpdGF2aVBsYWNlaG9sZGVyIzBmODE2ODE4LWU4ZDgtNDAzNS1iOGFjLTA2Nzc5Y2I0MjBkNSIsIlRleHQiOiJbMzZdIiwiV0FJVmVyc2lvbiI6IjYuOC4wLjAifQ==}</w:instrText>
                </w:r>
                <w:r w:rsidR="00670427" w:rsidRPr="0077002F">
                  <w:rPr>
                    <w:noProof/>
                  </w:rPr>
                  <w:fldChar w:fldCharType="separate"/>
                </w:r>
                <w:r w:rsidR="00670427" w:rsidRPr="0077002F">
                  <w:rPr>
                    <w:noProof/>
                    <w:lang w:val="en-US"/>
                  </w:rPr>
                  <w:t>[36]</w:t>
                </w:r>
                <w:r w:rsidR="00670427" w:rsidRPr="0077002F">
                  <w:rPr>
                    <w:noProof/>
                  </w:rPr>
                  <w:fldChar w:fldCharType="end"/>
                </w:r>
              </w:sdtContent>
            </w:sdt>
          </w:p>
        </w:tc>
      </w:tr>
      <w:tr w:rsidR="0077002F" w:rsidRPr="0077002F" w:rsidTr="00670427">
        <w:tc>
          <w:tcPr>
            <w:tcW w:w="9062" w:type="dxa"/>
            <w:gridSpan w:val="3"/>
            <w:tcBorders>
              <w:top w:val="single" w:sz="4" w:space="0" w:color="000000" w:themeColor="text1"/>
              <w:left w:val="single" w:sz="4" w:space="0" w:color="000000" w:themeColor="text1"/>
              <w:bottom w:val="single" w:sz="4" w:space="0" w:color="00B0F0"/>
              <w:right w:val="single" w:sz="4" w:space="0" w:color="000000" w:themeColor="text1"/>
            </w:tcBorders>
          </w:tcPr>
          <w:p w:rsidR="00670427" w:rsidRPr="0077002F" w:rsidRDefault="00670427" w:rsidP="00670427">
            <w:pPr>
              <w:spacing w:before="288" w:after="288"/>
              <w:rPr>
                <w:lang w:val="en-US"/>
              </w:rPr>
            </w:pPr>
            <w:r w:rsidRPr="0077002F">
              <w:rPr>
                <w:lang w:val="en-US"/>
              </w:rPr>
              <w:t>Hydro-metallurgy</w:t>
            </w:r>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arge volume of waste acid/alkali, heavy metal ions and negative carbon dust would be produced and may cause serious secondary pollution.”</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eneral Information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3b29666a-9e39-49f3-9845-4be1b556a807"/>
                <w:id w:val="-158930112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FlNjM1LWIxZmItNGIxYy1hNDFjLWNmMjMzZjhlNDVhYi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w:instrText>
                </w:r>
                <w:r w:rsidR="00670427" w:rsidRPr="0077002F">
                  <w:rPr>
                    <w:noProof/>
                  </w:rPr>
                  <w:instrText>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w:instrText>
                </w:r>
                <w:r w:rsidR="00670427" w:rsidRPr="0077002F">
                  <w:rPr>
                    <w:noProof/>
                    <w:lang w:val="en-US"/>
                  </w:rPr>
                  <w:instrTex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NiMjk2NjZhLTllMzktNDlmMy05ODQ1LTRiZTFiNTU2YTgwNyIsIlRleHQiOiJbNDNdIiwiV0FJVmVyc2lvbiI6IjYuOC4wLjAifQ==}</w:instrText>
                </w:r>
                <w:r w:rsidR="00670427" w:rsidRPr="0077002F">
                  <w:rPr>
                    <w:noProof/>
                  </w:rPr>
                  <w:fldChar w:fldCharType="separate"/>
                </w:r>
                <w:r w:rsidR="00670427" w:rsidRPr="0077002F">
                  <w:rPr>
                    <w:noProof/>
                    <w:lang w:val="en-US"/>
                  </w:rPr>
                  <w:t>[43]</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aste products. The only waste product generated during the leaching step is water, eqn (2)–(5). When the metal hydroxides are precipitated sodium sulphate is generated according to eqn (9) and (10).”</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o waste produced</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a9a41115-a381-4235-9128-94575f0ab325"/>
                <w:id w:val="-1912383082"/>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</w:instrText>
                </w:r>
                <w:r w:rsidR="00670427" w:rsidRPr="0077002F">
                  <w:rPr>
                    <w:noProof/>
                  </w:rPr>
                  <w:instrText>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MaS1pb24gYmF0dGVyaWVzIGRlbWFuZCB3aWxsIGNvbnRpbnVlIHRvIGluY3JlYXNlLiBIb3dldmVyLCBMaS1pb24gYmF0dGVyaWVzIGFyZSBub3Qgd2lkZWx5IHJlY3ljbGVk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GJlY2F1c2UgY3VycmVudGx5IGl0IGlzIG5vdCBlY29ub21pY2FsbHkganVzdGlmaWFibGUgKGluIGNvbnRyYXN0LCBhdCBwcmVzZW50IG1vcmUgdGhhbiA5NyUgbGVhZC1hY2lkIGJhdHRlcmllc3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hcmUgcmVjeWNsZWQpLiBTbyBmYXIsIG5vIGNvbW1lcmNpYWwgbWV0aG9kcyBhcmUgYXZhaWxhYmxlIHRvIHJlY3ljbGUgTGktaW9uIGJhdHRlcmllcyB3aXRoIGRpZmZlcmVud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jYXRob2RlIGNoZW1pc3RyaWVzIGVjb25vbWljYWxseSBhbmQgZWZmaWNpZW50bHkuIENvbnNpZGVyaW5nIG91ciBsaW1pdGVkIHJlc291cmNlcywgZW52aXJvbm1lbnRhb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pbXBhY3QsIGFuZCBuYXRpb25hbCBzZWN1cml0eSwgTGktaW9uIGJhdHRlcmllcyBtdXN0IGJlIHJlY3ljbGVkLiBBIG5ldyBsb3cgdGVtcGVyYXR1cmUgbWV0aG9kb2xvZ3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2l0aCBoaWdoIGVmZmljaWVuY3kgaXMgcHJvcG9zZWQgaW4gb3JkZXIgdG8gcmVjeWNsZSBMaS1pb24gYmF0dGVyaWVzIGVjb25vbWljYWxseSBhbmQgdGh1cyBjb21tZXJjaWFsbH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ZmVhc2libGUgcmVnYXJkbGVzcyBvZiBjYXRob2RlIGNoZW1pc3RyeS4gVGhlIHNlcGFyYXRpb24gYW5kIHN5bnRoZXNpcyBvZiBjYXRob2RlIG1hdGVyaWFscyAodGhlIG1vc3R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mFsdWFibGUgbWF0ZXJpYWwgaW4gTGktaW9uIGJhdHRlcmllcykgZnJvbSB0aGUgcmVjeWNsZWQgY29tcG9uZW50cyBhcmUgdGhlIG1haW4gZm9jdXMgb2YgdGhpcyBzdHVkeS4gVGhl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Jlc3VsdHMgc2hvdyB0aGF0IHRoZSBkZXZlbG9wZWQgcmVjeWNsaW5nIHByb2Nlc3MgaXMgcHJhY3RpY2FsIHdpdGggaGlnaCByZWNvdmVyeSBlZmZpY2llbmNpZXMsIGFuZCB0aGF0IGl0IGlz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ZpYWJsZSBmb3IgY29tbWVyY2lhbCBhZG9wdGlvbi59XHJcbntcXHJ0bGNoXFxhZjBcXGFmczI0XFxsdHJjaFxcZnMxOFxcbGFuZzEwMzFcXGxhbmducDEwMzFcXGxvY2hcXGFmMFxcZGJjaFxcYWYwXFxoaWNoXFxmMF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ibmt6MWljdS5qcGciLCJVcmlTdHJpbmciOiJlMDk0NDQyYy1iMWViLTRkMTItYjg1Ny1jYjAxMzlmMTM1O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2MzZ2M0MDE4Mms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5L2MzZ2M0MDE4MmsiLCJVcmlTdHJpbmciOiJodHRwczovL2RvaS5vcmcvMTAuMTAzOS9jM2djNDAxODJr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</w:instrText>
                </w:r>
                <w:r w:rsidR="00670427" w:rsidRPr="0077002F">
                  <w:rPr>
                    <w:noProof/>
                    <w:lang w:val="en-US"/>
                  </w:rPr>
                  <w:instrText>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2MV0ifV19LCJUYWciOiJDaXRhdmlQbGFjZWhvbGRlciNhOWE0MTExNS1hMzgxLTQyMzUtOTEyOC05NDU3NWYwYWIzMjUiLCJUZXh0IjoiWzE2MV0iLCJXQUlWZXJzaW9uIjoiNi44LjAuMCJ9}</w:instrText>
                </w:r>
                <w:r w:rsidR="00670427" w:rsidRPr="0077002F">
                  <w:rPr>
                    <w:noProof/>
                  </w:rPr>
                  <w:fldChar w:fldCharType="separate"/>
                </w:r>
                <w:r w:rsidR="00670427" w:rsidRPr="0077002F">
                  <w:rPr>
                    <w:noProof/>
                    <w:lang w:val="en-US"/>
                  </w:rPr>
                  <w:t>[161]</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able 3 “solid waste and sludge disposal 40-120 t/a”</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hen processing 100-250 t/y process powder</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64fdd9b1-8656-4398-8d06-25a85b52da15"/>
                <w:id w:val="-337395457"/>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</w:instrText>
                </w:r>
                <w:r w:rsidR="00670427" w:rsidRPr="0077002F">
                  <w:rPr>
                    <w:noProof/>
                  </w:rPr>
                  <w:instrText>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EyICgyMDEyKSAyMDUtMjExLiBkb2k6MTAuMTAxNi9qLmpwb3dzb3VyLjIwMTIuMDQuMDE2PC9zcGFuPjwvcD5cclxuXHRcdDwvZGl2PlxyXG5cdDwvYm9keT5cclxuPC9odG1sPiIsIkFic3RyYWN0UnRmIjoie1xccnRmMVxcYW5zaVxcYW5zaWNwZzEyNTJcXHVjMFxcc3RzaGZkYmNoMFxcc3RzaGZsb2NoMFxcc3RzaGZoaWNoMFxcc3RzaGZiaTBcXGRlZmYwXFxhZGVmZjB7XFxmb250dGJse1xcZjBcXGZuaWxcXGZjaGFyc2V0MCBUaW1lcyBOZXcgUm9tYW5cclx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aGUgcmVjeWNsaW5nIG9mIG5pY2tlbCBtZXRhbCBoeWRyaWRlIChOaU1IKSwgbGl0aGl1bSBpb24gKExpLWlvbikgYW5kIHByaW1hcnkgbGl0aGl1b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F0dGVyaWVzIHdhcyBleGFtaW5lZC4gVGhyZWUgbWVjaGFuaWNhbCByb3V0ZXMgb2YgdHJlYXRtZW50IHdlcmUgZGV2ZWxvcGVkIGZvciBlYWNoIHR5cGUgcmVjb3Zlcm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aW5seSB0aHJlZSBmcmFjdGlvbnM6IGZlcnJvdXMgbWV0YWxzLCBub24tZmVycm91cyBtZXRhbHMgYW5kIGVsZWN0cm9kaWMgcG93ZGVycy4gVGhlIGFib3ZlIG1lbnRpb25l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HlwZXMgb2Ygc3BlbnQgYmF0dGVyaWVzIHdlcmUgYWxzbyB0cmVhdGVkIHRvZ2V0aGVyIGJ5IGEgdW5pcXVlIG1lY2hhbmljYWwgcm91dGUsIG9idGFpbmluZyBpbiB0aGlzIHdh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EgcG93ZGVyIGVucmljaGVkIGluIGNvYmFsdCwgbmlja2VsIGFuZCBtYW5nYW5lc2Ugd2hpY2ggY2FuIGJlIGZ1cnRoZXIgZXh0cmFjdGFibGUgYnkgY2hlbWljYWx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xlYWNoaW5nLiBFeHBlcmltZW50YWwgdGVzdHMgb2Ygc29sdmVudCBleHRyYWN0aW9uIHdlcmUgcGVyZm9ybWVkIG9uIHN5bnRoZXRpYyBsZWFjaCBsaXF1b3JzIHNpbXVsYXRpbmd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IGZlZWQgbWl4dHVyZSBvZiBzcGVudCBkZXZpY2VzIHdpdGggd2VpZ2h0IGNvbXBvc2l0aW9uIDQwJSBOaU1ILCA0MCUgcHJpbWFyeSBsaXRoaXVtLCBhbmQgMjAlIExpLWlvbn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KGFzIGRldGVybWluZWQgYnkgbWFudWFsIHNvcnRpbmcgb2YgMyB0b25zIG9mIGVuZCBvZiBsaWZlIGJhdHRlcmllcyBjb2xsZWN0ZWQgaW4gTm9ydGhlcm4gSXRhbHkpLiBVbmRlc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RoZXNlIGNvbmRpdGlvbnMgbmlja2VsIGFuZCBjb2JhbHQgY2FuIGJlIGVhc2lseSBzZXBhcmF0ZWQgYnkgdXNpbmcgQ3lhbmV4IDI3MiAoc3RvaWNoaW9tZXRyaWMgcmF0aW9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EN5YW5leC9DbyBcXCdiYyA0LCBwSCA1ZTYpLCBidXQgaW4gcHJlc2VuY2Ugb2YgbWFuZ2FuZXNlIEN5YW5leCAyNzIgbG9zZXMgaXRzIHNlbGVjdGl2aXR5IHRvd2FyZHMgY29iYWx0L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FRodXMgbWFuZ2FuZXNlIG11c3QgYmUgcHJlbGltaW5hcmlseSByZW1vdmVkIGJ5IHVzaW5nIEQyRUhQQSAoc3RvaWNoaW9tZXRyaWMgcmF0aW8gRDJFSFBBL01uIFxcJ2JjIDIs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wSCA0KS4gTWVjaGFuaWNhbCB0cmVhdG1lbnRzIGFuZCBoeWRyb21ldGFsbHVyZ2ljYWwgc2VjdGlvbiB0byByZWNvdmVyIG1ldGFscyBmcm9tIGVsZWN0cm9kaWMgcG93ZGVy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XJlIHVuYXZvaWRhYmxlIG9wZXJhdGlvbnMgaW4gb3JkZXIgdG8gcmVjb3ZlciBhdCBsZWFzdCA1MCUgb2YgYmF0dGVyaWVzIGFzIHdlaWdodCBhY2NvcmRpbmcgdG8gRXVyb3BlYW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Ed1aWRlbGluZSAyMDA2LzY2L0VDL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cuIiwiTGFzdE5hbWUiOiJHcmFuYXRhIiwiUHJvdGVjdGVkIjpmYWxzZSwiU2V4IjowLCJDcmVhdGVkQnkiOiJfUm9uamEgV2FnbmVyLVdlbnoiLCJDcmVhdGVkT24iOiIyMDIwLTEwLTE1VDEzOjI4OjI5IiwiTW9kaWZpZWRCeSI6Il9Sb25qYSBXYWduZXItV2VueiIsIklkIjoiOWQyZjNkMTQtOTdlNy00MmVkLThkMDYtNDNkNmExY2ZhZGE4IiwiTW9kaWZpZWRPbiI6IjIwMjAtMTAtMTVUMTM6Mjg6MjkiLCJQcm9qZWN0Ijp7IiRpZCI6IjUiLCIkdHlwZSI6IlN3aXNzQWNhZGVtaWMuQ2l0YXZpLlByb2plY3QsIFN3aXNzQWNhZGVtaWMuQ2l0YXZpIn19LHsiJGlkIjoiNi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sY3pvbnpvdC5qcGciLCJVcmlTdHJpbmciOiIyZjFlZjBlZi1iYmIwLTRiOWItOWQwNS1jZWYzZjFlM2Vk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Mi4wNC4wM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Bvd3NvdXIuMjAxMi4wNC4wMTYiLCJVcmlTdHJpbmciOiJodHRwczovL2RvaS5vcmcvMTAuMTAxNi9qLmpwb3dzb3VyLjIwMTIuMDQuMD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pbXVsdGFuZW91cyByZWN5Y2xpbmcgb2Ygbmlja2VsIG1ldGFsIGh5ZHJpZGUsIGxpdGhpdW0gaW9uIGFuZCBwcmltYXJ5IGxpdGhpdW0gYmF0dGVyaWVzOiBBY2NvbXBsaXNobWVudCBvZiBFdXJvcGVhbiBHdWlkZSAuLi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</w:instrText>
                </w:r>
                <w:r w:rsidR="00670427" w:rsidRPr="0077002F">
                  <w:rPr>
                    <w:noProof/>
                    <w:lang w:val="en-US"/>
                  </w:rPr>
                  <w:instrText>RyYWN0aW9u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2XSJ9XX0sIlRhZyI6IkNpdGF2aVBsYWNlaG9sZGVyIzY0ZmRkOWIxLTg2NTYtNDM5OC04ZDA2LTI1YTg1YjUyZGExNSIsIlRleHQiOiJbMTZdIiwiV0FJVmVyc2lvbiI6IjYuOC4wLjAifQ==}</w:instrText>
                </w:r>
                <w:r w:rsidR="00670427" w:rsidRPr="0077002F">
                  <w:rPr>
                    <w:noProof/>
                  </w:rPr>
                  <w:fldChar w:fldCharType="separate"/>
                </w:r>
                <w:r w:rsidR="00670427" w:rsidRPr="0077002F">
                  <w:rPr>
                    <w:noProof/>
                    <w:lang w:val="en-US"/>
                  </w:rPr>
                  <w:t>[16]</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o increase the leaching efficiency, reductive leaching was carried out with H2O2 as the reducing agent. After leaching, the leaching solution and insoluble residue were separated by filtration.”</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Residue on filter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47a851a-45a9-42fa-a70c-1f4e89c6413f"/>
                <w:id w:val="134929328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Y4NjRkLWQyNTctNDViYi04NmVlLTA4OGZlZTNmNmI2MCIsIlJhbmdlTGVuZ3RoIjo1LCJSZWZlcmVuY2VJZCI6ImY3MWFlYjdjLTUyODktNDgxZi05ZGNjLWQ5NDNhM2VkYWYzMiIsIlJlZmVyZW5jZSI6eyIkaWQiOiIzIiwiJHR5cGUiOiJTd2lzc0FjYWRlbWljLkNpdGF2aS5SZWZlcmVuY2UsIFN3aXNzQWNhZGVtaWMuQ2l0YXZpIiwiQWJzdHJhY3QiOiJ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ob3dlZCB0aGF0IHRoZSBjYXRob2RlIHBvd2RlciBjb21wb3Npbmcgb2YgTGlDb08oMikgYW5kIENvTyBwZWVsZWQgY29tcG</w:instrText>
                </w:r>
                <w:r w:rsidR="00670427" w:rsidRPr="0077002F">
                  <w:rPr>
                    <w:noProof/>
                  </w:rPr>
                  <w:instrText>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MmUzdXV0aHouanBnIiwiVXJpU3RyaW5nIjoiZjcxYWViN2MtNTI4OS00ODFmLTlkY2MtZDk0M2EzZWRhZj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ExLjA3LjExN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aGF6bWF0LjIwMTEuMDcuMTE0IiwiVXJpU3RyaW5nIjoiaHR0cHM6Ly9kb2kub3JnLzEwLjEwMTYvai5qaGF6bWF0LjIwMTEuMDcuMT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DVUMTU6MDY6MzIiLCJNb2RpZmllZEJ5IjoiX1JvbmphIFdhZ25lci1XZW56IiwiSWQiOiJhMWU0NzMyNi05OWRhLTQ3MDAtYTgzZS05NWU5MGZlMzc0YzEiLCJNb2RpZmllZE9uIjoiMjAyMS0wMS0wNVQxNTowNj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xODcyMzkwIiwiVXJpU3RyaW5nIjoiaHR0cDovL3d3dy5uY2JpLm5sbS5uaWguZ292L3B1Ym1lZC8yMTg3MjM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WYWN1dW0gcHlyb2x5c2lzIGFuZCBoeWRyb21ldGFsbHVyZ2ljYWwgcHJvY2VzcyBmb3IgdGhlIHJlY292ZXJ5IG9mIHZhbHVhYmxlIG1ldGFscyBmcm9t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RGlzbWFudGxpbmcgYW5kIHNlcGFyYXRpb248L3NwYW4+PC9wPlxyXG5cdFx0XHQ8cCBzdHlsZT1cIm1hcmdpbjowcHQgMHB0IDZwdFwiPjxzcGFuIHN0eWxlPVwiZm9udC1mYW1pbHk6J1NlZ29lIFVJJzsgZm9udC1zaXplOjlwdFwiPsKgwqDCoMKgwqDCoMKgwqDCoMKgwqDCoMKgwqDCoMKgwqDCoMKgIDIuMyBWYWN1dW0gcHlyb2x5c2lzPC9zcGFuPjwvcD5cclxuXHRcdFx0PHAgc3R5bGU9XCJtYXJnaW46MHB0IDBwdCA2cHRcIj48c3BhbiBzdHlsZT1cImZvbnQtZmFtaWx5OidTZWdvZSBVSSc7IGZvbnQtc2l6ZTo5cHRcIj7CoMKgwqDCoMKgwqDCoMKgwqDCoMKgwqDCoMKgwqDCoMKgwqDCoCAyLjQgTWV0YWwgbGVhY2hpbmc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EaXNtYW50bGluZyBhbmQgdmFjdXVtIHB5cm9seXNpczwvc3Bhbj48L3A+XHJcblx0XHRcdDxwIHN0eWxlPVwibWFyZ2luOjBwdCAwcHQgNnB0XCI+PHNwYW4gc3R5bGU9XCJmb250LW</w:instrText>
                </w:r>
                <w:r w:rsidR="00670427" w:rsidRPr="0077002F">
                  <w:rPr>
                    <w:noProof/>
                    <w:lang w:val="en-US"/>
                  </w:rPr>
                  <w:instrText>ZhbWlseTonU2Vnb2UgVUknOyBmb250LXNpemU6OXB0XCI+wqDCoMKgwqDCoMKgwqDCoMKgwqDCoMKgwqDCoMKgwqDCoMKgwqAgMy4yIE1ldGFsIGxlYWNoaW5n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ZhY3V1bSBweXJvbHlzaXMgYW5kIGh5ZHJvbWV0YWxsdXJnaWNhbCBwcm9jZXNzIGZvciB0aGUgcmVjb3Zlcnkgb2YgdmFsdWFibGUgbWV0YWxzIGZyb20gc3BlbnQgbGl0aGl1bS1pb24gYmF0dGVyaWVzIiwiVHJhbnNsYXRvcnMiOltdLCJZZWFyIjoiMjAxMSIsIlllYXJSZXNvbHZlZCI6IjIwMTEiLCJDcmVhdGVkQnkiOiJfUm9uamEgV2FnbmVyLVdlbnoiLCJDcmVhdGVkT24iOiIyMDIxLTAxLTA1VDE1OjA2OjE3IiwiTW9kaWZpZWRCeSI6Il9XYWduZXJ3ZSIsIklkIjoiZjcxYWViN2MtNTI4OS00ODFmLTlkY2MtZDk0M2EzZWRhZjMy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xNTJdIn1dfSwiVGFnIjoiQ2l0YXZpUGxhY2Vob2xkZXIjODQ3YTg1MWEtNDVhOS00MmZhLWE3MGMtMWY0ZTg5YzY0MTNmIiwiVGV4dCI6IlsxNTJdIiwiV0FJVmVyc2lvbiI6IjYuOC4wLjAifQ==}</w:instrText>
                </w:r>
                <w:r w:rsidR="00670427" w:rsidRPr="0077002F">
                  <w:rPr>
                    <w:noProof/>
                  </w:rPr>
                  <w:fldChar w:fldCharType="separate"/>
                </w:r>
                <w:r w:rsidR="00670427" w:rsidRPr="0077002F">
                  <w:rPr>
                    <w:noProof/>
                    <w:lang w:val="en-US"/>
                  </w:rPr>
                  <w:t>[152]</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insoluble residue was separated from the leachate by filtration.”</w:t>
            </w:r>
          </w:p>
          <w:p w:rsidR="00670427" w:rsidRPr="0077002F" w:rsidRDefault="00670427" w:rsidP="00670427">
            <w:pPr>
              <w:spacing w:before="288" w:after="288"/>
              <w:rPr>
                <w:lang w:val="en-US"/>
              </w:rPr>
            </w:pPr>
            <w:r w:rsidRPr="0077002F">
              <w:rPr>
                <w:lang w:val="en-US"/>
              </w:rPr>
              <w:t xml:space="preserve">Composition of the residue </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sidue on filter</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6aa09f0c-cc02-49ab-824e-dc3d54450f08"/>
                <w:id w:val="-1808768909"/>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</w:instrText>
                </w:r>
                <w:r w:rsidR="00670427" w:rsidRPr="0077002F">
                  <w:rPr>
                    <w:noProof/>
                  </w:rPr>
                  <w:instrText>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TQyBBZHZhbmNlcyAoMjAxNSksIDUsIDQ0MTA3LTQ0MTE0LCBkb2k6MTAuMTAzOS9DNFJBMTYzOTBH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Sx7IiRpZCI6IjciLCIkdHlwZSI6IlN3aXNzQWNhZGVtaWMuQ2l0YXZpLlBlcnNvbiwgU3dpc3NBY2FkZW1pYy5DaXRhdmkiLCJGaXJzdE5hbWUiOiJHLiIsIkxhc3ROYW1lIjoiWGkiLCJQcm90ZWN0ZWQiOmZhbHNlLCJTZXgiOjAsIkNyZWF0ZWRCeSI6Il9Sb25qYSBXYWduZXItV2VueiIsIkNyZWF0ZWRPbiI6IjIwMjAtMTAtMjZUMTA6Mzg6MDEiLCJNb2RpZmllZEJ5IjoiX1JvbmphIFdhZ25lci1XZW56IiwiSWQiOiJhNTZkYmYyNC03ZjE5LTRlZTMtOGE1ZS1hNTJhZjM5NzVmYzciLCJNb2RpZmllZE9uIjoiMjAyMC0xMC0yNlQxMDozO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wZXgweHlodS5qcGciLCJVcmlTdHJpbmciOiI1MjFmYTA5Ni1jYTIwLTQwZGItYmQyZS00NWJmZGE1OGJlMG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QzRSQTE2MzkwR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QzRSQTE2MzkwRyIsIlVyaVN0cmluZyI6Imh0dHBzOi8vZG9pLm9yZy8xMC4xMDM5L0M0UkExNjM5ME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BBIG5ldyBtZXRob2QgZm9yIHRoZSBzeW50aGVzaXMgb2YgTGlOaTEvM0NvMS8zTW4xLzNPMiBmcm9tIHdhc3RlIGxpdGhpdW0gaW9uIGJhdHRlcmllc1xyXG4gICAgICAgICAgQSBuZXcgbWV0aG9kIGZvciB0aGUgc3ludGhlc2lzIG9mIExpTmkxLzNDbzEvM01uMS8zTzIgZnJvbSB3YXN0ZSBsaXRoaXVtIGlvbiBiYXR0ZXJp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w:instrText>
                </w:r>
                <w:r w:rsidR="00670427" w:rsidRPr="0077002F">
                  <w:rPr>
                    <w:noProof/>
                    <w:lang w:val="en-US"/>
                  </w:rPr>
                  <w:instrText>1mYW1pbHk6J1NlZ29lIFVJJzsgZm9udC1zaXplOjlwdFwiPs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xNTZdIn1dfSwiVGFnIjoiQ2l0YXZpUGxhY2Vob2xkZXIjNmFhMDlmMGMtY2MwMi00OWFiLTgyNGUtZGMzZDU0NDUwZjA4IiwiVGV4dCI6IlsxNTZdIiwiV0FJVmVyc2lvbiI6IjYuOC4wLjAifQ==}</w:instrText>
                </w:r>
                <w:r w:rsidR="00670427" w:rsidRPr="0077002F">
                  <w:rPr>
                    <w:noProof/>
                  </w:rPr>
                  <w:fldChar w:fldCharType="separate"/>
                </w:r>
                <w:r w:rsidR="00670427" w:rsidRPr="0077002F">
                  <w:rPr>
                    <w:noProof/>
                    <w:lang w:val="en-US"/>
                  </w:rPr>
                  <w:t>[156]</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After leaching, the insoluble residues and leachate were separated via filtering. The leachate was withdrawn to determine the concentrations of Mn, Li, Co, and Ni, and these data were used to calculate the leaching efficiencie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Filter residue </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b722a7a7-a877-4321-924f-5f2a074c7289"/>
                <w:id w:val="-1779324393"/>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</w:instrText>
                </w:r>
                <w:r w:rsidR="00670427" w:rsidRPr="0077002F">
                  <w:rPr>
                    <w:noProof/>
                  </w:rPr>
                  <w:instrText>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3LjU6NzE0LTcyM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hlcmVpbiBpcyByZXBvcnRlZCBhIG5vdmVsIGdyZWVuIHByb2Nlc3MgaW52b2x2aW5nIG5hdHVyYWwgTC10YXJ0YXJpYyBhY2lkIGxlYWNoaW5nLCBkZXZlbG9wZWQgZm9yIHRoZSBzdXN0YWluYWJsZX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jb3Zlcnkgb2YgTW4sIExpLCBDbywgYW5kIE5pIGZyb20gc3BlbnQgbGl0aGl1bS1pb24gYmF0dGVyaWVzIChMSUJzKS4gT3BlcmF0aW5nIGNvbmRpdGlvbnMgYWZmZWN0aW5nIHRoZSBsZWFjaGluZyBlZmZpY2llbmNpZXM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biwgTGksIENvLCBhbmQgTmksIGluY2x1ZGluZyB0aGUgY29uY2VudHJhdGlvbnMgb2YgTC10YXJ0YXJpYyBhY2lkIChDNEg2TzYpIGFuZCBoeWRyb2dlbiBwZXJveGlkZSAoSDJPMiksIHB1bHAgZGVuc2l0eS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lbXBlcmF0dXJlLCBhbmQgbGVhY2hpbmcgdGltZSwgd2VyZSBpbnZlc3RpZ2F0ZWQuIFRoZSBsZWFjaGluZyBlZmZpY2llbmNpZXMgd2VyZSA5OS4zMSUgZm9yIE1uLCA5OS4wNyUgZm9yIExpLCA5OC42NCUgZm9yIENv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A5OS4zMSUgZm9yIE5pIHVuZGVyIHRoZSBvcHRpbWl6ZWQgY29uZGl0aW9ucyAoNCB2b2wlIEgyTzIsIDIgTSBMLXRhcnRhcmljIGFjaWQsIDE3IGcvTCBwdWxwIGRlbnNpdHksIDcwIFxcJ2IwQywgYW5kIDMwIG1pbik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UaGUgbGVhY2hpbmcgbWVjaGFuaXNtIHdhcyBzdHVkaWVkIHByZWxpbWluYXJpbHkgYmFzZWQgb24gdGhlIHN0cnVjdHVyZSBvZiBMLXRhcnRhcmljIGFjaWQuIFRoZSBraW5ldGljcyBkYXRhIGZvciB0aGUgbGVhY2hpbmc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biwgTGksIENvLCBhbmQgTmkgZml0IGJlc3QgdG8gdGhlIHNocmlua2luZy1jb3JlIG1vZGVsIG9mIGNoZW1pY2FsIGNvbnRyb2wuIEZvciB0aGUgZmlyc3Qgc3RhZ2UsIHRoZSBhY3RpdmF0aW9uIGVuZXJnaWVzIChFYXMpIGZvc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IGxlYWNoaW5nIG9mIE1uLCBMaSwgQ28sIGFuZCBOaSB3ZXJlIDY2LjAwLCA1NC4wMywgNTguMTgsIGFuZCA3My4yOCBrSi9tb2wsIHJlc3BlY3RpdmVseS4gRm9yIHRoZSBzZWNvbmQgc3RhZ2UsIHRoZSBFYX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xlYWNoaW5nIG9mIE1uLCBMaSwgQ28sIGFuZCBOaSB3ZXJlIDU1LjY4LCA1My44NiwgNTguOTQsIGFuZCA0Ny43OCBrSi9tb2wsIHJlc3BlY3RpdmVseS4gVGhlIHByb3Bvc2VkIGh5ZHJvbWV0YWxsdXJnaWN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HJvY2VzcyB3YXMgZm91bmQgdG8gYmUgc2ltcGxlLCBlZmZpY2llbnQsIGFuZCBlbnZpcm9ubWVudGFsbHkgZnJpZW5kbH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mdnQyZ3l1Yi5qcGciLCJVcmlTdHJpbmciOiI3ZjM3MmY5Mi1iYzUzLTQ3NmEtOTJiNS03NjNkODAyOW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mIwMjA1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c3VzY2hlbWVuZy42YjAyMDU2IiwiVXJpU3RyaW5nIjoiaHR0cHM6Ly9kb2kub3JnLzEwLjEwMjEvYWNzc3VzY2hlbWVuZy42YjAyM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nstrText>
                </w:r>
                <w:r w:rsidR="00670427" w:rsidRPr="0077002F">
                  <w:rPr>
                    <w:noProof/>
                    <w:lang w:val="en-US"/>
                  </w:rPr>
                  <w:instrText>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U2XSJ9XX0sIlRhZyI6IkNpdGF2aVBsYWNlaG9sZGVyI2I3MjJhN2E3LWE4NzctNDMyMS05MjRmLTVmMmEwNzRjNzI4OSIsIlRleHQiOiJbNTZdIiwiV0FJVmVyc2lvbiI6IjYuOC4wLjAifQ==}</w:instrText>
                </w:r>
                <w:r w:rsidR="00670427" w:rsidRPr="0077002F">
                  <w:rPr>
                    <w:noProof/>
                  </w:rPr>
                  <w:fldChar w:fldCharType="separate"/>
                </w:r>
                <w:r w:rsidR="00670427" w:rsidRPr="0077002F">
                  <w:rPr>
                    <w:noProof/>
                    <w:lang w:val="en-US"/>
                  </w:rPr>
                  <w:t>[56]</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urther, the leach residue was found to be graphite, which was confirmed by X-ray diffraction analysis.”</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ilter residu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280d7d9f-df1a-4570-a0af-b898d3b38830"/>
                <w:id w:val="129394953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Y4NzU2LWY1MWUtNDc4MC05NjY3LWI5ODdiZWZiOWY2YyIsIlJhbmdlTGVuZ3RoIjo1LCJSZWZlcmVuY2VJZCI6IjYyYWMzN2U5LTQ0NGYtNGY4Ni1hMjcyLThlZjZlZWQzZjQwMiIsIlJlZmVyZW5jZSI6eyIkaWQiOiIzIiwiJHR5cGUiOiJTd2lzc0FjYWRlbWljLkNpdGF2aS5SZWZlcmVuY2UsIFN3aXNzQWNhZGVtaWMuQ2l0YXZpIiwiQWJzdHJhY3QiOiJ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bigJx3YXN0ZSt3YXN0ZeKGknJlc291cmNlcy7igJ1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tb2dyYXZpbWV0cnlhbmFseXNpc3VuZGVyc3RhbmRhcmRhdG1vc3BoZXJpY3ByZXNzdXJlLlRoZW50aGVveHlnZ</w:instrText>
                </w:r>
                <w:r w:rsidR="00670427" w:rsidRPr="0077002F">
                  <w:rPr>
                    <w:noProof/>
                  </w:rPr>
                  <w:instrText>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xXFxsYW5nbnAxMDMxXFxsb2NoXFxhZjFcXGRiY2hcXGFmMVxcaGljaFxcZjFcXGNmMSB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ZcXHU4MjIwIHdhc3RlK3dhc3RlXFx1ODU5NCByZXNvdXJjZXMuXFx1ODIyMSB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tb2dyYXZpbWV0cnlhbmFseXNpc3VuZGVyc3RhbmRhcmRhdG1vc3BoZXJpY3ByZXNzdXJlLlRoZW50aGVveHlnZ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GRxcnlxcGhiLmpwZyIsIlVyaVN0cmluZyI6IjYyYWMzN2U5LTQ0NGYtNGY4Ni1hMjcyLThlZjZlZWQzZjQ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Ny4wMS4wOT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NsZXByby4yMDE3LjAxLjA5NSIsIlVyaVN0cmluZyI6Imh0dHBzOi8vZG9pLm9yZy8xMC4xMDE2L2ouamNsZXByby4yMDE3LjAxLjA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w:instrText>
                </w:r>
                <w:r w:rsidR="00670427" w:rsidRPr="0077002F">
                  <w:rPr>
                    <w:noProof/>
                    <w:lang w:val="en-US"/>
                  </w:rPr>
                  <w:instrText>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EyNF0ifV19LCJUYWciOiJDaXRhdmlQbGFjZWhvbGRlciMyODBkN2Q5Zi1kZjFhLTQ1NzAtYTBhZi1iODk4ZDNiMzg4MzAiLCJUZXh0IjoiWzEyNF0iLCJXQUlWZXJzaW9uIjoiNi44LjAuMCJ9}</w:instrText>
                </w:r>
                <w:r w:rsidR="00670427" w:rsidRPr="0077002F">
                  <w:rPr>
                    <w:noProof/>
                  </w:rPr>
                  <w:fldChar w:fldCharType="separate"/>
                </w:r>
                <w:r w:rsidR="00670427" w:rsidRPr="0077002F">
                  <w:rPr>
                    <w:noProof/>
                    <w:lang w:val="en-US"/>
                  </w:rPr>
                  <w:t>[124]</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After leaching, the resulting solution and insoluble residue were separated by filtration and washed with distilled water, yielding a pink filtrate and a black residue.”</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ilter residu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82b4bfbc-6c98-4bee-a6df-78a097a9467d"/>
                <w:id w:val="-2041972778"/>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</w:instrText>
                </w:r>
                <w:r w:rsidR="00670427" w:rsidRPr="0077002F">
                  <w:rPr>
                    <w:noProof/>
                  </w:rPr>
                  <w:instrText>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TggKDIwMTIpIDIxLTI3LiBkb2k6MTAuMTAxNi9qLmpwb3dzb3VyLjIwMTIuMDYuMDY4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clxu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RoZSBtYWpvciBjb21wb25lbnRzIGZyb20gc3BlbnQgTGktaW9uIGJhdHRlcmllcyAoTElCcykgaXMgY29uc2lkZXJlZCBkZXNpcmFibGUgdG8gcHJldmVud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2aXJvbm1lbnRhbCBwb2xsdXRpb24gYW5kIHJlY3ljbGUgdmFsdWFibGUgbWV0YWxzLiBUaGUgcHJlc2VudCB3b3JrIGludmVzdGlnYXRlcyBhIG5vdmVsIHByb2Nlc3MgZm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mluZyBDbyBhbmQgTGkgZnJvbSB0aGUgY2F0aG9kZSBtYXRlcmlhbHMgKGNvbnRhaW5pbmcgTGlDb08yIGFuZCBBbCkgYnkgYSBjb21iaW5hdGlvbiBvZiB1bHRyYXNv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oaW5nLCBjYWxjaW5hdGlvbiwgYW5kIG9yZ2FuaWMgYWNpZCBsZWFjaGluZy4gQ29wcGVyIGNhbiBhbHNvIGJlIHJlY292ZXJlZCBmcm9tIHRoZSBhbm9k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hdGVyaWFscyBhZnRlciB0aGV5IGFyZSBtYW51YWxseSBzZXBhcmF0ZWQgZnJvbSB0aGUgY2F0aG9kZS4gQXNjb3JiaWMgYWNpZCBpcyBjaG9zZW4gYXMgYm90aCBsZWFjaG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mVhZ2VudCBhbmQgcmVkdWNpbmcgYWdlbnQgdG8gaW1wcm92ZSB0aGUgQ28gcmVjb3ZlcnkgZWZmaWNpZW5jeS4gTGVhY2hpbmcgZWZmaWNpZW5jaWVzIGFzIGhpZ2ggYXMgOTQuOC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mb3IgQ28gYW5kIDk4LjUlIGZvciBMaSBhcmUgYWNoaWV2ZWQgd2l0aCBhIDEuMjUgbW9sIEwxIGFzY29yYmljIGFjaWQgc29sdXRpb24sIGxlYWNoaW5nIHRlbXBlcmF0dXJ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A3MCBDLCBsZWFjaGluZyB0aW1lIG9mIDIwIG1pbiwgYW5kIHNvbGlkLXRvLWxpcXVpZCByYXRpbyBvZiAyNSBnTDEuIFRoZSBhY2lkIGxlYWNoaW5nIHJlYWN0aW9uIG1lY2hhbmlzb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hhcyBiZWVuIHByZWxpbWluYXJpbHkgc3R1ZGllZCBiYXNlZCBvbiB0aGUgc3RydWN0dXJlIG9mIGFzY29yYmljIGFjaWQuIFRoaXMgbWV0aG9kIGlzIHNob3duIHRvIG9mZmVyIGF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lZmZpY2llbnQgd2F5IHRvIHJlY3ljbGUgdmFsdWFibGUgbWF0ZXJpYWxzIGZyb20gc3BlbnQgTElCcywgYW5kIGl0IGNhbiBiZSBzY2FsZWQgdXAgZm9yIGNvbW1lcmNp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cHBsaWNhdGlvbi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cjRueDF5a20uanBnIiwiVXJpU3RyaW5nIjoiMDY0NzQ0ZDctY2I2MS00ODdkLWI5YzEtMjJkNTA0MjA3NmR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3IiwiUGFnZVJhbmdlIjoiPHNwPlxyXG4gIDxuPjIxPC9uPlxyXG4gIDxpbj50cnVlPC9pbj5cclxuICA8b3M+MjE8L29zPlxyXG4gIDxwcz4yMTwvcHM+XHJcbjwvc3A+XHJcbjxlcD5cclxuICA8bj4yNzwvbj5cclxuICA8aW4+dHJ1ZTwvaW4+XHJcbiAgPG9zPjI3PC9vcz5cclxuICA8cHM+Mjc8L3BzPlxyXG48L2VwPlxyXG48b3M+MjEtMjc8L29zPiIsIlBlcmlvZGljYWwiOnsiJGlkIjoiMTQ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c2NvcmJpYy1hY2lkLWFzc2lzdGVkIHJlY292ZXJ5IG9mIGNvYmFsdCBhbmQgbGl0aGl1bSBmcm9tIHNwZW50IExp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FeHBlcmltZW50YWwgcHJvY2VkdXJlPC9zcGFuPjwvcD5cclxuXHRcdFx0PHAgc3R5bGU9XCJtYXJnaW46MHB0IDBwdCA2cHRcIj48c3BhbiBzdHlsZT1cImZvbnQtZmFtaWx5OidTZWdvZSBVSSc7IGZvbnQtc2l6ZTo5cHRcIj7CoMKgwqDCoMKgwqDCoMKgwqDCoMKgwqDCoMKgwqDCoMKgwqDCoCAyLjMuIEFuYWx5dGljYWwgbWV0aG9k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</w:instrText>
                </w:r>
                <w:r w:rsidR="00670427" w:rsidRPr="0077002F">
                  <w:rPr>
                    <w:noProof/>
                    <w:lang w:val="en-US"/>
                  </w:rPr>
                  <w:instrText>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zY29yYmljLWFjaWQtYXNzaXN0ZWQgcmVjb3Zlcnkgb2YgY29iYWx0IGFuZCBsaXRoaXVtIGZyb20gc3BlbnQgTGktaW9uIGJhdHRlcmllcyIsIlRyYW5zbGF0b3JzIjpbXSwiWWVhciI6IjIwMTIiLCJZZWFyUmVzb2x2ZWQiOiIyMDEyIiwiQ3JlYXRlZEJ5IjoiX1JvbmphIFdhZ25lci1XZW56IiwiQ3JlYXRlZE9uIjoiMjAyMC0xMi0xOFQxMzo1Nzo1MCIsIk1vZGlmaWVkQnkiOiJfV2FnbmVyd2UiLCJJZCI6IjA2NDc0NGQ3LWNiNjEtNDg3ZC1iOWMxLTIyZDUwNDIwNzZkZS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M3XSJ9XX0sIlRhZyI6IkNpdGF2aVBsYWNlaG9sZGVyIzgyYjRiZmJjLTZjOTgtNGJlZS1hNmRmLTc4YTA5N2E5NDY3ZCIsIlRleHQiOiJbMTM3XSIsIldBSVZlcnNpb24iOiI2LjguMC4wIn0=}</w:instrText>
                </w:r>
                <w:r w:rsidR="00670427" w:rsidRPr="0077002F">
                  <w:rPr>
                    <w:noProof/>
                  </w:rPr>
                  <w:fldChar w:fldCharType="separate"/>
                </w:r>
                <w:r w:rsidR="00670427" w:rsidRPr="0077002F">
                  <w:rPr>
                    <w:noProof/>
                    <w:lang w:val="en-US"/>
                  </w:rPr>
                  <w:t>[137]</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ig. 5 demonstrates that the main phase of the leached cathode residue is graphite.”</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ilter residu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d7452466-543d-4e3e-a968-21426bb160cd"/>
                <w:id w:val="-126006428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</w:instrText>
                </w:r>
                <w:r w:rsidR="00670427" w:rsidRPr="0077002F">
                  <w:rPr>
                    <w:noProof/>
                  </w:rPr>
                  <w:instrText>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zMjUgKDIwMTYpIDU1NS01NjQuIGRvaToxMC4xMDE2L2ouanBvd3NvdXIuMjAxNi4wNi4wNzI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UgcmVjb3ZlcmluZyBvZiB2YWx1YWJsZSBtZXRhbHMgaW4gc3BlbnQgbGl0aGl1bS1pb24gYmF0dGVyeSBjYXRob2RlcyBicmluZ3MgYWJvdXQgZWNvbm9taWM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bnZpcm9ubWVudGFsIGJlbmVmaXRzLiBBIHN0ZXB3aXNlIGxlYWNoaW5nLWZsb3RhdGlvbi1wcmVjaXBpdGF0aW9uIHByb2Nlc3MgaXMgYWRvcHRlZCB0byBzZXBhcmF0ZS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NvdmVyIExpL0ZlL01uIGZyb20gdGhlIG1peGVkIHR5cGVzIG9mIGNhdGhvZGUgbWF0ZXJpYWxzIChoeWJyaWQgd2FzdGVzIG9mIExpRmVQTzQgYW5kIExpTW4yTzQpLiBU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9wdGltYWwgb3BlcmF0aW5nIGNvbmRpdGlvbnMgZm9yIHRoZSBzdGVwd2lzZSByZWNvdmVyeSBwcm9jZXNzIGFyZSBkZXRlcm1pbmVkIGFuZCBhbmFseXplZCBieSBmYWN0b3Jp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ZXNpZ24sIHRoZXJtb2R5bmFtaWNzIGNhbGN1bGF0aW9uLCBYUkQgYW5kIFNFTSBjaGFyYWN0ZXJpemF0aW9uIGluIHRoaXMgc3R1ZHkuIEZpcnN0LCBMaS9GZS9NbiBpb25z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sZWFzZWQgZnJvbSB0aGUgY2F0aG9kZSB1c2luZyBIQ2wgYXNzaXN0ZWQgd2l0aCBIMk8yIGluIHRoZSBhY2lkIGxlYWNoaW5nIHN0ZXAuIFRoZSBsZWFjaGFiaWxpdHk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hbHMgZm9sbG93cyB0aGUgc2VyaWVzIExpID4gRmUgPiBNbiBpbiB0aGUgYWNpZGljIGVudmlyb25tZW50LiBUaGVuIEZlM1xcJ2ZlIGlvbnMgYXJlIHNlbGVjdGl2ZWx5IGZsb2F0ZW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yZWNvdmVyZWQgYXMgRmVDbDMgZnJvbSB0aGUgbGVhY2hhdGUgaW4gdGhlIGZsb3RhdGlvbiBzdGVwLiBGaW5hbGx5LCBNbjJcXCdmZS9NbjNcXCdmZSBhbmQgTGlcXCdmZSBpb25zIGF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XVlbnRpYWxseSBwcmVjaXBpdGF0ZWQgYW5kIHNlcGFyYXRlZCBhcyBNbk8yL01uMk8zIGFuZCBMaTNQTzQgdXNpbmcgc2F0dXJhdGVkIEtNbk80IHNvbHV0aW9u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G90IHNhdHVyYXRlZCBOYTNQTzQgc29sdXRpb24sIHJlc3BlY3RpdmVseS4gVW5kZXIgdGhlIG9wdGltaXplZCBhbmQgYWR2aXNhYmxlIGNvbmRpdGlvbnMsIHRoZSB0b3R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Y292ZXJ5IG9mIExpLCBGZSBhbmQgTW4gaXMgcmVzcGVjdGl2ZWx5IDgwLjkzIFxcJ2IxIDAuMTYlLCA4NS40MCBcXCdiMSAwLjEyJSBhbmQgODEuMDIgXFwnYjEgMC4wOCUuIFRoZSBwdXJpdHkgZm9y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aXRoaXVtLCBmZXJydW0gYW5kIG1hbmdhbmVzZSBjb21wb3VuZHMgaXMgcmVzcGVjdGl2ZWx5IDk5LjMyIFxcJ2IxIDAuMDclLCA5Ny45MSBcXCdiMSAwLjA1JSBhbmR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A5OC43MyBcXCdiMSAwLjA1JS4gVGhpcyBzdGVwd2lzZSBwcm9jZXNzIGNvdWxkIHByb3ZpZGUgYW4gYWx0ZXJuYXRpdmUgd2F5IGZvciB0aGUgZWZmZWN0aXZlIHNlcGFyYXRpb24gYW5k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WNvdmVyeSBvZiBtZXRhbCB2YWx1ZXMgZnJvbSBzcGVudCBMaS1pb24gYmF0dGVyeSBjYXRob2RlcyBpbiBpbmR1c3RyeS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p3M2NsdTQzLmpwZyIsIlVyaVN0cmluZyI6IjIwOGQ4Zjg2LTE1MjEtNDE2Yi1iYjE4LTZlMTg1NmE3MmM3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2LjA2LjA3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cG93c291ci4yMDE2LjA2LjA3MiIsIlVyaVN0cmluZyI6Imh0dHBzOi8vZG9pLm9yZy8xMC4xMDE2L2ouanBvd3NvdXIuMjAxNi4wNi4w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zdGVwd2lzZSByZWNvdmVyeSBvZiBtZXRhbHMgZnJvbSBoeWJyaWQgY2F0aG9kZXMgb2Ygc3BlbnQgTGktaW9uIGJhdHRlcmllcyB3aXRoIGxlYWNoaW5nLWZsb3RhdGlvbi1wcmVjaXBpdGF0aW9uIHByb2Nlc3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zdGVwd2lzZSByZWNvdmVyeSBvZiBtZXRhbHMgZnJvbSBoeWJyaWQgY2F0aG9kZXMgb2Ygc3BlbnQgTGktaW9uIGJhdHRlcmllcyB3aXRoIGxlYWNoaW5nLWZsb3RhdGlvbi1wcmVjaXBpdGF0aW9uIHByb2Nlc3MiLCJUcmFuc2xhdG9ycyI6W10sIlllYXIiOiIyMDE2IiwiWWVhclJlc29sdmVkIjoiMjAxNiIsIkNyZWF0ZWRCeSI6Il9Sb25qYSBXYWduZXItV2VueiIsIkNyZWF0ZWRPbiI6IjIwMjAtMTAtMjhUMDg6MDI6MjMiLCJNb2RpZmllZEJ5IjoiX1dhZ25lcndlIiwiSWQiOiIyMDhkOGY4Ni0xNTIxLTQxNmItYmIxOC02ZTE4NTZhNzJjNzY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U4XSJ9XX0sIlRhZyI6IkNpdGF2aVBsYWNlaG9sZGVyI2Q3NDUyNDY2LTU0M2QtNGUzZS1hOTY4LTIxNDI2YmIxNjBjZCIsIlRleHQiOiJbNThdIiwiV0FJVmVyc2lvbiI6IjYuOC4wLjAifQ==}</w:instrText>
                </w:r>
                <w:r w:rsidR="00670427" w:rsidRPr="0077002F">
                  <w:rPr>
                    <w:noProof/>
                  </w:rPr>
                  <w:fldChar w:fldCharType="separate"/>
                </w:r>
                <w:r w:rsidR="00670427" w:rsidRPr="0077002F">
                  <w:rPr>
                    <w:noProof/>
                  </w:rPr>
                  <w:t>[58]</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Residue (C-powder)” Fig. 2</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Filter residu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3e068df8-b06d-4c2a-b585-95e3628af629"/>
                <w:id w:val="1463606750"/>
                <w:placeholder>
                  <w:docPart w:val="D1945219DAAE4C428E9A5FA8C35F6D04"/>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dyZWVuIEVuZXJneSBhbmQgRW52aXJvbm1lbnQsIDIgKDIwMTcpIDQyLTUwLiBkb2k6MTAuMTAxNi9qLmdlZS4yMDE2LjExLjAxMD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1xccmVkMzNcXGdyZWVuMTUxXFxibHVlMjE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HJcbl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dpdGggdGhlIHJhcGlkIGRldmVsb3BtZW50IG9mIGNvbnN1bWVyIGVsZWN0cm9uaWNzIGFuZCBlbGVjdHJpYyB2ZWhpY2xlcyAoRVYpLCBhIGxhcmdlIG51bWJlciBvZiBzcGVudCBsaXRoaXVtLWlvbiBiYXR0ZXJpZXMgKExJQnMpIGhhdmV9e1xccnRsY2hcXGFmMFxcYWZzMjRcXGx0cmNoXFxmczE4XFxsYW5nMTAzMVxcbGFuZ25wMTAzMVxcbG9jaFxcYWYxXHJcbl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lZW4gZ2VuZXJhdGVkIHdvcmxkd2lkZS4gVGh1cywgZWZmZWN0aXZlIHJlY3ljbGluZyB0ZWNobm9sb2dpZXMgdG8gcmVjYXB0dXJlIGEgc2lnbmlmaWNhbnQgYW1vdW50IG9mIHZhbHVhYmxlIG1ldGFscyBjb250YWluZWQgaW4gc3BlbnQgTElC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yZSBoaWdobHkgZGVzaXJhYmxlIHRvIHByZXZlbnQgdGhlIGVudmlyb25tZW50YWwgcG9sbHV0aW9uIGFuZCByZXNvdXJjZSBkZXBsZXRpb24uIEluIHRoaXMgd29yaywgYSBub3ZlbCByZWN5Y2xpbmcgdGVjaG5vbG9neSB0byByZWdlbmVyYXRlIGF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ExpTmkxLzNDbzEvM01uMS8zTzIgY2F0aG9kZSBtYXRlcmlhbCBmcm9tIHNwZW50IExJQnMgd2l0aCBkaWZmZXJlbnQgY2F0aG9kZSBjaGVtaXN0cmllcyBoYXMgYmVlbiBkZXZlbG9wZWQuIEJ5IGRpc21hbnRsaW5nLCBjcnVzaGluZ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hbmQgaW1wdXJpdHkgcmVtb3ZpbmcsIHRoZSBMaU5pMS8zQ28xLzNNbjEvM08yIChzZWxlY3RlZCBhcyBhbiBleGFtcGxlIG9mIExpTml4Q295TW4oMXh5KU8yKSBwb3dkZXIgY2FuIGJlIGRpcmVjdGx5IHByZXBhcmVk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mcm9tIHRoZSBwdXJpZmllZCBsZWFjaGluZyBzb2x1dGlvbiB2aWEgY28tcHJlY2lwaXRhdGlvbiBmb2xsb3dlZCBieSBzb2xpZC1zdGF0ZSBzeW50aGVzaXMuIEZvciBjb21wYXJpc29uIHB1cnBvc2VzLCBhIGZyZXNoLXN5bnRoZXNpemVkIHNhbXBs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dGhlIHNhbWUgY29tcG9zaXRpb24gaGFzIGFsc28gYmVlbiBwcmVwYXJlZCB1c2luZyB0aGUgY29tbWVyY2lhbCByYXcgbWF0ZXJpYWxzIHZpYSB0aGUgc2FtZSBtZXRob2QuIFgtcmF5IGRpZmZyYWN0aW9uIChYUkQpLCBzY2FubmluZ3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xlY3Ryb24gbWljcm9zY29weSAoU0VNKSBhbmQgZWxlY3Ryb2NoZW1pY2FsIG1lYXN1cmVtZW50cyBoYXZlIGJlZW4gY2FycmllZCBvdXQgdG8gY2hhcmFjdGVyaXplIHRoZXNlIHNhbXBsZXMuIFRoZSBlbGVjdHJvY2hlbWljYWwgdGVz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c3VsdCBzdWdnZXN0cyB0aGF0IHRoZSByZS1zeW50aGVzaXplZCBzYW1wbGUgZGVsaXZlcnMgY3ljbGUgcGVyZm9ybWFuY2UgYW5kIGxvdyByYXRlIGNhcGFiaWxpdHkgd2hpY2ggYXJlIGNvbXBhcmFibGUgdG8gdGhvc2Ugb2YgdGhlIGZyZXNoc3ludGhlc2l6ZWR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hbXBsZS4gVGhpcyBub3ZlbCByZWN5Y2xpbmcgdGVjaG5pcXVlIGNhbiBiZSBvZiBncmVhdCB2YWx1ZSB0byB0aGUgcmVnZW5lcmF0aW9uIG9mIGEgcHVyZSBhbmQgbWFya2V0YWJsZSBMaU5peENveU1uKDF4eSlPM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dGhvZGUgbWF0ZXJpYWwgd2l0aCBsb3cgc2Vjb25kYXJ5IHBvbGx1dGlvbi59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clxuXFxydGxjaFxcYWZzMjBcXGx0cmNoXFxmczE4XFxmMXtcXHJ0bGNoXFxhZjBcXGFmczI0XFxsdHJjaFxcZnMxOFxcbGFuZzEwMzFcXGxhbmducDEwMzFcXGxvY2hcXGFmMVxcZGJjaFxcYWYxXFxoaWNoXFxmMVxcY2YxIFxcJ2E5IDIwMTcsIEluc3RpdHV0ZSBvZiBQcm9jZXNzIEVuZ2luZWVyaW5nLCBDaGluZXNlIEFjYWRlbXkgb2YgU2NpZW5jZXMuIFB1Ymxpc2hpbmcgc2VydmljZXMgYnkgRWxzZXZpZXIgQi5WLiBvbiBiZWhhbGYgb2YgS2VBaSBDb21tdW5pY2F0aW9u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Q28uLCBMdGQuIFRoaXMgaXMgYW4gb3BlbiBhY2Nlc3MgYXJ0aWNsZSB1bmRlciB0aGUgQ0MgQlktTkMtTkQgbGljZW5zZSAofVxyXG57XFxydGxjaFxcYWYwXFxhZnMyNFxcbHRyY2hcXGZzMThcXGxhbmcxMDMxXFxsYW5nbnAxMDMxXFxsb2NoXFxhZjFcXGRiY2hcXGFmMVxcaGljaFxcZjFcXGNmMiBodHRwOi8vY3JlYXRpdmVjb21tb25zLm9yZy9saWNlbnNlcy9ieS1uYy1uZC80LjAvfXtcXHJ0bGNoXFxhZjBcXGFmczI0XFxsdHJjaFxcZnMxOFxcbGFuZzEwMzFcXGxhbmducDEwMzFcXGxvY2hcXGFmMVxcZGJjaFxcYWYxXFxoaWNoXFxmMVxcY2YxIC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RG9ya2FcXEFwcERhdGFcXExvY2FsXFxUZW1wXFx4enpmbHEzay5qcGciLCJVcmlTdHJpbmciOiI1ZmVhNzc4NC03ZTgxLTRkNjgtYjhmOC05MTJkMmNhOGVhMW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2VlLjIwMTYuMTEuMDEw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dlZS4yMDE2LjExLjAxMCIsIlVyaVN0cmluZyI6Imh0dHBzOi8vZG9pLm9yZy8xMC4xMDE2L2ouZ2VlLjIwMTYuMTEuMD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jbG9zZWQtbG9vcCBwcm9jZXNzIGZvciByZWN5Y2xpbmcgTGlOaXhDb3lNbigx4oiSeOKIknkpTzIgZnJvbSBtaXhlZCBjYXRob2RlIG1hdGVyaWFscyBvZiBsaXRoaXVt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</w:instrText>
                </w:r>
                <w:r w:rsidR="00670427" w:rsidRPr="0077002F">
                  <w:rPr>
                    <w:noProof/>
                    <w:lang w:val="en-US"/>
                  </w:rPr>
                  <w:instrText>9udC1mYW1pbHk6J1NlZ29lIFVJJzsgZm9udC1zaXplOjlwdFwiPsKgwqDCoMKgwqDCoMKgwqDCoCBDb25mbGljdCBvZiBpbnRlcmVzdCBzdGF0ZW1lbnQ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GNsb3NlZC1sb29wIHByb2Nlc3MgZm9yIHJlY3ljbGluZyBMaU5pIHggQ28geSBNbiAoMeKIknjiiJJ5KSBPIDIgZnJvbSBtaXhlZCBjYXRob2RlIG1hdGVyaWFscyBvZiBsaXRoaXVtLWlvbiBiYXR0ZXJpZXMiLCJUcmFuc2xhdG9ycyI6W10sIlllYXIiOiIyMDE3IiwiWWVhclJlc29sdmVkIjoiMjAxNyIsIkNyZWF0ZWRCeSI6Il9Sb25qYSBXYWduZXItV2VueiIsIkNyZWF0ZWRPbiI6IjIwMjAtMTAtMDdUMTU6MDE6MjMiLCJNb2RpZmllZEJ5IjoiX1dhZ25lcndlIiwiSWQiOiI1ZmVhNzc4NC03ZTgxLTRkNjgtYjhmOC05MTJkMmNhOGVhMWE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g5XSJ9XX0sIlRhZyI6IkNpdGF2aVBsYWNlaG9sZGVyIzNlMDY4ZGY4LWIwNmQtNGMyYS1iNTg1LTk1ZTM2MjhhZjYyOSIsIlRleHQiOiJbODldIiwiV0FJVmVyc2lvbiI6IjYuOC4wLjAifQ==}</w:instrText>
                </w:r>
                <w:r w:rsidR="00670427" w:rsidRPr="0077002F">
                  <w:rPr>
                    <w:noProof/>
                  </w:rPr>
                  <w:fldChar w:fldCharType="separate"/>
                </w:r>
                <w:r w:rsidR="00670427" w:rsidRPr="0077002F">
                  <w:rPr>
                    <w:noProof/>
                    <w:lang w:val="en-US"/>
                  </w:rPr>
                  <w:t>[89]</w:t>
                </w:r>
                <w:r w:rsidR="00670427" w:rsidRPr="0077002F">
                  <w:rPr>
                    <w:noProof/>
                  </w:rPr>
                  <w:fldChar w:fldCharType="end"/>
                </w:r>
              </w:sdtContent>
            </w:sdt>
          </w:p>
        </w:tc>
      </w:tr>
      <w:tr w:rsidR="0077002F" w:rsidRPr="0077002F" w:rsidTr="00670427">
        <w:tc>
          <w:tcPr>
            <w:tcW w:w="4957"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The dissolution efficiency was optimized via removing insoluble impurities (e.g. residual graphite) and tuning the liquid–solid concentration acid ratio, reaction time, and temperature.”</w:t>
            </w:r>
          </w:p>
        </w:tc>
        <w:tc>
          <w:tcPr>
            <w:tcW w:w="240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ilter residue</w:t>
            </w:r>
          </w:p>
        </w:tc>
        <w:tc>
          <w:tcPr>
            <w:tcW w:w="1696"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To edit, see citavi.com/edit"/>
                <w:tag w:val="CitaviPlaceholder#4beadc8d-7917-47a4-b24c-67bbe04086b3"/>
                <w:id w:val="-1203009454"/>
                <w:placeholder>
                  <w:docPart w:val="D1945219DAAE4C428E9A5FA8C35F6D04"/>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</w:instrText>
                </w:r>
                <w:r w:rsidR="00670427" w:rsidRPr="0077002F">
                  <w:rPr>
                    <w:noProof/>
                  </w:rPr>
                  <w:instrText>zIHdhcyBwcmVjaXBpdGF0ZWQgYnkgYWRkaW5nIE5hMkNPMyB0byB0aGUgZmlsdHJhdGUuIFRoZW4gdGhlIExpRmVQTzQvQyBtYXRlcmlhbCB3YXNcclxuc3ludGhlc2l6ZWQgYnkgYSBjYXJib24gdGhlcm1hbCByZWR1Y3Rpb24gbWV0aG9kIHVzaW5nIHJlY3ljbGVkIEZlUE80JDJIMk8gYW5kIExpMkNPMyBhcyB0aGUgRmUsIFAsXHJcbmFuZCBMaSBzb3VyY2VzLiBUaGUgYXMtcHJlcGFyZWQgTGlGZVBPNC9DIHNob3dzIGNvbXBhcmFibGUgZWxlY3Ryb2NoZW1pY2FsIHBlcmZvcm1hbmNlIHRvIHRoYXQgb2ZcclxuY29tbWVyY2lhbCBlcXVpdmFsZW50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TQyBBZHZhbmNlcyAoMjAxNiksIDYsIDQzNjEzLTQzNjI1LCBkb2k6MTAuMTAzOS9DNlJBMDU0NzdDPC9zcGFuPjwvcD5cclxuXHRcdDwvZGl2PlxyXG5cdDwvYm9keT5cclxuPC9odG1sPiIsIkFic3RyYWN0UnRmIjoie1xccnRmMVxcYW5zaVxcYW5zaWNwZzEyNTJcXHVjMFxcc3RzaGZkYmNoMFxcc3RzaGZsb2NoMFxcc3RzaGZoaWNoMFxcc3RzaGZiaTBcXGRlZmYwXFxhZGVmZjB7XFxmb250dGJse1xcZjBcXGZuaWxcXGZjaGFyc2V0MCBUaW1lcyBOZXcgUm9tYW5cclx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ZXcgcHJvY2VzcyBpcyBvcHRpbWl6ZWQgYW5kIHByZXNlbnRlZCBmb3IgdGhlIHJlY292ZXJ5IGFuZCByZWdlbmVyYXRpb24gb2YgTGlGZVBPNCBmcm9tIHNwZW50IGxpdGhpdW1pb25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hdHRlcmllcyAoTElCcykuIFRoZSByZWN5Y2xpbmcgcHJvY2VzcyByZWR1Y2VzIHRoZSBjb3N0IGFuZCBzZWNvbmRhcnkgcG9sbHV0aW9uIGNhdXNlZCBieSBjb21wbGljYXR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pb24gYW5kIHB1cmlmaWNhdGlvbiBwcm9jZXNzZXMgaW4gc3BlbnQgTElCIHJlY3ljbGluZy4gQW1vcnBob3VzIEZlUE80JDJIMk8gd2FzIHJlY292ZXJlZCBie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SBkaXNzb2x1dGlvbi1wcmVjaXBpdGF0aW9uIG1ldGhvZCBmcm9tIHNwZW50IExpRmVQTzQgYmF0dGVyaWVzLiBUaGUgZWZmZWN0cyBvZiBkaWZmZXJlbnQgc3VyZmFjdGFudHMgKGkuZS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DVEFCLCBTRFMgYW5kIFBFRyksIHdoaWNoIHdlcmUgYWRkZWQgdG8gdGhlIHNvbHV0aW9uIG9uIHRoZSByZWNvdmVyZWQgRmVQTzQkMkgyTywgd2VyZX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aW52ZXN0aWdhdGVkLiBMaTJDTzMgd2FzIHByZWNpcGl0YXRlZCBieSBhZGRpbmcgTmEyQ08zIHRvIHRoZSBmaWx0cmF0ZS4gVGhlbiB0aGUgTGlGZVBPNC9DIG1hdGVyaWFsIHdhc3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ludGhlc2l6ZWQgYnkgYSBjYXJib24gdGhlcm1hbCByZWR1Y3Rpb24gbWV0aG9kIHVzaW5nIHJlY3ljbGVkIEZlUE80JDJIMk8gYW5kIExpMkNPMyBhcyB0aGUgRmUsIFA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ExpIHNvdXJjZXMuIFRoZSBhcy1wcmVwYXJlZCBMaUZlUE80L0Mgc2hvd3MgY29tcGFyYWJsZSBlbGVjdHJvY2hlbWljYWwgcGVyZm9ybWFuY2UgdG8gdGhhdCBvZ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d2FnbmVyd2VcXEFwcERhdGFcXExvY2FsXFxUZW1wXFw0bDVkcTRmMC5qcGciLCJVcmlTdHJpbmciOiJhY2E1NDI1My0zY2EyLTRjMTMtOWQyYS1kNGZkOTM5ODUyZ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2UkEwNTQ3N0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5L0M2UkEwNTQ3N0MiLCJVcmlTdHJpbmciOiJodHRwczovL2RvaS5vcmcvMTAuMTAzOS9DNlJBMDU0NzdD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CBPcHRpbWl6ZWQgTGkgYW5kIEZlIHJlY292ZXJ5IGZyb20gc3BlbnQgbGl0aGl1bS1pb24gYmF0dGVyaWVzIHZpYSBhIHNvbHV0aW9uLXByZWNpcGl0YXRpb24gbWV0aG9kPC9zcGFuPjwvcD5cclxuXHRcdFx0PHAgc3R5bGU9XCJtYXJnaW46MHB0IDBwdCA2cHRcIj48c3BhbiBzdHlsZT1cImZvbnQtZmFtaWx5OidTZWdvZSBVSSc7IGZvbnQtc2l6ZTo5cHRcIj7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w:instrText>
                </w:r>
                <w:r w:rsidR="00670427" w:rsidRPr="0077002F">
                  <w:rPr>
                    <w:noProof/>
                    <w:lang w:val="en-US"/>
                  </w:rPr>
                  <w:instrText>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NGJlYWRjOGQtNzkxNy00N2E0LWIyNGMtNjdiYmUwNDA4NmIzIiwiVGV4dCI6Ils5MF0iLCJXQUlWZXJzaW9uIjoiNi44LjAuMCJ9}</w:instrText>
                </w:r>
                <w:r w:rsidR="00670427" w:rsidRPr="0077002F">
                  <w:rPr>
                    <w:noProof/>
                  </w:rPr>
                  <w:fldChar w:fldCharType="separate"/>
                </w:r>
                <w:r w:rsidR="00670427" w:rsidRPr="0077002F">
                  <w:rPr>
                    <w:noProof/>
                    <w:lang w:val="en-US"/>
                  </w:rPr>
                  <w:t>[90]</w:t>
                </w:r>
                <w:r w:rsidR="00670427" w:rsidRPr="0077002F">
                  <w:rPr>
                    <w:noProof/>
                  </w:rPr>
                  <w:fldChar w:fldCharType="end"/>
                </w:r>
              </w:sdtContent>
            </w:sdt>
          </w:p>
        </w:tc>
      </w:tr>
    </w:tbl>
    <w:p w:rsidR="00670427" w:rsidRPr="0077002F" w:rsidRDefault="00670427" w:rsidP="00670427">
      <w:pPr>
        <w:spacing w:before="288" w:after="288"/>
        <w:rPr>
          <w:lang w:val="en-US"/>
        </w:rPr>
      </w:pPr>
    </w:p>
    <w:p w:rsidR="00670427" w:rsidRPr="0077002F" w:rsidRDefault="00670427" w:rsidP="00670427">
      <w:pPr>
        <w:pStyle w:val="Caption"/>
        <w:keepNext/>
        <w:spacing w:before="288" w:after="288"/>
        <w:rPr>
          <w:rFonts w:asciiTheme="minorHAnsi" w:hAnsiTheme="minorHAnsi"/>
          <w:color w:val="auto"/>
        </w:rPr>
      </w:pPr>
      <w:bookmarkStart w:id="33" w:name="_Ref87708556"/>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6</w:t>
      </w:r>
      <w:r w:rsidRPr="0077002F">
        <w:rPr>
          <w:rFonts w:asciiTheme="minorHAnsi" w:hAnsiTheme="minorHAnsi"/>
          <w:color w:val="auto"/>
        </w:rPr>
        <w:fldChar w:fldCharType="end"/>
      </w:r>
      <w:bookmarkEnd w:id="33"/>
      <w:r w:rsidRPr="0077002F">
        <w:rPr>
          <w:rFonts w:asciiTheme="minorHAnsi" w:hAnsiTheme="minorHAnsi"/>
          <w:color w:val="auto"/>
        </w:rPr>
        <w:t>: Process steps of the different LIB recycling routes with starting and ending point.</w:t>
      </w:r>
    </w:p>
    <w:tbl>
      <w:tblPr>
        <w:tblW w:w="9067" w:type="dxa"/>
        <w:tblLayout w:type="fixed"/>
        <w:tblLook w:val="04A0" w:firstRow="1" w:lastRow="0" w:firstColumn="1" w:lastColumn="0" w:noHBand="0" w:noVBand="1"/>
      </w:tblPr>
      <w:tblGrid>
        <w:gridCol w:w="988"/>
        <w:gridCol w:w="1134"/>
        <w:gridCol w:w="2551"/>
        <w:gridCol w:w="1559"/>
        <w:gridCol w:w="1701"/>
        <w:gridCol w:w="7"/>
        <w:gridCol w:w="1127"/>
      </w:tblGrid>
      <w:tr w:rsidR="0077002F" w:rsidRPr="0077002F" w:rsidTr="00670427">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No. of process steps</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 xml:space="preserve">Starting point </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Intermediate processes</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 xml:space="preserve">Ending point </w:t>
            </w:r>
          </w:p>
        </w:tc>
        <w:tc>
          <w:tcPr>
            <w:tcW w:w="17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Remark</w:t>
            </w:r>
          </w:p>
        </w:tc>
        <w:tc>
          <w:tcPr>
            <w:tcW w:w="112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 xml:space="preserve">Source </w:t>
            </w:r>
          </w:p>
        </w:tc>
      </w:tr>
      <w:tr w:rsidR="0077002F" w:rsidRPr="0077002F" w:rsidTr="00670427">
        <w:tc>
          <w:tcPr>
            <w:tcW w:w="9067" w:type="dxa"/>
            <w:gridSpan w:val="7"/>
            <w:tcBorders>
              <w:top w:val="single" w:sz="4" w:space="0" w:color="000000" w:themeColor="text1"/>
              <w:left w:val="single" w:sz="4" w:space="0" w:color="000000" w:themeColor="text1"/>
              <w:bottom w:val="single" w:sz="4" w:space="0" w:color="00E66A"/>
              <w:right w:val="single" w:sz="4" w:space="0" w:color="000000" w:themeColor="text1"/>
            </w:tcBorders>
          </w:tcPr>
          <w:p w:rsidR="00670427" w:rsidRPr="0077002F" w:rsidRDefault="00670427" w:rsidP="00670427">
            <w:pPr>
              <w:spacing w:before="288" w:after="288"/>
              <w:rPr>
                <w:lang w:val="en-US"/>
              </w:rPr>
            </w:pPr>
            <w:r w:rsidRPr="0077002F">
              <w:rPr>
                <w:lang w:val="en-US"/>
              </w:rPr>
              <w:t>Direct physical</w:t>
            </w:r>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LIB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hammer mill </w:t>
            </w:r>
          </w:p>
          <w:p w:rsidR="00670427" w:rsidRPr="0077002F" w:rsidRDefault="00670427" w:rsidP="00670427">
            <w:pPr>
              <w:spacing w:before="288" w:after="288"/>
              <w:rPr>
                <w:lang w:val="en-US"/>
              </w:rPr>
            </w:pPr>
            <w:r w:rsidRPr="0077002F">
              <w:rPr>
                <w:lang w:val="en-US"/>
              </w:rPr>
              <w:t xml:space="preserve">1st size separation </w:t>
            </w:r>
          </w:p>
          <w:p w:rsidR="00670427" w:rsidRPr="0077002F" w:rsidRDefault="00670427" w:rsidP="00670427">
            <w:pPr>
              <w:spacing w:before="288" w:after="288"/>
              <w:rPr>
                <w:lang w:val="en-US"/>
              </w:rPr>
            </w:pPr>
            <w:r w:rsidRPr="0077002F">
              <w:rPr>
                <w:lang w:val="en-US"/>
              </w:rPr>
              <w:t>1st elutriation</w:t>
            </w:r>
          </w:p>
          <w:p w:rsidR="00670427" w:rsidRPr="0077002F" w:rsidRDefault="00670427" w:rsidP="00670427">
            <w:pPr>
              <w:spacing w:before="288" w:after="288"/>
              <w:rPr>
                <w:lang w:val="en-US"/>
              </w:rPr>
            </w:pPr>
            <w:r w:rsidRPr="0077002F">
              <w:rPr>
                <w:lang w:val="en-US"/>
              </w:rPr>
              <w:t>2nd elutriation</w:t>
            </w:r>
          </w:p>
          <w:p w:rsidR="00670427" w:rsidRPr="0077002F" w:rsidRDefault="00670427" w:rsidP="00670427">
            <w:pPr>
              <w:spacing w:before="288" w:after="288"/>
              <w:rPr>
                <w:lang w:val="en-US"/>
              </w:rPr>
            </w:pPr>
            <w:r w:rsidRPr="0077002F">
              <w:rPr>
                <w:lang w:val="en-US"/>
              </w:rPr>
              <w:t>3rd elutriation</w:t>
            </w:r>
          </w:p>
          <w:p w:rsidR="00670427" w:rsidRPr="0077002F" w:rsidRDefault="00670427" w:rsidP="00670427">
            <w:pPr>
              <w:spacing w:before="288" w:after="288"/>
              <w:rPr>
                <w:lang w:val="en-US"/>
              </w:rPr>
            </w:pPr>
            <w:r w:rsidRPr="0077002F">
              <w:rPr>
                <w:lang w:val="en-US"/>
              </w:rPr>
              <w:t xml:space="preserve">2nd size separ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Powder (LCO + graphite)</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1816f449-3464-49d6-96a0-d0dd7832915d"/>
                <w:id w:val="-182558174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3NSAoMjAxNSkgNjI3LTYzMi4gZG9pOjEwLjEwMTYvai5qcG93c291ci4yMDE0LjExLjAzN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VxyXG5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ZSBncm93aW5nIGVudmlyb25tZW50YWwgY29uY2VybiwgYXNzb2NpYXRlZCB3aXRoIHRoZSBjb250aW51b3VzIGluY3JlYXNlIGluIGVsZWN0cm9uaWMgZXF1aXBtZW50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wcm9kdWN0aW9uLCBoYXMgaW5kdWNlZCB0aGUgZGV2ZWxvcG1lbnQgb2YgbmV3IHRlY2hub2xvZ2llcyB0byByZWN5Y2xlIHRoZSBsYXJnZSBudW1iZXIgb2Ygc3B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iYXR0ZXJpZXMgZ2VuZXJhdGVkIGluIHJlY2VudCB5ZWFycy4gVGhlIGFtb3VudCBvZiBzcGVudCBsaXRoaXVtZWlvbiBiYXR0ZXJpZXMgKExJQnMpIHRlbmRzIHRvIGdyb3cgb3Zlc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G5leHQgeWVhcnMuIFRoZXNlIGJhdHRlcmllcyBhcmUgY29tcG9zZWQgYnkgdmFsdWFibGUgbWV0YWxzLCBzdWNoIGFzIExpLCBDbywgQ3UgYW5kIEFsLCB3aGljaCBjYW4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NvdmVyZWQuIFRodXMsIHRoZSBwcmVzZW50IHdvcmsgaXMgY2FycmllZCBvdXQgaW4gdHdvIG1haW4gc3RlcHM6IEluIHRoZSBmaXJzdCBzdGVwLCBhIGNoYXJhY3Rlcml6YXRpb24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MSUJzIGlzIHBlcmZvcm1lZC4gQmF0dGVyaWVzIGZyb20gZGlmZmVyZW50IGJyYW5kcyBhbmQgbW9kZWxzIGFyZSBkaXNtYW50bGVkIGFuZCB0aGVpciBjb21wb25lbnR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hhcmFjdGVyaXplZCByZWdhcmRpbmcgdG8gdGhlIGNoZW1pY2FsIGNvbXBvc2l0aW9uIGFuZCBtYWluIHBoYXNlcy4gSW4gdGhlIHNlY29uZCBzdGVwLCBhIHNhbXBsZSBvZ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TElCcyBpcyBzaHJlZGRlZCBhbmQgdGhlIGRpZmZlcmVudCBtYXRlcmlhbHMgcHJlc2VudCBhcmUgc2VwYXJhdGVkIGJ5IHNwb3V0ZWQgYmVkIGVsdXRyaWF0aW9uLiBUaGUgcmVzdWx0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ob3cgdGhhdCBzcG91dGVkIGJlZCBlbHV0cmlhdGlvbiBpcyBhIHNpbXBsZSBhbmQgaW5leHBlbnNpdmUgd2F5IHRvIG9idGFpbiB0aGUgc2VwYXJhdGlvbi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RpZmZlcmVudCBtYXRlcmlhbHMgKHBvbHltZXJzLCBtZXRhbHMsIGFjdGl2ZSBlbGVjdHJvZGUgbWF0ZXJpYWxzKSBwcmVzZW50IGluIHNwZW50IExJQnMufXtcXHJ0bGNoXFxhZjBcXGFmczI0XHJcbl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w1a293ajVjYS5qcGciLCJVcmlTdHJpbmciOiIzYTYyMTY5ZC1hODIzLTRkNTQtYWNiYi1mODFlMjczYmZkN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C4xMS4wMzYiLCJFZGl0b3JzIjpbXSwiRXZhbHVhdGlvbkNvbXBsZXhpdHkiOjAsIkV2YWx1YXRpb25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C4xMS4wMzYiLCJVcmlTdHJpbmciOiJodHRwczovL2RvaS5vcmcvMTAuMTAxNi9qLmpwb3dzb3VyLjIwMTQuMTEuMDM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wcGxpY2F0aW9uIG9mIHNwb3V0ZWQgYmVkIGVsdXRyaWF0aW9uIGluIHRoZSByZWN5Y2xpbmcgb2YgbGl0aGl1bSBpb24gYmF0dGVyaWVz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BcHBsaWNhdGlvbiBvZiBzcG91dGVkIGJlZCBlbHV0cmlhdGlvbiBpbiB0aGUgcmVjeWNsaW5nIG9mIGxpdGhpdW0gaW9uIGJhdHRlcmllc3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AgICAgICAgICAgMS4gSW50cm9kdWN0aW9ufXtcXHJ0bGNoXFxhZjNcXGFmczE4XFxsdHJjaFxcZnMxOFxcbGFuZzEwMzNcXGxhbmducDEwMzNcXGxhbmdmZTEwMzNcXGxhbmdmZW5wMTAzM1xcbG9jaFxcYWYzXHJcbl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CAgICAgICAgICAyLiBNYXRlcmlhbHMgYW5kIG1ldGhvZHN9e1xccnRsY2hcXGFmM1xcYWZzMThcXGx0cmNoXFxmczE4XFxsYW5nMTAzM1xcbGFuZ25wMTAzM1xcbGFuZ2ZlMTAzM1xcbGFuZ2ZlbnAxMDMzXFxsb2NoXFxhZjNcXGRiY2hcXGFmM1xcaGljaFxcZjNcXGluc3JzaWQxMDk3NjA2MlxccGFyfVxccGFyZFxyXG5cXHBsYWluXFxpdGFwMFxcczBcXHNhMTIw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HJcblxcbG9jaFxcYWYzXFxkYmNoXFxhZjNcXGhpY2hcXGYzXFxpbnNyc2lkMTA5NzYwNjIgICAgICAgICAgICAgICAgICAgICAyLjEuIExJQnMgY2hhcmFjdGVyaXphdGlvbn17XFxydGxjaFxcYWYzXFxhZnMxOFxcbHRyY2hcXGZzMThcXGxhbmcxMDMzXFxsYW5nbnAxMDMzXFxsYW5nZmUxMDMzXFxsYW5nZmVucDEwMzNcXGxvY2hcXGFmM1xcZGJjaFxcYWYzXFxoaWNoXFxmM1xcaW5zcnNpZDEwOTc2MDYyXFxwYXJ9XFxwYXJkXFxwbGFpblxcaXRhcDBcXHMwXFxzYTEyMFxcYXNwYWxwaGFcXGFzcG51bVxyXG5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CAgICAgICAgICAgICAgICAgICAgMi4yLiBNZWNoYW5pY2FsIHByb2Nlc3Npbmd9XHJcbn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ccWxcXGZhYXV0b1xccnRsY2hcXGFmM1xcYWxhbmcxMDI1XFxhZnMxOFxcbHRyY2hcXGZzMThcXGxhbmcxMDMzXFxsYW5nbnAxMDMzXFxsYW5nZmUxMDMzXFxsYW5nZmVucDEwMzNcclxuXFxsb2NoXFxhZjNcXGRiY2hcXGFmM1xcaGljaFxcZjN7XFxydGxjaFxcYWYzXFxhbGFuZzEwMjVcXGFmczE4XFxsdHJjaFxcZnMxOFxcbGFuZzEwMzNcXGxhbmducDEwMzNcXGxhbmdmZTEwMzNcXGxhbmdmZW5wMTAzM1xcbG9jaFxcYWYzXFxkYmNoXFxhZjNcXGhpY2hcXGYzXFxpbnNyc2lkMTA5NzYwNjIgICAgICAgICAgICAgICAgICAgICAgICAgICAgICAgMi4yLjEuIEdyaW5kaW5nIGFuZCBzaWV2aW5n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clxuXFxkYmNoXFxhZjNcXGhpY2hcXGYzXFxpbnNyc2lkMTA5NzYwNjIgICAgICAgICAgIDMuIFJlc3VsdHMgYW5kIGRpc2N1c3Npb259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HJcbl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AgICAgICAgICAgICAgICAgICAgIDMuMS4gTElCcyBjaGFyYWN0ZXJpemF0aW9ufVxyXG57XFxydGxjaFxcYWYzXFxhZnMxOFxcbHRyY2hcXGZzMThcXGxhbmcxMDMzXFxsYW5nbnAxMDMzXFxsYW5nZmUxMDMzXFxsYW5nZmVucDEwMzN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HJcblxcbHRyY2hcXGZzMThcXGxhbmcxMDMzXFxsYW5nbnAxMDMzXFxsYW5nZmUxMDMzXFxsYW5nZmVucDEwMzNcXGxvY2hcXGFmM1xcZGJjaFxcYWYzXFxoaWNoXFxmM1xcaW5zcnNpZDEwOTc2MDYyICAgICAgICAgICAgICAgICAgICAgICAgICAgICAgIDMuMS4yLiBTRU0sIEVEUyBhbmQgWFJEfXtcXHJ0bGNoXFxhZjNcXGFmczE4XFxsdHJjaFxcZnMxOFxcbGFuZzEwMzNcXGxhbmducDEwMzNcXGxhbmdmZTEwMzNcXGxhbmdmZW5wMTAzM1xcbG9jaFxcYWYzXFxkYmNoXFxhZjNcXGhpY2hcXGYzXFxpbnNyc2lkMTA5NzYwNjJcclxuXFxwYXJ9XFxwYXJk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yXG5cXGxvY2hcXGFmM1xcZGJjaFxcYWYzXFxoaWNoXFxmM1xcaW5zcnNpZDEwOTc2MDYyICAgICAgICAgICA0LiBDb25jbHVzaW9ufXtcXHJ0bGNoXFxhZjNcXGFmczE4XFxsdHJjaFxcZnMxOFxcbGFuZzEwMzNcXGxhbmducDEwMzNcXGxhbmdmZTEwMzNcXGxhbmdmZW5wMTAzM1xcbG9jaFxcYWYzXFxkYmNoXFxhZjNcXGhpY2hcXGYzXFxpbnNyc2lkMTA5NzYwNjJcXHBhcn1cXHBhcmRcXHBsYWluXFxpdGFwMFxcczBcXHNhMTIwXFxhc3BhbHBoYVxcYXNwbnVtXFxhZGp1c3RyaWdodFxcbHRycGFyXFxsaTBcXGxpbjBcXHJpMFxccmluMFxyXG5cXHFsXFxmYWF1dG9cXHJ0bGNoXFxhZjNcXGFsYW5nMTAyNVxcYWZzMTh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BwbGljYXRpb24gb2Ygc3BvdXRlZCBiZWQgZWx1dHJpYXRpb24gaW4gdGhlIHJlY3ljbGluZyBvZiBsaXRoaXVtIGlvbiBiYXR0ZXJpZXMiLCJUcmFuc2xhdG9ycyI6W10sIlllYXIiOiIyMDE1IiwiWWVhclJlc29sdmVkIjoiMjAxNSIsIkNyZWF0ZWRCeSI6Il9Sb25qYSBXYWduZXItV2VueiIsIkNyZWF0ZWRPbiI6IjIwMjAtMTAtMDlUMDg6Mjc6NTciLCJNb2RpZmllZEJ5IjoiX1dhZ25lcndlIiwiSWQiOiIzYTYyMTY5ZC1hODIzLTRkNTQtYWNiYi1mODFlMjczYmZkNjg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ExXSJ9XX0sIlRhZyI6IkNpdGF2aVBsYWNlaG9sZGVyIzE4MTZmNDQ5LTM0NjQtNDlkNi05NmEwLWQwZGQ3ODMyOTE1ZCIsIlRleHQiOiJbMTFdIiwiV0FJVmVyc2lvbiI6IjYuOC4wLjAifQ==}</w:instrText>
                </w:r>
                <w:r w:rsidR="00670427" w:rsidRPr="0077002F">
                  <w:rPr>
                    <w:lang w:val="en-US"/>
                  </w:rPr>
                  <w:fldChar w:fldCharType="separate"/>
                </w:r>
                <w:r w:rsidR="00670427" w:rsidRPr="0077002F">
                  <w:rPr>
                    <w:lang w:val="en-US"/>
                  </w:rPr>
                  <w:t>[11]</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pent LFP batteries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core</w:t>
            </w:r>
          </w:p>
          <w:p w:rsidR="00670427" w:rsidRPr="0077002F" w:rsidRDefault="00670427" w:rsidP="00670427">
            <w:pPr>
              <w:spacing w:before="288" w:after="288"/>
              <w:rPr>
                <w:lang w:val="en-US"/>
              </w:rPr>
            </w:pPr>
            <w:r w:rsidRPr="0077002F">
              <w:rPr>
                <w:lang w:val="en-US"/>
              </w:rPr>
              <w:t xml:space="preserve">crushing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rushed products</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a78077d1-ca33-4cc5-8c6c-2b660575d461"/>
                <w:id w:val="167090860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x4YnkwdGRtLmpwZyIsIlVyaVN0cmluZyI6IjM3M2FiZGM2LWI3MDktNGMwZi1hODI0LWY3ZDA4NDNlYmNm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czNDI0MlgxODgyMzk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cyNjE3MyIsIlVyaVN0cmluZyI6Imh0dHA6Ly93d3cubmNiaS5ubG0ubmloLmdvdi9wdWJtZWQvMzA3MjYxNz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NVQxMzoyNTo0NCIsIk1vZGlmaWVkQnkiOiJfUm9uamEgV2FnbmVyLVdlbnoiLCJJZCI6IjQ1NWQ2MzQyLWJiYjYtNGNjMS05ZTEzLTE0MDZjYzNhMjg5MiIsIk1vZGlmaWVkT24iOiIyMDIwLTEwLTE1VDEzOjI1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NzM0MjQyWDE4ODIzOTM5IiwiVXJpU3RyaW5nIjoiaHR0cHM6Ly9kb2kub3JnLzEwLjExNzcvMDczNDI0MlgxODgyMzkz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yXSJ9XX0sIlRhZyI6IkNpdGF2aVBsYWNlaG9sZGVyI2E3ODA3N2QxLWNhMzMtNGNjNS04YzZjLTJiNjYwNTc1ZDQ2MSIsIlRleHQiOiJbMTJdIiwiV0FJVmVyc2lvbiI6IjYuOC4wLjAifQ==}</w:instrText>
                </w:r>
                <w:r w:rsidR="00670427" w:rsidRPr="0077002F">
                  <w:rPr>
                    <w:lang w:val="en-US"/>
                  </w:rPr>
                  <w:fldChar w:fldCharType="separate"/>
                </w:r>
                <w:r w:rsidR="00670427" w:rsidRPr="0077002F">
                  <w:rPr>
                    <w:lang w:val="en-US"/>
                  </w:rPr>
                  <w:t>[12]</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perforation discharge </w:t>
            </w:r>
          </w:p>
          <w:p w:rsidR="00670427" w:rsidRPr="0077002F" w:rsidRDefault="00670427" w:rsidP="00670427">
            <w:pPr>
              <w:spacing w:before="288" w:after="288"/>
              <w:rPr>
                <w:lang w:val="en-US"/>
              </w:rPr>
            </w:pPr>
            <w:r w:rsidRPr="0077002F">
              <w:rPr>
                <w:lang w:val="en-US"/>
              </w:rPr>
              <w:t>disassembly</w:t>
            </w:r>
          </w:p>
          <w:p w:rsidR="00670427" w:rsidRPr="0077002F" w:rsidRDefault="00670427" w:rsidP="00670427">
            <w:pPr>
              <w:spacing w:before="288" w:after="288"/>
              <w:rPr>
                <w:lang w:val="en-US"/>
              </w:rPr>
            </w:pPr>
            <w:r w:rsidRPr="0077002F">
              <w:rPr>
                <w:lang w:val="en-US"/>
              </w:rPr>
              <w:t>thermal treatment</w:t>
            </w:r>
          </w:p>
          <w:p w:rsidR="00670427" w:rsidRPr="0077002F" w:rsidRDefault="00670427" w:rsidP="00670427">
            <w:pPr>
              <w:spacing w:before="288" w:after="288"/>
              <w:rPr>
                <w:lang w:val="en-US"/>
              </w:rPr>
            </w:pPr>
            <w:r w:rsidRPr="0077002F">
              <w:rPr>
                <w:lang w:val="en-US"/>
              </w:rPr>
              <w:t xml:space="preserve">inner core broken </w:t>
            </w:r>
          </w:p>
          <w:p w:rsidR="00670427" w:rsidRPr="0077002F" w:rsidRDefault="00670427" w:rsidP="00670427">
            <w:pPr>
              <w:spacing w:before="288" w:after="288"/>
              <w:rPr>
                <w:lang w:val="en-US"/>
              </w:rPr>
            </w:pPr>
            <w:r w:rsidRPr="0077002F">
              <w:rPr>
                <w:lang w:val="en-US"/>
              </w:rPr>
              <w:t>sieving</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arbon and lithium iron phosphate</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12917a30-1b7e-481d-80f6-8311efdac8fa"/>
                <w:id w:val="-175388843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RvcmthXFxBcHBEYXRhXFxMb2NhbFxcVGVtcFxccDM0MGlxbnguanBnIiwiVXJpU3RyaW5nIjoiNTg4OWRiYzEtMjYyYi00Y2IyLTgwODItMDRhYTkzZTRjNG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NzM0MjQyWDE5ODU1NDM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czNDI0MlgxOTg1NTQzMiIsIlVyaVN0cmluZyI6Imh0dHBzOi8vZG9pLm9yZy8xMC4xMTc3LzA3MzQyNDJYMTk4NTU0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M1QwOToxNDozNSIsIk1vZGlmaWVkQnkiOiJfUm9uamEgV2FnbmVyLVdlbnoiLCJJZCI6ImEyOTg3Njg4LTJkZjUtNGM2Ni05NjBlLThiNjJhNmI2MjJiMCIsIk1vZGlmaWVkT24iOiIyMDIwLTEwLTEzVDA5OjE0OjM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MTg5MzAiLCJVcmlTdHJpbmciOiJodHRwOi8vd3d3Lm5jYmkubmxtLm5paC5nb3YvcHVibWVkLzMxMjE4OT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zXSJ9XX0sIlRhZyI6IkNpdGF2aVBsYWNlaG9sZGVyIzEyOTE3YTMwLTFiN2UtNDgxZC04MGY2LTgzMTFlZmRhYzhmYSIsIlRleHQiOiJbMTNdIiwiV0FJVmVyc2lvbiI6IjYuOC4wLjAifQ==}</w:instrText>
                </w:r>
                <w:r w:rsidR="00670427" w:rsidRPr="0077002F">
                  <w:rPr>
                    <w:lang w:val="en-US"/>
                  </w:rPr>
                  <w:fldChar w:fldCharType="separate"/>
                </w:r>
                <w:r w:rsidR="00670427" w:rsidRPr="0077002F">
                  <w:rPr>
                    <w:lang w:val="en-US"/>
                  </w:rPr>
                  <w:t>[13]</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Battery for recycle</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hred </w:t>
            </w:r>
          </w:p>
          <w:p w:rsidR="00670427" w:rsidRPr="0077002F" w:rsidRDefault="00670427" w:rsidP="00670427">
            <w:pPr>
              <w:spacing w:before="288" w:after="288"/>
              <w:rPr>
                <w:lang w:val="en-US"/>
              </w:rPr>
            </w:pPr>
            <w:r w:rsidRPr="0077002F">
              <w:rPr>
                <w:lang w:val="en-US"/>
              </w:rPr>
              <w:t>screen</w:t>
            </w:r>
          </w:p>
          <w:p w:rsidR="00670427" w:rsidRPr="0077002F" w:rsidRDefault="00670427" w:rsidP="00670427">
            <w:pPr>
              <w:spacing w:before="288" w:after="288"/>
              <w:rPr>
                <w:lang w:val="en-US"/>
              </w:rPr>
            </w:pPr>
            <w:r w:rsidRPr="0077002F">
              <w:rPr>
                <w:lang w:val="en-US"/>
              </w:rPr>
              <w:t>physical processes</w:t>
            </w:r>
          </w:p>
          <w:p w:rsidR="00670427" w:rsidRPr="0077002F" w:rsidRDefault="00670427" w:rsidP="00670427">
            <w:pPr>
              <w:spacing w:before="288" w:after="288"/>
              <w:rPr>
                <w:lang w:val="en-US"/>
              </w:rPr>
            </w:pPr>
            <w:r w:rsidRPr="0077002F">
              <w:rPr>
                <w:lang w:val="en-US"/>
              </w:rPr>
              <w:t xml:space="preserve">relithi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athode product</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Comparing flow chart </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0cb1a645-7cc1-492d-a1be-7f176c862dc9"/>
                <w:id w:val="-42087865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U2V2ZXJhbCBwcm9jZXNzZXMgZm9yIHJlY3ljbGluZyBhcmUgcHJvcG9zZWQgb3Igb3BlcmF0aW5nLCBhbmQgZWFjaCBoYXMgYWR2YW50YWdlcyBhbmQgZGlzYWR2YW50YWdlcy4gVGhpc3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wYXBlciBjb21wYXJlcyB0aGVzZSBwcm9jZXNzZXMgb24gdGVjaG5pY2FsIGFuZCBlY29ub21pYyBiYXNlcywgZWx1Y2lkYXRpbmcgZGlmZmVyZW5jZXMgaW4gYmVuZWZpdHMgYXMgYSBmdW5jdGlvbiBvZn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jYXRob2RlIGNvbXBvc2l0aW9uLiBTaW5jZSBub25lIG9mIHRoZSBleGlzdGluZyBwcm9jZXNzZXMgaXMgaWRlYWwsIHJlc2VhcmNoIGFyZWFzIGFyZSBzdWdnZXN0ZWQgdGhhdCBjb3VsZCBlbmFibGV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ZGV2ZWxvcG1lbnQgb2YgaW1wcm92ZWQgcmVjeWNsaW5nIG1ldGhvZHMuIFRoZSBtb3N0IHByb21pc2luZyByZXNlYXJjaCBhcmVhcyBhcmUgc2VwYXJhdGlvbiB0ZWNobm9sb2dpZXMufVxyXG57XFxydGxjaFxcYWYwXFxhZnMyNFxcbHRyY2hcXGZzMThcXGYwXFxjczEw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dhZ25lcndlXFxBcHBEYXRhXFxMb2NhbFxcVGVtcFxcNHRlcXJrMGQuanBnIiwiVXJpU3RyaW5nIjoiZWYwOTM1N2YtMzMzZi00MzRlLWI4MmQtZTJkMDE4MjY1NDE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VzbWF0LjIwMTguZTAwMDY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zdXNtYXQuMjAxOC5lMDAwNjgiLCJVcmlTdHJpbmciOiJodHRwczovL2RvaS5vcmcvMTAuMTAxNi9qLnN1c21hdC4yMDE4LmUwMDA2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I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E1XSJ9XX0sIlRhZyI6IkNpdGF2aVBsYWNlaG9sZGVyIzBjYjFhNjQ1LTdjYzEtNDkyZC1hMWJlLTdmMTc2Yzg2MmRjOSIsIlRleHQiOiJbMTVdIiwiV0FJVmVyc2lvbiI6IjYuOC4wLjAifQ==}</w:instrText>
                </w:r>
                <w:r w:rsidR="00670427" w:rsidRPr="0077002F">
                  <w:rPr>
                    <w:lang w:val="en-US"/>
                  </w:rPr>
                  <w:fldChar w:fldCharType="separate"/>
                </w:r>
                <w:r w:rsidR="00670427" w:rsidRPr="0077002F">
                  <w:rPr>
                    <w:lang w:val="en-US"/>
                  </w:rPr>
                  <w:t>[15]</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LIB traction battery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disassembly</w:t>
            </w:r>
          </w:p>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1st shredding</w:t>
            </w:r>
          </w:p>
          <w:p w:rsidR="00670427" w:rsidRPr="0077002F" w:rsidRDefault="00670427" w:rsidP="00670427">
            <w:pPr>
              <w:spacing w:before="288" w:after="288"/>
              <w:rPr>
                <w:lang w:val="en-US"/>
              </w:rPr>
            </w:pPr>
            <w:r w:rsidRPr="0077002F">
              <w:rPr>
                <w:lang w:val="en-US"/>
              </w:rPr>
              <w:t>1st classification</w:t>
            </w:r>
          </w:p>
          <w:p w:rsidR="00670427" w:rsidRPr="0077002F" w:rsidRDefault="00670427" w:rsidP="00670427">
            <w:pPr>
              <w:spacing w:before="288" w:after="288"/>
              <w:rPr>
                <w:lang w:val="en-US"/>
              </w:rPr>
            </w:pPr>
            <w:r w:rsidRPr="0077002F">
              <w:rPr>
                <w:lang w:val="en-US"/>
              </w:rPr>
              <w:t>Eddy current sorting</w:t>
            </w:r>
          </w:p>
          <w:p w:rsidR="00670427" w:rsidRPr="0077002F" w:rsidRDefault="00670427" w:rsidP="00670427">
            <w:pPr>
              <w:spacing w:before="288" w:after="288"/>
              <w:rPr>
                <w:lang w:val="en-US"/>
              </w:rPr>
            </w:pPr>
            <w:r w:rsidRPr="0077002F">
              <w:rPr>
                <w:lang w:val="en-US"/>
              </w:rPr>
              <w:t xml:space="preserve">2nd shredding </w:t>
            </w:r>
          </w:p>
          <w:p w:rsidR="00670427" w:rsidRPr="0077002F" w:rsidRDefault="00670427" w:rsidP="00670427">
            <w:pPr>
              <w:spacing w:before="288" w:after="288"/>
              <w:rPr>
                <w:lang w:val="en-US"/>
              </w:rPr>
            </w:pPr>
            <w:r w:rsidRPr="0077002F">
              <w:rPr>
                <w:lang w:val="en-US"/>
              </w:rPr>
              <w:t>2nd classific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Fine fraction (&lt; 0.5 mm)</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exhaust gas treatment </w:t>
            </w:r>
          </w:p>
          <w:p w:rsidR="00670427" w:rsidRPr="0077002F" w:rsidRDefault="00670427" w:rsidP="00670427">
            <w:pPr>
              <w:spacing w:before="288" w:after="288"/>
              <w:rPr>
                <w:lang w:val="en-US"/>
              </w:rPr>
            </w:pPr>
            <w:r w:rsidRPr="0077002F">
              <w:rPr>
                <w:lang w:val="en-US"/>
              </w:rPr>
              <w:t>electrolyte recovery</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fa4f30fa-2aae-4549-94ea-4dca881a5b12"/>
                <w:id w:val="-94831647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jJjYjVkLWJkNzQtNGM4Mi04YzU5LTkyZWU2YzhiMzNjMyIsIlJhbmdlTGVuZ3RoIjo0LCJSZWZlcmVuY2VJZCI6IjliNWM4NjkyLWIyZGUtNDI5MC1hMWRhLWI4OTIxYjNjMDQ1Y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S4iLCJMYXN0TmFtZSI6IkdlbGxuZXIiLCJQcm90ZWN0ZWQiOmZhbHNlLCJTZXgiOjAsIkNyZWF0ZWRCeSI6Il9Sb25qYSBXYWduZXItV2VueiIsIkNyZWF0ZWRPbiI6IjIwMjAtMTAtMTVUMTM6MjE6NTEiLCJNb2RpZmllZEJ5IjoiX1JvbmphIFdhZ25lci1XZW56IiwiSWQiOiI2ZDdiZmY0YS00NGM2LTQzZGUtODM1MS1hZjNhMWRkNzM4ODkiLCJNb2RpZmllZE9uIjoiMjAyMC0xMC0xNVQxMzoyMT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RG9ya2FcXEFwcERhdGFcXExvY2FsXFxUZW1wXFxvdm40cm5rNC5qcGciLCJVcmlTdHJpbmciOiI5YjVjODY5Mi1iMmRlLTQyOTAtYTFkYS1iODkyMWIzYzA0N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}</w:instrText>
                </w:r>
                <w:r w:rsidR="00670427" w:rsidRPr="0077002F">
                  <w:rPr>
                    <w:lang w:val="en-US"/>
                  </w:rPr>
                  <w:fldChar w:fldCharType="separate"/>
                </w:r>
                <w:r w:rsidR="00670427" w:rsidRPr="0077002F">
                  <w:rPr>
                    <w:lang w:val="en-US"/>
                  </w:rPr>
                  <w:t>[14]</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IB</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2 rotors crushing </w:t>
            </w:r>
          </w:p>
          <w:p w:rsidR="00670427" w:rsidRPr="0077002F" w:rsidRDefault="00670427" w:rsidP="00670427">
            <w:pPr>
              <w:spacing w:before="288" w:after="288"/>
              <w:rPr>
                <w:lang w:val="en-US"/>
              </w:rPr>
            </w:pPr>
            <w:r w:rsidRPr="0077002F">
              <w:rPr>
                <w:lang w:val="en-US"/>
              </w:rPr>
              <w:t xml:space="preserve">sieving 1mm </w:t>
            </w:r>
          </w:p>
          <w:p w:rsidR="00670427" w:rsidRPr="0077002F" w:rsidRDefault="00670427" w:rsidP="00670427">
            <w:pPr>
              <w:spacing w:before="288" w:after="288"/>
              <w:rPr>
                <w:lang w:val="en-US"/>
              </w:rPr>
            </w:pPr>
            <w:r w:rsidRPr="0077002F">
              <w:rPr>
                <w:lang w:val="en-US"/>
              </w:rPr>
              <w:t xml:space="preserve">hammer crushing </w:t>
            </w:r>
          </w:p>
          <w:p w:rsidR="00670427" w:rsidRPr="0077002F" w:rsidRDefault="00670427" w:rsidP="00670427">
            <w:pPr>
              <w:spacing w:before="288" w:after="288"/>
              <w:rPr>
                <w:lang w:val="en-US"/>
              </w:rPr>
            </w:pPr>
            <w:r w:rsidRPr="0077002F">
              <w:rPr>
                <w:lang w:val="en-US"/>
              </w:rPr>
              <w:t>sieving 1 mm</w:t>
            </w:r>
          </w:p>
          <w:p w:rsidR="00670427" w:rsidRPr="0077002F" w:rsidRDefault="00670427" w:rsidP="00670427">
            <w:pPr>
              <w:spacing w:before="288" w:after="288"/>
              <w:rPr>
                <w:lang w:val="en-US"/>
              </w:rPr>
            </w:pPr>
            <w:r w:rsidRPr="0077002F">
              <w:rPr>
                <w:lang w:val="en-US"/>
              </w:rPr>
              <w:t xml:space="preserve">thermal treatment </w:t>
            </w:r>
          </w:p>
          <w:p w:rsidR="00670427" w:rsidRPr="0077002F" w:rsidRDefault="00670427" w:rsidP="00670427">
            <w:pPr>
              <w:spacing w:before="288" w:after="288"/>
              <w:rPr>
                <w:lang w:val="en-US"/>
              </w:rPr>
            </w:pPr>
            <w:r w:rsidRPr="0077002F">
              <w:rPr>
                <w:lang w:val="en-US"/>
              </w:rPr>
              <w:t>eddy current separator</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Nonferrous metals, ferrous metals and non-metals</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Mass balance</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2b2c5c26-d00a-478e-bc66-0a9d11e10940"/>
                <w:id w:val="-180060544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EyICgyMDEyKSAyMDUtMjExLiBkb2k6MTAuMTAxNi9qLmpwb3dzb3VyLjIwMTIuMDQuMDE2PC9zcGFuPjwvcD5cclxuXHRcdDwvZGl2PlxyXG5cdDwvYm9keT5cclxuPC9odG1sPiIsIkFic3RyYWN0UnRmIjoie1xccnRmMVxcYW5zaVxcYW5zaWNwZzEyNTJcXHVjMFxcc3RzaGZkYmNoMFxcc3RzaGZsb2NoMFxcc3RzaGZoaWNoMFxcc3RzaGZiaTBcXGRlZmYwXFxhZGVmZjB7XFxmb250dGJse1xcZjBcXGZuaWxcXGZjaGFyc2V0MCBUaW1lcyBOZXcgUm9tYW5cclx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aGUgcmVjeWNsaW5nIG9mIG5pY2tlbCBtZXRhbCBoeWRyaWRlIChOaU1IKSwgbGl0aGl1bSBpb24gKExpLWlvbikgYW5kIHByaW1hcnkgbGl0aGl1b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F0dGVyaWVzIHdhcyBleGFtaW5lZC4gVGhyZWUgbWVjaGFuaWNhbCByb3V0ZXMgb2YgdHJlYXRtZW50IHdlcmUgZGV2ZWxvcGVkIGZvciBlYWNoIHR5cGUgcmVjb3Zlcm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aW5seSB0aHJlZSBmcmFjdGlvbnM6IGZlcnJvdXMgbWV0YWxzLCBub24tZmVycm91cyBtZXRhbHMgYW5kIGVsZWN0cm9kaWMgcG93ZGVycy4gVGhlIGFib3ZlIG1lbnRpb25l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HlwZXMgb2Ygc3BlbnQgYmF0dGVyaWVzIHdlcmUgYWxzbyB0cmVhdGVkIHRvZ2V0aGVyIGJ5IGEgdW5pcXVlIG1lY2hhbmljYWwgcm91dGUsIG9idGFpbmluZyBpbiB0aGlzIHdh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EgcG93ZGVyIGVucmljaGVkIGluIGNvYmFsdCwgbmlja2VsIGFuZCBtYW5nYW5lc2Ugd2hpY2ggY2FuIGJlIGZ1cnRoZXIgZXh0cmFjdGFibGUgYnkgY2hlbWljYWx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xlYWNoaW5nLiBFeHBlcmltZW50YWwgdGVzdHMgb2Ygc29sdmVudCBleHRyYWN0aW9uIHdlcmUgcGVyZm9ybWVkIG9uIHN5bnRoZXRpYyBsZWFjaCBsaXF1b3JzIHNpbXVsYXRpbmd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IGZlZWQgbWl4dHVyZSBvZiBzcGVudCBkZXZpY2VzIHdpdGggd2VpZ2h0IGNvbXBvc2l0aW9uIDQwJSBOaU1ILCA0MCUgcHJpbWFyeSBsaXRoaXVtLCBhbmQgMjAlIExpLWlvbn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KGFzIGRldGVybWluZWQgYnkgbWFudWFsIHNvcnRpbmcgb2YgMyB0b25zIG9mIGVuZCBvZiBsaWZlIGJhdHRlcmllcyBjb2xsZWN0ZWQgaW4gTm9ydGhlcm4gSXRhbHkpLiBVbmRlc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RoZXNlIGNvbmRpdGlvbnMgbmlja2VsIGFuZCBjb2JhbHQgY2FuIGJlIGVhc2lseSBzZXBhcmF0ZWQgYnkgdXNpbmcgQ3lhbmV4IDI3MiAoc3RvaWNoaW9tZXRyaWMgcmF0aW9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EN5YW5leC9DbyBcXCdiYyA0LCBwSCA1ZTYpLCBidXQgaW4gcHJlc2VuY2Ugb2YgbWFuZ2FuZXNlIEN5YW5leCAyNzIgbG9zZXMgaXRzIHNlbGVjdGl2aXR5IHRvd2FyZHMgY29iYWx0L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FRodXMgbWFuZ2FuZXNlIG11c3QgYmUgcHJlbGltaW5hcmlseSByZW1vdmVkIGJ5IHVzaW5nIEQyRUhQQSAoc3RvaWNoaW9tZXRyaWMgcmF0aW8gRDJFSFBBL01uIFxcJ2JjIDIs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wSCA0KS4gTWVjaGFuaWNhbCB0cmVhdG1lbnRzIGFuZCBoeWRyb21ldGFsbHVyZ2ljYWwgc2VjdGlvbiB0byByZWNvdmVyIG1ldGFscyBmcm9tIGVsZWN0cm9kaWMgcG93ZGVy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XJlIHVuYXZvaWRhYmxlIG9wZXJhdGlvbnMgaW4gb3JkZXIgdG8gcmVjb3ZlciBhdCBsZWFzdCA1MCUgb2YgYmF0dGVyaWVzIGFzIHdlaWdodCBhY2NvcmRpbmcgdG8gRXVyb3BlYW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Ed1aWRlbGluZSAyMDA2LzY2L0VDL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cuIiwiTGFzdE5hbWUiOiJHcmFuYXRhIiwiUHJvdGVjdGVkIjpmYWxzZSwiU2V4IjowLCJDcmVhdGVkQnkiOiJfUm9uamEgV2FnbmVyLVdlbnoiLCJDcmVhdGVkT24iOiIyMDIwLTEwLTE1VDEzOjI4OjI5IiwiTW9kaWZpZWRCeSI6Il9Sb25qYSBXYWduZXItV2VueiIsIklkIjoiOWQyZjNkMTQtOTdlNy00MmVkLThkMDYtNDNkNmExY2ZhZGE4IiwiTW9kaWZpZWRPbiI6IjIwMjAtMTAtMTVUMTM6Mjg6MjkiLCJQcm9qZWN0Ijp7IiRpZCI6IjUiLCIkdHlwZSI6IlN3aXNzQWNhZGVtaWMuQ2l0YXZpLlByb2plY3QsIFN3aXNzQWNhZGVtaWMuQ2l0YXZpIn19LHsiJGlkIjoiNi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sY3pvbnpvdC5qcGciLCJVcmlTdHJpbmciOiIyZjFlZjBlZi1iYmIwLTRiOWItOWQwNS1jZWYzZjFlM2Vk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Mi4wNC4wM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Bvd3NvdXIuMjAxMi4wNC4wMTYiLCJVcmlTdHJpbmciOiJodHRwczovL2RvaS5vcmcvMTAuMTAxNi9qLmpwb3dzb3VyLjIwMTIuMDQuMD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pbXVsdGFuZW91cyByZWN5Y2xpbmcgb2Ygbmlja2VsIG1ldGFsIGh5ZHJpZGUsIGxpdGhpdW0gaW9uIGFuZCBwcmltYXJ5IGxpdGhpdW0gYmF0dGVyaWVzOiBBY2NvbXBsaXNobWVudCBvZiBFdXJvcGVhbiBHdWlkZSAuLi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2XSJ9XX0sIlRhZyI6IkNpdGF2aVBsYWNlaG9sZGVyIzJiMmM1YzI2LWQwMGEtNDc4ZS1iYzY2LTBhOWQxMWUxMDk0MCIsIlRleHQiOiJbMTZdIiwiV0FJVmVyc2lvbiI6IjYuOC4wLjAifQ==}</w:instrText>
                </w:r>
                <w:r w:rsidR="00670427" w:rsidRPr="0077002F">
                  <w:rPr>
                    <w:lang w:val="en-US"/>
                  </w:rPr>
                  <w:fldChar w:fldCharType="separate"/>
                </w:r>
                <w:r w:rsidR="00670427" w:rsidRPr="0077002F">
                  <w:rPr>
                    <w:lang w:val="en-US"/>
                  </w:rPr>
                  <w:t>[16]</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Batteries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high-airflow comminution </w:t>
            </w:r>
          </w:p>
          <w:p w:rsidR="00670427" w:rsidRPr="0077002F" w:rsidRDefault="00670427" w:rsidP="00670427">
            <w:pPr>
              <w:spacing w:before="288" w:after="288"/>
              <w:rPr>
                <w:lang w:val="en-US"/>
              </w:rPr>
            </w:pPr>
            <w:r w:rsidRPr="0077002F">
              <w:rPr>
                <w:lang w:val="en-US"/>
              </w:rPr>
              <w:t xml:space="preserve">2nd comminution </w:t>
            </w:r>
          </w:p>
          <w:p w:rsidR="00670427" w:rsidRPr="0077002F" w:rsidRDefault="00670427" w:rsidP="00670427">
            <w:pPr>
              <w:spacing w:before="288" w:after="288"/>
              <w:rPr>
                <w:lang w:val="en-US"/>
              </w:rPr>
            </w:pPr>
            <w:r w:rsidRPr="0077002F">
              <w:rPr>
                <w:lang w:val="en-US"/>
              </w:rPr>
              <w:t>magnetic separ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Foils, anode and cathode</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omparing flow chart</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b06fdd73-4d41-4abc-9909-d6eaef7e12da"/>
                <w:id w:val="-105253339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WY5ZDFiLTBlNzMtNDQ3Yy1iMmU1LTEzNmQyOWRmOWY2ZSIsIlJhbmdlTGVuZ3RoIjo0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V0sIkZvcm1hdHRlZFRleHQiOnsiJGlkIjoiMjgiLCJDb3VudCI6MSwiVGV4dFVuaXRzIjpbeyIkaWQiOiIyOSIsIkZvbnRTdHlsZSI6eyIkaWQiOiIzMCIsIk5ldXRyYWwiOnRydWV9LCJSZWFkaW5nT3JkZXIiOjEsIlRleHQiOiJbMTddIn1dfSwiVGFnIjoiQ2l0YXZpUGxhY2Vob2xkZXIjYjA2ZmRkNzMtNGQ0MS00YWJjLTk5MDktZDZlYWVmN2UxMmRhIiwiVGV4dCI6IlsxN10iLCJXQUlWZXJzaW9uIjoiNi44LjAuMCJ9}</w:instrText>
                </w:r>
                <w:r w:rsidR="00670427" w:rsidRPr="0077002F">
                  <w:rPr>
                    <w:lang w:val="en-US"/>
                  </w:rPr>
                  <w:fldChar w:fldCharType="separate"/>
                </w:r>
                <w:r w:rsidR="00670427" w:rsidRPr="0077002F">
                  <w:rPr>
                    <w:lang w:val="en-US"/>
                  </w:rPr>
                  <w:t>[17]</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Batterie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water spray or immersion comminution</w:t>
            </w:r>
          </w:p>
          <w:p w:rsidR="00670427" w:rsidRPr="0077002F" w:rsidRDefault="00670427" w:rsidP="00670427">
            <w:pPr>
              <w:spacing w:before="288" w:after="288"/>
              <w:rPr>
                <w:lang w:val="en-US"/>
              </w:rPr>
            </w:pPr>
            <w:r w:rsidRPr="0077002F">
              <w:rPr>
                <w:lang w:val="en-US"/>
              </w:rPr>
              <w:t xml:space="preserve">size separation </w:t>
            </w:r>
          </w:p>
          <w:p w:rsidR="00670427" w:rsidRPr="0077002F" w:rsidRDefault="00670427" w:rsidP="00670427">
            <w:pPr>
              <w:spacing w:before="288" w:after="288"/>
              <w:rPr>
                <w:lang w:val="en-US"/>
              </w:rPr>
            </w:pPr>
            <w:r w:rsidRPr="0077002F">
              <w:rPr>
                <w:lang w:val="en-US"/>
              </w:rPr>
              <w:t xml:space="preserve">dry thermal processing </w:t>
            </w:r>
          </w:p>
          <w:p w:rsidR="00670427" w:rsidRPr="0077002F" w:rsidRDefault="00670427" w:rsidP="00670427">
            <w:pPr>
              <w:spacing w:before="288" w:after="288"/>
              <w:rPr>
                <w:lang w:val="en-US"/>
              </w:rPr>
            </w:pPr>
            <w:r w:rsidRPr="0077002F">
              <w:rPr>
                <w:lang w:val="en-US"/>
              </w:rPr>
              <w:t xml:space="preserve">size separation </w:t>
            </w:r>
          </w:p>
          <w:p w:rsidR="00670427" w:rsidRPr="0077002F" w:rsidRDefault="00670427" w:rsidP="00670427">
            <w:pPr>
              <w:spacing w:before="288" w:after="288"/>
              <w:rPr>
                <w:lang w:val="en-US"/>
              </w:rPr>
            </w:pPr>
            <w:r w:rsidRPr="0077002F">
              <w:rPr>
                <w:lang w:val="en-US"/>
              </w:rPr>
              <w:t xml:space="preserve">froth flot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athode</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Battery manufacturing included </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2158f9b5-22b4-4abd-aeda-2742548a30de"/>
                <w:id w:val="-102710342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Yjg2ZjgyLWY1YzQtNGNkZC05YzM1LTNkNDQ0MzA5YjllMCIsIlJhbmdlTGVuZ3RoIjo0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V0sIkZvcm1hdHRlZFRleHQiOnsiJGlkIjoiMjgiLCJDb3VudCI6MSwiVGV4dFVuaXRzIjpbeyIkaWQiOiIyOSIsIkZvbnRTdHlsZSI6eyIkaWQiOiIzMCIsIk5ldXRyYWwiOnRydWV9LCJSZWFkaW5nT3JkZXIiOjEsIlRleHQiOiJbMTddIn1dfSwiVGFnIjoiQ2l0YXZpUGxhY2Vob2xkZXIjMjE1OGY5YjUtMjJiNC00YWJkLWFlZGEtMjc0MjU0OGEzMGRlIiwiVGV4dCI6IlsxN10iLCJXQUlWZXJzaW9uIjoiNi44LjAuMCJ9}</w:instrText>
                </w:r>
                <w:r w:rsidR="00670427" w:rsidRPr="0077002F">
                  <w:rPr>
                    <w:lang w:val="en-US"/>
                  </w:rPr>
                  <w:fldChar w:fldCharType="separate"/>
                </w:r>
                <w:r w:rsidR="00670427" w:rsidRPr="0077002F">
                  <w:rPr>
                    <w:lang w:val="en-US"/>
                  </w:rPr>
                  <w:t>[17]</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disassembly</w:t>
            </w:r>
          </w:p>
          <w:p w:rsidR="00670427" w:rsidRPr="0077002F" w:rsidRDefault="00670427" w:rsidP="00670427">
            <w:pPr>
              <w:spacing w:before="288" w:after="288"/>
              <w:rPr>
                <w:lang w:val="en-US"/>
              </w:rPr>
            </w:pPr>
            <w:r w:rsidRPr="0077002F">
              <w:rPr>
                <w:lang w:val="en-US"/>
              </w:rPr>
              <w:t xml:space="preserve">extraction (electrolyte) </w:t>
            </w:r>
          </w:p>
          <w:p w:rsidR="00670427" w:rsidRPr="0077002F" w:rsidRDefault="00670427" w:rsidP="00670427">
            <w:pPr>
              <w:spacing w:before="288" w:after="288"/>
              <w:rPr>
                <w:lang w:val="en-US"/>
              </w:rPr>
            </w:pPr>
            <w:r w:rsidRPr="0077002F">
              <w:rPr>
                <w:lang w:val="en-US"/>
              </w:rPr>
              <w:t xml:space="preserve">size reduction </w:t>
            </w:r>
          </w:p>
          <w:p w:rsidR="00670427" w:rsidRPr="0077002F" w:rsidRDefault="00670427" w:rsidP="00670427">
            <w:pPr>
              <w:spacing w:before="288" w:after="288"/>
              <w:rPr>
                <w:lang w:val="en-US"/>
              </w:rPr>
            </w:pPr>
            <w:r w:rsidRPr="0077002F">
              <w:rPr>
                <w:lang w:val="en-US"/>
              </w:rPr>
              <w:t xml:space="preserve">physical separation </w:t>
            </w:r>
          </w:p>
          <w:p w:rsidR="00670427" w:rsidRPr="0077002F" w:rsidRDefault="00670427" w:rsidP="00670427">
            <w:pPr>
              <w:spacing w:before="288" w:after="288"/>
              <w:rPr>
                <w:lang w:val="en-US"/>
              </w:rPr>
            </w:pPr>
            <w:r w:rsidRPr="0077002F">
              <w:rPr>
                <w:lang w:val="en-US"/>
              </w:rPr>
              <w:t>relithi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iMn2O4</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Recovery of electrolyte</w:t>
            </w:r>
          </w:p>
          <w:p w:rsidR="00670427" w:rsidRPr="0077002F" w:rsidRDefault="00670427" w:rsidP="00670427">
            <w:pPr>
              <w:spacing w:before="288" w:after="288"/>
              <w:rPr>
                <w:lang w:val="en-US"/>
              </w:rPr>
            </w:pPr>
            <w:r w:rsidRPr="0077002F">
              <w:rPr>
                <w:lang w:val="en-US"/>
              </w:rPr>
              <w:t>Off gas cleaning</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18-20]</w:t>
            </w:r>
          </w:p>
          <w:p w:rsidR="00670427" w:rsidRPr="0077002F" w:rsidRDefault="0077002F" w:rsidP="00670427">
            <w:pPr>
              <w:spacing w:before="288" w:after="288"/>
              <w:rPr>
                <w:lang w:val="en-US"/>
              </w:rPr>
            </w:pPr>
            <w:sdt>
              <w:sdtPr>
                <w:rPr>
                  <w:lang w:val="en-US"/>
                </w:rPr>
                <w:alias w:val="Don't edit this field"/>
                <w:tag w:val="CitaviPlaceholder#fd67dff7-0105-4e75-ba6b-3a5b6ad4deba"/>
                <w:id w:val="182576674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VhMGViLTljNGItNDczNy04ZTMyLTRjYWVkYmE2YjZiYS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ZmQ2N2RmZjctMDEwNS00ZTc1LWJhNmItM2E1YjZhZDRkZWJhIiwiVGV4dCI6IlsxOF0iLCJXQUlWZXJzaW9uIjoiNi44LjAuMCJ9}</w:instrText>
                </w:r>
                <w:r w:rsidR="00670427" w:rsidRPr="0077002F">
                  <w:rPr>
                    <w:lang w:val="en-US"/>
                  </w:rPr>
                  <w:fldChar w:fldCharType="separate"/>
                </w:r>
                <w:r w:rsidR="00670427" w:rsidRPr="0077002F">
                  <w:rPr>
                    <w:lang w:val="en-US"/>
                  </w:rPr>
                  <w:t>[18]</w:t>
                </w:r>
                <w:r w:rsidR="00670427" w:rsidRPr="0077002F">
                  <w:rPr>
                    <w:lang w:val="en-US"/>
                  </w:rPr>
                  <w:fldChar w:fldCharType="end"/>
                </w:r>
              </w:sdtContent>
            </w:sdt>
          </w:p>
          <w:p w:rsidR="00670427" w:rsidRPr="0077002F" w:rsidRDefault="0077002F" w:rsidP="00670427">
            <w:pPr>
              <w:spacing w:before="288" w:after="288"/>
              <w:rPr>
                <w:lang w:val="en-US"/>
              </w:rPr>
            </w:pPr>
            <w:sdt>
              <w:sdtPr>
                <w:rPr>
                  <w:lang w:val="en-US"/>
                </w:rPr>
                <w:alias w:val="Don't edit this field"/>
                <w:tag w:val="CitaviPlaceholder#ca1e8604-6844-4826-8f27-2d5527fab1f3"/>
                <w:id w:val="-11513769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x3Ymd2bzJwNC5qcGciLCJVcmlTdHJpbmciOiIxMDhmNzQ3My04YjdjLTQ1NDEtOTlhOS0yZjNkM2IyZjM5Y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TEwLTIwMTIiLCJEb2kiOiIxMC4xMDIxL2VzMzAyNDIwe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zA3NTQwNiIsIlVyaVN0cmluZyI6Imh0dHA6Ly93d3cubmNiaS5ubG0ubmloLmdvdi9wdWJtZWQvMjMwNzU0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mVydC1KYW4gdmFuIFp1aWxpY2hlbSIsIkNyZWF0ZWRPbiI6IjIwMjEtMDUtMTFUMTQ6NDU6MjQiLCJNb2RpZmllZEJ5IjoiX0FsYmVydC1KYW4gdmFuIFp1aWxpY2hlbSIsIklkIjoiODliNTM0YzUtNGUwMy00MDc5LWIyNDMtYTc3OWQ0ZjlmOTg4IiwiTW9kaWZpZWRPbiI6IjIwMjEtMDUtMTFUMTQ6NDU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VzMzAyNDIweiIsIlVyaVN0cmluZyI6Imh0dHBzOi8vZG9pLm9yZy8xMC4xMDIxL2VzMzAyNDIw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2NhMWU4NjA0LTY4NDQtNDgyNi04ZjI3LTJkNTUyN2ZhYjFmMyIsIlRleHQiOiJbMTldIiwiV0FJVmVyc2lvbiI6IjYuOC4wLjAifQ==}</w:instrText>
                </w:r>
                <w:r w:rsidR="00670427" w:rsidRPr="0077002F">
                  <w:rPr>
                    <w:lang w:val="en-US"/>
                  </w:rPr>
                  <w:fldChar w:fldCharType="separate"/>
                </w:r>
                <w:r w:rsidR="00670427" w:rsidRPr="0077002F">
                  <w:rPr>
                    <w:lang w:val="en-US"/>
                  </w:rPr>
                  <w:t>[19]</w:t>
                </w:r>
                <w:r w:rsidR="00670427" w:rsidRPr="0077002F">
                  <w:rPr>
                    <w:lang w:val="en-US"/>
                  </w:rPr>
                  <w:fldChar w:fldCharType="end"/>
                </w:r>
              </w:sdtContent>
            </w:sdt>
          </w:p>
          <w:p w:rsidR="00670427" w:rsidRPr="0077002F" w:rsidRDefault="0077002F" w:rsidP="00670427">
            <w:pPr>
              <w:spacing w:before="288" w:after="288"/>
              <w:rPr>
                <w:lang w:val="en-US"/>
              </w:rPr>
            </w:pPr>
            <w:sdt>
              <w:sdtPr>
                <w:rPr>
                  <w:lang w:val="en-US"/>
                </w:rPr>
                <w:alias w:val="Don't edit this field"/>
                <w:tag w:val="CitaviPlaceholder#89a5cba8-5e90-4df9-88e6-4291ace54894"/>
                <w:id w:val="-59979650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UpLCA1LCA0MzIwOS00MzIxNywgZG9pOjEwLjEwMzkvQzVSQTA0NDUxSzwvc3Bhbj48L3A+XHJcblx0XHQ8L2Rpdj5cclxuXHQ8L2JvZHk+XHJcbjwvaHRtbD4iLCJBYnN0cmFjdFJ0ZiI6IntcXHJ0ZjFcXGFuc2lcXGFuc2ljcGcxMjUyXFx1YzBcXHN0c2hmZGJjaDBcXHN0c2hmbG9jaDBcXHN0c2hmaGljaDBcXHN0c2hmYmkwXFxkZWZmMFxcYWRlZmYwe1xcZm9udHRibHtcXGYwXFxmcm9tYW5cXGZjaGFyc2V0MCBUaW1lcyBOZXcgUm9tYW47fXtcXGYxXFxmbmlsXFxmY2hhcnNldDAgU2Vnb2UgVUk7fX17XFxjb2xvcnRib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2JrZmg0dmIuanBnIiwiVXJpU3RyaW5nIjoiZTM0OTU4ZjktNGEzNS00NmNkLTk1MTMtM2QyNjY4OTRhZGF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NVJBMDQ0NTFL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S9DNVJBMDQ0NTFLIiwiVXJpU3RyaW5nIjoiaHR0cHM6Ly9kb2kub3JnLzEwLjEwMzkvQzVSQTA0NDUxS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wXSJ9XX0sIlRhZyI6IkNpdGF2aVBsYWNlaG9sZGVyIzg5YTVjYmE4LTVlOTAtNGRmOS04OGU2LTQyOTFhY2U1NDg5NCIsIlRleHQiOiJbMjBdIiwiV0FJVmVyc2lvbiI6IjYuOC4wLjAifQ==}</w:instrText>
                </w:r>
                <w:r w:rsidR="00670427" w:rsidRPr="0077002F">
                  <w:rPr>
                    <w:lang w:val="en-US"/>
                  </w:rPr>
                  <w:fldChar w:fldCharType="separate"/>
                </w:r>
                <w:r w:rsidR="00670427" w:rsidRPr="0077002F">
                  <w:rPr>
                    <w:lang w:val="en-US"/>
                  </w:rPr>
                  <w:t>[20]</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14</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oaking in dilute NaOH solution </w:t>
            </w:r>
          </w:p>
          <w:p w:rsidR="00670427" w:rsidRPr="0077002F" w:rsidRDefault="00670427" w:rsidP="00670427">
            <w:pPr>
              <w:spacing w:before="288" w:after="288"/>
              <w:rPr>
                <w:lang w:val="en-US"/>
              </w:rPr>
            </w:pPr>
            <w:r w:rsidRPr="0077002F">
              <w:rPr>
                <w:lang w:val="en-US"/>
              </w:rPr>
              <w:t xml:space="preserve">mechanical separation </w:t>
            </w:r>
          </w:p>
          <w:p w:rsidR="00670427" w:rsidRPr="0077002F" w:rsidRDefault="00670427" w:rsidP="00670427">
            <w:pPr>
              <w:spacing w:before="288" w:after="288"/>
              <w:rPr>
                <w:lang w:val="en-US"/>
              </w:rPr>
            </w:pPr>
            <w:r w:rsidRPr="0077002F">
              <w:rPr>
                <w:lang w:val="en-US"/>
              </w:rPr>
              <w:t>smashing</w:t>
            </w:r>
          </w:p>
          <w:p w:rsidR="00670427" w:rsidRPr="0077002F" w:rsidRDefault="00670427" w:rsidP="00670427">
            <w:pPr>
              <w:spacing w:before="288" w:after="288"/>
              <w:rPr>
                <w:lang w:val="en-US"/>
              </w:rPr>
            </w:pPr>
            <w:r w:rsidRPr="0077002F">
              <w:rPr>
                <w:lang w:val="en-US"/>
              </w:rPr>
              <w:t xml:space="preserve">stirring in dilute NaOH solution </w:t>
            </w:r>
          </w:p>
          <w:p w:rsidR="00670427" w:rsidRPr="0077002F" w:rsidRDefault="00670427" w:rsidP="00670427">
            <w:pPr>
              <w:spacing w:before="288" w:after="288"/>
              <w:rPr>
                <w:lang w:val="en-US"/>
              </w:rPr>
            </w:pPr>
            <w:r w:rsidRPr="0077002F">
              <w:rPr>
                <w:lang w:val="en-US"/>
              </w:rPr>
              <w:t xml:space="preserve">washing </w:t>
            </w:r>
          </w:p>
          <w:p w:rsidR="00670427" w:rsidRPr="0077002F" w:rsidRDefault="00670427" w:rsidP="00670427">
            <w:pPr>
              <w:spacing w:before="288" w:after="288"/>
              <w:rPr>
                <w:lang w:val="en-US"/>
              </w:rPr>
            </w:pPr>
            <w:r w:rsidRPr="0077002F">
              <w:rPr>
                <w:lang w:val="en-US"/>
              </w:rPr>
              <w:t xml:space="preserve">centrifuging </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ball-milling</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ball-milling</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heat-treating</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Repaired cathode powders</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electrolyte recovery </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4a1c1d89-2b96-498d-9e05-d355e47a3169"/>
                <w:id w:val="106638249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GE3NmFmLTBiNTQtNDNjNS1iOTZlLTM3OWI4NTFlMzM0Yy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NGExYzFkODktMmI5Ni00OThkLTllMDUtZDM1NWU0N2EzMTY5IiwiVGV4dCI6IlsxOF0iLCJXQUlWZXJzaW9uIjoiNi44LjAuMCJ9}</w:instrText>
                </w:r>
                <w:r w:rsidR="00670427" w:rsidRPr="0077002F">
                  <w:rPr>
                    <w:lang w:val="en-US"/>
                  </w:rPr>
                  <w:fldChar w:fldCharType="separate"/>
                </w:r>
                <w:r w:rsidR="00670427" w:rsidRPr="0077002F">
                  <w:rPr>
                    <w:lang w:val="en-US"/>
                  </w:rPr>
                  <w:t>[18]</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13</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Battery systems</w:t>
            </w:r>
          </w:p>
          <w:p w:rsidR="00670427" w:rsidRPr="0077002F" w:rsidRDefault="00670427" w:rsidP="00670427">
            <w:pPr>
              <w:spacing w:before="288" w:after="288"/>
              <w:rPr>
                <w:lang w:val="en-US"/>
              </w:rPr>
            </w:pP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ystem discharging </w:t>
            </w:r>
          </w:p>
          <w:p w:rsidR="00670427" w:rsidRPr="0077002F" w:rsidRDefault="00670427" w:rsidP="00670427">
            <w:pPr>
              <w:spacing w:before="288" w:after="288"/>
              <w:rPr>
                <w:lang w:val="en-US"/>
              </w:rPr>
            </w:pPr>
            <w:r w:rsidRPr="0077002F">
              <w:rPr>
                <w:lang w:val="en-US"/>
              </w:rPr>
              <w:t xml:space="preserve">disassembly </w:t>
            </w:r>
          </w:p>
          <w:p w:rsidR="00670427" w:rsidRPr="0077002F" w:rsidRDefault="00670427" w:rsidP="00670427">
            <w:pPr>
              <w:spacing w:before="288" w:after="288"/>
              <w:rPr>
                <w:lang w:val="en-US"/>
              </w:rPr>
            </w:pPr>
            <w:r w:rsidRPr="0077002F">
              <w:rPr>
                <w:lang w:val="en-US"/>
              </w:rPr>
              <w:t>cell discharge</w:t>
            </w:r>
          </w:p>
          <w:p w:rsidR="00670427" w:rsidRPr="0077002F" w:rsidRDefault="00670427" w:rsidP="00670427">
            <w:pPr>
              <w:spacing w:before="288" w:after="288"/>
              <w:rPr>
                <w:lang w:val="en-US"/>
              </w:rPr>
            </w:pPr>
            <w:r w:rsidRPr="0077002F">
              <w:rPr>
                <w:lang w:val="en-US"/>
              </w:rPr>
              <w:t xml:space="preserve">module discharging </w:t>
            </w:r>
          </w:p>
          <w:p w:rsidR="00670427" w:rsidRPr="0077002F" w:rsidRDefault="00670427" w:rsidP="00670427">
            <w:pPr>
              <w:spacing w:before="288" w:after="288"/>
              <w:rPr>
                <w:lang w:val="en-US"/>
              </w:rPr>
            </w:pPr>
            <w:r w:rsidRPr="0077002F">
              <w:rPr>
                <w:lang w:val="en-US"/>
              </w:rPr>
              <w:t xml:space="preserve">1st shredding </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magnet separation</w:t>
            </w:r>
          </w:p>
          <w:p w:rsidR="00670427" w:rsidRPr="0077002F" w:rsidRDefault="00670427" w:rsidP="00670427">
            <w:pPr>
              <w:spacing w:before="288" w:after="288"/>
              <w:rPr>
                <w:lang w:val="en-US"/>
              </w:rPr>
            </w:pPr>
            <w:r w:rsidRPr="0077002F">
              <w:rPr>
                <w:lang w:val="en-US"/>
              </w:rPr>
              <w:t xml:space="preserve">2nd shredding </w:t>
            </w:r>
          </w:p>
          <w:p w:rsidR="00670427" w:rsidRPr="0077002F" w:rsidRDefault="00670427" w:rsidP="00670427">
            <w:pPr>
              <w:spacing w:before="288" w:after="288"/>
              <w:rPr>
                <w:lang w:val="en-US"/>
              </w:rPr>
            </w:pPr>
            <w:r w:rsidRPr="0077002F">
              <w:rPr>
                <w:lang w:val="en-US"/>
              </w:rPr>
              <w:t>cyclone</w:t>
            </w:r>
          </w:p>
          <w:p w:rsidR="00670427" w:rsidRPr="0077002F" w:rsidRDefault="00670427" w:rsidP="00670427">
            <w:pPr>
              <w:spacing w:before="288" w:after="288"/>
              <w:rPr>
                <w:lang w:val="en-US"/>
              </w:rPr>
            </w:pPr>
            <w:r w:rsidRPr="0077002F">
              <w:rPr>
                <w:lang w:val="en-US"/>
              </w:rPr>
              <w:t>zig zag sifter</w:t>
            </w:r>
          </w:p>
          <w:p w:rsidR="00670427" w:rsidRPr="0077002F" w:rsidRDefault="00670427" w:rsidP="00670427">
            <w:pPr>
              <w:spacing w:before="288" w:after="288"/>
              <w:rPr>
                <w:lang w:val="en-US"/>
              </w:rPr>
            </w:pPr>
            <w:r w:rsidRPr="0077002F">
              <w:rPr>
                <w:lang w:val="en-US"/>
              </w:rPr>
              <w:t xml:space="preserve">fine dedusting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extraction with H2O</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Wet active material</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ab839cf6-4b39-4129-82eb-009518d9911f"/>
                <w:id w:val="50849813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OTdiM2UwLTUxZmUtNDU0Ni1iMzc0LWU2ZWU3ZDBiMDc2NSIsIlJhbmdlTGVuZ3RoIjo0LCJSZWZlcmVuY2VJZCI6IjhkZWVkNTE1LTAyODctNGZkZS04MjJjLTUyNzA2OWQ4OTJ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RvcmthXFxBcHBEYXRhXFxMb2NhbFxcVGVtcFxcbnptcWMxeWEuanBnIiwiVXJpU3RyaW5nIjoiOGRlZWQ1MTUtMDI4Ny00ZmRlLTgyMmMtNTI3MDY5ZDg5MmM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IxXSJ9XX0sIlRhZyI6IkNpdGF2aVBsYWNlaG9sZGVyI2FiODM5Y2Y2LTRiMzktNDEyOS04MmViLTAwOTUxOGQ5OTExZiIsIlRleHQiOiJbMjFdIiwiV0FJVmVyc2lvbiI6IjYuOC4wLjAifQ==}</w:instrText>
                </w:r>
                <w:r w:rsidR="00670427" w:rsidRPr="0077002F">
                  <w:rPr>
                    <w:lang w:val="en-US"/>
                  </w:rPr>
                  <w:fldChar w:fldCharType="separate"/>
                </w:r>
                <w:r w:rsidR="00670427" w:rsidRPr="0077002F">
                  <w:rPr>
                    <w:lang w:val="en-US"/>
                  </w:rPr>
                  <w:t>[21]</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LFP pouch cells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alkaline wash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alkaline wash </w:t>
            </w:r>
          </w:p>
          <w:p w:rsidR="00670427" w:rsidRPr="0077002F" w:rsidRDefault="00670427" w:rsidP="00670427">
            <w:pPr>
              <w:spacing w:before="288" w:after="288"/>
              <w:rPr>
                <w:lang w:val="en-US"/>
              </w:rPr>
            </w:pPr>
            <w:r w:rsidRPr="0077002F">
              <w:rPr>
                <w:lang w:val="en-US"/>
              </w:rPr>
              <w:t xml:space="preserve">milling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thermal treatment at 650 °C</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Refreshed LFP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94ece265-aa0e-4e11-ab21-3b6eedab4a0a"/>
                <w:id w:val="1368266193"/>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ZjU4NTA5LTMxYjQtNDYyZS04NDk3LTdlMjYwMDcwNGE3O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OTRlY2UyNjUtYWEwZS00ZTExLWFiMjEtM2I2ZWVkYWI0YTBh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pent NMC battery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charge to 0.2 V </w:t>
            </w:r>
          </w:p>
          <w:p w:rsidR="00670427" w:rsidRPr="0077002F" w:rsidRDefault="00670427" w:rsidP="00670427">
            <w:pPr>
              <w:spacing w:before="288" w:after="288"/>
              <w:rPr>
                <w:lang w:val="en-US"/>
              </w:rPr>
            </w:pPr>
            <w:r w:rsidRPr="0077002F">
              <w:rPr>
                <w:lang w:val="en-US"/>
              </w:rPr>
              <w:t xml:space="preserve">manual opening </w:t>
            </w:r>
          </w:p>
          <w:p w:rsidR="00670427" w:rsidRPr="0077002F" w:rsidRDefault="00670427" w:rsidP="00670427">
            <w:pPr>
              <w:spacing w:before="288" w:after="288"/>
              <w:rPr>
                <w:lang w:val="en-US"/>
              </w:rPr>
            </w:pPr>
            <w:r w:rsidRPr="0077002F">
              <w:rPr>
                <w:lang w:val="en-US"/>
              </w:rPr>
              <w:t xml:space="preserve">alkaline wash at pH 10 </w:t>
            </w:r>
          </w:p>
          <w:p w:rsidR="00670427" w:rsidRPr="0077002F" w:rsidRDefault="00670427" w:rsidP="00670427">
            <w:pPr>
              <w:spacing w:before="288" w:after="288"/>
              <w:rPr>
                <w:lang w:val="en-US"/>
              </w:rPr>
            </w:pPr>
            <w:r w:rsidRPr="0077002F">
              <w:rPr>
                <w:lang w:val="en-US"/>
              </w:rPr>
              <w:t>pressure lithiation at 300 psi</w:t>
            </w:r>
          </w:p>
          <w:p w:rsidR="00670427" w:rsidRPr="0077002F" w:rsidRDefault="00670427" w:rsidP="00670427">
            <w:pPr>
              <w:spacing w:before="288" w:after="288"/>
              <w:rPr>
                <w:lang w:val="en-US"/>
              </w:rPr>
            </w:pPr>
            <w:r w:rsidRPr="0077002F">
              <w:rPr>
                <w:lang w:val="en-US"/>
              </w:rPr>
              <w:t>rinsing and drying at 120 °C</w:t>
            </w:r>
          </w:p>
          <w:p w:rsidR="00670427" w:rsidRPr="0077002F" w:rsidRDefault="00670427" w:rsidP="00670427">
            <w:pPr>
              <w:spacing w:before="288" w:after="288"/>
              <w:rPr>
                <w:lang w:val="en-US"/>
              </w:rPr>
            </w:pPr>
            <w:r w:rsidRPr="0077002F">
              <w:rPr>
                <w:lang w:val="en-US"/>
              </w:rPr>
              <w:t>thermal treatment at 900 °C</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Refreshed NMC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e16b05c8-d090-415b-be9d-4d6a1c08dac1"/>
                <w:id w:val="30729931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MzgxYmYwLWVmNDctNDMyZS05NGM1LTUwZDFiODA2YWY3O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ZTE2YjA1YzgtZDA5MC00MTViLWJlOWQtNGQ2YTFjMDhkYWMx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FP battery</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charge to 0.5 V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grinding </w:t>
            </w:r>
          </w:p>
          <w:p w:rsidR="00670427" w:rsidRPr="0077002F" w:rsidRDefault="00670427" w:rsidP="00670427">
            <w:pPr>
              <w:spacing w:before="288" w:after="288"/>
              <w:rPr>
                <w:lang w:val="en-US"/>
              </w:rPr>
            </w:pPr>
            <w:r w:rsidRPr="0077002F">
              <w:rPr>
                <w:lang w:val="en-US"/>
              </w:rPr>
              <w:t xml:space="preserve">relithiation for 20 h </w:t>
            </w:r>
          </w:p>
          <w:p w:rsidR="00670427" w:rsidRPr="0077002F" w:rsidRDefault="00670427" w:rsidP="00670427">
            <w:pPr>
              <w:spacing w:before="288" w:after="288"/>
              <w:rPr>
                <w:lang w:val="en-US"/>
              </w:rPr>
            </w:pPr>
            <w:r w:rsidRPr="0077002F">
              <w:rPr>
                <w:lang w:val="en-US"/>
              </w:rPr>
              <w:t>drying and grinding</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FP</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d7a562b4-10a7-4b95-8e84-07c7bfbc98d6"/>
                <w:id w:val="-60858640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RlYWEwLTIwZjItNDg3OS04MTA1LTYyMjc4OWQ1YjA4M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ZDdhNTYyYjQtMTBhNy00Yjk1LThlODQtMDdjN2JmYmM5OGQ2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CO</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1st separation step</w:t>
            </w:r>
          </w:p>
          <w:p w:rsidR="00670427" w:rsidRPr="0077002F" w:rsidRDefault="00670427" w:rsidP="00670427">
            <w:pPr>
              <w:spacing w:before="288" w:after="288"/>
              <w:rPr>
                <w:lang w:val="en-US"/>
              </w:rPr>
            </w:pPr>
            <w:r w:rsidRPr="0077002F">
              <w:rPr>
                <w:lang w:val="en-US"/>
              </w:rPr>
              <w:t>2nd separation step</w:t>
            </w:r>
          </w:p>
          <w:p w:rsidR="00670427" w:rsidRPr="0077002F" w:rsidRDefault="00670427" w:rsidP="00670427">
            <w:pPr>
              <w:spacing w:before="288" w:after="288"/>
              <w:rPr>
                <w:lang w:val="en-US"/>
              </w:rPr>
            </w:pPr>
            <w:r w:rsidRPr="0077002F">
              <w:rPr>
                <w:lang w:val="en-US"/>
              </w:rPr>
              <w:t>Electrochemical resynthesis at 40 – 100 °C</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CO</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597c944f-45d7-4350-b43d-94e00bd71d97"/>
                <w:id w:val="154463726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GVjMTc5LWZkMjgtNDkyNC1hOTJiLTI4ZTFiYTIzODI5Yy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NTk3Yzk0NGYtNDVkNy00MzUwLWI0M2QtOTRlMDBiZDcxZDk3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Used single EV pouch cell</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ell discharge</w:t>
            </w:r>
          </w:p>
          <w:p w:rsidR="00670427" w:rsidRPr="0077002F" w:rsidRDefault="00670427" w:rsidP="00670427">
            <w:pPr>
              <w:spacing w:before="288" w:after="288"/>
              <w:rPr>
                <w:lang w:val="en-US"/>
              </w:rPr>
            </w:pPr>
            <w:r w:rsidRPr="0077002F">
              <w:rPr>
                <w:lang w:val="en-US"/>
              </w:rPr>
              <w:t xml:space="preserve">disassembly </w:t>
            </w:r>
          </w:p>
          <w:p w:rsidR="00670427" w:rsidRPr="0077002F" w:rsidRDefault="00670427" w:rsidP="00670427">
            <w:pPr>
              <w:spacing w:before="288" w:after="288"/>
              <w:rPr>
                <w:lang w:val="en-US"/>
              </w:rPr>
            </w:pPr>
            <w:r w:rsidRPr="0077002F">
              <w:rPr>
                <w:lang w:val="en-US"/>
              </w:rPr>
              <w:t xml:space="preserve">rinsing with de-ionized water </w:t>
            </w:r>
          </w:p>
          <w:p w:rsidR="00670427" w:rsidRPr="0077002F" w:rsidRDefault="00670427" w:rsidP="00670427">
            <w:pPr>
              <w:spacing w:before="288" w:after="288"/>
              <w:rPr>
                <w:lang w:val="en-US"/>
              </w:rPr>
            </w:pPr>
            <w:r w:rsidRPr="0077002F">
              <w:rPr>
                <w:lang w:val="en-US"/>
              </w:rPr>
              <w:t xml:space="preserve">liberation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 xml:space="preserve">froth flot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athode active materials</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432d83ae-41fa-491b-9b1d-0f9cbf0e1335"/>
                <w:id w:val="40710914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0aGUgRWxlY3Ryb2NoZW1pY2FsIFNvY2lldHksIDE2NygyMDIwKSAwMjA1MDQuIGRvaToxMC4xMTQ5LzE5NDUtNzExMS9hYjYyODA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l0aCB0aGUgcmFwaWQgZ3Jvd3RoIG9mIHRoZSB2b2x1bWUgb2Ygc3BlbnQgTGktaW9uIGJhdHRlcmllcyAoTElCcyksIHJlY3ljbGluZyBvZiBzcGVudCBMSUJzIGhhcyBhdHRyYWN0ZWQgc2lnbmlmaWNhbnQgYXR0ZW50aW9uIGlufXtcXHJ0bGNoXFxhZjBcXGFmczI0XFxsdHJjaF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yZWNlbnQgeWVhcnMgZm9yIGZ1dHVyZSBzdXN0YWluYWJpbGl0eS4gSW4gcGFydGljdWxhciwgdGhlcmUgcmVtYWlucyBhIGdyZWF0IG5lZWQgZm9yIHRoZSBkZXZlbG9wbWVudCBvZiBhIHNjYWxhYmxlIGFuZCBlbnZpcm9ubWVudGZyaWVuZG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VwYXJhdGlvbiBwcm9jZXNzIHRvIHJlY3ljbGUgdmFsdWFibGUgY2F0aG9kZSBhY3RpdmUgbWF0ZXJpYWxzIGZyb20gc3BlbnQgTElCcyBhbmQgZWxlY3Ryb2RlIHNjcmFwcy4gSW4gdGhpcyB3b3JrLCBmcm90a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mxvdGF0aW9uIHRlY2huaXF1ZSB3YXMgYWRvcHRlZCB0byBzZXBhcmF0ZSBjYXRob2RlIGFjdGl2ZSBtYXRlcmlhbHMgZnJvbSBhIG1peHR1cmUgb2YgY2F0aG9kZSBhbmQgYW5vZGUgbWF0ZXJpYWxzLiBUbyBldmFsdWF0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oZXRoZXIgdGhlIHJlY292ZXJlZCBjYXRob2RlIG1hdGVyaWFscyBtYWludGFpbiB0aGVpciBmdW5jdGlvbmFsIGludGVncml0eSBhZnRlciB0aGUgZGV2ZWxvcGVkIHNlcGFyYXRpb24gcHJvY2VzcywgYSB2YXJpZXR5IG9m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bGVjdHJvY2hlbWljYWwgYW5hbHlzZXMgaGF2ZSBiZWVuIGNvbmR1Y3RlZCBzeXN0ZW1hdGljYWxseS4gVGhlIHByZXNlbnQgd29yayBkZW1vbnN0cmF0ZWQgdGhhdCBmcm90aCBmbG90YXRpb24gcHJvY2VzcyB3aXRo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2Vyb3NlbmUgZW5oYW5jZWQgc2VwYXJhYmlsaXR5IG9mIG1peGVkIGVsZWN0cm9kZSBtYXRlcmlhbHMgYW5kIHRoZSByZWN5Y2xlZCBjYXRob2RlIG1hdGVyaWFscyBhbG1vc3QgcHJlc2VydmVkIHRoZWlyIG9yaWdpbmF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bGVjdHJvY2hlbWljYWwgcmVhY3Rpdml0eS4gQ3ljbGUgcGVyZm9ybWFuY2UgKHVwIHRvIDIwMCBjeWNsZXMpIGFuZCByYXRlIGNhcGFiaWxpdHkgKHVwIHRvIDEgQykgb2YgdGhlIHJlY3ljbGVkIGNhdGhvZGVzIHdlc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21wYXJhYmxlIHRvIHRob3NlIG9mIGEgcHJpc3RpbmUgY2F0aG9kZS4gSG93ZXZlciwgdGhlIGhpZ2hlciBwb2xhcml6YXRpb24gb2JzZXJ2ZWQgaW4gdGhlIHJlY3ljbGVkIGNhdGhvZGVzIHdhcyBpZGVudGlmaWVkIGFzIGF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tleSBjaGFsbGVuZ2UsIGFuZCBpdCBuZWVkcyB0byBiZSBhZGRyZXNzZWQgZnVydGhlci4gVGhpcyB3b3JrIHByb3ZpZGVzIHZhbHVhYmxlIGluc2lnaHRzIGludG8gZnVydGhlciBkZXZlbG9wbWVudCBvZiBhIHNjYWxhYmx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vdGggZmxvdGF0aW9uLWJhc2VkIHJlY3ljbGluZyBwcm9jZXNzIHdoaWNoIGNhbiBiZSBpbXBsZW1lbnRlZCBpbiBhIGRpcmVjdCByZWN5Y2xpbmcgcHJvY2Vz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wxZXh1cG12eS5qcGciLCJVcmlTdHJpbmciOiI0NTk5ZDFkYi02NTY3LTQ4NmQtYWI4My00OTYyYzYzZTczY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5LzE5NDUtNzExMS9hYjYyOD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5LzE5NDUtNzExMS9hYjYyODAiLCJVcmlTdHJpbmciOiJodHRwczovL2RvaS5vcmcvMTAuMTE0OS8xOTQ1LTcxMTEvYWI2Mjg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IzXSJ9XX0sIlRhZyI6IkNpdGF2aVBsYWNlaG9sZGVyIzQzMmQ4M2FlLTQxZmEtNDkxYi05YjFkLTBmOWNiZjBlMTMzNSIsIlRleHQiOiJbMjNdIiwiV0FJVmVyc2lvbiI6IjYuOC4wLjAifQ==}</w:instrText>
                </w:r>
                <w:r w:rsidR="00670427" w:rsidRPr="0077002F">
                  <w:rPr>
                    <w:lang w:val="en-US"/>
                  </w:rPr>
                  <w:fldChar w:fldCharType="separate"/>
                </w:r>
                <w:r w:rsidR="00670427" w:rsidRPr="0077002F">
                  <w:rPr>
                    <w:lang w:val="en-US"/>
                  </w:rPr>
                  <w:t>[23]</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IB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hammer mill</w:t>
            </w:r>
          </w:p>
          <w:p w:rsidR="00670427" w:rsidRPr="0077002F" w:rsidRDefault="00670427" w:rsidP="00670427">
            <w:pPr>
              <w:spacing w:before="288" w:after="288"/>
              <w:rPr>
                <w:lang w:val="en-US"/>
              </w:rPr>
            </w:pPr>
            <w:r w:rsidRPr="0077002F">
              <w:rPr>
                <w:lang w:val="en-US"/>
              </w:rPr>
              <w:t xml:space="preserve">drying (80 °C/24 h) </w:t>
            </w:r>
          </w:p>
          <w:p w:rsidR="00670427" w:rsidRPr="0077002F" w:rsidRDefault="00670427" w:rsidP="00670427">
            <w:pPr>
              <w:spacing w:before="288" w:after="288"/>
              <w:rPr>
                <w:lang w:val="en-US"/>
              </w:rPr>
            </w:pPr>
            <w:r w:rsidRPr="0077002F">
              <w:rPr>
                <w:lang w:val="en-US"/>
              </w:rPr>
              <w:t xml:space="preserve">size separation </w:t>
            </w:r>
          </w:p>
          <w:p w:rsidR="00670427" w:rsidRPr="0077002F" w:rsidRDefault="00670427" w:rsidP="00670427">
            <w:pPr>
              <w:spacing w:before="288" w:after="288"/>
              <w:rPr>
                <w:lang w:val="en-US"/>
              </w:rPr>
            </w:pPr>
            <w:r w:rsidRPr="0077002F">
              <w:rPr>
                <w:lang w:val="en-US"/>
              </w:rPr>
              <w:t>electrostatic separ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Mixture (Metals + Polymers)</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4a6435ee-7073-4670-9a82-fe7a3ed80fe9"/>
                <w:id w:val="374510589"/>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Db250aW51aW5nIGluZHVzdHJpYWwgZGV2ZWxvcG1lbnQgcmVzdWx0cyBpbiBldmVyIGdyZWF0ZXIgY29uc3VtcHRpb24gb2YgcHJvZHVjdHMgYW5kbWF0ZXJpYWxzLiBUaGVzZSBpbmNsdWRlfXtcXHJ0bGNoXFxhZjBcXGFmczI0XFxsdHJjaFxcZnMxOFxcbGFuZzEwMzFcXGxhbmducDEwMzFcXGxvY2hcXGFmMVxcZGJjaFxcYWYxXFxoaWNoXFxmMVxcY3MxMFxcY2Yy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bGVjdHJpY2FsIGFuZCBlbGVjdHJvbmljIGVxdWlwbWVudCAoRUVFKSBzdWNoIGFzbW9iaWxlIHBob25lcyBhbmQsIGNvbnNlcXVlbnRseSwgbGl0aGl1bSBpb24gYmF0dGVyaWVzIChMSUJzKS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UaGVyZWZvcmUsIGFuIGVmZmljaWVudCBhbmQgZW52aXJvbm1lbnRhbGx5IGZyaWVuZGx5IHJlY3ljbGluZyB0ZWNobm9sb2d5IGlzIHZpdGFsIGZvciB0aGUgcmVjb3Zlcnkgb2YgdmFsdWFibGVtYXRlcmlhbH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Zyb20gc3BlbnQgTElCcy4gVGhpcyB3b3JrIGRlc2NyaWJlcyBhbiBhbHRlcm5hdGl2ZSBwcm9jZXNzIGZvciB0aGUgcmVjb3Zlcnkgb2YgdGhlc2VtYXRlcmlhbHMsIHVzaW5nIG1lY2hhbm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wcm9jZXNzaW5nIGFuZCBlbGVjdHJvc3RhdGljIHNlcGFyYXRpb24uIEZpcnN0bHksIHRoZSBiYXR0ZXJpZXMgYXJlIGRpc21hbnRsZWQgYW5kIHRoZWlyIGNvbXBvbmVudHMgYXJ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jaGFyYWN0ZXJpemVkLiBUaGlzIGlzIGZvbGxvd2VkIGJ5IGNvbW1pbnV0aW9uLCBkcnlpbmcgKHRvIHJlbW92ZSB0aGUgb3JnYW5pYyBlbGVjdHJvbHl0ZSksIHNlcGFyYXRpb24gYWNjb3Jk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8gcGFydGljbGUgc2l6ZSwgYW5kIGVsZWN0cm9zdGF0aWMgc2VwYXJhdGlvbiBvZiB0aGUgY29uZHVjdGl2ZSBhbmQgbm9uY29uZHVjdGl2ZSBwYXJ0cyBvZiB0aGUgTElCcy4gUGFyYW1ldGVy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ZhbHVhdGVkIGluIHRoZSBlbGVjdHJvc3RhdGljIHNlcGFyYXRpb24gd2VyZSB0aGUgZWxlY3Ryb2RlIHZvbHRhZ2UsIHJvbGwgcm90YXRpb24gc3BlZWQsIGRpc3RhbmNlIG9mIHRoZSBlbGVjdHJvc3RhdGlj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WxlY3Ryb2RlLCBhbmQgdGhlIGluY2xpbmF0aW9uIGFuZ2xlIG9mIHRoZSBkZWZsZWN0b3IuIFRoZSByZXN1bHRzIHNob3dlZCByZWNvdmVyeSBvZiBhIGNvbmR1Y3RpdmUgZnJhY3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bnRhaW5pbmcgOTguOTglIG9mbWV0YWxzIGFuZCBhIG5vbmNvbmR1Y3RpdmUgZnJhY3Rpb24gY29udGFpbmluZyA5OS42JSBvZiBwb2x5bWVycywgZGVtb25zdHJhdGluZyB0aGF0IGVsZWN0cm9zdGF0aW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ZXBhcmF0aW9uIGlzIGEgcHJvbWlzaW5nIGFuZCBlZmZpY2llbnRtZXRob2QgZm9yIHRoZSByZWNvdmVyeSBvZiBoaWdoIHB1cml0eW1hdGVyaWFscyBmcm9tIHNwZW50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iZnkwZHpkaS5qcGciLCJVcmlTdHJpbmciOiJkYzQzZTdlYS04YWRhLTRhODctYThhMS05OGU3ZDA2OWEwZ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cHJvLjIwMTcuMTEuMDA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nByby4yMDE3LjExLjAwMyIsIlVyaVN0cmluZyI6Imh0dHBzOi8vZG9pLm9yZy8xMC4xMDE2L2oubWlucHJvLjIwMTcuMTEuMDA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vdmVyeSBvZiB2YWx1YWJsZSBtYXRlcmlhbHMgZnJvbSBzcGVudCBsaXRoaXVtIGlvbiBiYXR0ZXJpZXMgdXNpbmcgZWxlY3Ryb3N0YXRpYyBzZXBhcmF0aW9u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zZWN0aW9uMTk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2YWx1YWJsZSBtYXRlcmlhbHMgZnJvbSBzcGVudCBsaXRoaXVtIGlvbiBiYXR0ZXJpZXMgdXNpbmcgZWxlY3Ryb3N0YXRpYyBzZXBhcmF0aW9uIiwiVHJhbnNsYXRvcnMiOltdLCJZZWFyIjoiMjAxNyIsIlllYXJSZXNvbHZlZCI6IjIwMTciLCJDcmVhdGVkQnkiOiJfUm9uamEgV2FnbmVyLVdlbnoiLCJDcmVhdGVkT24iOiIyMDIwLTEwLTE5VDA3OjAxOjEyIiwiTW9kaWZpZWRCeSI6Il9XYWduZXJ3ZSIsIklkIjoiZGM0M2U3ZWEtOGFkYS00YTg3LWE4YTEtOThlN2QwNjlhMGQw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yNF0ifV19LCJUYWciOiJDaXRhdmlQbGFjZWhvbGRlciM0YTY0MzVlZS03MDczLTQ2NzAtOWE4Mi1mZTdhM2VkODBmZTkiLCJUZXh0IjoiWzI0XSIsIldBSVZlcnNpb24iOiI2LjguMC4wIn0=}</w:instrText>
                </w:r>
                <w:r w:rsidR="00670427" w:rsidRPr="0077002F">
                  <w:rPr>
                    <w:lang w:val="en-US"/>
                  </w:rPr>
                  <w:fldChar w:fldCharType="separate"/>
                </w:r>
                <w:r w:rsidR="00670427" w:rsidRPr="0077002F">
                  <w:rPr>
                    <w:lang w:val="en-US"/>
                  </w:rPr>
                  <w:t>[24]</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Batterie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extract</w:t>
            </w:r>
          </w:p>
          <w:p w:rsidR="00670427" w:rsidRPr="0077002F" w:rsidRDefault="00670427" w:rsidP="00670427">
            <w:pPr>
              <w:spacing w:before="288" w:after="288"/>
              <w:rPr>
                <w:lang w:val="en-US"/>
              </w:rPr>
            </w:pPr>
            <w:r w:rsidRPr="0077002F">
              <w:rPr>
                <w:lang w:val="en-US"/>
              </w:rPr>
              <w:t>shred</w:t>
            </w:r>
          </w:p>
          <w:p w:rsidR="00670427" w:rsidRPr="0077002F" w:rsidRDefault="00670427" w:rsidP="00670427">
            <w:pPr>
              <w:spacing w:before="288" w:after="288"/>
              <w:rPr>
                <w:lang w:val="en-US"/>
              </w:rPr>
            </w:pPr>
            <w:r w:rsidRPr="0077002F">
              <w:rPr>
                <w:lang w:val="en-US"/>
              </w:rPr>
              <w:t>sift/float</w:t>
            </w:r>
          </w:p>
          <w:p w:rsidR="00670427" w:rsidRPr="0077002F" w:rsidRDefault="00670427" w:rsidP="00670427">
            <w:pPr>
              <w:spacing w:before="288" w:after="288"/>
              <w:rPr>
                <w:lang w:val="en-US"/>
              </w:rPr>
            </w:pPr>
            <w:r w:rsidRPr="0077002F">
              <w:rPr>
                <w:lang w:val="en-US"/>
              </w:rPr>
              <w:t>heat 1 (hydrothermal)</w:t>
            </w:r>
          </w:p>
          <w:p w:rsidR="00670427" w:rsidRPr="0077002F" w:rsidRDefault="00670427" w:rsidP="00670427">
            <w:pPr>
              <w:spacing w:before="288" w:after="288"/>
              <w:rPr>
                <w:lang w:val="en-US"/>
              </w:rPr>
            </w:pPr>
            <w:r w:rsidRPr="0077002F">
              <w:rPr>
                <w:lang w:val="en-US"/>
              </w:rPr>
              <w:t xml:space="preserve">froth </w:t>
            </w:r>
          </w:p>
          <w:p w:rsidR="00670427" w:rsidRPr="0077002F" w:rsidRDefault="00670427" w:rsidP="00670427">
            <w:pPr>
              <w:spacing w:before="288" w:after="288"/>
              <w:rPr>
                <w:lang w:val="en-US"/>
              </w:rPr>
            </w:pPr>
            <w:r w:rsidRPr="0077002F">
              <w:rPr>
                <w:lang w:val="en-US"/>
              </w:rPr>
              <w:t>heat 2 (sinter)</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Healed cathode</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98168770-4e75-4dff-947f-65b990836712"/>
                <w:id w:val="-81780391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VzdGFpbmFibGUgTWF0ZXJpYWxzIGFuZCBUZWNobm9sb2dpZXMsIDI1ICgyMDIwKSBlMDAxNTIuIGRvaToxMC4xMDE2L2ouc3VzbWF0LjIwMjAuZTAwMTUy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XFxyZWQwXFxncmVlbjBcXGJsdWUyNTU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clxu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RGlyZWN0IHJlY3ljbGluZyBvZiBsaXRoaXVtLWlvbiBpcyBhIHByb21pc2luZyBtZXRob2QgZm9yIG1hbnVmYWN0dXJpbmcgc3VzdGFpbmFiaWxpdHkuIEl0IGlzIG1vcmUgZWZmaWNpZW50IHRoYW5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sYXNzaWNhbCBtZXRob2RzIGJlY2F1c2UgaXQgcmVjb3ZlcnMgdGhlIGZ1bmN0aW9uYWwgY2F0aG9kZSBwYXJ0aWNsZSB3aXRob3V0IGRlY29tcG9zaXRpb24gaW50byBzdWJzdGl0dWVudCBlbGVtZW50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yIGRpc3NvbHV0aW9uIGFuZCBwcmVjaXBpdGF0aW9uIG9mIHRoZSB3aG9sZSBwYXJ0aWNsZS4gVGhpcyBjYXNlIHN0dWR5IG9mIGNhdGhvZGUtaGVhbGluZ1xcdTg0ODIgIGFwcGxpZWQgdG8gY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mF0dGVyeSByZWNhbGwgZGVtb25zdHJhdGVzIGFuIGluZHVzdHJpYWxtb2RlbCBmb3IgcmVjeWNsaW5nIG9mIGxpdGhpdW0taW9uLCBiZSBpdCBjb25zdW1lciBlbGVjdHJvbmljIG9yIGVsZWN0cmlj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mVoaWNsZSAoRVYpIGJhdHRlcmllcy4gVGhlIGNvbXByZWhlbnNpdmUgcHJvY2VzcyBpbmNsdWRlcyBleHRyYWN0aW9uIG9mIGVsZWN0cm9seXRlIHdpdGggY2FyYm9uIGRpb3hpZGUsIGluZHVzdHJpYW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ocmVkZGluZywgZWxlY3Ryb2RlIGhhcnZlc3RpbmcsIGZyb3RoIGZsb3RhdGlvbiwgY2F0aG9kZS1oZWFsaW5nXFx1ODQ4MiAgYW5kIGZpbmFsbHksIGJ1aWxkaW5nIG5ldyBjZWxscyB3aXRo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eWNsZWQgY2F0aG9kZSBhbmQgYW5vZGUuIFRoZSBmaW5hbCBwcm9kdWN0cyBkZW1vbnN0cmF0ZWQgdXNlZnVsIGNhcGFiaWxpdHkgaW4gdGhlIGZpcnN0IGZ1bGwgY2VsbHMgbWFkZSBmcm9t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kaXJlY3QgcmVjeWNsZWQgY2F0aG9kZXMgYW5kIGFub2RlcyBmcm9tIGFuIGluZHVzdHJpYWwgc291cmNlLiBUaGUgbGVzc29ucyBsZWFybmVkIG9uIHJlY3ljbGluZyB0aGUgcHJvdG90eXBpY2F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hlbWlzdHJ5IGFyZSBwcmVsaW1pbmFyaWx5IGFwcGxpZWQgdG8gRVYgcmVsZXZhbnQgY2hlbWlzdHJpZXMufXtcXHJ0bGNoXFxhZjBcXGFmczI0XFxsdHJjaF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ZzMThcXGxhbmcxMDMxXFxsYW5nbnAxMDMxXFxsb2NoXFxhZjFcXGRiY2hcXGFmMVxcaGljaFxcZjFcXGNmMSBcXCdhOTIwMjAgVGhlIEF1dGhvcnMuIFB1Ymxpc2hlZCBieSBFbHNldmllciBCLlYuIFRoaXMgaXMgYW4gb3BlbiBhY2Nlc3MgYXJ0aWNsZSB1bmRlciB0aGUgQ0MgQlktTkMtTkQgbGljZW5zZSAofXtcXHJ0bGNoXFxhZjBcXGFmczI0XHJcblxcbHRyY2hcXGZzMThcXGxhbmcxMDMxXFxsYW5nbnAxMDMxXFxsb2NoXFxhZjFcXGRiY2hcXGFmMVxcaGljaFxcZjFcXGNmMiBodHRwOi8vfX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clxuXFxsdHJjaFxcZnMxOFxcZjF7XFxydGxjaFxcYWYwXFxhZnMyNFxcbHRyY2hcXGZzMThcXGxhbmcxMDMxXFxsYW5nbnAxMDMxXFxsb2NoXFxhZjFcXGRiY2hcXGFmMVxcaGljaFxcZjFcXGNmMiBjcmVhdGl2ZWNvbW1vbnMub3JnL2xpY2Vuc2VzL2J5LW5jLW5kLzQuMC99e1xccnRsY2hcXGFmMFxcYWZzMjRcXGx0cmNoXFxmczE4XFxsYW5nMTAzMVxcbGFuZ25wMTAzMVxcbG9jaFxcYWYxXFxkYmNoXFxhZjFcXGhpY2hcXGYxXFxjZjEgKS59e1xccnRsY2hcXGFmMFxcYWZzMjRcXGx0cmNoXFxmczE4XFxsYW5nMTAzMVxcbGFuZ25wMTAzMVxyXG5cXGxvY2hcXGFmMVxcZGJjaFxcYWYxXFxoaWNoXFxmMVxcY3MxMFxcY2Yy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Eb3JrYVxcQXBwRGF0YVxcTG9jYWxcXFRlbXBcXGF2a2xrMWg1LmpwZyIsIlVyaVN0cmluZyI6IjRiZjNlMjBmLWQyOWUtNDFhYS1hOWQzLWEzNDUxY2VjNWI3Y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dXNtYXQuMjAyMC5lMDAxNTI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c3VzbWF0LjIwMjAuZTAwMTUyIiwiVXJpU3RyaW5nIjoiaHR0cHM6Ly9kb2kub3JnLzEwLjEwMTYvai5zdXNtYXQuMjAyMC5lMDAxN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eyIkaWQiOiIxOS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kaXJlY3QgcmVjeWNsaW5nIGNhc2Ugc3R1ZHkgZnJvbSBhIGxpdGhpdW0t4oCeaW9uIGJhdHRlcnkgcmVjYWxs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EgZGlyZWN0IHJlY3ljbGluZyBjYXNlIHN0dWR5IGZyb20gYSBsaXRoaXVtLWlvbiBiYXR0ZXJ5IHJlY2FsbCIsIlRyYW5zbGF0b3JzIjpbXSwiWWVhciI6IjIwMjAiLCJZZWFyUmVzb2x2ZWQiOiIyMDIwIiwiQ3JlYXRlZEJ5IjoiX1JvbmphIFdhZ25lci1XZW56IiwiQ3JlYXRlZE9uIjoiMjAyMC0xMC0wN1QxNToxMDo1NSIsIk1vZGlmaWVkQnkiOiJfV2FnbmVyd2UiLCJJZCI6IjRiZjNlMjBmLWQyOWUtNDFhYS1hOWQzLWEzNDUxY2VjNWI3Yi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jVdIn1dfSwiVGFnIjoiQ2l0YXZpUGxhY2Vob2xkZXIjOTgxNjg3NzAtNGU3NS00ZGZmLTk0N2YtNjViOTkwODM2NzEyIiwiVGV4dCI6IlsyNV0iLCJXQUlWZXJzaW9uIjoiNi44LjAuMCJ9}</w:instrText>
                </w:r>
                <w:r w:rsidR="00670427" w:rsidRPr="0077002F">
                  <w:rPr>
                    <w:lang w:val="en-US"/>
                  </w:rPr>
                  <w:fldChar w:fldCharType="separate"/>
                </w:r>
                <w:r w:rsidR="00670427" w:rsidRPr="0077002F">
                  <w:rPr>
                    <w:lang w:val="en-US"/>
                  </w:rPr>
                  <w:t>[25]</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hammer mill </w:t>
            </w:r>
          </w:p>
          <w:p w:rsidR="00670427" w:rsidRPr="0077002F" w:rsidRDefault="00670427" w:rsidP="00670427">
            <w:pPr>
              <w:spacing w:before="288" w:after="288"/>
              <w:rPr>
                <w:lang w:val="en-US"/>
              </w:rPr>
            </w:pPr>
            <w:r w:rsidRPr="0077002F">
              <w:rPr>
                <w:lang w:val="en-US"/>
              </w:rPr>
              <w:t xml:space="preserve">shaking table </w:t>
            </w:r>
          </w:p>
          <w:p w:rsidR="00670427" w:rsidRPr="0077002F" w:rsidRDefault="00670427" w:rsidP="00670427">
            <w:pPr>
              <w:spacing w:before="288" w:after="288"/>
              <w:rPr>
                <w:lang w:val="en-US"/>
              </w:rPr>
            </w:pPr>
            <w:r w:rsidRPr="0077002F">
              <w:rPr>
                <w:lang w:val="en-US"/>
              </w:rPr>
              <w:t xml:space="preserve">105 µm screen </w:t>
            </w:r>
          </w:p>
          <w:p w:rsidR="00670427" w:rsidRPr="0077002F" w:rsidRDefault="00670427" w:rsidP="00670427">
            <w:pPr>
              <w:spacing w:before="288" w:after="288"/>
              <w:rPr>
                <w:lang w:val="en-US"/>
              </w:rPr>
            </w:pPr>
            <w:r w:rsidRPr="0077002F">
              <w:rPr>
                <w:lang w:val="en-US"/>
              </w:rPr>
              <w:t>thermal treatment 500 °C</w:t>
            </w:r>
          </w:p>
          <w:p w:rsidR="00670427" w:rsidRPr="0077002F" w:rsidRDefault="00670427" w:rsidP="00670427">
            <w:pPr>
              <w:spacing w:before="288" w:after="288"/>
              <w:rPr>
                <w:lang w:val="en-US"/>
              </w:rPr>
            </w:pPr>
            <w:r w:rsidRPr="0077002F">
              <w:rPr>
                <w:lang w:val="en-US"/>
              </w:rPr>
              <w:t xml:space="preserve">froth flot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iMeO</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9143f1c6-d929-4c32-a76c-1f3fccd4af33"/>
                <w:id w:val="30745140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VhMTI4LTQ0MTUtNDM2MC1iMjUyLWI2MTY4NmU1ZmMzZS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OTE0M2YxYzYtZDkyOS00YzMyLWE3NmMtMWYzZmNjZDRhZjMz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5 </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pent LIB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assembly </w:t>
            </w:r>
          </w:p>
          <w:p w:rsidR="00670427" w:rsidRPr="0077002F" w:rsidRDefault="00670427" w:rsidP="00670427">
            <w:pPr>
              <w:spacing w:before="288" w:after="288"/>
              <w:rPr>
                <w:lang w:val="en-US"/>
              </w:rPr>
            </w:pPr>
            <w:r w:rsidRPr="0077002F">
              <w:rPr>
                <w:lang w:val="en-US"/>
              </w:rPr>
              <w:t xml:space="preserve">liberation </w:t>
            </w:r>
          </w:p>
          <w:p w:rsidR="00670427" w:rsidRPr="0077002F" w:rsidRDefault="00670427" w:rsidP="00670427">
            <w:pPr>
              <w:spacing w:before="288" w:after="288"/>
              <w:rPr>
                <w:lang w:val="en-US"/>
              </w:rPr>
            </w:pPr>
            <w:r w:rsidRPr="0077002F">
              <w:rPr>
                <w:lang w:val="en-US"/>
              </w:rPr>
              <w:t>sieving</w:t>
            </w:r>
          </w:p>
          <w:p w:rsidR="00670427" w:rsidRPr="0077002F" w:rsidRDefault="00670427" w:rsidP="00670427">
            <w:pPr>
              <w:spacing w:before="288" w:after="288"/>
              <w:rPr>
                <w:lang w:val="en-US"/>
              </w:rPr>
            </w:pPr>
            <w:r w:rsidRPr="0077002F">
              <w:rPr>
                <w:lang w:val="en-US"/>
              </w:rPr>
              <w:t xml:space="preserve">froth flotation </w:t>
            </w:r>
          </w:p>
          <w:p w:rsidR="00670427" w:rsidRPr="0077002F" w:rsidRDefault="00670427" w:rsidP="00670427">
            <w:pPr>
              <w:spacing w:before="288" w:after="288"/>
              <w:rPr>
                <w:lang w:val="en-US"/>
              </w:rPr>
            </w:pPr>
            <w:r w:rsidRPr="0077002F">
              <w:rPr>
                <w:lang w:val="en-US"/>
              </w:rPr>
              <w:t>purific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New Li-ion battery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Battery manufacturing included </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f1485636-d46c-4975-95eb-6dc71f37eb78"/>
                <w:id w:val="-556706549"/>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biBhYmlsaXR5IHRvIHNlcGFyYXRlIGJhdHRlcnkgZWxlY3Ryb2RlIG1hdGVyaWFscyB3aGlsZSBwcmVzZXJ2aW5nIGZ1bmN0aW9uYWwgaW50ZWdyaXR5IGl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c3NlbnRpYWwgdG8gY2xvc2UgdGhlIGxvb3Agb2YgbWF0ZXJpYWwgdXNlIGluIGxpdGhpdW0taW9uIGJhdHRlcmllcy4gSG93ZXZlciwgYSBsb3ctZW5lcmd5IGFuZ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xvdy1jb3N0IHNlcGFyYXRpb24gc3lzdGVtIHRoYXQgc2VsZWN0aXZlbHkgcmVjb3ZlcnMgY2F0aG9kZSBtYXRlcmlhbHMgaGFzIG5vdCB5ZXQgYmVlbn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ZXN0YWJsaXNoZWQuIEluIHRoaXMgc3R1ZHksIGZyb3RoIGZsb3RhdGlvbiBleHBlcmltZW50cyB3ZXJlIGNhcnJpZWQgb3V0IHdpdGggYSB2YXJpZXR5IG9mIG5ldyBhbmR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wZW50IGxpdGhpdW0taW9uIGJhdHRlcmllcyB1c2luZyBrZXJvc2VuZSBhcyB0aGUgY29sbGVjdG9yLiBUaGUgcHJvZHVjdHMgd2VyZSBjaGFyYWN0ZXJpemVkIHVz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hlcm1vZ3JhdmltZXRyaWMgYW5kIGNoZW1pY2FsIGFuYWx5c2lzLiBJdCB3YXMgZm91bmQgdGhhdCBvdmVyIDkwJSBvZiBhbm9kZSBtYXRlcmlhbHMgd2VyZX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mxvYXRlZCBpbiBmcm90aCBsYXllcnMsIHdoaWxlIDEwLTMwJSBvZiBjYXRob2RlIG1hdGVyaWFscyB3ZXJlIGZsb2F0ZWQuIFRoZXJtb2dyYXZpbWV0cmlj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hbmFseXNpcyBzaG93ZWQgdGhhdCB0aGUgcHJlc2VuY2Ugb2YgYmluZGVycyBhbmQgY29uZHVjdGl2ZSBhZGRpdGl2ZXMgd2l0aGluIHRoZSBjYXRob2R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F0ZXJpYWxzIGxpYmVyYXRlZCBmcm9tIGVsZWN0cm9kZSBsYXllcnMgbWlnaHQgYmUgcmVzcG9uc2libGUgZm9yIHRoZSBwYXJ0aWFsIGZsb2F0YWJpbGl0eS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xpYmVyYXRlZCBjYXRob2RlIG1hdGVyaWFscy4gU2VwYXJhYmlsaXR5IG9mIG1peGVkIGVsZWN0cm9kZSBtYXRlcmlhbHMgd2FzIGV2YWx1YXRlZCB1c2luZyBh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bW9kaWZpZWQgcHJvY2VkdXJlIGJhc2VkIG9uIHJlbGVhc2UgYW5hbHlzaXMuIFJlc3VsdHMgc2hvd2VkIHRoYXQgdGhlIGZyb3RoIGZsb3RhdGlvbiBwcm9jZXN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1c2luZyBrZXJvc2VuZSBhcyB0aGUgY29sbGVjdG9yIHByb2R1Y2VkIGEgdGFpbGluZyBwcm9kdWN0IGhhdmluZyBjYXRob2RlIG1hdGVyaWFscyBvZiBoaWdoZXJ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dyYWRlIHRoYW4gdGhvc2Ugb2J0YWluZWQgd2l0aG91dCBrZXJvc2VuZS4gRm9yIHNwZW50IGxpdGhpdW0taW9uIGJhdHRlcmllcywgYSBsb3cgcHVyaXR5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F0aG9kZSBtYXRlcmlhbHMgaW4gdGFpbGluZ3MgbWlnaHQgYmUgaW1wcm92ZWQgYnkgZmluZSBncmluZGluZywgYXQgd2hpY2ggZnJlc2hseSBsaWJlcmF0ZWR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h5ZHJvcGhvYmljIHN1cmZhY2VzIGFyZSBleHBvc2VkIGFuZCBjb25zZXF1ZW50bHkgYW5vZGUgbWF0ZXJpYWxzIGJlY29tZSBmbG9hdGFibGUuIFRoZX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lc2VudCByZXN1bHQgY29uZmlybXMgdGhhdCB0aGUgZnJvdGggZmxvdGF0aW9uIHRlY2huaXF1ZSBpcyBhIHZpYWJsZSBhbmQgdmVyc2F0aWxlIHRlY2huaXF1ZSBpb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yb2R1Y2luZyBoaWdoLXB1cml0eSBjYXRob2RlIG1hdGVyaWFscyBmcm9tIGxpdGhpdW0taW9uIGJhdHRlcmll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RvcmthXFxBcHBEYXRhXFxMb2NhbFxcVGVtcFxcaDNhdXUyYXguanBnIiwiVXJpU3RyaW5nIjoiODE3OGE4Y2ItMWI4Ny00ZmI2LTgyZDktYzk4YTllMDljYW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VzbWF0LjIwMTguZTAwMDY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N1c21hdC4yMDE4LmUwMDA2MiIsIlVyaVN0cmluZyI6Imh0dHBzOi8vZG9pLm9yZy8xMC4xMDE2L2ouc3VzbWF0LjIwMTguZTAwMD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eyIkaWQiOiIxN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yOV0ifV19LCJUYWciOiJDaXRhdmlQbGFjZWhvbGRlciNmMTQ4NTYzNi1kNDZjLTQ5NzUtOTVlYi02ZGM3MWYzN2ViNzgiLCJUZXh0IjoiWzI5XSIsIldBSVZlcnNpb24iOiI2LjguMC4wIn0=}</w:instrText>
                </w:r>
                <w:r w:rsidR="00670427" w:rsidRPr="0077002F">
                  <w:rPr>
                    <w:lang w:val="en-US"/>
                  </w:rPr>
                  <w:fldChar w:fldCharType="separate"/>
                </w:r>
                <w:r w:rsidR="00670427" w:rsidRPr="0077002F">
                  <w:rPr>
                    <w:lang w:val="en-US"/>
                  </w:rPr>
                  <w:t>[29]</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lassification</w:t>
            </w:r>
          </w:p>
          <w:p w:rsidR="00670427" w:rsidRPr="0077002F" w:rsidRDefault="00670427" w:rsidP="00670427">
            <w:pPr>
              <w:spacing w:before="288" w:after="288"/>
              <w:rPr>
                <w:lang w:val="en-US"/>
              </w:rPr>
            </w:pPr>
            <w:r w:rsidRPr="0077002F">
              <w:rPr>
                <w:lang w:val="en-US"/>
              </w:rPr>
              <w:t>manual/auto dismantle</w:t>
            </w:r>
          </w:p>
          <w:p w:rsidR="00670427" w:rsidRPr="0077002F" w:rsidRDefault="00670427" w:rsidP="00670427">
            <w:pPr>
              <w:spacing w:before="288" w:after="288"/>
              <w:rPr>
                <w:lang w:val="en-US"/>
              </w:rPr>
            </w:pPr>
            <w:r w:rsidRPr="0077002F">
              <w:rPr>
                <w:lang w:val="en-US"/>
              </w:rPr>
              <w:t>crushing</w:t>
            </w:r>
          </w:p>
          <w:p w:rsidR="00670427" w:rsidRPr="0077002F" w:rsidRDefault="00670427" w:rsidP="00670427">
            <w:pPr>
              <w:spacing w:before="288" w:after="288"/>
              <w:rPr>
                <w:lang w:val="en-US"/>
              </w:rPr>
            </w:pPr>
            <w:r w:rsidRPr="0077002F">
              <w:rPr>
                <w:lang w:val="en-US"/>
              </w:rPr>
              <w:t>screening/sieving</w:t>
            </w:r>
          </w:p>
          <w:p w:rsidR="00670427" w:rsidRPr="0077002F" w:rsidRDefault="00670427" w:rsidP="00670427">
            <w:pPr>
              <w:spacing w:before="288" w:after="288"/>
              <w:rPr>
                <w:lang w:val="en-US"/>
              </w:rPr>
            </w:pPr>
            <w:r w:rsidRPr="0077002F">
              <w:rPr>
                <w:lang w:val="en-US"/>
              </w:rPr>
              <w:t>separ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n. a.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Overview flow chart</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8d55d1d4-ffc9-4a5c-a832-1f5242b8d1eb"/>
                <w:id w:val="-121257242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mM2Y2ExLWY3ODItNDQ1MS04MDczLTI3ZTIyYjE4MjUwYS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OGQ1NWQxZDQtZmZjOS00YTVjLWE4MzItMWY1MjQyYjhkMWViIiwiVGV4dCI6IlsyOF0iLCJXQUlWZXJzaW9uIjoiNi44LjAuMCJ9}</w:instrText>
                </w:r>
                <w:r w:rsidR="00670427" w:rsidRPr="0077002F">
                  <w:rPr>
                    <w:lang w:val="en-US"/>
                  </w:rPr>
                  <w:fldChar w:fldCharType="separate"/>
                </w:r>
                <w:r w:rsidR="00670427" w:rsidRPr="0077002F">
                  <w:rPr>
                    <w:lang w:val="en-US"/>
                  </w:rPr>
                  <w:t>[28]</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manual dismantle </w:t>
            </w:r>
          </w:p>
          <w:p w:rsidR="00670427" w:rsidRPr="0077002F" w:rsidRDefault="00670427" w:rsidP="00670427">
            <w:pPr>
              <w:spacing w:before="288" w:after="288"/>
              <w:rPr>
                <w:lang w:val="en-US"/>
              </w:rPr>
            </w:pPr>
            <w:r w:rsidRPr="0077002F">
              <w:rPr>
                <w:lang w:val="en-US"/>
              </w:rPr>
              <w:t>separation</w:t>
            </w:r>
          </w:p>
          <w:p w:rsidR="00670427" w:rsidRPr="0077002F" w:rsidRDefault="00670427" w:rsidP="00670427">
            <w:pPr>
              <w:spacing w:before="288" w:after="288"/>
              <w:rPr>
                <w:lang w:val="en-US"/>
              </w:rPr>
            </w:pPr>
            <w:r w:rsidRPr="0077002F">
              <w:rPr>
                <w:lang w:val="en-US"/>
              </w:rPr>
              <w:t>mechanical separation</w:t>
            </w:r>
          </w:p>
          <w:p w:rsidR="00670427" w:rsidRPr="0077002F" w:rsidRDefault="00670427" w:rsidP="00670427">
            <w:pPr>
              <w:spacing w:before="288" w:after="288"/>
              <w:rPr>
                <w:lang w:val="en-US"/>
              </w:rPr>
            </w:pPr>
            <w:r w:rsidRPr="0077002F">
              <w:rPr>
                <w:lang w:val="en-US"/>
              </w:rPr>
              <w:t>PVDF elimination</w:t>
            </w:r>
          </w:p>
          <w:p w:rsidR="00670427" w:rsidRPr="0077002F" w:rsidRDefault="00670427" w:rsidP="00670427">
            <w:pPr>
              <w:spacing w:before="288" w:after="288"/>
              <w:rPr>
                <w:lang w:val="en-US"/>
              </w:rPr>
            </w:pPr>
            <w:r w:rsidRPr="0077002F">
              <w:rPr>
                <w:lang w:val="en-US"/>
              </w:rPr>
              <w:t>Al foil dissolu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n. a.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3251e870-f9d4-489c-a2fe-1c8cc10b61aa"/>
                <w:id w:val="112481759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DU5YzVlLWI2M2UtNDk3Mi04YjM0LTAxM2Q3MDU5Mjc4OS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MzI1MWU4NzAtZjlkNC00ODljLWEyZmUtMWM4Y2MxMGI2MWFhIiwiVGV4dCI6IlsyOF0iLCJXQUlWZXJzaW9uIjoiNi44LjAuMCJ9}</w:instrText>
                </w:r>
                <w:r w:rsidR="00670427" w:rsidRPr="0077002F">
                  <w:rPr>
                    <w:lang w:val="en-US"/>
                  </w:rPr>
                  <w:fldChar w:fldCharType="separate"/>
                </w:r>
                <w:r w:rsidR="00670427" w:rsidRPr="0077002F">
                  <w:rPr>
                    <w:lang w:val="en-US"/>
                  </w:rPr>
                  <w:t>[28]</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shearing crushing</w:t>
            </w:r>
          </w:p>
          <w:p w:rsidR="00670427" w:rsidRPr="0077002F" w:rsidRDefault="00670427" w:rsidP="00670427">
            <w:pPr>
              <w:spacing w:before="288" w:after="288"/>
              <w:rPr>
                <w:lang w:val="en-US"/>
              </w:rPr>
            </w:pPr>
            <w:r w:rsidRPr="0077002F">
              <w:rPr>
                <w:lang w:val="en-US"/>
              </w:rPr>
              <w:t xml:space="preserve">impact crushing </w:t>
            </w:r>
          </w:p>
          <w:p w:rsidR="00670427" w:rsidRPr="0077002F" w:rsidRDefault="00670427" w:rsidP="00670427">
            <w:pPr>
              <w:spacing w:before="288" w:after="288"/>
              <w:rPr>
                <w:lang w:val="en-US"/>
              </w:rPr>
            </w:pPr>
            <w:r w:rsidRPr="0077002F">
              <w:rPr>
                <w:lang w:val="en-US"/>
              </w:rPr>
              <w:t>dry sieving</w:t>
            </w:r>
          </w:p>
          <w:p w:rsidR="00670427" w:rsidRPr="0077002F" w:rsidRDefault="00670427" w:rsidP="00670427">
            <w:pPr>
              <w:spacing w:before="288" w:after="288"/>
              <w:rPr>
                <w:lang w:val="en-US"/>
              </w:rPr>
            </w:pPr>
            <w:r w:rsidRPr="0077002F">
              <w:rPr>
                <w:lang w:val="en-US"/>
              </w:rPr>
              <w:t xml:space="preserve">grinding </w:t>
            </w:r>
          </w:p>
          <w:p w:rsidR="00670427" w:rsidRPr="0077002F" w:rsidRDefault="00670427" w:rsidP="00670427">
            <w:pPr>
              <w:spacing w:before="288" w:after="288"/>
              <w:rPr>
                <w:lang w:val="en-US"/>
              </w:rPr>
            </w:pPr>
            <w:r w:rsidRPr="0077002F">
              <w:rPr>
                <w:lang w:val="en-US"/>
              </w:rPr>
              <w:t>dry sieving</w:t>
            </w:r>
          </w:p>
          <w:p w:rsidR="00670427" w:rsidRPr="0077002F" w:rsidRDefault="00670427" w:rsidP="00670427">
            <w:pPr>
              <w:spacing w:before="288" w:after="288"/>
              <w:rPr>
                <w:lang w:val="en-US"/>
              </w:rPr>
            </w:pPr>
            <w:r w:rsidRPr="0077002F">
              <w:rPr>
                <w:lang w:val="en-US"/>
              </w:rPr>
              <w:t xml:space="preserve">surface modification </w:t>
            </w:r>
          </w:p>
          <w:p w:rsidR="00670427" w:rsidRPr="0077002F" w:rsidRDefault="00670427" w:rsidP="00670427">
            <w:pPr>
              <w:spacing w:before="288" w:after="288"/>
              <w:rPr>
                <w:lang w:val="en-US"/>
              </w:rPr>
            </w:pPr>
            <w:r w:rsidRPr="0077002F">
              <w:rPr>
                <w:lang w:val="en-US"/>
              </w:rPr>
              <w:t>flotation</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LCO</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5c4f0061-bb49-4755-8dcb-72c4b7d680af"/>
                <w:id w:val="1940635562"/>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XYXN0ZSBNYW5hZ2VtZW50LCAzNCAoMjAxNCkgMTA1MS0xMDU4LiBkb2k6MTAuMTAxNi9qLndhc21hbi4yMDE0LjAxLjAwM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1pbmVyYWwgcHJvY2Vzc2luZyBvcGVyYXRpb24gaXMgYSBjcml0aWNhbCBzdGVwIGluIGFueSByZWN5Y2xpbmcgcHJvY2VzcyB0byByZWFsaXplIGxpYmVyYXRpb24sIHNlcGFyYXRpb25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uZCBjb25jZW50cmF0aW9uIG9mIHRoZSB0YXJnZXQgcGFydHMuIERldmVsb3BpbmcgZWZmZWN0aXZlIHJlY3ljbGluZyBtZXRob2RzIHRvIHJlY292ZXIgYWxsIHRoZSB2YWx1YWJs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hcnRzIGZyb20gc3BlbnQgbGl0aGl1bS1pb24gYmF0dGVyaWVzIGlzIGluIGdyZWF0IG5lY2Vzc2l0eS4gVGhlIGFpbSBvZiB0aGlzIHN0dWR5IGlzIHRvIGNhcmVmdWxseSB1bmRlcnRha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oZW1pY2FsIGFuZCBwcm9jZXNzIG1pbmVyYWxvZ2ljYWwgY2hhcmFjdGVyaXphdGlvbnMgb2Ygc3BlbnQgbGl0aGl1bS1pb24gYmF0dGVyaWVzIGJ5IGNvdXBsaW5nIHNldmVy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FseXRpY2FsIHRlY2huaXF1ZXMgdG8gcHJvdmlkZSBiYXNpYyBpbmZvcm1hdGlvbiBmb3IgdGhlIHJlc2VhcmNoZXMgb24gZWZmZWN0aXZlIG1lY2hhbmljYWwgY3J1c2h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zZXBhcmF0aW9uIG1ldGhvZHMgaW4gcmVjeWNsaW5nIHByb2Nlc3MuIFRoZSByZXN1bHRzIHNob3cgdGhhdCB0aGUgZ3JhZGUgb2YgQ28sIEN1IGFuZCBBbCBpcyBmYWlyb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aWdoIGluIHNwZW50IGxpdGhpdW0gaW9uIGJhdHRlcmllcyBhbmQgdXAgdG8gMTcuNjIgd3QuJSwgNy4xNyB3dC4lIGFuZCAyMS42MCB3dC4lLiBTcGVudCBsaXRoaXVtLWlvbiBiYXR0ZXJpZ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hhdmUgZ29vZCBzZWxlY3RpdmUgY3J1c2hpbmcgcHJvcGVydHksIHRoZSBjcnVzaGVkIHByb2R1Y3RzIGNvdWxkIGJlIGRpdmlkZWQgaW50byB0aHJlZSBwYXJ0cywgdGhl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yZSBBbC1lbnJpY2hlZCBmcmFjdGlvbiAoKzIgbW0pLCBDdSBhbmQgQWwtZW5yaWNoZWQgZnJhY3Rpb24gKDIgKyAwLjI1IG1tKSBhbmQgQ28gYW5kIGdyYXBoaXRlZW5yaWNoZW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ZyYWN0aW9uICgwLjI1IG1tKS4gVGhlIG1pbmVyYWwgcGhhc2UgYW5kIGNoZW1pY2FsIHN0YXRlIGFuYWx5c2lzIHJldmVhbCB0aGUgZWxlY3Ryb2Rl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tYXRlcmlhbHMgcmVjb3ZlcmVkIGZyb20gMC4yNSBtbSBzaXplIGZyYWN0aW9uIGtlZXAgdGhlIG9yaWdpbmFsIGNyeXN0YWwgZm9ybXMgYW5kIGNoZW1pY2FsIHN0YXR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uIGxpdGhpdW0taW9uIGJhdHRlcmllcywgYnV0IHRoZSBzdXJmYWNlIG9mIHRoZSBwb3dkZXJzIGhhcyBiZWVuIGNvYXRlZCBieSBhIGNlcnRhaW4ga2luZCBvZiBoeWRyb2NhcmJvbi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Jhc2VkIG9uIHRoZXNlIHJlc3VsdHMgYSBmbG93c2hlZXQgdG8gcmVjeWNsZSBzcGVudCBMaUJzIGlzIHByb3Bvc2Vk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aWQiOiI1IiwiJHR5cGUiOiJTd2lzc0FjYWRlbWljLkNpdGF2aS5Qcm9qZWN0LCBTd2lzc0FjYWRlbWljLkNpdGF2aSJ9fSx7IiRpZCI6IjY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mM2dtM2owbi5qcGciLCJVcmlTdHJpbmciOiJlZTBlMGVmMC1lYjMyLTQ5ODctYTZmZS0xZTMyN2E4OWNjY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QuMDEuMDA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0LjAxLjAwMiIsIlVyaVN0cmluZyI6Imh0dHBzOi8vZG9pLm9yZy8xMC4xMDE2L2oud2FzbWFuLjIwMTQuMDEuMD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hlbWljYWwgYW5kIHByb2Nlc3MgbWluZXJhbG9naWNhbCBjaGFyYWN0ZXJpemF0aW9ucyBvZiBzcGVudMKgIGxpdGhpdW0taW9uIGJhdHRlcmllczogQW4gYXBwcm9hY2ggYnkgbXVsdGktYW5hbHl0aWNhbCB0ZWNobmlxd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aGVtaWNhbCBhbmQgcHJvY2VzcyBtaW5lcmFsb2dpY2FsIGNoYXJhY3Rlcml6YXRpb25zIG9mIHNwZW50IGxpdGhpdW0taW9uIGJhdHRlcmllczogQW4gYXBwcm9hY2ggYnkgbXVsdGktYW5hbHl0aWNhbCB0ZWNobmlxdWVzIiwiVHJhbnNsYXRvcnMiOltdLCJZZWFyIjoiMjAxNCIsIlllYXJSZXNvbHZlZCI6IjIwMTQiLCJDcmVhdGVkQnkiOiJfUm9uamEgV2FnbmVyLVdlbnoiLCJDcmVhdGVkT24iOiIyMDIwLTEwLTEzVDA5OjExOjE2IiwiTW9kaWZpZWRCeSI6Il9XYWduZXJ3ZSIsIklkIjoiZWUwZTBlZjAtZWIzMi00OTg3LWE2ZmUtMWUzMjdhODljY2E5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zMF0ifV19LCJUYWciOiJDaXRhdmlQbGFjZWhvbGRlciM1YzRmMDA2MS1iYjQ5LTQ3NTUtOGRjYi03MmM0YjdkNjgwYWYiLCJUZXh0IjoiWzMwXSIsIldBSVZlcnNpb24iOiI2LjguMC4wIn0=}</w:instrText>
                </w:r>
                <w:r w:rsidR="00670427" w:rsidRPr="0077002F">
                  <w:rPr>
                    <w:lang w:val="en-US"/>
                  </w:rPr>
                  <w:fldChar w:fldCharType="separate"/>
                </w:r>
                <w:r w:rsidR="00670427" w:rsidRPr="0077002F">
                  <w:rPr>
                    <w:lang w:val="en-US"/>
                  </w:rPr>
                  <w:t>[30]</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discharging process</w:t>
            </w:r>
          </w:p>
          <w:p w:rsidR="00670427" w:rsidRPr="0077002F" w:rsidRDefault="00670427" w:rsidP="00670427">
            <w:pPr>
              <w:spacing w:before="288" w:after="288"/>
              <w:rPr>
                <w:lang w:val="en-US"/>
              </w:rPr>
            </w:pPr>
            <w:r w:rsidRPr="0077002F">
              <w:rPr>
                <w:lang w:val="en-US"/>
              </w:rPr>
              <w:t xml:space="preserve">mechanical shredding </w:t>
            </w:r>
          </w:p>
          <w:p w:rsidR="00670427" w:rsidRPr="0077002F" w:rsidRDefault="00670427" w:rsidP="00670427">
            <w:pPr>
              <w:spacing w:before="288" w:after="288"/>
              <w:rPr>
                <w:lang w:val="en-US"/>
              </w:rPr>
            </w:pPr>
            <w:r w:rsidRPr="0077002F">
              <w:rPr>
                <w:lang w:val="en-US"/>
              </w:rPr>
              <w:t xml:space="preserve">pneumatic separation </w:t>
            </w:r>
          </w:p>
          <w:p w:rsidR="00670427" w:rsidRPr="0077002F" w:rsidRDefault="00670427" w:rsidP="00670427">
            <w:pPr>
              <w:spacing w:before="288" w:after="288"/>
              <w:rPr>
                <w:lang w:val="en-US"/>
              </w:rPr>
            </w:pPr>
            <w:r w:rsidRPr="0077002F">
              <w:rPr>
                <w:lang w:val="en-US"/>
              </w:rPr>
              <w:t xml:space="preserve">magnetic/eddy current separation </w:t>
            </w:r>
          </w:p>
          <w:p w:rsidR="00670427" w:rsidRPr="0077002F" w:rsidRDefault="00670427" w:rsidP="00670427">
            <w:pPr>
              <w:spacing w:before="288" w:after="288"/>
              <w:rPr>
                <w:lang w:val="en-US"/>
              </w:rPr>
            </w:pPr>
            <w:r w:rsidRPr="0077002F">
              <w:rPr>
                <w:lang w:val="en-US"/>
              </w:rPr>
              <w:t>pyrolysis</w:t>
            </w:r>
          </w:p>
          <w:p w:rsidR="00670427" w:rsidRPr="0077002F" w:rsidRDefault="00670427" w:rsidP="00670427">
            <w:pPr>
              <w:spacing w:before="288" w:after="288"/>
              <w:rPr>
                <w:lang w:val="en-US"/>
              </w:rPr>
            </w:pPr>
            <w:r w:rsidRPr="0077002F">
              <w:rPr>
                <w:lang w:val="en-US"/>
              </w:rPr>
              <w:t xml:space="preserve">mechanical crushing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 xml:space="preserve">flot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Cathode material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Organics recycling</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6fe5359c-4907-4e54-ae22-9869e1ef5840"/>
                <w:id w:val="51357500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yMzEgKDIwMTkpIDE0MTgtMTQyNy4gZG9pOjEwLjEwMTYvai5qY2xlcHJvLjIwMTkuMDQuMjc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zdHVkeSwgYSBub3ZlbCBwcm9jZXNzIG9mIG1lY2hhbmljYWwgY3J1c2hpbmcgY29tYmluZWQgd2l0aCBhIHB5cm9seXNpcy1lbmhhbmNlZCBmbG90YXRpb24gd2F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kZXZlbG9wZWQgdG8gcmVjb3ZlciBMaUNvTzIgYW5kIGdyYXBoaXRlIGZyb20gc3BlbnQgbGl0aGl1bS1pb24gYmF0dGVyaWVzLCB3aGljaCBsYXlzIHRoZSBmb3VuZGF0aW9uIGZvc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zdWJzZXF1ZW50IG1ldGFsbHVyZ2ljYWwgcHJvY2Vzcy4gUHlyb2x5c2lzIHRlY2hub2xvZ3kgd2FzIHVzZWQgdG8gc29sdmUgdGhlIHByb2JsZW0gb2YgbG93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mbG90YXRpb24gZWZmaWNpZW5jeSBvZiBlbGVjdHJvZGUgbWF0ZXJpYWxzLiBUaGUgcHlyb2x5c2lzIGNoYXJhY3RlcmlzdGljcyBvZiB0aGUgZWxlY3Ryb2RlIG1hdGVyaWFscyB3Z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FyZWZ1bGx5IGFuYWx5emVkLCBhbmQgYmFzZWQgb24gdGhlIHJlc3VsdHMsIHRoZSBlZmZlY3RzIG9mIHB5cm9seXNpcyB0cmVhdG1lbnQgb24gdGhlIHN1cmZhY2UgbWljcm9jaGFyYWN0ZXJpc3RpY3M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XJmYWNlIGVsZW1lbnQgY2hlbWljYWwgc3RhdGVzLCBhbmQgbWluZXJhbCBwaGFzZXMgb2YgZWxlY3Ryb2RlIG1hdGVyaWFscyB3ZXJlIGZ1bGx5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pbnZlc3RpZ2F0ZWQgdG8gZXhwbG9yZSB0aGUgcHlyb2x5c2lzIGZsb3RhdGlvbiBlbmhhbmNlbWVudCBtZWNoYW5pc20uIEFmdGVyd2FyZHMsIGZsb3RhdGlvbiBtZXRob2R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2VyZSB1dGlsaXplZCB0byBzZXBhcmF0ZSBMaUNvTzIgZnJvbSBncmFwaGl0ZS4gU3VyZmFjZSBtaWNyby1jaGFyYWN0ZXJpemF0aW9uIGFuYWx5c2lzIHNob3dlZCB0aGF0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zaWR1YWwgb3JnYW5pYyBiaW5kZXJzIGFuZCBlbGVjdHJvbHl0ZXMgd2VyZSB0aGUgbWFpbiByZWFzb24gdGhhdCByZXN1bHRlZCBpbiBhIGxvdyBmbG90YXRpb24gZWZmaWNpZW5j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VsZWN0cm9kZSBtYXRlcmlhbHMuIFRoZSB0aGVybW9ncmF2aW1ldHJpYyBhbmFseXNpcyBhbmQgcHlyb2x5c2lzIHByb2R1Y3RzIGluZGljYXRlZCB0aGF0IHRoZSBvcmdh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aW5kZXJzIGFuZCBlbGVjdHJvbHl0ZSBjYW4gYmUgcmVtb3ZlZCBhdCBhIHB5cm9seXNpcyB0ZW1wZXJhdHVyZSBvZiA1MDAgQy4gWC1yYXkgcG93ZGVyIGRpZmZyYWN0b21ld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hbHlzaXMgZGVtb25zdHJhdGVkIHRoYXQgdGhlIGVsZWN0cm9kZSBwYXJ0aWNsZSBtaW5lcmFsIHBoYXNlcyB3ZXJlIG5vdCBhbHRlcmVkIGF0IGEgcHlyb2x5c2lz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0ZW1wZXJhdHVyZSBvZiBsZXNzIHRoYW4gNTUwIEMuIFRoZSBvcHRpbXVtIGZsb3RhdGlvbiBiZWhhdmlvciB3YXMgcHJlc2VudGVkIGF0IGEgcHlyb2x5c2lzIHRlbXBlcmF0dXJl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b2YgNTUwIEMgd2l0aCBoZWF0aW5nIHJhdGUgb2YgMTAgQy9taW4gYW5kIHB5cm9seXNpcyB0aW1lIG9mIDE1IG1pbiBMaUNvTzIgZ3JhZGUgaXMgOTQuNzIlIHdpdGh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RoZSByZWNvdmVyeSBvZiA4My43NSUgaW4gdGhpcyBjb25kaXRpb24uIFR3byBzdGFnZSBweXJvbHlzaXMtZW5oYW5jZWQgZmxvdGF0aW9uIHByb2Nlc3NlcyBjYW4gZnVydGhlc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XBncmFkZSB0aGUgTGlDb08yIGdyYWRlIHRvIDk4LjAwJS4gVGhpcyByZXNlYXJjaCBwcm9wb3NlcyBhIG5vdmVsIG1ldGhvZCB0byBpbXByb3ZlIHRoZSBmbG90Y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ZmZpY2llbmN5IG9mIGVsZWN0cm9kZSBtYXRlcmlhbHMsIGFuZCB0aGUgcmVsZXZhbnQgbWVjaGFuaXNtIGlzIGV4cGxvcmVkLCB3aGljaCBwcm92aWRlcyBhbiBhbHRlcm5hdGl2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jeWNsaW5nIGZsb3djaGFydCBvZiBzcGVudCBsaXRoaXVtLWlvbiBiYXR0ZXJpZXM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Jqcmtwem5hLmpwZyIsIlVyaVN0cmluZyI6IjBjYTQwZmFiLTVlNjEtNGU1ZS05OTg2LTRkNDgyZGFlN2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xlcHJvLjIwMTkuMDQuMjc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wNC4yNzkiLCJVcmlTdHJpbmciOiJodHRwczovL2RvaS5vcmcvMTAuMTAxNi9qLmpjbGVwcm8uMjAxOS4wNC4y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wcGxpY2F0aW9uIG9mIG1lY2hhbmljYWwgY3J1c2hpbmcgY29tYmluZWQgd2l0aCBweXJvbHlzaXMtZW5oYW5jZWQgZmxvdGF0aW9uIHRlY2hub2xvZ3kgdG8gcmVjb3ZlciBncmFwaGl0ZSBhbmQgTGlDb08yIGZybyAuLi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EFwcGVuZGl4IEEuIFN1cHBsZW1lbnRhcnkgZGF0YT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wcGxpY2F0aW9uIG9mIG1lY2hhbmljYWwgY3J1c2hpbmcgY29tYmluZWQgd2l0aCBweXJvbHlzaXMtZW5oYW5jZWQgZmxvdGF0aW9uIHRlY2hub2xvZ3kgdG8gcmVjb3ZlciBncmFwaGl0ZSBhbmQgTGlDb08yIGZyb20gc3BlbnQgbGl0aGl1bS1pb24gYmF0dGVyaWVzIiwiVHJhbnNsYXRvcnMiOltdLCJZZWFyIjoiMjAxOSIsIlllYXJSZXNvbHZlZCI6IjIwMTkiLCJDcmVhdGVkQnkiOiJfUm9uamEgV2FnbmVyLVdlbnoiLCJDcmVhdGVkT24iOiIyMDIwLTEwLTA4VDEyOjEzOjIxIiwiTW9kaWZpZWRCeSI6Il9XYWduZXJ3ZSIsIklkIjoiMGNhNDBmYWItNWU2MS00ZTVlLTk5ODYtNGQ0ODJkYWU3Yzkz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V0ifV19LCJUYWciOiJDaXRhdmlQbGFjZWhvbGRlciM2ZmU1MzU5Yy00OTA3LTRlNTQtYWUyMi05ODY5ZTFlZjU4NDAiLCJUZXh0IjoiWzMxXSIsIldBSVZlcnNpb24iOiI2LjguMC4wIn0=}</w:instrText>
                </w:r>
                <w:r w:rsidR="00670427" w:rsidRPr="0077002F">
                  <w:rPr>
                    <w:lang w:val="en-US"/>
                  </w:rPr>
                  <w:fldChar w:fldCharType="separate"/>
                </w:r>
                <w:r w:rsidR="00670427" w:rsidRPr="0077002F">
                  <w:rPr>
                    <w:lang w:val="en-US"/>
                  </w:rPr>
                  <w:t>[31]</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sorting by type </w:t>
            </w:r>
          </w:p>
          <w:p w:rsidR="00670427" w:rsidRPr="0077002F" w:rsidRDefault="00670427" w:rsidP="00670427">
            <w:pPr>
              <w:spacing w:before="288" w:after="288"/>
              <w:rPr>
                <w:lang w:val="en-US"/>
              </w:rPr>
            </w:pPr>
            <w:r w:rsidRPr="0077002F">
              <w:rPr>
                <w:lang w:val="en-US"/>
              </w:rPr>
              <w:t xml:space="preserve">disassembling </w:t>
            </w:r>
          </w:p>
          <w:p w:rsidR="00670427" w:rsidRPr="0077002F" w:rsidRDefault="00670427" w:rsidP="00670427">
            <w:pPr>
              <w:spacing w:before="288" w:after="288"/>
              <w:rPr>
                <w:lang w:val="en-US"/>
              </w:rPr>
            </w:pPr>
            <w:r w:rsidRPr="0077002F">
              <w:rPr>
                <w:lang w:val="en-US"/>
              </w:rPr>
              <w:t xml:space="preserve">autothermal pyrolysis </w:t>
            </w:r>
          </w:p>
          <w:p w:rsidR="00670427" w:rsidRPr="0077002F" w:rsidRDefault="00670427" w:rsidP="00670427">
            <w:pPr>
              <w:spacing w:before="288" w:after="288"/>
              <w:rPr>
                <w:lang w:val="en-US"/>
              </w:rPr>
            </w:pPr>
            <w:r w:rsidRPr="0077002F">
              <w:rPr>
                <w:lang w:val="en-US"/>
              </w:rPr>
              <w:t>multi-step mechanical processes</w:t>
            </w:r>
          </w:p>
          <w:p w:rsidR="00670427" w:rsidRPr="0077002F" w:rsidRDefault="00670427" w:rsidP="00670427">
            <w:pPr>
              <w:spacing w:before="288" w:after="288"/>
              <w:rPr>
                <w:lang w:val="en-US"/>
              </w:rPr>
            </w:pPr>
            <w:r w:rsidRPr="0077002F">
              <w:rPr>
                <w:lang w:val="en-US"/>
              </w:rPr>
              <w:t xml:space="preserve">vacuum evaporation or selective entraining gas evaporation of Li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Li, metal oxide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electrolyte condensation</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fc62a452-5075-40ca-853f-a9e9f3dbc40b"/>
                <w:id w:val="132031546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mYyNzY1LWVhZWYtNGY0Ny04ZjgyLTFmNTk5YmZkODAzNy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2ZjNjJhNDUyLTUwNzUtNDBjYS04NTNmLWE5ZTlmM2RiYzQwYiIsIlRleHQiOiJbMzNdIiwiV0FJVmVyc2lvbiI6IjYuOC4wLjAifQ==}</w:instrText>
                </w:r>
                <w:r w:rsidR="00670427" w:rsidRPr="0077002F">
                  <w:rPr>
                    <w:lang w:val="en-US"/>
                  </w:rPr>
                  <w:fldChar w:fldCharType="separate"/>
                </w:r>
                <w:r w:rsidR="00670427" w:rsidRPr="0077002F">
                  <w:rPr>
                    <w:lang w:val="en-US"/>
                  </w:rPr>
                  <w:t>[33]</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Electrolyte extraction </w:t>
            </w:r>
          </w:p>
          <w:p w:rsidR="00670427" w:rsidRPr="0077002F" w:rsidRDefault="00670427" w:rsidP="00670427">
            <w:pPr>
              <w:spacing w:before="288" w:after="288"/>
              <w:rPr>
                <w:lang w:val="en-US"/>
              </w:rPr>
            </w:pPr>
            <w:r w:rsidRPr="0077002F">
              <w:rPr>
                <w:lang w:val="en-US"/>
              </w:rPr>
              <w:t xml:space="preserve">Electrode/metal separation </w:t>
            </w:r>
          </w:p>
          <w:p w:rsidR="00670427" w:rsidRPr="0077002F" w:rsidRDefault="00670427" w:rsidP="00670427">
            <w:pPr>
              <w:spacing w:before="288" w:after="288"/>
              <w:rPr>
                <w:lang w:val="en-US"/>
              </w:rPr>
            </w:pPr>
            <w:r w:rsidRPr="0077002F">
              <w:rPr>
                <w:lang w:val="en-US"/>
              </w:rPr>
              <w:t xml:space="preserve">Cathode and anode separation </w:t>
            </w:r>
          </w:p>
          <w:p w:rsidR="00670427" w:rsidRPr="0077002F" w:rsidRDefault="00670427" w:rsidP="00670427">
            <w:pPr>
              <w:spacing w:before="288" w:after="288"/>
              <w:rPr>
                <w:lang w:val="en-US"/>
              </w:rPr>
            </w:pPr>
            <w:r w:rsidRPr="0077002F">
              <w:rPr>
                <w:lang w:val="en-US"/>
              </w:rPr>
              <w:t xml:space="preserve">Cathode regeneration </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Regenerated cathode material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Electrolyte recovery </w:t>
            </w: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To edit, see citavi.com/edit"/>
                <w:tag w:val="CitaviPlaceholder#77008e49-7f9e-4b04-8419-d48a983939f2"/>
                <w:id w:val="961312541"/>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YjNmZmI1LTZhMzMtNDVlZi04N2RiLTBiZmQxNDQxNDFmZiIsIlJhbmdlTGVuZ3RoIjo1LCJSZWZlcmVuY2VJZCI6IjMzY2U4YjZhLTBiYjctNGE4Ni04MDNkLTM4NjUyZGM5OTJmMC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jc3NjLjIwMjAwMTQ3OSIsIlVyaVN0cmluZyI6Imh0dHBzOi8vZG9pLm9yZy8xMC4xMDAyL2Nzc2MuMjAyMDAxND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}</w:instrText>
                </w:r>
                <w:r w:rsidR="00670427" w:rsidRPr="0077002F">
                  <w:rPr>
                    <w:noProof/>
                    <w:lang w:val="en-US"/>
                  </w:rPr>
                  <w:fldChar w:fldCharType="separate"/>
                </w:r>
                <w:r w:rsidR="00670427" w:rsidRPr="0077002F">
                  <w:rPr>
                    <w:noProof/>
                    <w:lang w:val="en-US"/>
                  </w:rPr>
                  <w:t>[163]</w:t>
                </w:r>
                <w:r w:rsidR="00670427" w:rsidRPr="0077002F">
                  <w:rPr>
                    <w:noProof/>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Electrode</w:t>
            </w:r>
          </w:p>
        </w:tc>
        <w:tc>
          <w:tcPr>
            <w:tcW w:w="255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Detaching current collector</w:t>
            </w:r>
          </w:p>
          <w:p w:rsidR="00670427" w:rsidRPr="0077002F" w:rsidRDefault="00670427" w:rsidP="00670427">
            <w:pPr>
              <w:spacing w:before="288" w:after="288"/>
              <w:rPr>
                <w:lang w:val="en-US"/>
              </w:rPr>
            </w:pPr>
            <w:r w:rsidRPr="0077002F">
              <w:rPr>
                <w:lang w:val="en-US"/>
              </w:rPr>
              <w:t>Removing PVDF binder</w:t>
            </w:r>
          </w:p>
          <w:p w:rsidR="00670427" w:rsidRPr="0077002F" w:rsidRDefault="00670427" w:rsidP="00670427">
            <w:pPr>
              <w:spacing w:before="288" w:after="288"/>
              <w:rPr>
                <w:lang w:val="en-US"/>
              </w:rPr>
            </w:pPr>
            <w:r w:rsidRPr="0077002F">
              <w:rPr>
                <w:lang w:val="en-US"/>
              </w:rPr>
              <w:t>Separating active material and conductive additive</w:t>
            </w:r>
          </w:p>
        </w:tc>
        <w:tc>
          <w:tcPr>
            <w:tcW w:w="1559"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Active materials </w:t>
            </w:r>
          </w:p>
        </w:tc>
        <w:tc>
          <w:tcPr>
            <w:tcW w:w="1708" w:type="dxa"/>
            <w:gridSpan w:val="2"/>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p>
        </w:tc>
        <w:tc>
          <w:tcPr>
            <w:tcW w:w="1127"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rPr>
                <w:lang w:val="en-US"/>
              </w:rPr>
            </w:pPr>
            <w:sdt>
              <w:sdtPr>
                <w:rPr>
                  <w:lang w:val="en-US"/>
                </w:rPr>
                <w:alias w:val="To edit, see citavi.com/edit"/>
                <w:tag w:val="CitaviPlaceholder#cb4420d5-23a3-44e6-9524-0deb9b051e90"/>
                <w:id w:val="607861329"/>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TgzNjcyLWI5ODItNGU1ZS04NGQzLTliZmM3MmM2ZjQyZiIsIlJhbmdlTGVuZ3RoIjo0LCJSZWZlcmVuY2VJZCI6ImRjNTcxODg5LTRkODMtNDdmNy04Njg4LWY2MGM4ZmEyZjc4M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EyNTk4LTAyMC0wMTU4Ny15IiwiVXJpU3RyaW5nIjoiaHR0cHM6Ly9kb2kub3JnLzEwLjEwMDcvczEyNTk4LTAyMC0wMTU4Ny1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OTNdIn1dfSwiVGFnIjoiQ2l0YXZpUGxhY2Vob2xkZXIjY2I0NDIwZDUtMjNhMy00NGU2LTk1MjQtMGRlYjliMDUxZTkwIiwiVGV4dCI6Ils5M10iLCJXQUlWZXJzaW9uIjoiNi44LjAuMCJ9}</w:instrText>
                </w:r>
                <w:r w:rsidR="00670427" w:rsidRPr="0077002F">
                  <w:rPr>
                    <w:noProof/>
                    <w:lang w:val="en-US"/>
                  </w:rPr>
                  <w:fldChar w:fldCharType="separate"/>
                </w:r>
                <w:r w:rsidR="00670427" w:rsidRPr="0077002F">
                  <w:rPr>
                    <w:noProof/>
                    <w:lang w:val="en-US"/>
                  </w:rPr>
                  <w:t>[93]</w:t>
                </w:r>
                <w:r w:rsidR="00670427" w:rsidRPr="0077002F">
                  <w:rPr>
                    <w:noProof/>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Spent LFP</w:t>
            </w:r>
          </w:p>
        </w:tc>
        <w:tc>
          <w:tcPr>
            <w:tcW w:w="2551"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low temperature volatilization </w:t>
            </w:r>
          </w:p>
          <w:p w:rsidR="00670427" w:rsidRPr="0077002F" w:rsidRDefault="00670427" w:rsidP="00670427">
            <w:pPr>
              <w:spacing w:before="288" w:after="288"/>
              <w:rPr>
                <w:lang w:val="en-US"/>
              </w:rPr>
            </w:pPr>
            <w:r w:rsidRPr="0077002F">
              <w:rPr>
                <w:lang w:val="en-US"/>
              </w:rPr>
              <w:t>pyrolysis with nitrogen</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flotation </w:t>
            </w:r>
          </w:p>
        </w:tc>
        <w:tc>
          <w:tcPr>
            <w:tcW w:w="1559"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LFP, concentration</w:t>
            </w:r>
          </w:p>
        </w:tc>
        <w:tc>
          <w:tcPr>
            <w:tcW w:w="1708" w:type="dxa"/>
            <w:gridSpan w:val="2"/>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Electrolyte recovery</w:t>
            </w:r>
          </w:p>
        </w:tc>
        <w:tc>
          <w:tcPr>
            <w:tcW w:w="1127" w:type="dxa"/>
            <w:tcBorders>
              <w:top w:val="single" w:sz="4" w:space="0" w:color="00E66A"/>
              <w:left w:val="single" w:sz="4" w:space="0" w:color="00E66A"/>
              <w:bottom w:val="single" w:sz="4" w:space="0" w:color="000000" w:themeColor="text1"/>
              <w:right w:val="single" w:sz="4" w:space="0" w:color="00E66A"/>
            </w:tcBorders>
          </w:tcPr>
          <w:p w:rsidR="00670427" w:rsidRPr="0077002F" w:rsidRDefault="0077002F" w:rsidP="00670427">
            <w:pPr>
              <w:spacing w:before="288" w:after="288"/>
              <w:rPr>
                <w:lang w:val="en-US"/>
              </w:rPr>
            </w:pPr>
            <w:sdt>
              <w:sdtPr>
                <w:rPr>
                  <w:lang w:val="en-US"/>
                </w:rPr>
                <w:alias w:val="Don't edit this field"/>
                <w:tag w:val="CitaviPlaceholder#ab3f07dd-9863-4130-8020-edabb01d732c"/>
                <w:id w:val="-7198011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jNiMWEzLTIzZTgtNDFjNC1iZDJiLTg4ZmRhM2FkMTViOSIsIlJhbmdlTGVuZ3RoIjo0LCJSZWZlcmVuY2VJZCI6IjMwMWRiYjMwLTNjMWItNGJlNy1hNWIwLTRiZGY5NWM0Njg3OCIsIlJlZmVyZW5jZSI6eyIkaWQiOiIzIiwiJHR5cGUiOiJTd2lzc0FjYWRlbWljLkNpdGF2aS5SZWZlcmVuY2UsIFN3aXNzQWNhZGVtaWMuQ2l0YXZpIiwiQWJzdHJhY3QiOiJ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TWluZXJhbCBQcm9jZXNzaW5nICYgQmlvZW5naW5lZXJpbmcsIENlbnRyYWwgU291dGggVW5pdmVyc2l0eSwgQ2hhbmdzaGEgNDEwMDgzLCBDaGluY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Ghhbmp1bndlaTIwMDhAMTYzLmNvb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DVsb3Bicnl2LmpwZyIsIlVyaVN0cmluZyI6IjMwMWRiYjMwLTNjMWItNGJlNy1hNWIwLTRiZGY5NWM0Njg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S4wMy4wNj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5LjAzLjA2OCIsIlVyaVN0cmluZyI6Imh0dHBzOi8vZG9pLm9yZy8xMC4xMDE2L2oud2FzbWFuLjIwMTkuMDMu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I6MTMiLCJNb2RpZmllZEJ5IjoiX1JvbmphIFdhZ25lci1XZW56IiwiSWQiOiI4YzM0YjU1OS0wMmNkLTQ5MTctODIxMy01OGQ1YmU2MDUxZDkiLCJNb2RpZmllZE9uIjoiMjAyMC0xMC0xNVQxMzo1Mjox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5NzYyIiwiVXJpU3RyaW5nIjoiaHR0cDovL3d3dy5uY2JpLm5sbS5uaWguZ292L3B1Ym1lZC8zMTA3OTc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HlzaXMgYW5kIHBoeXNpY2FsIHNlcGFyYXRpb24gZm9yIHRoZSByZWNvdmVyeSBvZiBzcGVudCBMaUZlUE80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FeHBlcmltZW50YWwgc2V0dXAgYW5kIHByb2NlZHVyZT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eXJvbHlzaXMgYW5kIHBoeXNpY2FsIHNlcGFyYXRpb24gZm9yIHRoZSByZWNvdmVyeSBvZiBzcGVudCBMaUZlUE80IGJhdHRlcmllcyIsIlRyYW5zbGF0b3JzIjpbXSwiWWVhciI6IjIwMTkiLCJZZWFyUmVzb2x2ZWQiOiIyMDE5IiwiQ3JlYXRlZEJ5IjoiX1JvbmphIFdhZ25lci1XZW56IiwiQ3JlYXRlZE9uIjoiMjAyMC0xMC0xNVQxMzo1MTo1NiIsIk1vZGlmaWVkQnkiOiJfV2FnbmVyd2UiLCJJZCI6IjMwMWRiYjMwLTNjMWItNGJlNy1hNWIwLTRiZGY5NWM0Njg3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YWIzZjA3ZGQtOTg2My00MTMwLTgwMjAtZWRhYmIwMWQ3MzJjIiwiVGV4dCI6IlszNF0iLCJXQUlWZXJzaW9uIjoiNi44LjAuMCJ9}</w:instrText>
                </w:r>
                <w:r w:rsidR="00670427" w:rsidRPr="0077002F">
                  <w:rPr>
                    <w:lang w:val="en-US"/>
                  </w:rPr>
                  <w:fldChar w:fldCharType="separate"/>
                </w:r>
                <w:r w:rsidR="00670427" w:rsidRPr="0077002F">
                  <w:rPr>
                    <w:lang w:val="en-US"/>
                  </w:rPr>
                  <w:t>[34]</w:t>
                </w:r>
                <w:r w:rsidR="00670427" w:rsidRPr="0077002F">
                  <w:rPr>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 xml:space="preserve">High airflow comminution </w:t>
            </w:r>
          </w:p>
          <w:p w:rsidR="00670427" w:rsidRPr="0077002F" w:rsidRDefault="00670427" w:rsidP="00670427">
            <w:pPr>
              <w:spacing w:before="288" w:after="288"/>
              <w:rPr>
                <w:lang w:val="en-US"/>
              </w:rPr>
            </w:pPr>
            <w:r w:rsidRPr="0077002F">
              <w:rPr>
                <w:lang w:val="en-US"/>
              </w:rPr>
              <w:t xml:space="preserve">Second comminution </w:t>
            </w:r>
          </w:p>
          <w:p w:rsidR="00670427" w:rsidRPr="0077002F" w:rsidRDefault="00670427" w:rsidP="00670427">
            <w:pPr>
              <w:spacing w:before="288" w:after="288"/>
              <w:rPr>
                <w:lang w:val="en-US"/>
              </w:rPr>
            </w:pPr>
            <w:r w:rsidRPr="0077002F">
              <w:rPr>
                <w:lang w:val="en-US"/>
              </w:rPr>
              <w:t xml:space="preserve">Magnetic separation </w:t>
            </w:r>
          </w:p>
        </w:tc>
        <w:tc>
          <w:tcPr>
            <w:tcW w:w="1559"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 xml:space="preserve">Black mass </w:t>
            </w:r>
          </w:p>
        </w:tc>
        <w:tc>
          <w:tcPr>
            <w:tcW w:w="1708" w:type="dxa"/>
            <w:gridSpan w:val="2"/>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 xml:space="preserve">Akkuser TRL ≥ 8 </w:t>
            </w:r>
          </w:p>
        </w:tc>
        <w:tc>
          <w:tcPr>
            <w:tcW w:w="1127" w:type="dxa"/>
            <w:tcBorders>
              <w:top w:val="single" w:sz="4" w:space="0" w:color="00E66A"/>
              <w:left w:val="single" w:sz="4" w:space="0" w:color="00E66A"/>
              <w:bottom w:val="single" w:sz="4" w:space="0" w:color="000000" w:themeColor="text1"/>
              <w:right w:val="single" w:sz="4" w:space="0" w:color="00E66A"/>
            </w:tcBorders>
          </w:tcPr>
          <w:p w:rsidR="00670427" w:rsidRPr="0077002F" w:rsidRDefault="0077002F" w:rsidP="00670427">
            <w:pPr>
              <w:spacing w:before="288" w:after="288"/>
              <w:rPr>
                <w:lang w:val="en-US"/>
              </w:rPr>
            </w:pPr>
            <w:sdt>
              <w:sdtPr>
                <w:rPr>
                  <w:lang w:val="en-US"/>
                </w:rPr>
                <w:alias w:val="To edit, see citavi.com/edit"/>
                <w:tag w:val="CitaviPlaceholder#6c7901c3-b6e9-487a-b255-ad626c373436"/>
                <w:id w:val="803890913"/>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TIzZTM5LTM2MjgtNGVjNi1hYTI2LWEzYTZlMmIxMzk2ZSIsIlJhbmdlTGVuZ3RoIjo0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kyXSJ9XX0sIlRhZyI6IkNpdGF2aVBsYWNlaG9sZGVyIzZjNzkwMWMzLWI2ZTktNDg3YS1iMjU1LWFkNjI2YzM3MzQzNiIsIlRleHQiOiJbOTJdIiwiV0FJVmVyc2lvbiI6IjYuOC4wLjAifQ==}</w:instrText>
                </w:r>
                <w:r w:rsidR="00670427" w:rsidRPr="0077002F">
                  <w:rPr>
                    <w:noProof/>
                    <w:lang w:val="en-US"/>
                  </w:rPr>
                  <w:fldChar w:fldCharType="separate"/>
                </w:r>
                <w:r w:rsidR="00670427" w:rsidRPr="0077002F">
                  <w:rPr>
                    <w:noProof/>
                    <w:lang w:val="en-US"/>
                  </w:rPr>
                  <w:t>[92]</w:t>
                </w:r>
                <w:r w:rsidR="00670427" w:rsidRPr="0077002F">
                  <w:rPr>
                    <w:noProof/>
                    <w:lang w:val="en-US"/>
                  </w:rPr>
                  <w:fldChar w:fldCharType="end"/>
                </w:r>
              </w:sdtContent>
            </w:sdt>
          </w:p>
        </w:tc>
      </w:tr>
      <w:tr w:rsidR="0077002F" w:rsidRPr="0077002F" w:rsidTr="00670427">
        <w:tc>
          <w:tcPr>
            <w:tcW w:w="988"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Wet comminution</w:t>
            </w:r>
          </w:p>
          <w:p w:rsidR="00670427" w:rsidRPr="0077002F" w:rsidRDefault="00670427" w:rsidP="00670427">
            <w:pPr>
              <w:spacing w:before="288" w:after="288"/>
              <w:rPr>
                <w:lang w:val="en-US"/>
              </w:rPr>
            </w:pPr>
            <w:r w:rsidRPr="0077002F">
              <w:rPr>
                <w:lang w:val="en-US"/>
              </w:rPr>
              <w:t xml:space="preserve">Density separation </w:t>
            </w:r>
          </w:p>
          <w:p w:rsidR="00670427" w:rsidRPr="0077002F" w:rsidRDefault="00670427" w:rsidP="00670427">
            <w:pPr>
              <w:spacing w:before="288" w:after="288"/>
              <w:rPr>
                <w:lang w:val="en-US"/>
              </w:rPr>
            </w:pPr>
            <w:r w:rsidRPr="0077002F">
              <w:rPr>
                <w:lang w:val="en-US"/>
              </w:rPr>
              <w:t xml:space="preserve">Mixing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Drying </w:t>
            </w:r>
          </w:p>
        </w:tc>
        <w:tc>
          <w:tcPr>
            <w:tcW w:w="1559" w:type="dxa"/>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Black mass</w:t>
            </w:r>
          </w:p>
        </w:tc>
        <w:tc>
          <w:tcPr>
            <w:tcW w:w="1708" w:type="dxa"/>
            <w:gridSpan w:val="2"/>
            <w:tcBorders>
              <w:top w:val="single" w:sz="4" w:space="0" w:color="00E66A"/>
              <w:left w:val="single" w:sz="4" w:space="0" w:color="00E66A"/>
              <w:bottom w:val="single" w:sz="4" w:space="0" w:color="000000" w:themeColor="text1"/>
              <w:right w:val="single" w:sz="4" w:space="0" w:color="00E66A"/>
            </w:tcBorders>
          </w:tcPr>
          <w:p w:rsidR="00670427" w:rsidRPr="0077002F" w:rsidRDefault="00670427" w:rsidP="00670427">
            <w:pPr>
              <w:spacing w:before="288" w:after="288"/>
              <w:rPr>
                <w:lang w:val="en-US"/>
              </w:rPr>
            </w:pPr>
            <w:r w:rsidRPr="0077002F">
              <w:rPr>
                <w:lang w:val="en-US"/>
              </w:rPr>
              <w:t>Retrieve TRL ≥ 8</w:t>
            </w:r>
          </w:p>
        </w:tc>
        <w:tc>
          <w:tcPr>
            <w:tcW w:w="1127" w:type="dxa"/>
            <w:tcBorders>
              <w:top w:val="single" w:sz="4" w:space="0" w:color="00E66A"/>
              <w:left w:val="single" w:sz="4" w:space="0" w:color="00E66A"/>
              <w:bottom w:val="single" w:sz="4" w:space="0" w:color="000000" w:themeColor="text1"/>
              <w:right w:val="single" w:sz="4" w:space="0" w:color="00E66A"/>
            </w:tcBorders>
          </w:tcPr>
          <w:p w:rsidR="00670427" w:rsidRPr="0077002F" w:rsidRDefault="0077002F" w:rsidP="00670427">
            <w:pPr>
              <w:spacing w:before="288" w:after="288"/>
              <w:rPr>
                <w:lang w:val="en-US"/>
              </w:rPr>
            </w:pPr>
            <w:sdt>
              <w:sdtPr>
                <w:rPr>
                  <w:lang w:val="en-US"/>
                </w:rPr>
                <w:alias w:val="To edit, see citavi.com/edit"/>
                <w:tag w:val="CitaviPlaceholder#e1a9ab27-4183-4120-b3fc-78ff6839cd52"/>
                <w:id w:val="-710190255"/>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DFlNzM0LTE1Y2MtNDEwYy1iNGYzLTRiMWI2ZmFmOWZkOCIsIlJhbmdlTGVuZ3RoIjo0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kyXSJ9XX0sIlRhZyI6IkNpdGF2aVBsYWNlaG9sZGVyI2UxYTlhYjI3LTQxODMtNDEyMC1iM2ZjLTc4ZmY2ODM5Y2Q1MiIsIlRleHQiOiJbOTJdIiwiV0FJVmVyc2lvbiI6IjYuOC4wLjAifQ==}</w:instrText>
                </w:r>
                <w:r w:rsidR="00670427" w:rsidRPr="0077002F">
                  <w:rPr>
                    <w:noProof/>
                    <w:lang w:val="en-US"/>
                  </w:rPr>
                  <w:fldChar w:fldCharType="separate"/>
                </w:r>
                <w:r w:rsidR="00670427" w:rsidRPr="0077002F">
                  <w:rPr>
                    <w:noProof/>
                    <w:lang w:val="en-US"/>
                  </w:rPr>
                  <w:t>[92]</w:t>
                </w:r>
                <w:r w:rsidR="00670427" w:rsidRPr="0077002F">
                  <w:rPr>
                    <w:noProof/>
                    <w:lang w:val="en-US"/>
                  </w:rPr>
                  <w:fldChar w:fldCharType="end"/>
                </w:r>
              </w:sdtContent>
            </w:sdt>
          </w:p>
        </w:tc>
      </w:tr>
      <w:tr w:rsidR="0077002F" w:rsidRPr="0077002F" w:rsidTr="00670427">
        <w:tc>
          <w:tcPr>
            <w:tcW w:w="9067"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70427" w:rsidRPr="0077002F" w:rsidRDefault="00670427" w:rsidP="00670427">
            <w:pPr>
              <w:spacing w:before="288" w:after="288"/>
              <w:rPr>
                <w:lang w:val="en-US"/>
              </w:rPr>
            </w:pPr>
            <w:r w:rsidRPr="0077002F">
              <w:rPr>
                <w:lang w:val="en-US"/>
              </w:rPr>
              <w:t>Pyro-metallurgical route</w:t>
            </w:r>
          </w:p>
        </w:tc>
      </w:tr>
      <w:tr w:rsidR="0077002F" w:rsidRPr="0077002F" w:rsidTr="00670427">
        <w:tc>
          <w:tcPr>
            <w:tcW w:w="988" w:type="dxa"/>
            <w:tcBorders>
              <w:top w:val="single" w:sz="4" w:space="0" w:color="000000" w:themeColor="text1"/>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000000" w:themeColor="text1"/>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s</w:t>
            </w:r>
          </w:p>
        </w:tc>
        <w:tc>
          <w:tcPr>
            <w:tcW w:w="2551" w:type="dxa"/>
            <w:tcBorders>
              <w:top w:val="single" w:sz="4" w:space="0" w:color="000000" w:themeColor="text1"/>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echanical pre-treatment</w:t>
            </w:r>
          </w:p>
          <w:p w:rsidR="00670427" w:rsidRPr="0077002F" w:rsidRDefault="00670427" w:rsidP="00670427">
            <w:pPr>
              <w:spacing w:before="288" w:after="288"/>
              <w:rPr>
                <w:lang w:val="en-US"/>
              </w:rPr>
            </w:pPr>
            <w:r w:rsidRPr="0077002F">
              <w:rPr>
                <w:lang w:val="en-US"/>
              </w:rPr>
              <w:t>heat treatment at 150 - 500 °C</w:t>
            </w:r>
          </w:p>
          <w:p w:rsidR="00670427" w:rsidRPr="0077002F" w:rsidRDefault="00670427" w:rsidP="00670427">
            <w:pPr>
              <w:spacing w:before="288" w:after="288"/>
              <w:rPr>
                <w:lang w:val="en-US"/>
              </w:rPr>
            </w:pPr>
            <w:r w:rsidRPr="0077002F">
              <w:rPr>
                <w:lang w:val="en-US"/>
              </w:rPr>
              <w:t xml:space="preserve"> heat treatment at 1,400 – 1,700 °C</w:t>
            </w:r>
          </w:p>
        </w:tc>
        <w:tc>
          <w:tcPr>
            <w:tcW w:w="1559" w:type="dxa"/>
            <w:tcBorders>
              <w:top w:val="single" w:sz="4" w:space="0" w:color="000000" w:themeColor="text1"/>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alloy, CoO, Co</w:t>
            </w:r>
            <w:r w:rsidRPr="0077002F">
              <w:rPr>
                <w:vertAlign w:val="subscript"/>
                <w:lang w:val="en-US"/>
              </w:rPr>
              <w:t>3</w:t>
            </w:r>
            <w:r w:rsidRPr="0077002F">
              <w:rPr>
                <w:lang w:val="en-US"/>
              </w:rPr>
              <w:t>O</w:t>
            </w:r>
            <w:r w:rsidRPr="0077002F">
              <w:rPr>
                <w:vertAlign w:val="subscript"/>
                <w:lang w:val="en-US"/>
              </w:rPr>
              <w:t>4</w:t>
            </w:r>
            <w:r w:rsidRPr="0077002F">
              <w:rPr>
                <w:lang w:val="en-US"/>
              </w:rPr>
              <w:t>, Li</w:t>
            </w:r>
            <w:r w:rsidRPr="0077002F">
              <w:rPr>
                <w:vertAlign w:val="subscript"/>
                <w:lang w:val="en-US"/>
              </w:rPr>
              <w:t>2</w:t>
            </w:r>
            <w:r w:rsidRPr="0077002F">
              <w:rPr>
                <w:lang w:val="en-US"/>
              </w:rPr>
              <w:t>O, Li</w:t>
            </w:r>
            <w:r w:rsidRPr="0077002F">
              <w:rPr>
                <w:vertAlign w:val="subscript"/>
                <w:lang w:val="en-US"/>
              </w:rPr>
              <w:t>2</w:t>
            </w:r>
            <w:r w:rsidRPr="0077002F">
              <w:rPr>
                <w:lang w:val="en-US"/>
              </w:rPr>
              <w:t>CO</w:t>
            </w:r>
            <w:r w:rsidRPr="0077002F">
              <w:rPr>
                <w:vertAlign w:val="subscript"/>
                <w:lang w:val="en-US"/>
              </w:rPr>
              <w:t>3</w:t>
            </w:r>
            <w:r w:rsidRPr="0077002F">
              <w:rPr>
                <w:lang w:val="en-US"/>
              </w:rPr>
              <w:t>, slag residue</w:t>
            </w:r>
          </w:p>
        </w:tc>
        <w:tc>
          <w:tcPr>
            <w:tcW w:w="1701" w:type="dxa"/>
            <w:tcBorders>
              <w:top w:val="single" w:sz="4" w:space="0" w:color="000000" w:themeColor="text1"/>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mparison of LIB, NiCd and NiMH</w:t>
            </w:r>
          </w:p>
        </w:tc>
        <w:tc>
          <w:tcPr>
            <w:tcW w:w="1134" w:type="dxa"/>
            <w:gridSpan w:val="2"/>
            <w:tcBorders>
              <w:top w:val="single" w:sz="4" w:space="0" w:color="000000" w:themeColor="text1"/>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7fb8bd7b-a7d8-47a2-a245-abe58e9e4390"/>
                <w:id w:val="-135271949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N1cnJlbnQgT3BpbmlvbiBpbiBHcmVlbiBhbmQgU3VzdGFpbmFibGUgQ2hlbWlzdHJ5LCAyNCAoMjAyMCkgMjYtMzEuIGRvaToxMC4xMDE2L2ouY29nc2MuMjAyMC4wMS4wMDU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lzIGJyaWVmIGFydGljbGUgcmV2aWV3IGRpc2N1c3NlcyB0aGUgYXZhaWxhYmxlIHB5cm9tZXRhbGx1cmdpY2FsIG1ldGhvZHMgZm9yIHJlY3ljbGluZyBvZiByZWNoYXJnZWFibGUgYmF0dGVyaWVzIGluY2x1ZGluZyBMaS1pb24sIE5pXFx1ODIxMSBDZCBhbmQgTmlcXHU4MjExIE1IIGJhdHRlcmllcy4gT3dpbmcgdG8gdGhlIGV4cG9uZW50aWFsbHkgZ3Jvd2luZyBpbnRlcmVzdCBmb3IgdXNpbmcgcG9ydGFibGUgZWxlY3Ryb25pYyBkZXZpY2VzIGFuZCB2ZWhpY2xlcywgcmVjaGFyZ2VhYmxlIGJhdHRlcmllcyBoYXZlIGF0dHJhY3RlZCBzaWduaWZpY2FudCBhdHRlbn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hb2lqdTNybC5qcGciLCJVcmlTdHJpbmciOiIxNzBhYTA3MS0xZWU5LTQ5NjYtYmQyNC1hYjVmMTJhYzdhM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nc2MuMjAyMC4wMS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c2MuMjAyMC4wMS4wMDUiLCJVcmlTdHJpbmciOiJodHRwczovL2RvaS5vcmcvMTAuMTAxNi9qLmNvZ3NjLjIwMjAuMDE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5cm9tZXRhbGx1cmdpY2FsIHJlY3ljbGluZyBvZiBMaS1pb24sIE5p4oCTQ2QgYW5kIE5p4oCTTUggYmF0dGVyaWVzOiBBIG1pbmlyZXZpZXciLCJUcmFuc2xhdG9ycyI6W10sIlllYXIiOiIyMDIwIiwiWWVhclJlc29sdmVkIjoiMjAyMCIsIkNyZWF0ZWRCeSI6Il9Sb25qYSBXYWduZXItV2VueiIsIkNyZWF0ZWRPbiI6IjIwMjAtMTAtMjJUMDg6MzQ6NTAiLCJNb2RpZmllZEJ5IjoiX1dhZ25lcndlIiwiSWQiOiIxNzBhYTA3MS0xZWU5LTQ5NjYtYmQyNC1hYjVmMTJhYzdhMjE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M1XSJ9XX0sIlRhZyI6IkNpdGF2aVBsYWNlaG9sZGVyIzdmYjhiZDdiLWE3ZDgtNDdhMi1hMjQ1LWFiZTU4ZTllNDM5MCIsIlRleHQiOiJbMzVdIiwiV0FJVmVyc2lvbiI6IjYuOC4wLjAifQ==}</w:instrText>
                </w:r>
                <w:r w:rsidR="00670427" w:rsidRPr="0077002F">
                  <w:rPr>
                    <w:lang w:val="en-US"/>
                  </w:rPr>
                  <w:fldChar w:fldCharType="separate"/>
                </w:r>
                <w:r w:rsidR="00670427" w:rsidRPr="0077002F">
                  <w:rPr>
                    <w:lang w:val="en-US"/>
                  </w:rPr>
                  <w:t>[35]</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Battery for recycle</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yro-metallurgy</w:t>
            </w:r>
          </w:p>
          <w:p w:rsidR="00670427" w:rsidRPr="0077002F" w:rsidRDefault="00670427" w:rsidP="00670427">
            <w:pPr>
              <w:spacing w:before="288" w:after="288"/>
              <w:rPr>
                <w:lang w:val="en-US"/>
              </w:rPr>
            </w:pPr>
            <w:r w:rsidRPr="0077002F">
              <w:rPr>
                <w:lang w:val="en-US"/>
              </w:rPr>
              <w:t xml:space="preserve">leach </w:t>
            </w:r>
          </w:p>
          <w:p w:rsidR="00670427" w:rsidRPr="0077002F" w:rsidRDefault="00670427" w:rsidP="00670427">
            <w:pPr>
              <w:spacing w:before="288" w:after="288"/>
              <w:rPr>
                <w:lang w:val="en-US"/>
              </w:rPr>
            </w:pPr>
            <w:r w:rsidRPr="0077002F">
              <w:rPr>
                <w:lang w:val="en-US"/>
              </w:rPr>
              <w:t xml:space="preserve">solvent extraction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Dissolved salts</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Overview flowchart </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b2315d53-f938-4854-a964-ada95843436e"/>
                <w:id w:val="133767833"/>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U2V2ZXJhbCBwcm9jZXNzZXMgZm9yIHJlY3ljbGluZyBhcmUgcHJvcG9zZWQgb3Igb3BlcmF0aW5nLCBhbmQgZWFjaCBoYXMgYWR2YW50YWdlcyBhbmQgZGlzYWR2YW50YWdlcy4gVGhpc3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wYXBlciBjb21wYXJlcyB0aGVzZSBwcm9jZXNzZXMgb24gdGVjaG5pY2FsIGFuZCBlY29ub21pYyBiYXNlcywgZWx1Y2lkYXRpbmcgZGlmZmVyZW5jZXMgaW4gYmVuZWZpdHMgYXMgYSBmdW5jdGlvbiBvZn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jYXRob2RlIGNvbXBvc2l0aW9uLiBTaW5jZSBub25lIG9mIHRoZSBleGlzdGluZyBwcm9jZXNzZXMgaXMgaWRlYWwsIHJlc2VhcmNoIGFyZWFzIGFyZSBzdWdnZXN0ZWQgdGhhdCBjb3VsZCBlbmFibGV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ZGV2ZWxvcG1lbnQgb2YgaW1wcm92ZWQgcmVjeWNsaW5nIG1ldGhvZHMuIFRoZSBtb3N0IHByb21pc2luZyByZXNlYXJjaCBhcmVhcyBhcmUgc2VwYXJhdGlvbiB0ZWNobm9sb2dpZXMufVxyXG57XFxydGxjaFxcYWYwXFxhZnMyNFxcbHRyY2hcXGZzMThcXGYwXFxjczEw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dhZ25lcndlXFxBcHBEYXRhXFxMb2NhbFxcVGVtcFxcNHRlcXJrMGQuanBnIiwiVXJpU3RyaW5nIjoiZWYwOTM1N2YtMzMzZi00MzRlLWI4MmQtZTJkMDE4MjY1NDE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VzbWF0LjIwMTguZTAwMDY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zdXNtYXQuMjAxOC5lMDAwNjgiLCJVcmlTdHJpbmciOiJodHRwczovL2RvaS5vcmcvMTAuMTAxNi9qLnN1c21hdC4yMDE4LmUwMDA2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I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E1XSJ9XX0sIlRhZyI6IkNpdGF2aVBsYWNlaG9sZGVyI2IyMzE1ZDUzLWY5MzgtNDg1NC1hOTY0LWFkYTk1ODQzNDM2ZSIsIlRleHQiOiJbMTVdIiwiV0FJVmVyc2lvbiI6IjYuOC4wLjAifQ==}</w:instrText>
                </w:r>
                <w:r w:rsidR="00670427" w:rsidRPr="0077002F">
                  <w:rPr>
                    <w:lang w:val="en-US"/>
                  </w:rPr>
                  <w:fldChar w:fldCharType="separate"/>
                </w:r>
                <w:r w:rsidR="00670427" w:rsidRPr="0077002F">
                  <w:rPr>
                    <w:lang w:val="en-US"/>
                  </w:rPr>
                  <w:t>[15]</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B scrap</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re-treatment</w:t>
            </w:r>
          </w:p>
          <w:p w:rsidR="00670427" w:rsidRPr="0077002F" w:rsidRDefault="00670427" w:rsidP="00670427">
            <w:pPr>
              <w:spacing w:before="288" w:after="288"/>
              <w:rPr>
                <w:lang w:val="en-US"/>
              </w:rPr>
            </w:pPr>
            <w:r w:rsidRPr="0077002F">
              <w:rPr>
                <w:lang w:val="en-US"/>
              </w:rPr>
              <w:t>vacuum-thermal treatment</w:t>
            </w:r>
          </w:p>
          <w:p w:rsidR="00670427" w:rsidRPr="0077002F" w:rsidRDefault="00670427" w:rsidP="00670427">
            <w:pPr>
              <w:spacing w:before="288" w:after="288"/>
              <w:rPr>
                <w:lang w:val="en-US"/>
              </w:rPr>
            </w:pPr>
            <w:r w:rsidRPr="0077002F">
              <w:rPr>
                <w:lang w:val="en-US"/>
              </w:rPr>
              <w:t xml:space="preserve">mechanical processing </w:t>
            </w:r>
          </w:p>
          <w:p w:rsidR="00670427" w:rsidRPr="0077002F" w:rsidRDefault="00670427" w:rsidP="00670427">
            <w:pPr>
              <w:spacing w:before="288" w:after="288"/>
              <w:rPr>
                <w:lang w:val="en-US"/>
              </w:rPr>
            </w:pPr>
            <w:r w:rsidRPr="0077002F">
              <w:rPr>
                <w:lang w:val="en-US"/>
              </w:rPr>
              <w:t xml:space="preserve">agglomeration </w:t>
            </w:r>
          </w:p>
          <w:p w:rsidR="00670427" w:rsidRPr="0077002F" w:rsidRDefault="00670427" w:rsidP="00670427">
            <w:pPr>
              <w:spacing w:before="288" w:after="288"/>
              <w:rPr>
                <w:lang w:val="en-US"/>
              </w:rPr>
            </w:pPr>
            <w:r w:rsidRPr="0077002F">
              <w:rPr>
                <w:lang w:val="en-US"/>
              </w:rPr>
              <w:t>pyro-metallurgical processing</w:t>
            </w:r>
          </w:p>
          <w:p w:rsidR="00670427" w:rsidRPr="0077002F" w:rsidRDefault="00670427" w:rsidP="00670427">
            <w:pPr>
              <w:spacing w:before="288" w:after="288"/>
              <w:rPr>
                <w:lang w:val="en-US"/>
              </w:rPr>
            </w:pPr>
            <w:r w:rsidRPr="0077002F">
              <w:rPr>
                <w:lang w:val="en-US"/>
              </w:rPr>
              <w:t>hydro-metallurgical processing</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based alloy, Li carbonate</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Electrolyte recovery</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a516ef78-b0af-4890-85c5-beb8a458eab0"/>
                <w:id w:val="47156644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DE1NzBiLWQzMDktNDgxZS1hMTM4LTQ2N2M1Njk1MTg0NSIsIlJhbmdlTGVuZ3RoIjo0LCJSZWZlcmVuY2VJZCI6ImM4ODIwZTc4LWNiZTItNDNjZC1hYjJkLTU0YzNhNzI1OGU3YyIsIlJlZmVyZW5jZSI6eyIkaWQiOiIz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FjdGlvbnMsIHRoZSBmb2N1cyBvZiB0aGUgcmVzZWFyY2ggd29yayB3YXNcclxudGhlIGRldmVsb3BtZW50IG9mIGEgcHlyb21ldGFsbHVyZ2ljYWwgcHJvY2VzcyBzdGVwIGluIGFuIGVsZWN0cmljIGFyYyBmdXJuYWNlIGZvciB0aGUgY2FyYm8tcmVkdWN0aXZlXHJcbm1lbHRpbmcgb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HZW9yZ2ktTWFzY2hsZXIiLCJQcm90ZWN0ZWQiOmZhbHNlLCJTZXgiOjAsIkNyZWF0ZWRCeSI6Il9Sb25qYSBXYWduZXItV2VueiIsIkNyZWF0ZWRPbiI6IjIwMjAtMTAtMTNUMTQ6Mjc6MzEiLCJNb2RpZmllZEJ5IjoiX1JvbmphIFdhZ25lci1XZW56IiwiSWQiOiJkNDI0MzQ0ZC0yNjdhLTRhNTktYTk1Ni1lMDhiZjNkYjQ0NjUiLCJNb2RpZmllZE9uIjoiMjAyMC0xMC0xM1QxNDoyNzozMS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Sx7IiRpZCI6Ijc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GhuYmNvc3FmLmpwZyIsIlVyaVN0cmluZyI6ImM4ODIwZTc4LWNiZTItNDNjZC1hYjJkLTU0YzNhNzI1OGU3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AxLjE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G93c291ci4yMDEyLjAxLjE1MiIsIlVyaVN0cmluZyI6Imh0dHBzOi8vZG9pLm9yZy8xMC4xMDE2L2ouanBvd3NvdXIuMjAxMi4wMS4x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GV2ZWxvcG1lbnQgb2YgYSByZWN5Y2xpbmcgcHJvY2VzcyBmb3IgTGk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RldmVsb3BtZW50IG9mIGEgcmVjeWNsaW5nIHByb2Nlc3MgZm9yIExpLWlvbiBiYXR0ZXJpZXMiLCJUcmFuc2xhdG9ycyI6W10sIlllYXIiOiIyMDEyIiwiWWVhclJlc29sdmVkIjoiMjAxMiIsIkNyZWF0ZWRCeSI6Il9Sb25qYSBXYWduZXItV2VueiIsIkNyZWF0ZWRPbiI6IjIwMjAtMTAtMjFUMDk6MDU6MzgiLCJNb2RpZmllZEJ5IjoiX1dhZ25lcndlIiwiSWQiOiJjODgyMGU3OC1jYmUyLTQzY2QtYWIyZC01NGMzYTcyNThlN2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M2XSJ9XX0sIlRhZyI6IkNpdGF2aVBsYWNlaG9sZGVyI2E1MTZlZjc4LWIwYWYtNDg5MC04NWM1LWJlYjhhNDU4ZWFiMCIsIlRleHQiOiJbMzZdIiwiV0FJVmVyc2lvbiI6IjYuOC4wLjAifQ==}</w:instrText>
                </w:r>
                <w:r w:rsidR="00670427" w:rsidRPr="0077002F">
                  <w:rPr>
                    <w:lang w:val="en-US"/>
                  </w:rPr>
                  <w:fldChar w:fldCharType="separate"/>
                </w:r>
                <w:r w:rsidR="00670427" w:rsidRPr="0077002F">
                  <w:rPr>
                    <w:lang w:val="en-US"/>
                  </w:rPr>
                  <w:t>[36]</w:t>
                </w:r>
                <w:r w:rsidR="00670427" w:rsidRPr="0077002F">
                  <w:rPr>
                    <w:lang w:val="en-US"/>
                  </w:rPr>
                  <w:fldChar w:fldCharType="end"/>
                </w:r>
              </w:sdtContent>
            </w:sdt>
          </w:p>
          <w:p w:rsidR="00670427" w:rsidRPr="0077002F" w:rsidRDefault="0077002F" w:rsidP="00670427">
            <w:pPr>
              <w:spacing w:before="288" w:after="288"/>
              <w:rPr>
                <w:lang w:val="en-US"/>
              </w:rPr>
            </w:pPr>
            <w:sdt>
              <w:sdtPr>
                <w:rPr>
                  <w:lang w:val="en-US"/>
                </w:rPr>
                <w:alias w:val="Don't edit this field"/>
                <w:tag w:val="CitaviPlaceholder#793c4228-010d-4d6c-b554-5d8a7ce6e7a7"/>
                <w:id w:val="-33113670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E4MTBhLWMyMDMtNGFlMy1iOGJjLTExNTQxYjg0MDE5Yy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NzkzYzQyMjgtMDEwZC00ZDZjLWI1NTQtNWQ4YTdjZTZlN2E3IiwiVGV4dCI6IlsxOF0iLCJXQUlWZXJzaW9uIjoiNi44LjAuMCJ9}</w:instrText>
                </w:r>
                <w:r w:rsidR="00670427" w:rsidRPr="0077002F">
                  <w:rPr>
                    <w:lang w:val="en-US"/>
                  </w:rPr>
                  <w:fldChar w:fldCharType="separate"/>
                </w:r>
                <w:r w:rsidR="00670427" w:rsidRPr="0077002F">
                  <w:rPr>
                    <w:lang w:val="en-US"/>
                  </w:rPr>
                  <w:t>[18]</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Batteries </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yro-metallurgy</w:t>
            </w:r>
          </w:p>
          <w:p w:rsidR="00670427" w:rsidRPr="0077002F" w:rsidRDefault="00670427" w:rsidP="00670427">
            <w:pPr>
              <w:spacing w:before="288" w:after="288"/>
              <w:rPr>
                <w:lang w:val="en-US"/>
              </w:rPr>
            </w:pPr>
            <w:r w:rsidRPr="0077002F">
              <w:rPr>
                <w:lang w:val="en-US"/>
              </w:rPr>
              <w:t>hydro-metallurgical extraction</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 a.</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Overview flowchart</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725e7672-ade9-43f4-b66f-4ed9067e7365"/>
                <w:id w:val="187218854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DQ5YjY5LTdmMTQtNDA5Zi05ZDY1LTZjYzlmZGNkYTg4ZSIsIlJhbmdlTGVuZ3RoIjo0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V0sIkZvcm1hdHRlZFRleHQiOnsiJGlkIjoiMjgiLCJDb3VudCI6MSwiVGV4dFVuaXRzIjpbeyIkaWQiOiIyOSIsIkZvbnRTdHlsZSI6eyIkaWQiOiIzMCIsIk5ldXRyYWwiOnRydWV9LCJSZWFkaW5nT3JkZXIiOjEsIlRleHQiOiJbMTddIn1dfSwiVGFnIjoiQ2l0YXZpUGxhY2Vob2xkZXIjNzI1ZTc2NzItYWRlOS00M2Y0LWI2NmYtNGVkOTA2N2U3MzY1IiwiVGV4dCI6IlsxN10iLCJXQUlWZXJzaW9uIjoiNi44LjAuMCJ9}</w:instrText>
                </w:r>
                <w:r w:rsidR="00670427" w:rsidRPr="0077002F">
                  <w:rPr>
                    <w:lang w:val="en-US"/>
                  </w:rPr>
                  <w:fldChar w:fldCharType="separate"/>
                </w:r>
                <w:r w:rsidR="00670427" w:rsidRPr="0077002F">
                  <w:rPr>
                    <w:lang w:val="en-US"/>
                  </w:rPr>
                  <w:t>[17]</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8650 and laptop batterie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scraping</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oxygen-free roasting</w:t>
            </w:r>
          </w:p>
          <w:p w:rsidR="00670427" w:rsidRPr="0077002F" w:rsidRDefault="00670427" w:rsidP="00670427">
            <w:pPr>
              <w:spacing w:before="288" w:after="288"/>
              <w:rPr>
                <w:lang w:val="en-US"/>
              </w:rPr>
            </w:pPr>
            <w:r w:rsidRPr="0077002F">
              <w:rPr>
                <w:lang w:val="en-US"/>
              </w:rPr>
              <w:t xml:space="preserve">wet magnetic separation </w:t>
            </w:r>
          </w:p>
          <w:p w:rsidR="00670427" w:rsidRPr="0077002F" w:rsidRDefault="00670427" w:rsidP="00670427">
            <w:pPr>
              <w:spacing w:before="288" w:after="288"/>
              <w:rPr>
                <w:lang w:val="en-US"/>
              </w:rPr>
            </w:pPr>
            <w:r w:rsidRPr="0077002F">
              <w:rPr>
                <w:lang w:val="en-US"/>
              </w:rPr>
              <w:t>magnetic force</w:t>
            </w:r>
          </w:p>
          <w:p w:rsidR="00670427" w:rsidRPr="0077002F" w:rsidRDefault="00670427" w:rsidP="00670427">
            <w:pPr>
              <w:spacing w:before="288" w:after="288"/>
              <w:rPr>
                <w:lang w:val="en-US"/>
              </w:rPr>
            </w:pPr>
            <w:r w:rsidRPr="0077002F">
              <w:rPr>
                <w:lang w:val="en-US"/>
              </w:rPr>
              <w:t>solution evaporation</w:t>
            </w:r>
          </w:p>
          <w:p w:rsidR="00670427" w:rsidRPr="0077002F" w:rsidRDefault="00670427" w:rsidP="00670427">
            <w:pPr>
              <w:spacing w:before="288" w:after="288"/>
              <w:rPr>
                <w:lang w:val="en-US"/>
              </w:rPr>
            </w:pPr>
            <w:r w:rsidRPr="0077002F">
              <w:rPr>
                <w:lang w:val="en-US"/>
              </w:rPr>
              <w:t>deposition</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 Li</w:t>
            </w:r>
            <w:r w:rsidRPr="0077002F">
              <w:rPr>
                <w:vertAlign w:val="subscript"/>
                <w:lang w:val="en-US"/>
              </w:rPr>
              <w:t>2</w:t>
            </w:r>
            <w:r w:rsidRPr="0077002F">
              <w:rPr>
                <w:lang w:val="en-US"/>
              </w:rPr>
              <w:t>CO</w:t>
            </w:r>
            <w:r w:rsidRPr="0077002F">
              <w:rPr>
                <w:vertAlign w:val="subscript"/>
                <w:lang w:val="en-US"/>
              </w:rPr>
              <w:t>3</w:t>
            </w:r>
            <w:r w:rsidRPr="0077002F">
              <w:rPr>
                <w:lang w:val="en-US"/>
              </w:rPr>
              <w:t>, C</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b81624d5-1d69-4e7c-a3b4-6f843cea8f64"/>
                <w:id w:val="145050123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gyNzA2LTAxNWQtNGZhMC1iZTA4LTM1ZjVjMDFkMGM3ZSIsIlJhbmdlTGVuZ3RoIjo0LCJSZWZlcmVuY2VJZCI6ImNlMzFlYmZkLTA1YTctNGM1MC1iMzEwLWYwNDM4MGMzZjRjMSIsIlJlZmVyZW5jZSI6eyIkaWQiOiIzIiwiJHR5cGUiOiJTd2lzc0FjYWRlbWljLkNpdGF2aS5SZWZlcmVuY2UsIFN3aXNzQWNhZGVtaWMuQ2l0YXZpIiwiQWJzdHJhY3QiOiJ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PC9zcGFuPjwvcD5cclxuXHRcdDwvZGl2PlxyXG5cdDwvYm9keT5cclxuPC9odG1sPiIsIkFic3RyYWN0U291cmNlVGV4dEZvcm1hdCI6MCwiQWZmaWxpYXRpb24iOiJTY2hvb2wgb2YgRW52aXJvbm1lbnRhbCBTY2llbmNlIGFuZCBFbmdpbmVlcmluZywgU2hhbmdoYWkgSmlhbyBUb25nIFVuaXZlcnNpdHksIDgwMCBEb25nY2h1YW4gUm9hZCwgU2hhbmdoYWkgMjAwMjQwLCBQZW9wbGUncyBSZXB1YmxpYyBvZiBDaGluYS5cclxu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iBFbGVjdHJvbmljIGFkZHJlc3M6IHpteHVAc2p0dS5lZHUuY24uIiwiQXV0aG9ycyI6W3siJGlkIjoiNC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sczNmdWozaC5qcGciLCJVcmlTdHJpbmciOiJjZTMxZWJmZC0wNWE3LTRjNTAtYjMxMC1mMDQzODBjM2Y0Y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UuMDkuMDU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UuMDkuMDUwIiwiVXJpU3RyaW5nIjoiaHR0cHM6Ly9kb2kub3JnLzEwLjEwMTYvai5qaGF6bWF0LjIwMTUuMDku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RUMTE6MTQ6NDAiLCJNb2RpZmllZEJ5IjoiX1JvbmphIFdhZ25lci1XZW56IiwiSWQiOiIzMzI2N2YyOC03YTc5LTQ4YTMtOGJjYi05MjNhNTA0YmJlODgiLCJNb2RpZmllZE9uIjoiMjAyMC0xMC0xNFQxMToxNDo0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NDQ4NDk1IiwiVXJpU3RyaW5nIjoiaHR0cDovL3d3dy5uY2JpLm5sbS5uaWguZ292L3B1Ym1lZC8yNjQ0ODQ5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Vudmlyb25tZW50YWxseS1mcmllbmRseSBveHlnZW4tZnJlZSByb2FzdGluZy93ZXQgbWFnbmV0aWMgc2VwYXJhdGlvbiB0ZWNobm9sb2d5IGZvciBpbiBzaXR1IHJlY3ljbGluZyBjb2JhbHQsIGxpdGhpdW0gY2Fy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M3XSJ9XX0sIlRhZyI6IkNpdGF2aVBsYWNlaG9sZGVyI2I4MTYyNGQ1LTFkNjktNGU3Yy1hM2I0LTZmODQzY2VhOGY2NCIsIlRleHQiOiJbMzddIiwiV0FJVmVyc2lvbiI6IjYuOC4wLjAifQ==}</w:instrText>
                </w:r>
                <w:r w:rsidR="00670427" w:rsidRPr="0077002F">
                  <w:rPr>
                    <w:lang w:val="en-US"/>
                  </w:rPr>
                  <w:fldChar w:fldCharType="separate"/>
                </w:r>
                <w:r w:rsidR="00670427" w:rsidRPr="0077002F">
                  <w:rPr>
                    <w:lang w:val="en-US"/>
                  </w:rPr>
                  <w:t>[37]</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sorting </w:t>
            </w:r>
          </w:p>
          <w:p w:rsidR="00670427" w:rsidRPr="0077002F" w:rsidRDefault="00670427" w:rsidP="00670427">
            <w:pPr>
              <w:spacing w:before="288" w:after="288"/>
              <w:rPr>
                <w:lang w:val="en-US"/>
              </w:rPr>
            </w:pPr>
            <w:r w:rsidRPr="0077002F">
              <w:rPr>
                <w:lang w:val="en-US"/>
              </w:rPr>
              <w:t>plastic removal</w:t>
            </w:r>
          </w:p>
          <w:p w:rsidR="00670427" w:rsidRPr="0077002F" w:rsidRDefault="00670427" w:rsidP="00670427">
            <w:pPr>
              <w:spacing w:before="288" w:after="288"/>
              <w:rPr>
                <w:lang w:val="en-US"/>
              </w:rPr>
            </w:pPr>
            <w:r w:rsidRPr="0077002F">
              <w:rPr>
                <w:lang w:val="en-US"/>
              </w:rPr>
              <w:t>calcination</w:t>
            </w:r>
          </w:p>
          <w:p w:rsidR="00670427" w:rsidRPr="0077002F" w:rsidRDefault="00670427" w:rsidP="00670427">
            <w:pPr>
              <w:spacing w:before="288" w:after="288"/>
              <w:rPr>
                <w:lang w:val="en-US"/>
              </w:rPr>
            </w:pPr>
            <w:r w:rsidRPr="0077002F">
              <w:rPr>
                <w:lang w:val="en-US"/>
              </w:rPr>
              <w:t xml:space="preserve">distillation </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rotary-hearth furnace</w:t>
            </w:r>
          </w:p>
          <w:p w:rsidR="00670427" w:rsidRPr="0077002F" w:rsidRDefault="00670427" w:rsidP="00670427">
            <w:pPr>
              <w:spacing w:before="288" w:after="288"/>
              <w:rPr>
                <w:lang w:val="en-US"/>
              </w:rPr>
            </w:pPr>
            <w:r w:rsidRPr="0077002F">
              <w:rPr>
                <w:lang w:val="en-US"/>
              </w:rPr>
              <w:t xml:space="preserve">electric arc furnace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lag, Fe/Ni alloy</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Off-gas cleaning</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58c735a1-4180-4bef-81f3-d8db2c65f9ea"/>
                <w:id w:val="78423856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zI2MTFhLWQ2MzctNGNlMy1iN2Q1LWYxMmYxMzlkMDhkYi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U4YzczNWExLTQxODAtNGJlZi04MWYzLWQ4ZGIyYzY1ZjllYSIsIlRleHQiOiJbMzNdIiwiV0FJVmVyc2lvbiI6IjYuOC4wLjAifQ==}</w:instrText>
                </w:r>
                <w:r w:rsidR="00670427" w:rsidRPr="0077002F">
                  <w:rPr>
                    <w:lang w:val="en-US"/>
                  </w:rPr>
                  <w:fldChar w:fldCharType="separate"/>
                </w:r>
                <w:r w:rsidR="00670427" w:rsidRPr="0077002F">
                  <w:rPr>
                    <w:lang w:val="en-US"/>
                  </w:rPr>
                  <w:t>[33]</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shredder </w:t>
            </w:r>
          </w:p>
          <w:p w:rsidR="00670427" w:rsidRPr="0077002F" w:rsidRDefault="00670427" w:rsidP="00670427">
            <w:pPr>
              <w:spacing w:before="288" w:after="288"/>
              <w:rPr>
                <w:lang w:val="en-US"/>
              </w:rPr>
            </w:pPr>
            <w:r w:rsidRPr="0077002F">
              <w:rPr>
                <w:lang w:val="en-US"/>
              </w:rPr>
              <w:t xml:space="preserve">hammer mill </w:t>
            </w:r>
          </w:p>
          <w:p w:rsidR="00670427" w:rsidRPr="0077002F" w:rsidRDefault="00670427" w:rsidP="00670427">
            <w:pPr>
              <w:spacing w:before="288" w:after="288"/>
              <w:rPr>
                <w:lang w:val="en-US"/>
              </w:rPr>
            </w:pPr>
            <w:r w:rsidRPr="0077002F">
              <w:rPr>
                <w:lang w:val="en-US"/>
              </w:rPr>
              <w:t xml:space="preserve">707 µm screen </w:t>
            </w:r>
          </w:p>
          <w:p w:rsidR="00670427" w:rsidRPr="0077002F" w:rsidRDefault="00670427" w:rsidP="00670427">
            <w:pPr>
              <w:spacing w:before="288" w:after="288"/>
              <w:rPr>
                <w:lang w:val="en-US"/>
              </w:rPr>
            </w:pPr>
            <w:r w:rsidRPr="0077002F">
              <w:rPr>
                <w:lang w:val="en-US"/>
              </w:rPr>
              <w:t xml:space="preserve">mixing tank </w:t>
            </w:r>
          </w:p>
          <w:p w:rsidR="00670427" w:rsidRPr="0077002F" w:rsidRDefault="00670427" w:rsidP="00670427">
            <w:pPr>
              <w:spacing w:before="288" w:after="288"/>
              <w:rPr>
                <w:lang w:val="en-US"/>
              </w:rPr>
            </w:pPr>
            <w:r w:rsidRPr="0077002F">
              <w:rPr>
                <w:lang w:val="en-US"/>
              </w:rPr>
              <w:t>filter press</w:t>
            </w:r>
          </w:p>
          <w:p w:rsidR="00670427" w:rsidRPr="0077002F" w:rsidRDefault="00670427" w:rsidP="00670427">
            <w:pPr>
              <w:spacing w:before="288" w:after="288"/>
              <w:rPr>
                <w:lang w:val="en-US"/>
              </w:rPr>
            </w:pPr>
            <w:r w:rsidRPr="0077002F">
              <w:rPr>
                <w:lang w:val="en-US"/>
              </w:rPr>
              <w:t>evaporator</w:t>
            </w:r>
          </w:p>
          <w:p w:rsidR="00670427" w:rsidRPr="0077002F" w:rsidRDefault="00670427" w:rsidP="00670427">
            <w:pPr>
              <w:spacing w:before="288" w:after="288"/>
              <w:rPr>
                <w:lang w:val="en-US"/>
              </w:rPr>
            </w:pPr>
            <w:r w:rsidRPr="0077002F">
              <w:rPr>
                <w:lang w:val="en-US"/>
              </w:rPr>
              <w:t xml:space="preserve">mixing tank </w:t>
            </w:r>
          </w:p>
          <w:p w:rsidR="00670427" w:rsidRPr="0077002F" w:rsidRDefault="00670427" w:rsidP="00670427">
            <w:pPr>
              <w:spacing w:before="288" w:after="288"/>
              <w:rPr>
                <w:lang w:val="en-US"/>
              </w:rPr>
            </w:pPr>
            <w:r w:rsidRPr="0077002F">
              <w:rPr>
                <w:lang w:val="en-US"/>
              </w:rPr>
              <w:t>filter press</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O</w:t>
            </w:r>
            <w:r w:rsidRPr="0077002F">
              <w:rPr>
                <w:vertAlign w:val="subscript"/>
                <w:lang w:val="en-US"/>
              </w:rPr>
              <w:t>3</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89b37e05-4779-4b87-aff8-b24085fb7aee"/>
                <w:id w:val="-190798833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jRmOTVjLTg4YmUtNDY3NS1hOTMwLWM2NTFkMTZjNDk5Yy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ODliMzdlMDUtNDc3OS00Yjg3LWFmZjgtYjI0MDg1ZmI3YWVl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haft furnace 300 – 1,450 °C</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leaching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Cl</w:t>
            </w:r>
            <w:r w:rsidRPr="0077002F">
              <w:rPr>
                <w:vertAlign w:val="subscript"/>
                <w:lang w:val="en-US"/>
              </w:rPr>
              <w:t>2</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fff6bd60-ef05-4dd6-8f0c-d490679123c3"/>
                <w:id w:val="-1420093293"/>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DljMDBhLTJlZTgtNGIxNy04ZmRlLTJmZWRjMjA1M2Y1My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ZmZmNmJkNjAtZWYwNS00ZGQ2LThmMGMtZDQ5MDY3OTEyM2Mz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1</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orting</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vacuum thermal treatment </w:t>
            </w:r>
          </w:p>
          <w:p w:rsidR="00670427" w:rsidRPr="0077002F" w:rsidRDefault="00670427" w:rsidP="00670427">
            <w:pPr>
              <w:spacing w:before="288" w:after="288"/>
              <w:rPr>
                <w:lang w:val="en-US"/>
              </w:rPr>
            </w:pPr>
            <w:r w:rsidRPr="0077002F">
              <w:rPr>
                <w:lang w:val="en-US"/>
              </w:rPr>
              <w:t xml:space="preserve">milling </w:t>
            </w:r>
          </w:p>
          <w:p w:rsidR="00670427" w:rsidRPr="0077002F" w:rsidRDefault="00670427" w:rsidP="00670427">
            <w:pPr>
              <w:spacing w:before="288" w:after="288"/>
              <w:rPr>
                <w:lang w:val="en-US"/>
              </w:rPr>
            </w:pPr>
            <w:r w:rsidRPr="0077002F">
              <w:rPr>
                <w:lang w:val="en-US"/>
              </w:rPr>
              <w:t xml:space="preserve">grinding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agglomeration process</w:t>
            </w:r>
          </w:p>
          <w:p w:rsidR="00670427" w:rsidRPr="0077002F" w:rsidRDefault="00670427" w:rsidP="00670427">
            <w:pPr>
              <w:spacing w:before="288" w:after="288"/>
              <w:rPr>
                <w:lang w:val="en-US"/>
              </w:rPr>
            </w:pPr>
            <w:r w:rsidRPr="0077002F">
              <w:rPr>
                <w:lang w:val="en-US"/>
              </w:rPr>
              <w:t xml:space="preserve">reducing meltdown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r w:rsidRPr="0077002F">
              <w:rPr>
                <w:lang w:val="en-US"/>
              </w:rPr>
              <w:t>, Ni(OH)</w:t>
            </w:r>
            <w:r w:rsidRPr="0077002F">
              <w:rPr>
                <w:vertAlign w:val="subscript"/>
                <w:lang w:val="en-US"/>
              </w:rPr>
              <w:t>2</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c0e64593-4077-4e95-a167-f8b7a9596238"/>
                <w:id w:val="13491387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I0MzJjLWVmN2MtNDEzNy05MmFkLTE0NGIzZDc4ZTJmOS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YzBlNjQ1OTMtNDA3Ny00ZTk1LWExNjctZjhiN2E5NTk2MjM4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CoO</w:t>
            </w:r>
            <w:r w:rsidRPr="0077002F">
              <w:rPr>
                <w:vertAlign w:val="subscript"/>
                <w:lang w:val="en-US"/>
              </w:rPr>
              <w:t>2</w:t>
            </w:r>
            <w:r w:rsidRPr="0077002F">
              <w:rPr>
                <w:lang w:val="en-US"/>
              </w:rPr>
              <w:t xml:space="preserve"> cathode</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reductive roasting </w:t>
            </w:r>
          </w:p>
          <w:p w:rsidR="00670427" w:rsidRPr="0077002F" w:rsidRDefault="00670427" w:rsidP="00670427">
            <w:pPr>
              <w:spacing w:before="288" w:after="288"/>
              <w:rPr>
                <w:lang w:val="en-US"/>
              </w:rPr>
            </w:pPr>
            <w:r w:rsidRPr="0077002F">
              <w:rPr>
                <w:lang w:val="en-US"/>
              </w:rPr>
              <w:t xml:space="preserve">leaching of Li and Al </w:t>
            </w:r>
          </w:p>
          <w:p w:rsidR="00670427" w:rsidRPr="0077002F" w:rsidRDefault="00670427" w:rsidP="00670427">
            <w:pPr>
              <w:spacing w:before="288" w:after="288"/>
              <w:rPr>
                <w:lang w:val="en-US"/>
              </w:rPr>
            </w:pPr>
            <w:r w:rsidRPr="0077002F">
              <w:rPr>
                <w:lang w:val="en-US"/>
              </w:rPr>
              <w:t>leaching of Co</w:t>
            </w:r>
          </w:p>
          <w:p w:rsidR="00670427" w:rsidRPr="0077002F" w:rsidRDefault="00670427" w:rsidP="00670427">
            <w:pPr>
              <w:spacing w:before="288" w:after="288"/>
              <w:rPr>
                <w:lang w:val="en-US"/>
              </w:rPr>
            </w:pPr>
            <w:r w:rsidRPr="0077002F">
              <w:rPr>
                <w:lang w:val="en-US"/>
              </w:rPr>
              <w:t>purification</w:t>
            </w:r>
          </w:p>
          <w:p w:rsidR="00670427" w:rsidRPr="0077002F" w:rsidRDefault="00670427" w:rsidP="00670427">
            <w:pPr>
              <w:spacing w:before="288" w:after="288"/>
              <w:rPr>
                <w:lang w:val="en-US"/>
              </w:rPr>
            </w:pPr>
            <w:r w:rsidRPr="0077002F">
              <w:rPr>
                <w:lang w:val="en-US"/>
              </w:rPr>
              <w:t xml:space="preserve">evaporation &amp; crystallization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SO</w:t>
            </w:r>
            <w:r w:rsidRPr="0077002F">
              <w:rPr>
                <w:vertAlign w:val="subscript"/>
                <w:lang w:val="en-US"/>
              </w:rPr>
              <w:t>4</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0aaf77d3-ab89-453b-be18-c90f3f52734f"/>
                <w:id w:val="146847725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DUyBTdXN0YWluYWJsZSBDaGVtLiBFbmcuIDIwMTkuNzoxMjIyMi0xMjIzMDwvc3Bhbj48L3A+XHJcblx0XHQ8L2Rpdj5cclxuXHQ8L2JvZHk+XHJcbjwvaHRtbD4iLCJBYnN0cmFjdFJ0ZiI6IntcXHJ0ZjFcXGFuc2lcclxuXFxhbnNpY3BnMTI1MlxcdWMwXFxzdHNoZmRiY2gwXFxzdHNoZmxvY2gwXFxzdHNoZmhpY2gwXFxzdHNoZmJpMFxcZGVmZjBcXGFkZWZmMHtcXGZvbnR0Ymx7XFxmMFxcZm5pbFxcZmNoYXJzZXQwIFRpbWVzIE5ldyBSb21hbjt9XHJcbn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UgcmFwaWQgZ3Jvd3RoIGluIGRlbWFuZCBmb3IgbGl0aGl1bSBpb24gYmF0dGVyaWVzIChMSUJzKSByZXN1bHRzIGluIHRoZSBnZW5lcmF0aW9uIG9mIGEgdmFzdCBhbW91bnQgb2Z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wZW50IExJQnMuIFJlY292ZXJ5IG9mIHZhbHVhYmxlIG1ldGFscyBmcm9tIHNwZW50IExJQnMgaXMgcmVxdWlyZWQgaW4gdGVybXMgb2YgZW52aXJvbm1lbnRhbCBwcm90ZWN0aW9uIGFuZCBuYXR1cmFsIHJlc291cmNlIGNvbnNlcnZhdGlvbi4gSGVyZSwgd2UgZGV2ZWxvcGVkIGEgbm92ZWwgcHJvY2VzcyBmb3IgdGhlIHN1c3RhaW5hYmxlIHJlY292ZXJ5IG9mIExpIGFuZCBDbyBmcm9tIHNwZW50IExpQ29PMiBjYXRob2RlcyBiYXNlZCBvbiBpbiBzaXR1IHJlZHVjdGl2ZSByb2FzdGluZy4gSW4gdGhlIG9wZXJhdGlvb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GVybmFsIHJlZHVjdGFudHMgYWRkaW5nLCB3aGljaCBjYW4gbWFrZSB0aGUgcmVjeWNsaW5nIHByb2Nlc3Mgb2Ygc3BlbnQgTElCcyBzaW1wbGVyLCBtb3JlIHN1c3RhaW5hYmxlLCBhbmQgbW9yZSBlY29ub21pY2Fs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3IiwiJHR5cGUiOiJTd2lzc0FjYWRlbWljLkNpdGF2aS5QZXJzb24sIFN3aXNzQWNhZGVtaWMuQ2l0YXZpIiwiRmlyc3ROYW1lIjoiWC4iLCJMYXN0TmFtZSI6IkxpdSIsIlByb3RlY3RlZCI6ZmFsc2UsIlNleCI6MCwiQ3JlYXRlZEJ5IjoiX1JvbmphIFdhZ25lci1XZW56IiwiQ3JlYXRlZE9uIjoiMjAyMC0xMC0yMVQwODoyNzoyMSIsIk1vZGlmaWVkQnkiOiJfUm9uamEgV2FnbmVyLVdlbnoiLCJJZCI6IjUzZDFiNGFlLTM3NTgtNDJlNS04OThhLWE2OWE4ZWM3NzA2OCIsIk1vZGlmaWVkT24iOiIyMDIwLTEwLTIxVDA4OjI3OjIxIiwiUHJvamVjdCI6eyIkcmVmIjoiNSJ9fSx7IiRpZCI6Ijg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tZXcyMmkwbC5qcGciLCJVcmlTdHJpbmciOiIzMjcwYmQxYi1mMjZmLTQzMmEtYmVkZS00ODg1YTIzYjM1Y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TU2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YWNzc3VzY2hlbWVuZy45YjAxNTY0IiwiVXJpU3RyaW5nIjoiaHR0cHM6Ly9kb2kub3JnLzEwLjEwMjEvYWNzc3VzY2hlbWVuZy45YjAxNT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QwXSJ9XX0sIlRhZyI6IkNpdGF2aVBsYWNlaG9sZGVyIzBhYWY3N2QzLWFiODktNDUzYi1iZTE4LWM5MGYzZjUyNzM0ZiIsIlRleHQiOiJbNDBdIiwiV0FJVmVyc2lvbiI6IjYuOC4wLjAifQ==}</w:instrText>
                </w:r>
                <w:r w:rsidR="00670427" w:rsidRPr="0077002F">
                  <w:rPr>
                    <w:lang w:val="en-US"/>
                  </w:rPr>
                  <w:fldChar w:fldCharType="separate"/>
                </w:r>
                <w:r w:rsidR="00670427" w:rsidRPr="0077002F">
                  <w:rPr>
                    <w:lang w:val="en-US"/>
                  </w:rPr>
                  <w:t>[40]</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CoO</w:t>
            </w:r>
            <w:r w:rsidRPr="0077002F">
              <w:rPr>
                <w:vertAlign w:val="subscript"/>
                <w:lang w:val="en-US"/>
              </w:rPr>
              <w:t>2</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catalytic carbothermic reduction </w:t>
            </w:r>
          </w:p>
          <w:p w:rsidR="00670427" w:rsidRPr="0077002F" w:rsidRDefault="00670427" w:rsidP="00670427">
            <w:pPr>
              <w:spacing w:before="288" w:after="288"/>
              <w:rPr>
                <w:lang w:val="en-US"/>
              </w:rPr>
            </w:pPr>
            <w:r w:rsidRPr="0077002F">
              <w:rPr>
                <w:lang w:val="en-US"/>
              </w:rPr>
              <w:t xml:space="preserve">water leaching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washing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O &amp; graphite</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ff44641e-a71c-46b4-b9ab-9ec9c82f7f08"/>
                <w:id w:val="675847519"/>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5Ljc6MTY3MjktMTY3Mzc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NwZW50IGxpdGhpdW0taW9uIGJhdHRlcmllcyAoTElCcykgaXMgZXNzZW50aWFsIGZvciBib3RoIGVudmlyb25tZW50YWwgcHJvdGVjdGlvbiBhbmQgbmF0dXJhb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9uc2VydmluZyBhbmQgZW52aXJvbm1lbnRhbCBmcmllbmRseSBhbmQgd2lsbCBicmluZyBhIGJyaWdodCBwcm9zcGVjdGl2ZSBmb3Igc3VzdGFpbmFibGUgcmVjeWNsaW5nIG9mIHNwZW50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mVzZWFyY2ggSW5zdGl0dXRlIG9mIFRzaW5naHVhIFVuaXZlcnNpdHkgaW4gU2hlbnpoZW4sIFNoZW4gWmhlbiA1MTgwNTcsIENoaW5hXHJcblNoZW56aGVuIFJ1aWN5Y2xlIEVudmlyb25tZW50YWwgVGVjaG5vbG9neSBDb21wYW55IExpbWl0ZWQsIFNoZW4gWmhlbiA1MTgwMDAsIENoaW5hIiwiQXV0aG9ycyI6W3siJGlkIjoiNC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LHsiJGlkIjoiOCIsIiR0eXBlIjoiU3dpc3NBY2FkZW1pYy5DaXRhdmkuUGVyc29uLCBTd2lzc0FjYWRlbWljLkNpdGF2aSIsIkZpcnN0TmFtZSI6IkwuIiwiTGFzdE5hbWUiOiJaaGFuZyIsIlByb3RlY3RlZCI6ZmFsc2UsIlNleCI6MCwiQ3JlYXRlZEJ5IjoiX1JvbmphIFdhZ25lci1XZW56IiwiQ3JlYXRlZE9uIjoiMjAyMC0xMC0wN1QxMzo0MTo1MyIsIk1vZGlmaWVkQnkiOiJfUm9uamEgV2FnbmVyLVdlbnoiLCJJZCI6ImMwNmZiMzhmLTk5NGUtNDg3Mi04YWRjLWY2NzkwN2YzYmNmZCIsIk1vZGlmaWVkT24iOiIyMDIwLTEwLTA3VDEzOjQxOjUzIiwiUHJvamVjdCI6eyIkcmVmIjoiNSJ9fSx7IiRpZCI6Ijk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ZXRobTVoM3YuanBnIiwiVXJpU3RyaW5nIjoiNzczNzViNzctM2RkMC00NWMwLWFmOWMtMDcyNmNlOWVm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liMDQxNz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3N1c2NoZW1lbmcuOWIwNDE3NSIsIlVyaVN0cmluZyI6Imh0dHBzOi8vZG9pLm9yZy8xMC4xMDIxL2Fjc3N1c2NoZW1lbmcuOWIwND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HNwZW50IGxpdGhpdW0taW9uIGJhdHRlcmllcywgY2F0aG9kZSBtYXRlcmlhbHMsIGNhdGFseXRpYyByZWR1Y3Rpb24sIHN1c3RhaW5hYmxlIHJlY3ljbGluZywgbG93IGVuZXJneSBjb25zdW1wdGlvb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QxXSJ9XX0sIlRhZyI6IkNpdGF2aVBsYWNlaG9sZGVyI2ZmNDQ2NDFlLWE3MWMtNDZiNC1iOWFiLTllYzljODJmN2YwOCIsIlRleHQiOiJbNDFdIiwiV0FJVmVyc2lvbiI6IjYuOC4wLjAifQ==}</w:instrText>
                </w:r>
                <w:r w:rsidR="00670427" w:rsidRPr="0077002F">
                  <w:rPr>
                    <w:lang w:val="en-US"/>
                  </w:rPr>
                  <w:fldChar w:fldCharType="separate"/>
                </w:r>
                <w:r w:rsidR="00670427" w:rsidRPr="0077002F">
                  <w:rPr>
                    <w:lang w:val="en-US"/>
                  </w:rPr>
                  <w:t>[41]</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roasting</w:t>
            </w:r>
          </w:p>
          <w:p w:rsidR="00670427" w:rsidRPr="0077002F" w:rsidRDefault="00670427" w:rsidP="00670427">
            <w:pPr>
              <w:spacing w:before="288" w:after="288"/>
              <w:rPr>
                <w:lang w:val="en-US"/>
              </w:rPr>
            </w:pPr>
            <w:r w:rsidRPr="0077002F">
              <w:rPr>
                <w:lang w:val="en-US"/>
              </w:rPr>
              <w:t>water leaching</w:t>
            </w:r>
          </w:p>
          <w:p w:rsidR="00670427" w:rsidRPr="0077002F" w:rsidRDefault="00670427" w:rsidP="00670427">
            <w:pPr>
              <w:spacing w:before="288" w:after="288"/>
              <w:rPr>
                <w:lang w:val="en-US"/>
              </w:rPr>
            </w:pPr>
            <w:r w:rsidRPr="0077002F">
              <w:rPr>
                <w:lang w:val="en-US"/>
              </w:rPr>
              <w:t xml:space="preserve">filtering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w:t>
            </w:r>
            <w:r w:rsidRPr="0077002F">
              <w:rPr>
                <w:vertAlign w:val="subscript"/>
                <w:lang w:val="en-US"/>
              </w:rPr>
              <w:t>3</w:t>
            </w:r>
            <w:r w:rsidRPr="0077002F">
              <w:rPr>
                <w:lang w:val="en-US"/>
              </w:rPr>
              <w:t>O</w:t>
            </w:r>
            <w:r w:rsidRPr="0077002F">
              <w:rPr>
                <w:vertAlign w:val="subscript"/>
                <w:lang w:val="en-US"/>
              </w:rPr>
              <w:t>4</w:t>
            </w:r>
            <w:r w:rsidRPr="0077002F">
              <w:rPr>
                <w:lang w:val="en-US"/>
              </w:rPr>
              <w:t xml:space="preserve"> &amp; Lithium ion solution </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6df3bacb-0a7a-4a1c-880e-971e975be3dd"/>
                <w:id w:val="146246538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1pbmVyYWxzIEVuZ2luZWVyaW5nLCAxMjYgKDIwMTgpIDI4LTM1LiBkb2k6MTAuMTAxNi9qLm1pbmVuZy4yMDE4LjA2LjAy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lzIHBhcGVyIHByZXNlbnRzIGEgbm92ZWwgYXBwcm9hY2ggZm9yIHJlY292ZXJpbmcgdmFsdWFibGUgbWV0YWwgZnJvbSBzcGVudCBMaS1pb24gYmF0dGVyaWVzIGJ5IHNlcGFyYXRpbmcgTGl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uZCBDbyBieSB1c2luZyBzZWxlY3RpdmUgc3VsZmF0aW5nIHJvYXN0aW5nIHdpdGggTmFIU080XFwnYjdIMk8uIFRoaXMgc3R1ZHkgZm9jdXNlcyBvbiB0aGUgZWZmZWN0cyBvZiB0aGUgYWRkaXRpd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YXRpbyBvZiBOYUhTTzRcXCdiN0gyTyBvbiB0aGUgcm9hc3RpbmcgbWVjaGFuaXNtLiBUaGUgb2NjdXJyZW5jZSBldm9sdXRpb24gb2YgdGhlIExpIGFuZCBDbyBlbGVtZW50cyBkdXJ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1bGZhdGluZyByb2FzdGluZyBhbmQgd2F0ZXIgbGVhY2hpbmcgaXMgc3R1ZGllZCBieSB0aGVybW9ncmF2aW1ldHJ5XFx1ODIxMSBkaWZmZXJlbnRpYWwgc2Nhbm5pbmcgY2Fsb3JpbWV0cnksIFgtcmF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mZnJhY3Rpb24sIHNjYW5uaW5nIGVsZWN0cm9uIG1pY3Jvc2NvcHksIGFuZCBpbmR1Y3RpdmVseSBjb3VwbGVkIHBsYXNtYS4gVGhlIG1peHR1cmVzIG9mIHNwZW50IExpQ29PM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5hSFNPNFxcJ2I3SDJPIHBvc3Nlc3NlcyB0d28gb2J2aW91cyB3ZWlnaHRsZXNzbmVzcyBwbGF0Zm9ybXMgd2l0aCBjb3JyZXNwb25kaW5nIGVuZG90aGVybWljIHBlYWtzIGF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MjVcXHU4MjExIDYwMCBcXCdiMEMuIEFzIHRoZSBwcm9wb3J0aW9uIG9mIE5hSFNPNFxcJ2I3SDJPIGluIG1peHR1cmVzIGluY3JlYXNlcywgdGhlIG9jY3VycmVuY2Ugb2YgdGhlIExpIGFuZCBDbyBlbGVtZW50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ZvbHZlcyBhcyBmb2xsb3dzOiBMaUNvTzJcXHU4NTk0IExpTmEoU080KSBhbmQgTGlDb08yXFx1ODU5NCBDbzNPNC4gQWZ0ZXIgYmVpbmcgd2FzaGVkIHdpdGggZGVpb25pemVkIHdhdGVyLC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25jZW50cmF0aW9ucyBvZiB0aGUgQ28gYW5kIExpIGVsZW1lbnRzIGZyb20gdGhlIHdhc2hlZCBwcm9kdWN0cyBpbiBhIG1hc3MgcmF0aW8gb2YgMToxLjQwIGFyZSA3Mi41NiU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wLjUzJSwgcmVzcGVjdGl2ZWx5LiBUaGUgZGlmZmVyZW50IG9jY3VycmVuY2UgZm9ybXMgb2YgdGhlIExpIGFuZCBDbyBlbGVtZW50cyBsZWFkIHRvIHRoZWlyIHNlcGFyYXRpb24gZHVy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sZmF0aW5nIHJvYXN0aW5n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C4iLCJMYXN0TmFtZSI6IldhbmciLCJQcm90ZWN0ZWQiOmZhbHNlLCJTZXgiOjAsIkNyZWF0ZWRCeSI6Il9Sb25qYSBXYWduZXItV2VueiIsIkNyZWF0ZWRPbiI6IjIwMjAtMTAtMjNUMTM6MzE6NTgiLCJNb2RpZmllZEJ5IjoiX1JvbmphIFdhZ25lci1XZW56IiwiSWQiOiJlNWI0OTI0My05YTFiLTRjNjYtYmE4OC02MDdiZDU2ZmY4OGQiLCJNb2RpZmllZE9uIjoiMjAyMC0xMC0yM1QxMzozMTo1OC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rNHJwbGZ6bi5qcGciLCJVcmlTdHJpbmciOiJiYTcyOWI3Ny02Yjk5LTRmOWEtYjIwNC04ODVlYjUyM2I1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guMDYu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4LjA2LjAyMyIsIlVyaVN0cmluZyI6Imh0dHBzOi8vZG9pLm9yZy8xMC4xMDE2L2oubWluZW5nLjIwMTguMDYu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9mIExpIGFuZCBDbyBmcm9tIHRoZSBhY3RpdmUgbWFzcyBvZiBzcGVudCBMaS1pb24gYmF0dGVyaWVzIGJ5IHNlbGVjdGl2ZSBzdWxmYXRpbmcgcm9hc3Rpbmcgd2l0aCBzb2RpdW0gYmlzdWxmYXRlIGFuZCB3YXRlciBsZWFjaGluZ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IGFuZCByZWFnZW50czwvc3Bhbj48L3A+XHJcblx0XHRcdDxwIHN0eWxlPVwibWFyZ2luOjBwdCAwcHQgNnB0XCI+PHNwYW4gc3R5bGU9XCJmb250LWZhbWlseTonU2Vnb2UgVUknOyBmb250LXNpemU6OXB0XCI+wqDCoMKgwqDCoMKgwqDCoMKgwqDCoMKgwqDCoMKgwqDCoMKgwqAgU2VwYXJhdGlvbiBwcm9jZWR1cmU8L3NwYW4+PC9wPlxyXG5cdFx0XHQ8cCBzdHlsZT1cIm1hcmdpbjowcHQgMHB0IDZwdFwiPjxzcGFuIHN0eWxlPVwiZm9udC1mYW1pbHk6J1NlZ29lIFVJJzsgZm9udC1zaXplOjlwdFwiPsKgwqDCoMKgwqDCoMKgwqDCoMKgwqDCoMKgwqDCoMKgwqDCoMKgIEFuYWx5dGljYWwgbWV0aG9kcz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ZXBhcmF0aW9uIG9mIExpIGFuZCBDbyBmcm9tIHRoZSBhY3RpdmUgbWFzcyBvZiBzcGVudCBMaS1pb24gYmF0dGVyaWVzIGJ5IHNlbGVjdGl2ZSBzdWxmYXRpbmcgcm9hc3Rpbmcgd2l0aCBzb2RpdW0gYmlzdWxmYXRlIGFuZCB3YXRlciBsZWFjaGluZyIsIlRyYW5zbGF0b3JzIjpbXSwiWWVhciI6IjIwMTgiLCJZZWFyUmVzb2x2ZWQiOiIyMDE4IiwiQ3JlYXRlZEJ5IjoiX1JvbmphIFdhZ25lci1XZW56IiwiQ3JlYXRlZE9uIjoiMjAyMC0xMC0yM1QxMzozMToyOCIsIk1vZGlmaWVkQnkiOiJfV2FnbmVyd2UiLCJJZCI6ImJhNzI5Yjc3LTZiOTktNGY5YS1iMjA0LTg4NWViNTIzYjUwNy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jAzXSJ9XX0sIlRhZyI6IkNpdGF2aVBsYWNlaG9sZGVyIzZkZjNiYWNiLTBhN2EtNGExYy04ODBlLTk3MWU5NzViZTNkZCIsIlRleHQiOiJbMjAzXSIsIldBSVZlcnNpb24iOiI2LjguMC4wIn0=}</w:instrText>
                </w:r>
                <w:r w:rsidR="00670427" w:rsidRPr="0077002F">
                  <w:rPr>
                    <w:lang w:val="en-US"/>
                  </w:rPr>
                  <w:fldChar w:fldCharType="separate"/>
                </w:r>
                <w:r w:rsidR="00670427" w:rsidRPr="0077002F">
                  <w:rPr>
                    <w:lang w:val="en-US"/>
                  </w:rPr>
                  <w:t>[203]</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13</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Spent LIB </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hredding</w:t>
            </w:r>
          </w:p>
          <w:p w:rsidR="00670427" w:rsidRPr="0077002F" w:rsidRDefault="00670427" w:rsidP="00670427">
            <w:pPr>
              <w:spacing w:before="288" w:after="288"/>
              <w:rPr>
                <w:lang w:val="en-US"/>
              </w:rPr>
            </w:pPr>
            <w:r w:rsidRPr="0077002F">
              <w:rPr>
                <w:lang w:val="en-US"/>
              </w:rPr>
              <w:t>sieving</w:t>
            </w:r>
          </w:p>
          <w:p w:rsidR="00670427" w:rsidRPr="0077002F" w:rsidRDefault="00670427" w:rsidP="00670427">
            <w:pPr>
              <w:spacing w:before="288" w:after="288"/>
              <w:rPr>
                <w:lang w:val="en-US"/>
              </w:rPr>
            </w:pPr>
            <w:r w:rsidRPr="0077002F">
              <w:rPr>
                <w:lang w:val="en-US"/>
              </w:rPr>
              <w:t xml:space="preserve">alkali leaching </w:t>
            </w:r>
          </w:p>
          <w:p w:rsidR="00670427" w:rsidRPr="0077002F" w:rsidRDefault="00670427" w:rsidP="00670427">
            <w:pPr>
              <w:spacing w:before="288" w:after="288"/>
              <w:rPr>
                <w:lang w:val="en-US"/>
              </w:rPr>
            </w:pPr>
            <w:r w:rsidRPr="0077002F">
              <w:rPr>
                <w:lang w:val="en-US"/>
              </w:rPr>
              <w:t>roasting</w:t>
            </w:r>
          </w:p>
          <w:p w:rsidR="00670427" w:rsidRPr="0077002F" w:rsidRDefault="00670427" w:rsidP="00670427">
            <w:pPr>
              <w:spacing w:before="288" w:after="288"/>
              <w:rPr>
                <w:lang w:val="en-US"/>
              </w:rPr>
            </w:pPr>
            <w:r w:rsidRPr="0077002F">
              <w:rPr>
                <w:lang w:val="en-US"/>
              </w:rPr>
              <w:t>acid leaching</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jarosite precipitation </w:t>
            </w:r>
          </w:p>
          <w:p w:rsidR="00670427" w:rsidRPr="0077002F" w:rsidRDefault="00670427" w:rsidP="00670427">
            <w:pPr>
              <w:spacing w:before="288" w:after="288"/>
              <w:rPr>
                <w:lang w:val="en-US"/>
              </w:rPr>
            </w:pPr>
            <w:r w:rsidRPr="0077002F">
              <w:rPr>
                <w:lang w:val="en-US"/>
              </w:rPr>
              <w:t xml:space="preserve">manganese dioxide precipitation </w:t>
            </w:r>
          </w:p>
          <w:p w:rsidR="00670427" w:rsidRPr="0077002F" w:rsidRDefault="00670427" w:rsidP="00670427">
            <w:pPr>
              <w:spacing w:before="288" w:after="288"/>
              <w:rPr>
                <w:lang w:val="en-US"/>
              </w:rPr>
            </w:pPr>
            <w:r w:rsidRPr="0077002F">
              <w:rPr>
                <w:lang w:val="en-US"/>
              </w:rPr>
              <w:t xml:space="preserve">copper hydroxide precipitation </w:t>
            </w:r>
          </w:p>
          <w:p w:rsidR="00670427" w:rsidRPr="0077002F" w:rsidRDefault="00670427" w:rsidP="00670427">
            <w:pPr>
              <w:spacing w:before="288" w:after="288"/>
              <w:rPr>
                <w:lang w:val="en-US"/>
              </w:rPr>
            </w:pPr>
            <w:r w:rsidRPr="0077002F">
              <w:rPr>
                <w:lang w:val="en-US"/>
              </w:rPr>
              <w:t xml:space="preserve">pH adjustment </w:t>
            </w:r>
          </w:p>
          <w:p w:rsidR="00670427" w:rsidRPr="0077002F" w:rsidRDefault="00670427" w:rsidP="00670427">
            <w:pPr>
              <w:spacing w:before="288" w:after="288"/>
              <w:rPr>
                <w:lang w:val="en-US"/>
              </w:rPr>
            </w:pPr>
            <w:r w:rsidRPr="0077002F">
              <w:rPr>
                <w:lang w:val="en-US"/>
              </w:rPr>
              <w:t xml:space="preserve">Li-Ni solvent extraction </w:t>
            </w:r>
          </w:p>
          <w:p w:rsidR="00670427" w:rsidRPr="0077002F" w:rsidRDefault="00670427" w:rsidP="00670427">
            <w:pPr>
              <w:spacing w:before="288" w:after="288"/>
              <w:rPr>
                <w:lang w:val="en-US"/>
              </w:rPr>
            </w:pPr>
            <w:r w:rsidRPr="0077002F">
              <w:rPr>
                <w:lang w:val="en-US"/>
              </w:rPr>
              <w:t xml:space="preserve">stripping of cobalt </w:t>
            </w:r>
          </w:p>
          <w:p w:rsidR="00670427" w:rsidRPr="0077002F" w:rsidRDefault="00670427" w:rsidP="00670427">
            <w:pPr>
              <w:spacing w:before="288" w:after="288"/>
              <w:rPr>
                <w:lang w:val="en-US"/>
              </w:rPr>
            </w:pPr>
            <w:r w:rsidRPr="0077002F">
              <w:rPr>
                <w:lang w:val="en-US"/>
              </w:rPr>
              <w:t>precipitation of cobalt oxalate</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balt oxalate</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46ebe693-8145-4ce0-9d21-2a0af7b51627"/>
                <w:id w:val="214392184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U3YzY3LTM5NTUtNDkwMC1iZTdjLTk0MjEzMjBiMDFiOC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NDZlYmU2OTMtODE0NS00Y2UwLTlkMjEtMmEwYWY3YjUxNjI3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roasting </w:t>
            </w:r>
          </w:p>
          <w:p w:rsidR="00670427" w:rsidRPr="0077002F" w:rsidRDefault="00670427" w:rsidP="00670427">
            <w:pPr>
              <w:spacing w:before="288" w:after="288"/>
              <w:rPr>
                <w:lang w:val="en-US"/>
              </w:rPr>
            </w:pPr>
            <w:r w:rsidRPr="0077002F">
              <w:rPr>
                <w:lang w:val="en-US"/>
              </w:rPr>
              <w:t xml:space="preserve">mixing </w:t>
            </w:r>
          </w:p>
          <w:p w:rsidR="00670427" w:rsidRPr="0077002F" w:rsidRDefault="00670427" w:rsidP="00670427">
            <w:pPr>
              <w:spacing w:before="288" w:after="288"/>
              <w:rPr>
                <w:lang w:val="en-US"/>
              </w:rPr>
            </w:pPr>
            <w:r w:rsidRPr="0077002F">
              <w:rPr>
                <w:lang w:val="en-US"/>
              </w:rPr>
              <w:t xml:space="preserve">smelting reduction </w:t>
            </w:r>
          </w:p>
          <w:p w:rsidR="00670427" w:rsidRPr="0077002F" w:rsidRDefault="00670427" w:rsidP="00670427">
            <w:pPr>
              <w:spacing w:before="288" w:after="288"/>
              <w:rPr>
                <w:lang w:val="en-US"/>
              </w:rPr>
            </w:pPr>
            <w:r w:rsidRPr="0077002F">
              <w:rPr>
                <w:lang w:val="en-US"/>
              </w:rPr>
              <w:t xml:space="preserve">refining </w:t>
            </w:r>
          </w:p>
          <w:p w:rsidR="00670427" w:rsidRPr="0077002F" w:rsidRDefault="00670427" w:rsidP="00670427">
            <w:pPr>
              <w:spacing w:before="288" w:after="288"/>
              <w:rPr>
                <w:lang w:val="en-US"/>
              </w:rPr>
            </w:pPr>
            <w:r w:rsidRPr="0077002F">
              <w:rPr>
                <w:lang w:val="en-US"/>
              </w:rPr>
              <w:t xml:space="preserve">water atomiz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Ni recovery</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28b8cd8b-7d4b-48da-83e9-44e944d2b334"/>
                <w:id w:val="-149626580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3VzdGFpbmFibGUgTWV0YWxsdXJneSwgZG9pOjEwLjEwMDcvczQwODMxLTAxNy0wMTMxLTc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ZSBoYXZlIHByZXZpb3VzbHkgZGVtb25zdHJhdGVkIGEgbmV3IHB5cm9tZXRhbGx1cmdpY2FsLWJhc2VkIG1ldGhvZCB0byByZWNvdmVyIHZhbHVhYmxlIG1ldG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dGhlIGFsbG95IHBvd2RlcnMgaW4gMTIwIGcvTCBzdWxmdXJpYyBhY2lkIGF0IDkwIEMgZm9yIDguMCBoLCBhbmQgdGhlIHNvbGlkLXRvLWxpcXVpZCByYXRpbywgYWd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1hbmdhbmVzZS1yaWNoIHNsYWcgYW5kIGNvbmNlbnRyYXRlZCBzdWxmdXJpYyBhY2lkLiBUaGlzIG1lYW5zIHRoYXQgdGhlIHJlY292ZXJ5IG9mIE1uIGFuZCBMaSBmcm9tIHRoZSBsZWFjaGF0ZSBjYW4gYmUgZGlyZWN0bHkgY2FycmllZCBvdXQgd2l0aG91dCBhbnkgZnVydGhlciBwdXJpZmljYXRpb24gcHJvY2Vzcy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ExIiwiJHR5cGUiOiJTd2lzc0FjYWRlbWljLkNpdGF2aS5QZXJzb24sIFN3aXNzQWNhZGVtaWMuQ2l0YXZpIiwiRmlyc3ROYW1lIjoiWC4iLCJMYXN0TmFtZSI6IlhpYSIsIlByb3RlY3RlZCI6ZmFsc2UsIlNleCI6MCwiQ3JlYXRlZEJ5IjoiX1JvbmphIFdhZ25lci1XZW56IiwiQ3JlYXRlZE9uIjoiMjAyMC0xMC0yM1QxMzoxMjo0MyIsIk1vZGlmaWVkQnkiOiJfUm9uamEgV2FnbmVyLVdlbnoiLCJJZCI6IjI4NjkwZTUxLTg3OGQtNDIxOS05Y2JhLTRkNzI5M2Y3YjljZCIsIk1vZGlmaWVkT24iOiIyMDIwLTEwLTIzVDEzOjEyOjQ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1NWlwa2Viay5qcGciLCJVcmlTdHJpbmciOiI0YTYyNmZjZC1kMWIxLTQ3MDktOTFlMC05MmJlOWVhYThkZ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DgzMS0wMTctMDEzMS03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NDA4MzEtMDE3LTAxMzEtNyIsIlVyaVN0cmluZyI6Imh0dHBzOi8vZG9pLm9yZy8xMC4xMDA3L3M0MDgzMS0wMTctMDEzMS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VmFsdWFibGUgTWV0YWxzIGZyb20gU3BlbnQgTGl0aGl1bS1Jb24gQmF0dGVyaWVzIGJ5IFNtZWx0aW5nIFJlZHVjdGlvbiBQcm9jZXNzIEJhc2VkIG9uIE1uTy0tU2lPMi0tQWwyTzMgU2xhZyBTeXN0ZW0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hbmQgTWV0aG9kcz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WYWx1YWJsZSBNZXRhbHMgZnJvbSBTcGVudCBMaXRoaXVtLUlvbiBCYXR0ZXJpZXMgYnkgU21lbHRpbmcgUmVkdWN0aW9uIFByb2Nlc3MgQmFzZWQgb24gTW5P4oCTU2lPMuKAk0FsMk8zIFNsYWcgU3lzdGVtIiwiVHJhbnNsYXRvcnMiOltdLCJZZWFyIjoiMjAxNyIsIlllYXJSZXNvbHZlZCI6IjIwMTciLCJDcmVhdGVkQnkiOiJfUm9uamEgV2FnbmVyLVdlbnoiLCJDcmVhdGVkT24iOiIyMDIwLTEwLTIzVDEzOjExOjUzIiwiTW9kaWZpZWRCeSI6Il9XYWduZXJ3ZSIsIklkIjoiNGE2MjZmY2QtZDFiMS00NzA5LTkxZTAtOTJiZTllYWE4ZGU3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yOGI4Y2Q4Yi03ZDRiLTQ4ZGEtODNlOS00NGU5NDRkMmIzMzQiLCJUZXh0IjoiWzQyXSIsIldBSVZlcnNpb24iOiI2LjguMC4wIn0=}</w:instrText>
                </w:r>
                <w:r w:rsidR="00670427" w:rsidRPr="0077002F">
                  <w:rPr>
                    <w:lang w:val="en-US"/>
                  </w:rPr>
                  <w:fldChar w:fldCharType="separate"/>
                </w:r>
                <w:r w:rsidR="00670427" w:rsidRPr="0077002F">
                  <w:rPr>
                    <w:lang w:val="en-US"/>
                  </w:rPr>
                  <w:t>[42]</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pilot scale crushing </w:t>
            </w:r>
          </w:p>
          <w:p w:rsidR="00670427" w:rsidRPr="0077002F" w:rsidRDefault="00670427" w:rsidP="00670427">
            <w:pPr>
              <w:spacing w:before="288" w:after="288"/>
              <w:rPr>
                <w:lang w:val="en-US"/>
              </w:rPr>
            </w:pPr>
            <w:r w:rsidRPr="0077002F">
              <w:rPr>
                <w:lang w:val="en-US"/>
              </w:rPr>
              <w:t xml:space="preserve">oxygen-free roasting </w:t>
            </w:r>
          </w:p>
          <w:p w:rsidR="00670427" w:rsidRPr="0077002F" w:rsidRDefault="00670427" w:rsidP="00670427">
            <w:pPr>
              <w:spacing w:before="288" w:after="288"/>
              <w:rPr>
                <w:lang w:val="en-US"/>
              </w:rPr>
            </w:pPr>
            <w:r w:rsidRPr="0077002F">
              <w:rPr>
                <w:lang w:val="en-US"/>
              </w:rPr>
              <w:t xml:space="preserve">water leaching </w:t>
            </w:r>
          </w:p>
          <w:p w:rsidR="00670427" w:rsidRPr="0077002F" w:rsidRDefault="00670427" w:rsidP="00670427">
            <w:pPr>
              <w:spacing w:before="288" w:after="288"/>
              <w:rPr>
                <w:lang w:val="en-US"/>
              </w:rPr>
            </w:pPr>
            <w:r w:rsidRPr="0077002F">
              <w:rPr>
                <w:lang w:val="en-US"/>
              </w:rPr>
              <w:t>filtration</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Mn</w:t>
            </w:r>
            <w:r w:rsidRPr="0077002F">
              <w:rPr>
                <w:vertAlign w:val="subscript"/>
                <w:lang w:val="en-US"/>
              </w:rPr>
              <w:t>3</w:t>
            </w:r>
            <w:r w:rsidRPr="0077002F">
              <w:rPr>
                <w:lang w:val="en-US"/>
              </w:rPr>
              <w:t>O</w:t>
            </w:r>
            <w:r w:rsidRPr="0077002F">
              <w:rPr>
                <w:vertAlign w:val="subscript"/>
                <w:lang w:val="en-US"/>
              </w:rPr>
              <w:t>4</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cfcff25e-40b0-4819-95aa-79011b25db27"/>
                <w:id w:val="131838908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M3NDBjLWU5NzItNDVlMS1iMTdiLWVkZGQxODQxZmEyYS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2NmY2ZmMjVlLTQwYjAtNDgxOS05NWFhLTc5MDExYjI1ZGIyNyIsIlRleHQiOiJbNDNdIiwiV0FJVmVyc2lvbiI6IjYuOC4wLjAifQ==}</w:instrText>
                </w:r>
                <w:r w:rsidR="00670427" w:rsidRPr="0077002F">
                  <w:rPr>
                    <w:lang w:val="en-US"/>
                  </w:rPr>
                  <w:fldChar w:fldCharType="separate"/>
                </w:r>
                <w:r w:rsidR="00670427" w:rsidRPr="0077002F">
                  <w:rPr>
                    <w:lang w:val="en-US"/>
                  </w:rPr>
                  <w:t>[43]</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yro-metallurgy</w:t>
            </w:r>
          </w:p>
          <w:p w:rsidR="00670427" w:rsidRPr="0077002F" w:rsidRDefault="00670427" w:rsidP="00670427">
            <w:pPr>
              <w:spacing w:before="288" w:after="288"/>
              <w:rPr>
                <w:lang w:val="en-US"/>
              </w:rPr>
            </w:pPr>
            <w:r w:rsidRPr="0077002F">
              <w:rPr>
                <w:lang w:val="en-US"/>
              </w:rPr>
              <w:t xml:space="preserve">smelt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deep recycling techniques</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Li, Co, Ni, Mn, Fe as oxides, salts or hydroxides </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2a66ff17-d186-4e9f-bafa-cad8aeab2b7e"/>
                <w:id w:val="136271261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EdWUgdG8gZW5vcm1vdXMgZ3Jvd3RoIG9mIHByb2R1Y3Rpb24gb2YgZWxlY3RyaWMgdmVoaWNsZXMsIGl0IGlzIGVzdGltYXRlZCBieSB0aGUgeWVhciAyMDIwIGFib3V0IDI1MCwwMDAgdG9uc3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YgYmF0dGVyeSBtdXN0IGJlIGRpc3Bvc2VkIG9yIHJlY3ljbGVkLiBUaGUgdGVjaG5vbG9neSB0byByZWN5Y2xlIHRoaXMgbXVjaCBhbW91bnQgb2YgYmF0dGVyaWVzIGluIGEgc2luZ2xlIHllYX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b2VzIG5vdCBleGlzdC4sIG5laXRoZXIgZG9lcyB0aGUgbWV0aG9kcyBmb3IgcmVjeWNsaW5nIGFyZSBzdGFuZGFyZGl6ZWQgYmVjYXVzZSBvZiBkaWZmZXJlbnQgY29uZmlndXJhdGlvbnM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dHRlcnkgcGFja3MuIEEgY2hhbGxlbmdlIHN0cmljdGx5IHBvc2VzIG9uIGhvdyB0byBkZWFsIHdpdGggbGl0aGl1bSBpb24gYmF0dGVyaWVzLCB3aGljaCBhcmUgZW1iZWRkZWQg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5kcmVkcyBvciBtb3JlIGluIGEgYmF0dGVyeSBwYWNrLiBGdXJ0aGVybW9yZSwgdGhlIHJlY292ZXJ5IG9mIG1hdGVyaWFscyBmcm9tIHRoZSBiYXR0ZXJ5IGluIHRoZSBwYWNrIGl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c3NlbnRpYWwgdG8gZW5zdXJlIHRoZSBncm93dGggYW5kIHN1c3RhaW5hYmlsaXR5IG9mIHRoZSBlbGVjdHJpYyB2ZWhpY2xlIG1hcmtldC4gSXQgaXMgZGVzaXJhYmxlIHRvIGVzdGFibGlzaC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oYXQgaXMgc2VtaS1hdXRvbWF0ZWQvYXV0b21hdGVkIGZvciBlbnN1cmluZyBmYXN0ZXIgZGlzYXNzZW1ibHkgb2YgYmF0dGVyeSBwYWNrLCBpZGVudGlmaWNhdGlvb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RldGVjdGlvbiBvZiByZXNpZHVhbCBlbmVyZ3kgb2YgYmF0dGVyaWVzIGluIHBhY2tzIGFuZCByZWNvdmVyeSBvZiBtYXRlcmlhbHMgZnJvbSBiYXR0ZXJpZXMuIFRoaXMgcmV2aWV3IHBhc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tbWFyaXplcyB0aGUgdHdvIG1haW4gYmFzaWMgYXNwZWN0cyBvZiByZWN5Y2xpbmcgYmF0dGVyeSBwYWNrczogbWVjaGFuaWNhbCBwcm9jZWR1cmUgYW5kIGNoZW1pY2FsIHJlY3ljb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G1ldGFsbHVyZ2ljYWwpLiBUaGUgd29yayBzdW1tYXJpemVzIHRoZSBleGlzdGluZyByZWN5Y2xpbmcgdGVjaG5vbG9neSBpbiB0aGVzZSB0d28gYXNwZWN0cyBhbmQgaWRlbnRpZml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tcG9ydGFudCByZXNlYXJjaCBwcm9ibGVtcyBpbiB0aGUgcHJvY2VzcyBvZiByZWN5Y2xpbmcgb2YgcGFjayBzdWNoIGFzIChpKSBhdXRvbWF0aWMgYW5kIGludGVsbGlnZW50IHJlY292ZXJ5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eXN0ZW0sIChpaSkgZWZmaWNpZW5jeSBhbmQgc2FmZXR5IGRpc2Fzc2VtYmxlIG9mIGJhdHRlcnkgcGFjayAoaWlpKSBBZGp1c3RtZW50IG9mIENoYW9zIGluIHJlY3ljbGluZyBtYXJrZXQgKGl2K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JlY292ZXJ5IHByb2Nlc3NlcyBmb3Igc2xhZywgZWxlY3Ryb2x5dGUgYW5kIGFub2RlLCAodikgQXBwbGljYXRpb24gaW4gaW5kdXN0cmlhbCBzY2FsZSwgYW5kICh2aSkgZGV2ZWxvcG1lbn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Y3ljbGluZyBtZXRob2RzIGZvciBuZXcgYmF0dGVyaWVzIGhhdmluZyBjb21wb25lbnRzIHdpdGggZGlmZmVyZW50IHByb3BlcnRpZXMuIFRoaXMgcGFwZXIgYWxzbyBwcm9wb3Nlcy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vIHB1c2ggdGhlIHJlY3ljbGluZyBwcm9jZXNzIGZyb20gY29uY2VwdGlvbiB0byBwcmFjdGljYWxpdHksIGJvdGggb24gZ292ZXJubWVudCBpbmNlbnRpdmUgcG9saWN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5kIGVmZmVjdGl2ZSByZWN5Y2xpbmcgdGVjaG5vbG9neS59e1xccnRsY2hcXGFmMFxcYWZzMjRcXGx0cmNo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xOC4wNC4wMjUiLCJVcmlTdHJpbmciOiJodHRwczovL2RvaS5vcmcvMTAuMTAxNi9qLnJlc2NvbnJlYy4yMDE4LjA0Lj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NDRdIn1dfSwiVGFnIjoiQ2l0YXZpUGxhY2Vob2xkZXIjMmE2NmZmMTctZDE4Ni00ZTlmLWJhZmEtY2FkOGFlYWIyYjdlIiwiVGV4dCI6Ils0NF0iLCJXQUlWZXJzaW9uIjoiNi44LjAuMCJ9}</w:instrText>
                </w:r>
                <w:r w:rsidR="00670427" w:rsidRPr="0077002F">
                  <w:rPr>
                    <w:lang w:val="en-US"/>
                  </w:rPr>
                  <w:fldChar w:fldCharType="separate"/>
                </w:r>
                <w:r w:rsidR="00670427" w:rsidRPr="0077002F">
                  <w:rPr>
                    <w:lang w:val="en-US"/>
                  </w:rPr>
                  <w:t>[44]</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smelter </w:t>
            </w:r>
          </w:p>
          <w:p w:rsidR="00670427" w:rsidRPr="0077002F" w:rsidRDefault="00670427" w:rsidP="00670427">
            <w:pPr>
              <w:spacing w:before="288" w:after="288"/>
              <w:rPr>
                <w:lang w:val="en-US"/>
              </w:rPr>
            </w:pPr>
            <w:r w:rsidRPr="0077002F">
              <w:rPr>
                <w:lang w:val="en-US"/>
              </w:rPr>
              <w:t xml:space="preserve">granulation </w:t>
            </w:r>
          </w:p>
          <w:p w:rsidR="00670427" w:rsidRPr="0077002F" w:rsidRDefault="00670427" w:rsidP="00670427">
            <w:pPr>
              <w:spacing w:before="288" w:after="288"/>
              <w:rPr>
                <w:lang w:val="en-US"/>
              </w:rPr>
            </w:pPr>
            <w:r w:rsidRPr="0077002F">
              <w:rPr>
                <w:lang w:val="en-US"/>
              </w:rPr>
              <w:t>Co, Ni refining</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Ni(OH)</w:t>
            </w:r>
            <w:r w:rsidRPr="0077002F">
              <w:rPr>
                <w:vertAlign w:val="subscript"/>
                <w:lang w:val="en-US"/>
              </w:rPr>
              <w:t>2</w:t>
            </w:r>
            <w:r w:rsidRPr="0077002F">
              <w:rPr>
                <w:lang w:val="en-US"/>
              </w:rPr>
              <w:t>, LiMeO</w:t>
            </w:r>
            <w:r w:rsidRPr="0077002F">
              <w:rPr>
                <w:vertAlign w:val="subscript"/>
                <w:lang w:val="en-US"/>
              </w:rPr>
              <w:t>2</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024e6971-a98b-4fc9-861e-d8ba93b0cc1c"/>
                <w:id w:val="595292113"/>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DQ0MDBjLTc4NjgtNGMwYS05N2U2LTgzNTk4NjY2YTdhMi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MDI0ZTY5NzEtYTk4Yi00ZmM5LTg2MWUtZDhiYTkzYjBjYzFjIiwiVGV4dCI6IlsyOF0iLCJXQUlWZXJzaW9uIjoiNi44LjAuMCJ9}</w:instrText>
                </w:r>
                <w:r w:rsidR="00670427" w:rsidRPr="0077002F">
                  <w:rPr>
                    <w:lang w:val="en-US"/>
                  </w:rPr>
                  <w:fldChar w:fldCharType="separate"/>
                </w:r>
                <w:r w:rsidR="00670427" w:rsidRPr="0077002F">
                  <w:rPr>
                    <w:lang w:val="en-US"/>
                  </w:rPr>
                  <w:t>[28]</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screening</w:t>
            </w:r>
          </w:p>
          <w:p w:rsidR="00670427" w:rsidRPr="0077002F" w:rsidRDefault="00670427" w:rsidP="00670427">
            <w:pPr>
              <w:spacing w:before="288" w:after="288"/>
              <w:rPr>
                <w:lang w:val="en-US"/>
              </w:rPr>
            </w:pPr>
            <w:r w:rsidRPr="0077002F">
              <w:rPr>
                <w:lang w:val="en-US"/>
              </w:rPr>
              <w:t xml:space="preserve">incineration/pyrolysis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athode material, anode material, Cu, Al, Fe</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Overview flowchart</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c19de5a7-9c46-4006-9b24-b433e6a6e6f3"/>
                <w:id w:val="601610293"/>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A2NDMzODkuMjAxMy43NjM1NzgiLCJVcmlTdHJpbmciOiJodHRwczovL2RvaS5vcmcvMTAuMTA4MC8xMDY0MzM4OS4yMDEzLjc2MzU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}</w:instrText>
                </w:r>
                <w:r w:rsidR="00670427" w:rsidRPr="0077002F">
                  <w:rPr>
                    <w:lang w:val="en-US"/>
                  </w:rPr>
                  <w:fldChar w:fldCharType="separate"/>
                </w:r>
                <w:r w:rsidR="00670427" w:rsidRPr="0077002F">
                  <w:rPr>
                    <w:lang w:val="en-US"/>
                  </w:rPr>
                  <w:t>[45]</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vacuum pyrolysis and condensation </w:t>
            </w:r>
          </w:p>
          <w:p w:rsidR="00670427" w:rsidRPr="0077002F" w:rsidRDefault="00670427" w:rsidP="00670427">
            <w:pPr>
              <w:spacing w:before="288" w:after="288"/>
              <w:rPr>
                <w:lang w:val="en-US"/>
              </w:rPr>
            </w:pPr>
            <w:r w:rsidRPr="0077002F">
              <w:rPr>
                <w:lang w:val="en-US"/>
              </w:rPr>
              <w:t xml:space="preserve">physical separation </w:t>
            </w:r>
          </w:p>
          <w:p w:rsidR="00670427" w:rsidRPr="0077002F" w:rsidRDefault="00670427" w:rsidP="00670427">
            <w:pPr>
              <w:spacing w:before="288" w:after="288"/>
              <w:rPr>
                <w:lang w:val="en-US"/>
              </w:rPr>
            </w:pPr>
            <w:r w:rsidRPr="0077002F">
              <w:rPr>
                <w:lang w:val="en-US"/>
              </w:rPr>
              <w:t xml:space="preserve">vacuum pyrolysis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 meal and Co alloy</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Overview flowchart </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To edit, see citavi.com/edit"/>
                <w:tag w:val="CitaviPlaceholder#7ae1e049-0133-4532-8c1d-aba462c29c2b"/>
                <w:id w:val="-1110815665"/>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MTI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V0sIkNpdGF0aW9uS2V5VXBkYXRlVHlwZSI6MCwiQ29sbGFib3JhdG9ycyI6W10sIkRhdGUyIjoiMjguMDEuMjAyMCIsIkRvaSI6IjEwLjEwMjEvYWNzLmNoZW1yZXYuOWIwMDU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Fjcy5jaGVtcmV2LjliMDA1MzUiLCJVcmlTdHJpbmciOiJodHRwczovL2RvaS5vcmcvMTAuMTAyMS9hY3MuY2hlbXJldi45YjAwNTM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M6MDI6NDYiLCJNb2RpZmllZEJ5IjoiX1JvbmphIFdhZ25lci1XZW56IiwiSWQiOiIzYzE2MTIxOC03ZDllLTQwNDctYWRkYy1iNjU0ODk3MDhhMGUiLCJNb2RpZmllZE9uIjoiMjAyMS0wNy0yM1QxMzowMjo0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xOTkwMTgzIiwiVXJpU3RyaW5nIjoiaHR0cDovL3d3dy5uY2JpLm5sbS5uaWguZ292L3B1Ym1lZC8zMTk5MDE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jcwXSJ9XX0sIlRhZyI6IkNpdGF2aVBsYWNlaG9sZGVyIzdhZTFlMDQ5LTAxMzMtNDUzMi04YzFkLWFiYTQ2MmMyOWMyYiIsIlRleHQiOiJbMjcwXSIsIldBSVZlcnNpb24iOiI2LjguMC4wIn0=}</w:instrText>
                </w:r>
                <w:r w:rsidR="00670427" w:rsidRPr="0077002F">
                  <w:rPr>
                    <w:noProof/>
                    <w:lang w:val="en-US"/>
                  </w:rPr>
                  <w:fldChar w:fldCharType="separate"/>
                </w:r>
                <w:r w:rsidR="00670427" w:rsidRPr="0077002F">
                  <w:rPr>
                    <w:noProof/>
                    <w:lang w:val="en-US"/>
                  </w:rPr>
                  <w:t>[270]</w:t>
                </w:r>
                <w:r w:rsidR="00670427" w:rsidRPr="0077002F">
                  <w:rPr>
                    <w:noProof/>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smelter </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acid leaching</w:t>
            </w:r>
          </w:p>
          <w:p w:rsidR="00670427" w:rsidRPr="0077002F" w:rsidRDefault="00670427" w:rsidP="00670427">
            <w:pPr>
              <w:spacing w:before="288" w:after="288"/>
              <w:rPr>
                <w:lang w:val="en-US"/>
              </w:rPr>
            </w:pPr>
            <w:r w:rsidRPr="0077002F">
              <w:rPr>
                <w:lang w:val="en-US"/>
              </w:rPr>
              <w:t xml:space="preserve">solvent extraction </w:t>
            </w:r>
          </w:p>
          <w:p w:rsidR="00670427" w:rsidRPr="0077002F" w:rsidRDefault="00670427" w:rsidP="00670427">
            <w:pPr>
              <w:spacing w:before="288" w:after="288"/>
              <w:rPr>
                <w:lang w:val="en-US"/>
              </w:rPr>
            </w:pPr>
            <w:r w:rsidRPr="0077002F">
              <w:rPr>
                <w:lang w:val="en-US"/>
              </w:rPr>
              <w:t xml:space="preserve">precipitation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 products and Ni products</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Overview flowchart </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To edit, see citavi.com/edit"/>
                <w:tag w:val="CitaviPlaceholder#5fe36dea-72f3-4293-aa80-c5d3385b4153"/>
                <w:id w:val="1043560206"/>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MTI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V0sIkNpdGF0aW9uS2V5VXBkYXRlVHlwZSI6MCwiQ29sbGFib3JhdG9ycyI6W10sIkRhdGUyIjoiMjguMDEuMjAyMCIsIkRvaSI6IjEwLjEwMjEvYWNzLmNoZW1yZXYuOWIwMDU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Fjcy5jaGVtcmV2LjliMDA1MzUiLCJVcmlTdHJpbmciOiJodHRwczovL2RvaS5vcmcvMTAuMTAyMS9hY3MuY2hlbXJldi45YjAwNTM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M6MDI6NDYiLCJNb2RpZmllZEJ5IjoiX1JvbmphIFdhZ25lci1XZW56IiwiSWQiOiIzYzE2MTIxOC03ZDllLTQwNDctYWRkYy1iNjU0ODk3MDhhMGUiLCJNb2RpZmllZE9uIjoiMjAyMS0wNy0yM1QxMzowMjo0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xOTkwMTgzIiwiVXJpU3RyaW5nIjoiaHR0cDovL3d3dy5uY2JpLm5sbS5uaWguZ292L3B1Ym1lZC8zMTk5MDE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jcwXSJ9XX0sIlRhZyI6IkNpdGF2aVBsYWNlaG9sZGVyIzVmZTM2ZGVhLTcyZjMtNDI5My1hYTgwLWM1ZDMzODViNDE1MyIsIlRleHQiOiJbMjcwXSIsIldBSVZlcnNpb24iOiI2LjguMC4wIn0=}</w:instrText>
                </w:r>
                <w:r w:rsidR="00670427" w:rsidRPr="0077002F">
                  <w:rPr>
                    <w:noProof/>
                    <w:lang w:val="en-US"/>
                  </w:rPr>
                  <w:fldChar w:fldCharType="separate"/>
                </w:r>
                <w:r w:rsidR="00670427" w:rsidRPr="0077002F">
                  <w:rPr>
                    <w:noProof/>
                    <w:lang w:val="en-US"/>
                  </w:rPr>
                  <w:t>[270]</w:t>
                </w:r>
                <w:r w:rsidR="00670427" w:rsidRPr="0077002F">
                  <w:rPr>
                    <w:noProof/>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discharging battery </w:t>
            </w:r>
          </w:p>
          <w:p w:rsidR="00670427" w:rsidRPr="0077002F" w:rsidRDefault="00670427" w:rsidP="00670427">
            <w:pPr>
              <w:spacing w:before="288" w:after="288"/>
              <w:rPr>
                <w:lang w:val="en-US"/>
              </w:rPr>
            </w:pPr>
            <w:r w:rsidRPr="0077002F">
              <w:rPr>
                <w:lang w:val="en-US"/>
              </w:rPr>
              <w:t>liquid nitrogen freezing and crushing</w:t>
            </w:r>
          </w:p>
          <w:p w:rsidR="00670427" w:rsidRPr="0077002F" w:rsidRDefault="00670427" w:rsidP="00670427">
            <w:pPr>
              <w:spacing w:before="288" w:after="288"/>
              <w:rPr>
                <w:lang w:val="en-US"/>
              </w:rPr>
            </w:pPr>
            <w:r w:rsidRPr="0077002F">
              <w:rPr>
                <w:lang w:val="en-US"/>
              </w:rPr>
              <w:t>internal material of vehicle battery</w:t>
            </w:r>
          </w:p>
          <w:p w:rsidR="00670427" w:rsidRPr="0077002F" w:rsidRDefault="00670427" w:rsidP="00670427">
            <w:pPr>
              <w:spacing w:before="288" w:after="288"/>
              <w:rPr>
                <w:lang w:val="en-US"/>
              </w:rPr>
            </w:pPr>
            <w:r w:rsidRPr="0077002F">
              <w:rPr>
                <w:lang w:val="en-US"/>
              </w:rPr>
              <w:t xml:space="preserve">first stage pyrolysis </w:t>
            </w:r>
          </w:p>
          <w:p w:rsidR="00670427" w:rsidRPr="0077002F" w:rsidRDefault="00670427" w:rsidP="00670427">
            <w:pPr>
              <w:spacing w:before="288" w:after="288"/>
              <w:rPr>
                <w:lang w:val="en-US"/>
              </w:rPr>
            </w:pPr>
            <w:r w:rsidRPr="0077002F">
              <w:rPr>
                <w:lang w:val="en-US"/>
              </w:rPr>
              <w:t xml:space="preserve">pyrolysis residue crushing </w:t>
            </w:r>
          </w:p>
          <w:p w:rsidR="00670427" w:rsidRPr="0077002F" w:rsidRDefault="00670427" w:rsidP="00670427">
            <w:pPr>
              <w:spacing w:before="288" w:after="288"/>
              <w:rPr>
                <w:lang w:val="en-US"/>
              </w:rPr>
            </w:pPr>
            <w:r w:rsidRPr="0077002F">
              <w:rPr>
                <w:lang w:val="en-US"/>
              </w:rPr>
              <w:t xml:space="preserve">2nd stage pyrolysis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To edit, see citavi.com/edit"/>
                <w:tag w:val="CitaviPlaceholder#a355abd9-1a9f-4562-9ce3-3d0c34b2e084"/>
                <w:id w:val="736757309"/>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VkOTM4LTE0MDctNDBhMi05NmY4LTNmYTYyNGYwODNhZiIsIlJhbmdlTGVuZ3RoIjo0LCJSZWZlcmVuY2VJZCI6IjVhOTgwZWQ5LWU3Y2ItNDA4YS04ZTQwLTBkOWEwYWQwNTk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zMzkwL3N1MTIyMTkxNjQiLCJVcmlTdHJpbmciOiJodHRwczovL2RvaS5vcmcvMTAuMzM5MC9zdTEyMjE5MTY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}</w:instrText>
                </w:r>
                <w:r w:rsidR="00670427" w:rsidRPr="0077002F">
                  <w:rPr>
                    <w:noProof/>
                    <w:lang w:val="en-US"/>
                  </w:rPr>
                  <w:fldChar w:fldCharType="separate"/>
                </w:r>
                <w:r w:rsidR="00670427" w:rsidRPr="0077002F">
                  <w:rPr>
                    <w:noProof/>
                    <w:lang w:val="en-US"/>
                  </w:rPr>
                  <w:t>[95]</w:t>
                </w:r>
                <w:r w:rsidR="00670427" w:rsidRPr="0077002F">
                  <w:rPr>
                    <w:noProof/>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vacuum pyrolysis</w:t>
            </w:r>
          </w:p>
          <w:p w:rsidR="00670427" w:rsidRPr="0077002F" w:rsidRDefault="00670427" w:rsidP="00670427">
            <w:pPr>
              <w:spacing w:before="288" w:after="288"/>
              <w:rPr>
                <w:lang w:val="en-US"/>
              </w:rPr>
            </w:pPr>
            <w:r w:rsidRPr="0077002F">
              <w:rPr>
                <w:lang w:val="en-US"/>
              </w:rPr>
              <w:t xml:space="preserve">comminution </w:t>
            </w:r>
          </w:p>
          <w:p w:rsidR="00670427" w:rsidRPr="0077002F" w:rsidRDefault="00670427" w:rsidP="00670427">
            <w:pPr>
              <w:spacing w:before="288" w:after="288"/>
              <w:rPr>
                <w:lang w:val="en-US"/>
              </w:rPr>
            </w:pPr>
            <w:r w:rsidRPr="0077002F">
              <w:rPr>
                <w:lang w:val="en-US"/>
              </w:rPr>
              <w:t>size separation</w:t>
            </w:r>
          </w:p>
          <w:p w:rsidR="00670427" w:rsidRPr="0077002F" w:rsidRDefault="00670427" w:rsidP="00670427">
            <w:pPr>
              <w:spacing w:before="288" w:after="288"/>
              <w:rPr>
                <w:lang w:val="en-US"/>
              </w:rPr>
            </w:pPr>
            <w:r w:rsidRPr="0077002F">
              <w:rPr>
                <w:lang w:val="en-US"/>
              </w:rPr>
              <w:t>density separation</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 xml:space="preserve">agglomeration </w:t>
            </w:r>
          </w:p>
          <w:p w:rsidR="00670427" w:rsidRPr="0077002F" w:rsidRDefault="00670427" w:rsidP="00670427">
            <w:pPr>
              <w:spacing w:before="288" w:after="288"/>
              <w:rPr>
                <w:lang w:val="en-US"/>
              </w:rPr>
            </w:pPr>
            <w:r w:rsidRPr="0077002F">
              <w:rPr>
                <w:lang w:val="en-US"/>
              </w:rPr>
              <w:t xml:space="preserve">pyrometallurgy </w:t>
            </w:r>
          </w:p>
          <w:p w:rsidR="00670427" w:rsidRPr="0077002F" w:rsidRDefault="00670427" w:rsidP="00670427">
            <w:pPr>
              <w:spacing w:before="288" w:after="288"/>
              <w:rPr>
                <w:lang w:val="en-US"/>
              </w:rPr>
            </w:pPr>
            <w:r w:rsidRPr="0077002F">
              <w:rPr>
                <w:lang w:val="en-US"/>
              </w:rPr>
              <w:t xml:space="preserve">slag/dust leaching </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Ni, Co ± Mn alloy </w:t>
            </w:r>
          </w:p>
          <w:p w:rsidR="00670427" w:rsidRPr="0077002F" w:rsidRDefault="00670427" w:rsidP="00670427">
            <w:pPr>
              <w:spacing w:before="288" w:after="288"/>
              <w:rPr>
                <w:lang w:val="en-US"/>
              </w:rPr>
            </w:pPr>
            <w:r w:rsidRPr="0077002F">
              <w:rPr>
                <w:lang w:val="en-US"/>
              </w:rPr>
              <w:t xml:space="preserve">Lithium </w:t>
            </w:r>
          </w:p>
          <w:p w:rsidR="00670427" w:rsidRPr="0077002F" w:rsidRDefault="00670427" w:rsidP="00670427">
            <w:pPr>
              <w:spacing w:before="288" w:after="288"/>
              <w:rPr>
                <w:lang w:val="en-US"/>
              </w:rPr>
            </w:pPr>
            <w:r w:rsidRPr="0077002F">
              <w:rPr>
                <w:lang w:val="en-US"/>
              </w:rPr>
              <w:t>Mn, Al</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ccurec</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To edit, see citavi.com/edit"/>
                <w:tag w:val="CitaviPlaceholder#851de062-facd-4213-8fb3-f59f822c478f"/>
                <w:id w:val="780451605"/>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DdkMjMwLTQ4MzgtNDAzYy1hY2NkLWRkMzdjNzJjZjQ1MSIsIlJhbmdlTGVuZ3RoIjo0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kyXSJ9XX0sIlRhZyI6IkNpdGF2aVBsYWNlaG9sZGVyIzg1MWRlMDYyLWZhY2QtNDIxMy04ZmIzLWY1OWY4MjJjNDc4ZiIsIlRleHQiOiJbOTJdIiwiV0FJVmVyc2lvbiI6IjYuOC4wLjAifQ==}</w:instrText>
                </w:r>
                <w:r w:rsidR="00670427" w:rsidRPr="0077002F">
                  <w:rPr>
                    <w:noProof/>
                    <w:lang w:val="en-US"/>
                  </w:rPr>
                  <w:fldChar w:fldCharType="separate"/>
                </w:r>
                <w:r w:rsidR="00670427" w:rsidRPr="0077002F">
                  <w:rPr>
                    <w:noProof/>
                    <w:lang w:val="en-US"/>
                  </w:rPr>
                  <w:t>[92]</w:t>
                </w:r>
                <w:r w:rsidR="00670427" w:rsidRPr="0077002F">
                  <w:rPr>
                    <w:noProof/>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2</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yrometallurgy</w:t>
            </w:r>
          </w:p>
          <w:p w:rsidR="00670427" w:rsidRPr="0077002F" w:rsidRDefault="00670427" w:rsidP="00670427">
            <w:pPr>
              <w:spacing w:before="288" w:after="288"/>
              <w:rPr>
                <w:lang w:val="en-US"/>
              </w:rPr>
            </w:pPr>
            <w:r w:rsidRPr="0077002F">
              <w:rPr>
                <w:lang w:val="en-US"/>
              </w:rPr>
              <w:t>hydrometallurgy</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u, Co, Fe, Ni</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Umicore</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To edit, see citavi.com/edit"/>
                <w:tag w:val="CitaviPlaceholder#146cca42-551b-4417-b59b-9e6fd4561b1e"/>
                <w:id w:val="-1277090670"/>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TRmNWZjLWI5MDEtNDQ1MS05MzU0LWM5ZTJhNGY0NmNiYiIsIlJhbmdlTGVuZ3RoIjo0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kyXSJ9XX0sIlRhZyI6IkNpdGF2aVBsYWNlaG9sZGVyIzE0NmNjYTQyLTU1MWItNDQxNy1iNTliLTllNmZkNDU2MWIxZSIsIlRleHQiOiJbOTJdIiwiV0FJVmVyc2lvbiI6IjYuOC4wLjAifQ==}</w:instrText>
                </w:r>
                <w:r w:rsidR="00670427" w:rsidRPr="0077002F">
                  <w:rPr>
                    <w:noProof/>
                    <w:lang w:val="en-US"/>
                  </w:rPr>
                  <w:fldChar w:fldCharType="separate"/>
                </w:r>
                <w:r w:rsidR="00670427" w:rsidRPr="0077002F">
                  <w:rPr>
                    <w:noProof/>
                    <w:lang w:val="en-US"/>
                  </w:rPr>
                  <w:t>[92]</w:t>
                </w:r>
                <w:r w:rsidR="00670427" w:rsidRPr="0077002F">
                  <w:rPr>
                    <w:noProof/>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ion, NiMH, battery scrap, slag forming agent</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melter</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refining</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 Ni, Cu products for new batteries</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Umicore</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850b21b0-27af-4bbe-bf43-7bfc18d8b7b5"/>
                <w:id w:val="-115608366"/>
                <w:placeholder>
                  <w:docPart w:val="FAC56EF8C562F943928FA8BAEB450E6D"/>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kaWEgQ0lSUCwgMjkgKDIwMTUpIDc1Mi03NTcuIGRvaToxMC4xMDE2L2oucHJvY2lyLjIwMTUuMDIuMDM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XHJcbn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HJlbWUgbWVhc3VyZXMsIExJQnMgY2FuIGJlIGRpc2Fzc2VtYmxlZCBieSBhdXRvbWF0ZWQgcHJvY2Vzc2VzLCB3aGljaCByZWNvdmVycyB2YWx1YWJsZSBlbGVjdHJvbmljcyBmb3IgcmV1c2UsIHRoZWlyIGNlbGxzIGNhbiBiZSBkaXNjaGFyZ2VkLCB3aGljaCByZWNvdmVycyByZXNpZHVhbCBlbmVyZ3ksIGFuZCB0aGVuIGNhbiBiZSBvcGVuZWQgc2FmZWx5IGluIGFpci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4bmszNDQzZy5qcGciLCJVcmlTdHJpbmciOiI1MGY2MjQ1Yi1jYzQyLTQ5ZDMtOTNjMC0wYWQzNWVlNmEwN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S4wMi4w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DIuMDM5IiwiVXJpU3RyaW5nIjoiaHR0cHM6Ly9kb2kub3JnLzEwLjEwMTYvai5wcm9jaXIuMjAxNS4wMi4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3siJGlkIjoiMTQ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MzhdIn1dfSwiVGFnIjoiQ2l0YXZpUGxhY2Vob2xkZXIjODUwYjIxYjAtMjdhZi00YmJlLWJmNDMtN2JmYzE4ZDhiN2I1IiwiVGV4dCI6IlszOF0iLCJXQUlWZXJzaW9uIjoiNi44LjAuMCJ9}</w:instrText>
                </w:r>
                <w:r w:rsidR="00670427" w:rsidRPr="0077002F">
                  <w:rPr>
                    <w:lang w:val="en-US"/>
                  </w:rPr>
                  <w:fldChar w:fldCharType="separate"/>
                </w:r>
                <w:r w:rsidR="00670427" w:rsidRPr="0077002F">
                  <w:rPr>
                    <w:lang w:val="en-US"/>
                  </w:rPr>
                  <w:t>[38]</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ryogenic cooling</w:t>
            </w:r>
          </w:p>
          <w:p w:rsidR="00670427" w:rsidRPr="0077002F" w:rsidRDefault="00670427" w:rsidP="00670427">
            <w:pPr>
              <w:spacing w:before="288" w:after="288"/>
              <w:rPr>
                <w:lang w:val="en-US"/>
              </w:rPr>
            </w:pPr>
            <w:r w:rsidRPr="0077002F">
              <w:rPr>
                <w:lang w:val="en-US"/>
              </w:rPr>
              <w:t>shredder</w:t>
            </w:r>
          </w:p>
          <w:p w:rsidR="00670427" w:rsidRPr="0077002F" w:rsidRDefault="00670427" w:rsidP="00670427">
            <w:pPr>
              <w:spacing w:before="288" w:after="288"/>
              <w:rPr>
                <w:lang w:val="en-US"/>
              </w:rPr>
            </w:pPr>
            <w:r w:rsidRPr="0077002F">
              <w:rPr>
                <w:lang w:val="en-US"/>
              </w:rPr>
              <w:t xml:space="preserve">hammermill </w:t>
            </w:r>
          </w:p>
          <w:p w:rsidR="00670427" w:rsidRPr="0077002F" w:rsidRDefault="00670427" w:rsidP="00670427">
            <w:pPr>
              <w:spacing w:before="288" w:after="288"/>
              <w:rPr>
                <w:lang w:val="en-US"/>
              </w:rPr>
            </w:pPr>
            <w:r w:rsidRPr="0077002F">
              <w:rPr>
                <w:lang w:val="en-US"/>
              </w:rPr>
              <w:t>filter tank</w:t>
            </w:r>
          </w:p>
          <w:p w:rsidR="00670427" w:rsidRPr="0077002F" w:rsidRDefault="00670427" w:rsidP="00670427">
            <w:pPr>
              <w:spacing w:before="288" w:after="288"/>
              <w:rPr>
                <w:lang w:val="en-US"/>
              </w:rPr>
            </w:pPr>
            <w:r w:rsidRPr="0077002F">
              <w:rPr>
                <w:lang w:val="en-US"/>
              </w:rPr>
              <w:t>carbon filter press</w:t>
            </w:r>
          </w:p>
          <w:p w:rsidR="00670427" w:rsidRPr="0077002F" w:rsidRDefault="00670427" w:rsidP="00670427">
            <w:pPr>
              <w:spacing w:before="288" w:after="288"/>
              <w:rPr>
                <w:lang w:val="en-US"/>
              </w:rPr>
            </w:pPr>
            <w:r w:rsidRPr="0077002F">
              <w:rPr>
                <w:lang w:val="en-US"/>
              </w:rPr>
              <w:t>evaporator &amp; storage tank array</w:t>
            </w:r>
          </w:p>
          <w:p w:rsidR="00670427" w:rsidRPr="0077002F" w:rsidRDefault="00670427" w:rsidP="00670427">
            <w:pPr>
              <w:spacing w:before="288" w:after="288"/>
              <w:rPr>
                <w:lang w:val="en-US"/>
              </w:rPr>
            </w:pPr>
            <w:r w:rsidRPr="0077002F">
              <w:rPr>
                <w:lang w:val="en-US"/>
              </w:rPr>
              <w:t xml:space="preserve">mixing tank </w:t>
            </w:r>
          </w:p>
          <w:p w:rsidR="00670427" w:rsidRPr="0077002F" w:rsidRDefault="00670427" w:rsidP="00670427">
            <w:pPr>
              <w:spacing w:before="288" w:after="288"/>
              <w:rPr>
                <w:lang w:val="en-US"/>
              </w:rPr>
            </w:pPr>
            <w:r w:rsidRPr="0077002F">
              <w:rPr>
                <w:lang w:val="en-US"/>
              </w:rPr>
              <w:t>filter press</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oxco</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37a65390-9b21-4181-a579-095992eb8791"/>
                <w:id w:val="-105960871"/>
                <w:placeholder>
                  <w:docPart w:val="EA92BDCC72E5C144AEDDEE9A74B70C64"/>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kaWEgQ0lSUCwgMjkgKDIwMTUpIDc1Mi03NTcuIGRvaToxMC4xMDE2L2oucHJvY2lyLjIwMTUuMDIuMDM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XHJcbn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HJlbWUgbWVhc3VyZXMsIExJQnMgY2FuIGJlIGRpc2Fzc2VtYmxlZCBieSBhdXRvbWF0ZWQgcHJvY2Vzc2VzLCB3aGljaCByZWNvdmVycyB2YWx1YWJsZSBlbGVjdHJvbmljcyBmb3IgcmV1c2UsIHRoZWlyIGNlbGxzIGNhbiBiZSBkaXNjaGFyZ2VkLCB3aGljaCByZWNvdmVycyByZXNpZHVhbCBlbmVyZ3ksIGFuZCB0aGVuIGNhbiBiZSBvcGVuZWQgc2FmZWx5IGluIGFpci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4bmszNDQzZy5qcGciLCJVcmlTdHJpbmciOiI1MGY2MjQ1Yi1jYzQyLTQ5ZDMtOTNjMC0wYWQzNWVlNmEwN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S4wMi4w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DIuMDM5IiwiVXJpU3RyaW5nIjoiaHR0cHM6Ly9kb2kub3JnLzEwLjEwMTYvai5wcm9jaXIuMjAxNS4wMi4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3siJGlkIjoiMTQ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MzhdIn1dfSwiVGFnIjoiQ2l0YXZpUGxhY2Vob2xkZXIjMzdhNjUzOTAtOWIyMS00MTgxLWE1NzktMDk1OTkyZWI4NzkxIiwiVGV4dCI6IlszOF0iLCJXQUlWZXJzaW9uIjoiNi44LjAuMCJ9}</w:instrText>
                </w:r>
                <w:r w:rsidR="00670427" w:rsidRPr="0077002F">
                  <w:rPr>
                    <w:lang w:val="en-US"/>
                  </w:rPr>
                  <w:fldChar w:fldCharType="separate"/>
                </w:r>
                <w:r w:rsidR="00670427" w:rsidRPr="0077002F">
                  <w:rPr>
                    <w:lang w:val="en-US"/>
                  </w:rPr>
                  <w:t>[38]</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LIB </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disassembling to cell </w:t>
            </w:r>
          </w:p>
          <w:p w:rsidR="00670427" w:rsidRPr="0077002F" w:rsidRDefault="00670427" w:rsidP="00670427">
            <w:pPr>
              <w:spacing w:before="288" w:after="288"/>
              <w:rPr>
                <w:lang w:val="en-US"/>
              </w:rPr>
            </w:pPr>
            <w:r w:rsidRPr="0077002F">
              <w:rPr>
                <w:lang w:val="en-US"/>
              </w:rPr>
              <w:t>auto-thermal pyrolysis</w:t>
            </w:r>
          </w:p>
          <w:p w:rsidR="00670427" w:rsidRPr="0077002F" w:rsidRDefault="00670427" w:rsidP="00670427">
            <w:pPr>
              <w:spacing w:before="288" w:after="288"/>
              <w:rPr>
                <w:lang w:val="en-US"/>
              </w:rPr>
            </w:pPr>
            <w:r w:rsidRPr="0077002F">
              <w:rPr>
                <w:lang w:val="en-US"/>
              </w:rPr>
              <w:t xml:space="preserve">multistep subsequent and linked mechanical treatment </w:t>
            </w:r>
          </w:p>
          <w:p w:rsidR="00670427" w:rsidRPr="0077002F" w:rsidRDefault="00670427" w:rsidP="00670427">
            <w:pPr>
              <w:spacing w:before="288" w:after="288"/>
              <w:rPr>
                <w:lang w:val="en-US"/>
              </w:rPr>
            </w:pPr>
            <w:r w:rsidRPr="0077002F">
              <w:rPr>
                <w:lang w:val="en-US"/>
              </w:rPr>
              <w:t>vacuum evaporation of Li/ entraining gas evaporation of Li</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thium metal. Lithium oxide</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EcoBatRec</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39,267]</w:t>
            </w:r>
          </w:p>
          <w:p w:rsidR="00670427" w:rsidRPr="0077002F" w:rsidRDefault="0077002F" w:rsidP="00670427">
            <w:pPr>
              <w:spacing w:before="288" w:after="288"/>
              <w:rPr>
                <w:lang w:val="en-US"/>
              </w:rPr>
            </w:pPr>
            <w:sdt>
              <w:sdtPr>
                <w:rPr>
                  <w:lang w:val="en-US"/>
                </w:rPr>
                <w:alias w:val="Don't edit this field"/>
                <w:tag w:val="CitaviPlaceholder#52135827-e175-4a6d-80b4-c37904e6d4d4"/>
                <w:id w:val="522991807"/>
                <w:placeholder>
                  <w:docPart w:val="1D40D431D0988345B3923E548A51591F"/>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NoZW1pZSBJbmdlbmlldXIgVGVjaG5payAyMDE1Ljg3OjE1NTAtMTU1Nz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zVcXGdyZWVuMzFcXGJsdWUzMlxyXG4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hIHNlbGVjdGl2ZSBlbnRyYWluaW5nIGdhcyBldmFwb3JhdGlvbiBvZiBMaSBhbmQgcmVjb3Zlcnkgb2YgbGl0aGl1bSBveGlkZ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RvcmthXFxBcHBEYXRhXFxMb2NhbFxcVGVtcFxca21iNDM1amQuanBnIiwiVXJpU3RyaW5nIjoiZWViODkxNmYtMTdhMy00Y2FmLTg4NDAtMjNiMmEyNGJiN2Z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NpdGUuMjAxNTAwMDY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jaXRlLjIwMTUwMDA2NiIsIlVyaVN0cmluZyI6Imh0dHBzOi8vZG9pLm9yZy8xMC4xMDAyL2NpdGUuMjAxNTAwMDY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zOV0ifV19LCJUYWciOiJDaXRhdmlQbGFjZWhvbGRlciM1MjEzNTgyNy1lMTc1LTRhNmQtODBiNC1jMzc5MDRlNmQ0ZDQiLCJUZXh0IjoiWzM5XSIsIldBSVZlcnNpb24iOiI2LjguMC4wIn0=}</w:instrText>
                </w:r>
                <w:r w:rsidR="00670427" w:rsidRPr="0077002F">
                  <w:rPr>
                    <w:lang w:val="en-US"/>
                  </w:rPr>
                  <w:fldChar w:fldCharType="separate"/>
                </w:r>
                <w:r w:rsidR="00670427" w:rsidRPr="0077002F">
                  <w:rPr>
                    <w:lang w:val="en-US"/>
                  </w:rPr>
                  <w:t>[39]</w:t>
                </w:r>
                <w:r w:rsidR="00670427" w:rsidRPr="0077002F">
                  <w:rPr>
                    <w:lang w:val="en-US"/>
                  </w:rPr>
                  <w:fldChar w:fldCharType="end"/>
                </w:r>
              </w:sdtContent>
            </w:sdt>
            <w:r w:rsidR="00670427" w:rsidRPr="0077002F">
              <w:rPr>
                <w:lang w:val="en-US"/>
              </w:rPr>
              <w:t xml:space="preserve"> </w:t>
            </w:r>
          </w:p>
          <w:p w:rsidR="00670427" w:rsidRPr="0077002F" w:rsidRDefault="0077002F" w:rsidP="00670427">
            <w:pPr>
              <w:spacing w:before="288" w:after="288"/>
              <w:rPr>
                <w:lang w:val="en-US"/>
              </w:rPr>
            </w:pPr>
            <w:sdt>
              <w:sdtPr>
                <w:rPr>
                  <w:lang w:val="en-US"/>
                </w:rPr>
                <w:alias w:val="Don't edit this field"/>
                <w:tag w:val="CitaviPlaceholder#fc5c241a-8f74-4a2e-9577-4dbfd48485ca"/>
                <w:id w:val="533550175"/>
                <w:placeholder>
                  <w:docPart w:val="1D40D431D0988345B3923E548A51591F"/>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GY1ZTUzLWU5OWUtNGZiYS1hMjcyLTI5ZTdiYTljMmU0NyIsIlJhbmdlTGVuZ3RoIjo1LCJSZWZlcmVuY2VJZCI6IjRlMmQ3MGRhLTEyMGUtNGQ2OS1iNGQ1LTcxODNjMGRlYT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2FnbmVyd2VcXEFwcERhdGFcXExvY2FsXFxUZW1wXFxna2oxaWJtaS5qcGciLCJVcmlTdHJpbmciOiI0ZTJkNzBkYS0xMjBlLTRkNjktYjRkNS03MTgzYzBkZWE4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}</w:instrText>
                </w:r>
                <w:r w:rsidR="00670427" w:rsidRPr="0077002F">
                  <w:rPr>
                    <w:lang w:val="en-US"/>
                  </w:rPr>
                  <w:fldChar w:fldCharType="separate"/>
                </w:r>
                <w:r w:rsidR="00670427" w:rsidRPr="0077002F">
                  <w:rPr>
                    <w:lang w:val="en-US"/>
                  </w:rPr>
                  <w:t>[267]</w:t>
                </w:r>
                <w:r w:rsidR="00670427" w:rsidRPr="0077002F">
                  <w:rPr>
                    <w:lang w:val="en-US"/>
                  </w:rPr>
                  <w:fldChar w:fldCharType="end"/>
                </w:r>
              </w:sdtContent>
            </w:sdt>
          </w:p>
        </w:tc>
      </w:tr>
      <w:tr w:rsidR="0077002F" w:rsidRPr="0077002F" w:rsidTr="00670427">
        <w:tc>
          <w:tcPr>
            <w:tcW w:w="988"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ryogenic cooling</w:t>
            </w:r>
          </w:p>
          <w:p w:rsidR="00670427" w:rsidRPr="0077002F" w:rsidRDefault="00670427" w:rsidP="00670427">
            <w:pPr>
              <w:spacing w:before="288" w:after="288"/>
              <w:rPr>
                <w:lang w:val="en-US"/>
              </w:rPr>
            </w:pPr>
            <w:r w:rsidRPr="0077002F">
              <w:rPr>
                <w:lang w:val="en-US"/>
              </w:rPr>
              <w:t>shredder</w:t>
            </w:r>
          </w:p>
          <w:p w:rsidR="00670427" w:rsidRPr="0077002F" w:rsidRDefault="00670427" w:rsidP="00670427">
            <w:pPr>
              <w:spacing w:before="288" w:after="288"/>
              <w:rPr>
                <w:lang w:val="en-US"/>
              </w:rPr>
            </w:pPr>
            <w:r w:rsidRPr="0077002F">
              <w:rPr>
                <w:lang w:val="en-US"/>
              </w:rPr>
              <w:t xml:space="preserve">hammermill </w:t>
            </w:r>
          </w:p>
          <w:p w:rsidR="00670427" w:rsidRPr="0077002F" w:rsidRDefault="00670427" w:rsidP="00670427">
            <w:pPr>
              <w:spacing w:before="288" w:after="288"/>
              <w:rPr>
                <w:lang w:val="en-US"/>
              </w:rPr>
            </w:pPr>
            <w:r w:rsidRPr="0077002F">
              <w:rPr>
                <w:lang w:val="en-US"/>
              </w:rPr>
              <w:t>filter tank</w:t>
            </w:r>
          </w:p>
          <w:p w:rsidR="00670427" w:rsidRPr="0077002F" w:rsidRDefault="00670427" w:rsidP="00670427">
            <w:pPr>
              <w:spacing w:before="288" w:after="288"/>
              <w:rPr>
                <w:lang w:val="en-US"/>
              </w:rPr>
            </w:pPr>
            <w:r w:rsidRPr="0077002F">
              <w:rPr>
                <w:lang w:val="en-US"/>
              </w:rPr>
              <w:t>carbon filter press</w:t>
            </w:r>
          </w:p>
          <w:p w:rsidR="00670427" w:rsidRPr="0077002F" w:rsidRDefault="00670427" w:rsidP="00670427">
            <w:pPr>
              <w:spacing w:before="288" w:after="288"/>
              <w:rPr>
                <w:lang w:val="en-US"/>
              </w:rPr>
            </w:pPr>
            <w:r w:rsidRPr="0077002F">
              <w:rPr>
                <w:lang w:val="en-US"/>
              </w:rPr>
              <w:t>evaporator &amp; storage tank array</w:t>
            </w:r>
          </w:p>
          <w:p w:rsidR="00670427" w:rsidRPr="0077002F" w:rsidRDefault="00670427" w:rsidP="00670427">
            <w:pPr>
              <w:spacing w:before="288" w:after="288"/>
              <w:rPr>
                <w:lang w:val="en-US"/>
              </w:rPr>
            </w:pPr>
            <w:r w:rsidRPr="0077002F">
              <w:rPr>
                <w:lang w:val="en-US"/>
              </w:rPr>
              <w:t xml:space="preserve">mixing tank </w:t>
            </w:r>
          </w:p>
          <w:p w:rsidR="00670427" w:rsidRPr="0077002F" w:rsidRDefault="00670427" w:rsidP="00670427">
            <w:pPr>
              <w:spacing w:before="288" w:after="288"/>
              <w:rPr>
                <w:lang w:val="en-US"/>
              </w:rPr>
            </w:pPr>
            <w:r w:rsidRPr="0077002F">
              <w:rPr>
                <w:lang w:val="en-US"/>
              </w:rPr>
              <w:t>filter press</w:t>
            </w:r>
          </w:p>
        </w:tc>
        <w:tc>
          <w:tcPr>
            <w:tcW w:w="155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oxco</w:t>
            </w:r>
          </w:p>
        </w:tc>
        <w:tc>
          <w:tcPr>
            <w:tcW w:w="1134" w:type="dxa"/>
            <w:gridSpan w:val="2"/>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rPr>
                  <w:lang w:val="en-US"/>
                </w:rPr>
                <w:alias w:val="Don't edit this field"/>
                <w:tag w:val="CitaviPlaceholder#84a87e1c-252a-445a-a3f8-da0ad34e1097"/>
                <w:id w:val="-2023148874"/>
                <w:placeholder>
                  <w:docPart w:val="1FA191830544EA439B5CAFFDE3F966CC"/>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HJvY2VkaWEgQ0lSUCwgMjkgKDIwMTUpIDc1Mi03NTcuIGRvaToxMC4xMDE2L2oucHJvY2lyLjIwMTUuMDIuMDM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XHJcbn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HJlbWUgbWVhc3VyZXMsIExJQnMgY2FuIGJlIGRpc2Fzc2VtYmxlZCBieSBhdXRvbWF0ZWQgcHJvY2Vzc2VzLCB3aGljaCByZWNvdmVycyB2YWx1YWJsZSBlbGVjdHJvbmljcyBmb3IgcmV1c2UsIHRoZWlyIGNlbGxzIGNhbiBiZSBkaXNjaGFyZ2VkLCB3aGljaCByZWNvdmVycyByZXNpZHVhbCBlbmVyZ3ksIGFuZCB0aGVuIGNhbiBiZSBvcGVuZWQgc2FmZWx5IGluIGFpci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4bmszNDQzZy5qcGciLCJVcmlTdHJpbmciOiI1MGY2MjQ1Yi1jYzQyLTQ5ZDMtOTNjMC0wYWQzNWVlNmEwNW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S4wMi4wM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DIuMDM5IiwiVXJpU3RyaW5nIjoiaHR0cHM6Ly9kb2kub3JnLzEwLjEwMTYvai5wcm9jaXIuMjAxNS4wMi4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3siJGlkIjoiMTQ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MzhdIn1dfSwiVGFnIjoiQ2l0YXZpUGxhY2Vob2xkZXIjODRhODdlMWMtMjUyYS00NDVhLWEzZjgtZGEwYWQzNGUxMDk3IiwiVGV4dCI6IlszOF0iLCJXQUlWZXJzaW9uIjoiNi44LjAuMCJ9}</w:instrText>
                </w:r>
                <w:r w:rsidR="00670427" w:rsidRPr="0077002F">
                  <w:rPr>
                    <w:lang w:val="en-US"/>
                  </w:rPr>
                  <w:fldChar w:fldCharType="separate"/>
                </w:r>
                <w:r w:rsidR="00670427" w:rsidRPr="0077002F">
                  <w:rPr>
                    <w:lang w:val="en-US"/>
                  </w:rPr>
                  <w:t>[38]</w:t>
                </w:r>
                <w:r w:rsidR="00670427" w:rsidRPr="0077002F">
                  <w:rPr>
                    <w:lang w:val="en-US"/>
                  </w:rPr>
                  <w:fldChar w:fldCharType="end"/>
                </w:r>
              </w:sdtContent>
            </w:sdt>
          </w:p>
        </w:tc>
      </w:tr>
      <w:tr w:rsidR="0077002F" w:rsidRPr="0077002F" w:rsidTr="00670427">
        <w:tc>
          <w:tcPr>
            <w:tcW w:w="9067" w:type="dxa"/>
            <w:gridSpan w:val="7"/>
            <w:tcBorders>
              <w:top w:val="single" w:sz="4" w:space="0" w:color="ED7D31" w:themeColor="accent2"/>
              <w:left w:val="single" w:sz="4" w:space="0" w:color="000000" w:themeColor="text1"/>
              <w:bottom w:val="single" w:sz="4" w:space="0" w:color="00B0F0"/>
            </w:tcBorders>
          </w:tcPr>
          <w:p w:rsidR="00670427" w:rsidRPr="0077002F" w:rsidRDefault="00670427" w:rsidP="00670427">
            <w:pPr>
              <w:spacing w:before="288" w:after="288"/>
              <w:rPr>
                <w:lang w:val="en-US"/>
              </w:rPr>
            </w:pPr>
            <w:r w:rsidRPr="0077002F">
              <w:rPr>
                <w:lang w:val="en-US"/>
              </w:rPr>
              <w:t xml:space="preserve">Hydro-metallurgical Route </w:t>
            </w:r>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roken in inert atmosphere</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precipit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products and Li products</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Overview flowchart </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a7f1cbdb-0ecf-40b1-b537-1163cd232bb3"/>
                <w:id w:val="-289212961"/>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2EzNmYzLTZkMjItNDNhMC1iZmU5LWEwNWQ3NjY2NjU4NSIsIlJhbmdlTGVuZ3RoIjo0LCJSZWZlcmVuY2VJZCI6ImI4YmQ5YzUxLWQwOWYtNDFkNy04OGMyLWNhMmNmZDZiYmNlNiIsIlJlZmVyZW5jZSI6eyIkaWQiOiIzIiwiJHR5cGUiOiJTd2lzc0FjYWRlbWljLkNpdGF2aS5SZWZlcmVuY2UsIFN3aXNzQWNhZGVtaWMuQ2l0YXZpIiwiQWJzdHJhY3QiOiJBQ1MgQXBwbC4gRW5lcmd5IE1hdGVyLiAwLjA6bnVsbC1udWxs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d2FnbmVyd2VcXEFwcERhdGFcXExvY2FsXFxUZW1wXFx0b3pta2p5ei5qcGciLCJVcmlTdHJpbmciOiJiOGJkOWM1MS1kMDlmLTQxZDctODhjMi1jYTJjZmQ2YmJjZ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2FlbS4wYzAxMTY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yMS9hY3NhZW0uMGMwMTE2NiIsIlVyaVN0cmluZyI6Imh0dHBzOi8vZG9pLm9yZy8xMC4xMDIxL2Fjc2FlbS4wYzAxMT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k0XSJ9XX0sIlRhZyI6IkNpdGF2aVBsYWNlaG9sZGVyI2E3ZjFjYmRiLTBlY2YtNDBiMS1iNTM3LTExNjNjZDIzMmJiMyIsIlRleHQiOiJbOTRdIiwiV0FJVmVyc2lvbiI6IjYuOC4wLjAifQ==}</w:instrText>
                </w:r>
                <w:r w:rsidR="00670427" w:rsidRPr="0077002F">
                  <w:rPr>
                    <w:noProof/>
                    <w:lang w:val="en-US"/>
                  </w:rPr>
                  <w:fldChar w:fldCharType="separate"/>
                </w:r>
                <w:r w:rsidR="00670427" w:rsidRPr="0077002F">
                  <w:rPr>
                    <w:noProof/>
                    <w:lang w:val="en-US"/>
                  </w:rPr>
                  <w:t>[94]</w:t>
                </w:r>
                <w:r w:rsidR="00670427" w:rsidRPr="0077002F">
                  <w:rPr>
                    <w:noProof/>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battery deactivation </w:t>
            </w:r>
          </w:p>
          <w:p w:rsidR="00670427" w:rsidRPr="0077002F" w:rsidRDefault="00670427" w:rsidP="00670427">
            <w:pPr>
              <w:spacing w:before="288" w:after="288"/>
              <w:rPr>
                <w:lang w:val="en-US"/>
              </w:rPr>
            </w:pPr>
            <w:r w:rsidRPr="0077002F">
              <w:rPr>
                <w:lang w:val="en-US"/>
              </w:rPr>
              <w:t xml:space="preserve">battery component separation </w:t>
            </w:r>
          </w:p>
          <w:p w:rsidR="00670427" w:rsidRPr="0077002F" w:rsidRDefault="00670427" w:rsidP="00670427">
            <w:pPr>
              <w:spacing w:before="288" w:after="288"/>
              <w:rPr>
                <w:lang w:val="en-US"/>
              </w:rPr>
            </w:pPr>
            <w:r w:rsidRPr="0077002F">
              <w:rPr>
                <w:lang w:val="en-US"/>
              </w:rPr>
              <w:t>pre-treatment of active electrode material</w:t>
            </w:r>
          </w:p>
          <w:p w:rsidR="00670427" w:rsidRPr="0077002F" w:rsidRDefault="00670427" w:rsidP="00670427">
            <w:pPr>
              <w:spacing w:before="288" w:after="288"/>
              <w:rPr>
                <w:lang w:val="en-US"/>
              </w:rPr>
            </w:pPr>
            <w:r w:rsidRPr="0077002F">
              <w:rPr>
                <w:lang w:val="en-US"/>
              </w:rPr>
              <w:t>leaching process</w:t>
            </w:r>
          </w:p>
          <w:p w:rsidR="00670427" w:rsidRPr="0077002F" w:rsidRDefault="00670427" w:rsidP="00670427">
            <w:pPr>
              <w:spacing w:before="288" w:after="288"/>
              <w:rPr>
                <w:lang w:val="en-US"/>
              </w:rPr>
            </w:pPr>
            <w:r w:rsidRPr="0077002F">
              <w:rPr>
                <w:lang w:val="en-US"/>
              </w:rPr>
              <w:t xml:space="preserve">sepapration of metals from leaching solution </w:t>
            </w:r>
          </w:p>
          <w:p w:rsidR="00670427" w:rsidRPr="0077002F" w:rsidRDefault="00670427" w:rsidP="00670427">
            <w:pPr>
              <w:spacing w:before="288" w:after="288"/>
              <w:rPr>
                <w:lang w:val="en-US"/>
              </w:rPr>
            </w:pPr>
            <w:r w:rsidRPr="0077002F">
              <w:rPr>
                <w:lang w:val="en-US"/>
              </w:rPr>
              <w:t>further refining to battery grade</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i, Co, Ni, Mn, Fe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4986076e-f53f-4aee-b511-ed505a951396"/>
                <w:id w:val="-998269966"/>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GVlM2U2LWJiZWYtNGJlNS1iOWRkLTdhZDZkYzhmNDFiNSIsIlJhbmdlTGVuZ3RoIjo1LCJSZWZlcmVuY2VJZCI6ImY0ZmUyYmExLTM3YzItNDQ0OS1hMDJlLTBkNWZmZjcyNDI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0MDgzMS0wMjAtMDAyNjUtOCIsIlVyaVN0cmluZyI6Imh0dHBzOi8vZG9pLm9yZy8xMC4xMDA3L3M0MDgzMS0wMjAtMDAyNjUt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}</w:instrText>
                </w:r>
                <w:r w:rsidR="00670427" w:rsidRPr="0077002F">
                  <w:rPr>
                    <w:noProof/>
                    <w:lang w:val="en-US"/>
                  </w:rPr>
                  <w:fldChar w:fldCharType="separate"/>
                </w:r>
                <w:r w:rsidR="00670427" w:rsidRPr="0077002F">
                  <w:rPr>
                    <w:noProof/>
                    <w:lang w:val="en-US"/>
                  </w:rPr>
                  <w:t>[261]</w:t>
                </w:r>
                <w:r w:rsidR="00670427" w:rsidRPr="0077002F">
                  <w:rPr>
                    <w:noProof/>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crap batterie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crushing</w:t>
            </w:r>
          </w:p>
          <w:p w:rsidR="00670427" w:rsidRPr="0077002F" w:rsidRDefault="00670427" w:rsidP="00670427">
            <w:pPr>
              <w:spacing w:before="288" w:after="288"/>
              <w:rPr>
                <w:lang w:val="en-US"/>
              </w:rPr>
            </w:pPr>
            <w:r w:rsidRPr="0077002F">
              <w:rPr>
                <w:lang w:val="en-US"/>
              </w:rPr>
              <w:t>leaching</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solvent extraction</w:t>
            </w:r>
          </w:p>
          <w:p w:rsidR="00670427" w:rsidRPr="0077002F" w:rsidRDefault="00670427" w:rsidP="00670427">
            <w:pPr>
              <w:spacing w:before="288" w:after="288"/>
              <w:rPr>
                <w:lang w:val="en-US"/>
              </w:rPr>
            </w:pPr>
            <w:r w:rsidRPr="0077002F">
              <w:rPr>
                <w:lang w:val="en-US"/>
              </w:rPr>
              <w:t xml:space="preserve">scrubbing </w:t>
            </w:r>
          </w:p>
          <w:p w:rsidR="00670427" w:rsidRPr="0077002F" w:rsidRDefault="00670427" w:rsidP="00670427">
            <w:pPr>
              <w:spacing w:before="288" w:after="288"/>
              <w:rPr>
                <w:lang w:val="en-US"/>
              </w:rPr>
            </w:pPr>
            <w:r w:rsidRPr="0077002F">
              <w:rPr>
                <w:lang w:val="en-US"/>
              </w:rPr>
              <w:t xml:space="preserve">stripp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Sol</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cfa7c05e-d44e-408c-b87b-2804a814d943"/>
                <w:id w:val="128507723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yb2tya2JtMC5qcGciLCJVcmlTdHJpbmciOiJiNGVjYWNiOC0yODM0LTQxM2MtOGM1Ny0zMWJjNmMzZGU4Z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MuMDUuMDA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zNzczNzA1IiwiVXJpU3RyaW5nIjoiaHR0cDovL3d3dy5uY2JpLm5sbS5uaWguZ292L3B1Ym1lZC8yMzc3M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U4OjI5IiwiTW9kaWZpZWRCeSI6Il9Sb25qYSBXYWduZXItV2VueiIsIklkIjoiZWJkN2MwMGMtMjVjNi00MTQ2LWFmYjItYTQxNTM2NzM5ZTc5IiwiTW9kaWZpZWRPbiI6IjIwMjAtMTEtMThUMTI6NTg6Mj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2FzbWFuLjIwMTMuMDUuMDA4IiwiVXJpU3RyaW5nIjoiaHR0cHM6Ly9kb2kub3JnLzEwLjEwMTYvai53YXNtYW4uMjAxMy4wNS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5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bGl0aGl1bSBhbmQgY29iYWx0IGZyb20gd2FzdGUgbGl0aGl1bSBpb24gYmF0dGVyaWVzwqAgb2YgbW9iaWxlIHBob25l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ExlYWNoaW5nIHByb2NlZHVyZTwvc3Bhbj48L3A+XHJcblx0XHRcdDxwIHN0eWxlPVwibWFyZ2luOjBwdCAwcHQgNnB0XCI+PHNwYW4gc3R5bGU9XCJmb250LWZhbWlseTonU2Vnb2UgVUknOyBmb250LXNpemU6OXB0XCI+wqDCoMKgwqDCoMKgwqDCoMKgwqDCoMKgwqDCoMKgwqDCoMKgwqAgMi4yIEFuYWx5dGljYWwgcHJvY2VkdXJl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}</w:instrText>
                </w:r>
                <w:r w:rsidR="00670427" w:rsidRPr="0077002F">
                  <w:rPr>
                    <w:lang w:val="en-US"/>
                  </w:rPr>
                  <w:fldChar w:fldCharType="separate"/>
                </w:r>
                <w:r w:rsidR="00670427" w:rsidRPr="0077002F">
                  <w:rPr>
                    <w:lang w:val="en-US"/>
                  </w:rPr>
                  <w:t>[4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 electronic powder</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precipitation (pH 3.8) </w:t>
            </w:r>
          </w:p>
          <w:p w:rsidR="00670427" w:rsidRPr="0077002F" w:rsidRDefault="00670427" w:rsidP="00670427">
            <w:pPr>
              <w:spacing w:before="288" w:after="288"/>
              <w:rPr>
                <w:lang w:val="en-US"/>
              </w:rPr>
            </w:pPr>
            <w:r w:rsidRPr="0077002F">
              <w:rPr>
                <w:lang w:val="en-US"/>
              </w:rPr>
              <w:t xml:space="preserve">solvent extraction </w:t>
            </w:r>
          </w:p>
          <w:p w:rsidR="00670427" w:rsidRPr="0077002F" w:rsidRDefault="00670427" w:rsidP="00670427">
            <w:pPr>
              <w:spacing w:before="288" w:after="288"/>
              <w:rPr>
                <w:lang w:val="en-US"/>
              </w:rPr>
            </w:pPr>
            <w:r w:rsidRPr="0077002F">
              <w:rPr>
                <w:lang w:val="en-US"/>
              </w:rPr>
              <w:t xml:space="preserve">Ni recovery </w:t>
            </w:r>
          </w:p>
          <w:p w:rsidR="00670427" w:rsidRPr="0077002F" w:rsidRDefault="00670427" w:rsidP="00670427">
            <w:pPr>
              <w:spacing w:before="288" w:after="288"/>
              <w:rPr>
                <w:lang w:val="en-US"/>
              </w:rPr>
            </w:pPr>
            <w:r w:rsidRPr="0077002F">
              <w:rPr>
                <w:lang w:val="en-US"/>
              </w:rPr>
              <w:t xml:space="preserve">evaporation </w:t>
            </w:r>
          </w:p>
          <w:p w:rsidR="00670427" w:rsidRPr="0077002F" w:rsidRDefault="00670427" w:rsidP="00670427">
            <w:pPr>
              <w:spacing w:before="288" w:after="288"/>
              <w:rPr>
                <w:lang w:val="en-US"/>
              </w:rPr>
            </w:pPr>
            <w:r w:rsidRPr="0077002F">
              <w:rPr>
                <w:lang w:val="en-US"/>
              </w:rPr>
              <w:t xml:space="preserve">cooling </w:t>
            </w:r>
          </w:p>
          <w:p w:rsidR="00670427" w:rsidRPr="0077002F" w:rsidRDefault="00670427" w:rsidP="00670427">
            <w:pPr>
              <w:spacing w:before="288" w:after="288"/>
              <w:rPr>
                <w:lang w:val="en-US"/>
              </w:rPr>
            </w:pPr>
            <w:r w:rsidRPr="0077002F">
              <w:rPr>
                <w:lang w:val="en-US"/>
              </w:rPr>
              <w:t>Li recovery</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astewater treatment</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ed6af77e-481b-46e0-ba4e-566254d537ba"/>
                <w:id w:val="-126808004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DRkNDY4LWU5MjAtNGQ1YS04MGNmLTMyNjlmNzIxNWNmZSIsIlJhbmdlTGVuZ3RoIjo0LCJSZWZlcmVuY2VJZCI6IjgzMDcyMzk1LWM5ZWYtNDI1MS05OGU3LTY5Yjc5ZmFkNmMyMCIsIlJlZmVyZW5jZSI6eyIkaWQiOiIzIiwiJHR5cGUiOiJTd2lzc0FjYWRlbWljLkNpdGF2aS5SZWZlcmVuY2UsIFN3aXNzQWNhZGVtaWMuQ2l0YXZpIiwiQWJzdHJhY3QiOiJ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VuZXJneSBDaGVtaXN0cnksIDM1ICgyMDE5KSAyMjAtMjI3LiBkb2k6MTAuMTAxNi9qLmplY2hlbS4yMDE5LjAzLjAyM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CB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J1YW16dGtlLmpwZyIsIlVyaVN0cmluZyI6IjgzMDcyMzk1LWM5ZWYtNDI1MS05OGU3LTY5Yjc5ZmFkNmM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NoZW0uMjAxOS4wMy4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jaGVtLjIwMTkuMDMuMDIyIiwiVXJpU3RyaW5nIjoiaHR0cHM6Ly9kb2kub3JnLzEwLjEwMTYvai5qZWNoZW0uMjAxOS4wMy4w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bG9zZWQtbG9vcCBoeWRyb21ldGFsbHVyZ2ljYWwgdHJlYXRtZW50IG9mIGVuZC1vZi1saWZlIGxpdGhpdW0gaW9uIGJhdHRlcmllczogVG93YXJkcyB6ZXJvLXdhc3RlIHByb2Nlc3MgYW5kIG1ldGFsIHJlY3ljbGluZyBpbiBhZHZhbmNlZC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2xvc2VkLWxvb3AgaHlkcm9tZXRhbGx1cmdpY2FsIHRyZWF0bWVudCBvZiBlbmQtb2YtbGlmZSBsaXRoaXVtIGlvbiBiYXR0ZXJpZXM6IFRvd2FyZHMgemVyby13YXN0ZSBwcm9jZXNzIGFuZCBtZXRhbCByZWN5Y2xpbmcgaW4gYWR2YW5jZWQgYmF0dGVyaWVzIiwiVHJhbnNsYXRvcnMiOltdLCJZZWFyIjoiMjAxOSIsIlllYXJSZXNvbHZlZCI6IjIwMTkiLCJDcmVhdGVkQnkiOiJfUm9uamEgV2FnbmVyLVdlbnoiLCJDcmVhdGVkT24iOiIyMDIwLTExLTE4VDEzOjAzOjIwIiwiTW9kaWZpZWRCeSI6Il9XYWduZXJ3ZSIsIklkIjoiODMwNzIzOTUtYzllZi00MjUxLTk4ZTctNjliNzlmYWQ2YzI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0N10ifV19LCJUYWciOiJDaXRhdmlQbGFjZWhvbGRlciNlZDZhZjc3ZS00ODFiLTQ2ZTAtYmE0ZS01NjYyNTRkNTM3YmEiLCJUZXh0IjoiWzQ3XSIsIldBSVZlcnNpb24iOiI2LjguMC4wIn0=}</w:instrText>
                </w:r>
                <w:r w:rsidR="00670427" w:rsidRPr="0077002F">
                  <w:rPr>
                    <w:lang w:val="en-US"/>
                  </w:rPr>
                  <w:fldChar w:fldCharType="separate"/>
                </w:r>
                <w:r w:rsidR="00670427" w:rsidRPr="0077002F">
                  <w:rPr>
                    <w:lang w:val="en-US"/>
                  </w:rPr>
                  <w:t>[47]</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pre-treatment</w:t>
            </w:r>
          </w:p>
          <w:p w:rsidR="00670427" w:rsidRPr="0077002F" w:rsidRDefault="00670427" w:rsidP="00670427">
            <w:pPr>
              <w:spacing w:before="288" w:after="288"/>
              <w:rPr>
                <w:lang w:val="en-US"/>
              </w:rPr>
            </w:pPr>
            <w:r w:rsidRPr="0077002F">
              <w:rPr>
                <w:lang w:val="en-US"/>
              </w:rPr>
              <w:t>reductive leaching</w:t>
            </w:r>
          </w:p>
          <w:p w:rsidR="00670427" w:rsidRPr="0077002F" w:rsidRDefault="00670427" w:rsidP="00670427">
            <w:pPr>
              <w:spacing w:before="288" w:after="288"/>
              <w:rPr>
                <w:lang w:val="en-US"/>
              </w:rPr>
            </w:pPr>
            <w:r w:rsidRPr="0077002F">
              <w:rPr>
                <w:lang w:val="en-US"/>
              </w:rPr>
              <w:t>precipitating of Ni</w:t>
            </w:r>
          </w:p>
          <w:p w:rsidR="00670427" w:rsidRPr="0077002F" w:rsidRDefault="00670427" w:rsidP="00670427">
            <w:pPr>
              <w:spacing w:before="288" w:after="288"/>
              <w:rPr>
                <w:lang w:val="en-US"/>
              </w:rPr>
            </w:pPr>
            <w:r w:rsidRPr="0077002F">
              <w:rPr>
                <w:lang w:val="en-US"/>
              </w:rPr>
              <w:t>precipitating of Co</w:t>
            </w:r>
          </w:p>
          <w:p w:rsidR="00670427" w:rsidRPr="0077002F" w:rsidRDefault="00670427" w:rsidP="00670427">
            <w:pPr>
              <w:spacing w:before="288" w:after="288"/>
              <w:rPr>
                <w:lang w:val="en-US"/>
              </w:rPr>
            </w:pPr>
            <w:r w:rsidRPr="0077002F">
              <w:rPr>
                <w:lang w:val="en-US"/>
              </w:rPr>
              <w:t>extraction of Mn</w:t>
            </w:r>
          </w:p>
          <w:p w:rsidR="00670427" w:rsidRPr="0077002F" w:rsidRDefault="00670427" w:rsidP="00670427">
            <w:pPr>
              <w:spacing w:before="288" w:after="288"/>
              <w:rPr>
                <w:lang w:val="en-US"/>
              </w:rPr>
            </w:pPr>
            <w:r w:rsidRPr="0077002F">
              <w:rPr>
                <w:lang w:val="en-US"/>
              </w:rPr>
              <w:t>precipitating of Li</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3</w:t>
            </w:r>
            <w:r w:rsidRPr="0077002F">
              <w:rPr>
                <w:lang w:val="en-US"/>
              </w:rPr>
              <w:t>P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38396779-4f57-4600-a81b-71cae8a25746"/>
                <w:id w:val="-51168272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TNjNjIxLTQxNmEtNGZlYi1iNjcyLTgyYmFlN2YxM2NiMSIsIlJhbmdlTGVuZ3RoIjo0LCJSZWZlcmVuY2VJZCI6ImVjODA2ZDY2LWU3MWQtNDc1ZC1iMmZiLWYwNGRhM2E4NjQyMiIsIlJlZmVyZW5jZSI6eyIkaWQiOiIzIiwiJHR5cGUiOiJTd2lzc0FjYWRlbWljLkNpdGF2aS5SZWZlcmVuY2UsIFN3aXNzQWNhZGVtaWMuQ2l0YXZpIiwiQWJzdHJhY3QiOiJ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tleSBMYWJvcmF0b3J5IG9mIFJlc291cmNlcyBDaGVtaXN0cnkgb2YgTm9uZmVycm91cyBNZXRhbHMsIENvbGxlZ2Ugb2YgQ2hlbWlzdHJ5IGFuZCBDaGVtaWNhbCBFbmdpbmVlcmluZywgQ2VudHJhbCBTb3V0aCBVbml2ZXJzaXR5LCBDaGFuZ3NoYSwgQ2hpbmEuXHJcbktleSBMYWJvcmF0b3J5IG9mIFJlc291cmNlcyBDaGVtaXN0cnkgb2YgTm9uZmVycm91cyBNZXRhbHMsIENvbGxlZ2Ugb2YgQ2hlbWlzdHJ5IGFuZCBDaGVtaWNhbCBFbmdpbmVlcmluZywgQ2VudHJhbCBTb3V0aCBVbml2ZXJzaXR5LCBDaGFuZ3NoYSwgQ2hpbmEgemhvdXRhb0Bjc3UuZWR1LmNuLi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ZzNsM3RxNDEuanBnIiwiVXJpU3RyaW5nIjoiZWM4MDZkNjYtZTcxZC00NzVkLWIyZmItZjA0ZGEzYTg2NDI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Q1NTczOD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M3ODI1NSIsIlVyaVN0cmluZyI6Imh0dHA6Ly93d3cubmNiaS5ubG0ubmloLmdvdi9wdWJtZWQvMjUzNzgy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xMTo1NSIsIk1vZGlmaWVkQnkiOiJfUm9uamEgV2FnbmVyLVdlbnoiLCJJZCI6IjA2ZTcxN2ZmLTcxZDQtNDRmNi05YWRmLTgyNGFlMGE0NzNjZiIsIk1vZGlmaWVkT24iOiIyMDIwLTExLTE4VDEzOjEx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NzM0MjQyWDE0NTU3MzgwIiwiVXJpU3RyaW5nIjoiaHR0cHM6Ly9kb2kub3JnLzEwLjExNzcvMDczNDI0MlgxNDU1NzM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MzgzOTY3NzktNGY1Ny00NjAwLWE4MWItNzFjYWU4YTI1NzQ2IiwiVGV4dCI6Ils0OF0iLCJXQUlWZXJzaW9uIjoiNi44LjAuMCJ9}</w:instrText>
                </w:r>
                <w:r w:rsidR="00670427" w:rsidRPr="0077002F">
                  <w:rPr>
                    <w:lang w:val="en-US"/>
                  </w:rPr>
                  <w:fldChar w:fldCharType="separate"/>
                </w:r>
                <w:r w:rsidR="00670427" w:rsidRPr="0077002F">
                  <w:rPr>
                    <w:lang w:val="en-US"/>
                  </w:rPr>
                  <w:t>[48]</w:t>
                </w:r>
                <w:r w:rsidR="00670427" w:rsidRPr="0077002F">
                  <w:rPr>
                    <w:lang w:val="en-US"/>
                  </w:rPr>
                  <w:fldChar w:fldCharType="end"/>
                </w:r>
              </w:sdtContent>
            </w:sdt>
            <w:r w:rsidR="00670427" w:rsidRPr="0077002F">
              <w:rPr>
                <w:lang w:val="en-US"/>
              </w:rPr>
              <w:tab/>
            </w:r>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 liquor</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purification</w:t>
            </w:r>
          </w:p>
          <w:p w:rsidR="00670427" w:rsidRPr="0077002F" w:rsidRDefault="00670427" w:rsidP="00670427">
            <w:pPr>
              <w:spacing w:before="288" w:after="288"/>
              <w:rPr>
                <w:lang w:val="en-US"/>
              </w:rPr>
            </w:pPr>
            <w:r w:rsidRPr="0077002F">
              <w:rPr>
                <w:lang w:val="en-US"/>
              </w:rPr>
              <w:t>DMG</w:t>
            </w:r>
          </w:p>
          <w:p w:rsidR="00670427" w:rsidRPr="0077002F" w:rsidRDefault="00670427" w:rsidP="00670427">
            <w:pPr>
              <w:spacing w:before="288" w:after="288"/>
              <w:rPr>
                <w:lang w:val="en-US"/>
              </w:rPr>
            </w:pPr>
            <w:r w:rsidRPr="0077002F">
              <w:rPr>
                <w:lang w:val="en-US"/>
              </w:rPr>
              <w:t>Co-loaded D2EHPA</w:t>
            </w:r>
          </w:p>
          <w:p w:rsidR="00670427" w:rsidRPr="0077002F" w:rsidRDefault="00670427" w:rsidP="00670427">
            <w:pPr>
              <w:spacing w:before="288" w:after="288"/>
              <w:rPr>
                <w:lang w:val="en-US"/>
              </w:rPr>
            </w:pPr>
            <w:r w:rsidRPr="0077002F">
              <w:rPr>
                <w:lang w:val="en-US"/>
              </w:rPr>
              <w:t>(NH</w:t>
            </w:r>
            <w:r w:rsidRPr="0077002F">
              <w:rPr>
                <w:vertAlign w:val="subscript"/>
                <w:lang w:val="en-US"/>
              </w:rPr>
              <w:t>4</w:t>
            </w:r>
            <w:r w:rsidRPr="0077002F">
              <w:rPr>
                <w:lang w:val="en-US"/>
              </w:rPr>
              <w:t>)</w:t>
            </w:r>
            <w:r w:rsidRPr="0077002F">
              <w:rPr>
                <w:vertAlign w:val="subscript"/>
                <w:lang w:val="en-US"/>
              </w:rPr>
              <w:t>2</w:t>
            </w:r>
            <w:r w:rsidRPr="0077002F">
              <w:rPr>
                <w:lang w:val="en-US"/>
              </w:rPr>
              <w:t>C</w:t>
            </w:r>
            <w:r w:rsidRPr="0077002F">
              <w:rPr>
                <w:vertAlign w:val="subscript"/>
                <w:lang w:val="en-US"/>
              </w:rPr>
              <w:t>2</w:t>
            </w:r>
            <w:r w:rsidRPr="0077002F">
              <w:rPr>
                <w:lang w:val="en-US"/>
              </w:rPr>
              <w:t>O</w:t>
            </w:r>
            <w:r w:rsidRPr="0077002F">
              <w:rPr>
                <w:vertAlign w:val="subscript"/>
                <w:lang w:val="en-US"/>
              </w:rPr>
              <w:t>4</w:t>
            </w:r>
          </w:p>
          <w:p w:rsidR="00670427" w:rsidRPr="0077002F" w:rsidRDefault="00670427" w:rsidP="00670427">
            <w:pPr>
              <w:spacing w:before="288" w:after="288"/>
              <w:rPr>
                <w:lang w:val="en-US"/>
              </w:rPr>
            </w:pPr>
            <w:r w:rsidRPr="0077002F">
              <w:rPr>
                <w:lang w:val="en-US"/>
              </w:rPr>
              <w:t>carbon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covery of Co &amp; 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45ef396a-4ee3-478c-b9f6-bf442acf8e99"/>
                <w:id w:val="162203848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ZjMjBjLTljYzYtNGNjNS04ODZhLTAzZjAxY2MyODY5NSIsIlJhbmdlTGVuZ3RoIjo0LCJSZWZlcmVuY2VJZCI6ImVjODA2ZDY2LWU3MWQtNDc1ZC1iMmZiLWYwNGRhM2E4NjQyMiIsIlJlZmVyZW5jZSI6eyIkaWQiOiIzIiwiJHR5cGUiOiJTd2lzc0FjYWRlbWljLkNpdGF2aS5SZWZlcmVuY2UsIFN3aXNzQWNhZGVtaWMuQ2l0YXZpIiwiQWJzdHJhY3QiOiJ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tleSBMYWJvcmF0b3J5IG9mIFJlc291cmNlcyBDaGVtaXN0cnkgb2YgTm9uZmVycm91cyBNZXRhbHMsIENvbGxlZ2Ugb2YgQ2hlbWlzdHJ5IGFuZCBDaGVtaWNhbCBFbmdpbmVlcmluZywgQ2VudHJhbCBTb3V0aCBVbml2ZXJzaXR5LCBDaGFuZ3NoYSwgQ2hpbmEuXHJcbktleSBMYWJvcmF0b3J5IG9mIFJlc291cmNlcyBDaGVtaXN0cnkgb2YgTm9uZmVycm91cyBNZXRhbHMsIENvbGxlZ2Ugb2YgQ2hlbWlzdHJ5IGFuZCBDaGVtaWNhbCBFbmdpbmVlcmluZywgQ2VudHJhbCBTb3V0aCBVbml2ZXJzaXR5LCBDaGFuZ3NoYSwgQ2hpbmEgemhvdXRhb0Bjc3UuZWR1LmNuLi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ZzNsM3RxNDEuanBnIiwiVXJpU3RyaW5nIjoiZWM4MDZkNjYtZTcxZC00NzVkLWIyZmItZjA0ZGEzYTg2NDI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Q1NTczOD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M3ODI1NSIsIlVyaVN0cmluZyI6Imh0dHA6Ly93d3cubmNiaS5ubG0ubmloLmdvdi9wdWJtZWQvMjUzNzgy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xMTo1NSIsIk1vZGlmaWVkQnkiOiJfUm9uamEgV2FnbmVyLVdlbnoiLCJJZCI6IjA2ZTcxN2ZmLTcxZDQtNDRmNi05YWRmLTgyNGFlMGE0NzNjZiIsIk1vZGlmaWVkT24iOiIyMDIwLTExLTE4VDEzOjEx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NzM0MjQyWDE0NTU3MzgwIiwiVXJpU3RyaW5nIjoiaHR0cHM6Ly9kb2kub3JnLzEwLjExNzcvMDczNDI0MlgxNDU1NzM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NDVlZjM5NmEtNGVlMy00NzhjLWI5ZjYtYmY0NDJhY2Y4ZTk5IiwiVGV4dCI6Ils0OF0iLCJXQUlWZXJzaW9uIjoiNi44LjAuMCJ9}</w:instrText>
                </w:r>
                <w:r w:rsidR="00670427" w:rsidRPr="0077002F">
                  <w:rPr>
                    <w:lang w:val="en-US"/>
                  </w:rPr>
                  <w:fldChar w:fldCharType="separate"/>
                </w:r>
                <w:r w:rsidR="00670427" w:rsidRPr="0077002F">
                  <w:rPr>
                    <w:lang w:val="en-US"/>
                  </w:rPr>
                  <w:t>[48]</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3</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thermal treatment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leaching with alkalis </w:t>
            </w:r>
          </w:p>
          <w:p w:rsidR="00670427" w:rsidRPr="0077002F" w:rsidRDefault="00670427" w:rsidP="00670427">
            <w:pPr>
              <w:spacing w:before="288" w:after="288"/>
              <w:rPr>
                <w:lang w:val="en-US"/>
              </w:rPr>
            </w:pPr>
            <w:r w:rsidRPr="0077002F">
              <w:rPr>
                <w:lang w:val="en-US"/>
              </w:rPr>
              <w:t>calcination</w:t>
            </w:r>
          </w:p>
          <w:p w:rsidR="00670427" w:rsidRPr="0077002F" w:rsidRDefault="00670427" w:rsidP="00670427">
            <w:pPr>
              <w:spacing w:before="288" w:after="288"/>
              <w:rPr>
                <w:lang w:val="en-US"/>
              </w:rPr>
            </w:pPr>
            <w:r w:rsidRPr="0077002F">
              <w:rPr>
                <w:lang w:val="en-US"/>
              </w:rPr>
              <w:t>dissolved with H</w:t>
            </w:r>
            <w:r w:rsidRPr="0077002F">
              <w:rPr>
                <w:vertAlign w:val="subscript"/>
                <w:lang w:val="en-US"/>
              </w:rPr>
              <w:t>2</w:t>
            </w:r>
            <w:r w:rsidRPr="0077002F">
              <w:rPr>
                <w:lang w:val="en-US"/>
              </w:rPr>
              <w:t>SO</w:t>
            </w:r>
            <w:r w:rsidRPr="0077002F">
              <w:rPr>
                <w:vertAlign w:val="subscript"/>
                <w:lang w:val="en-US"/>
              </w:rPr>
              <w:t>4</w:t>
            </w:r>
            <w:r w:rsidRPr="0077002F">
              <w:rPr>
                <w:lang w:val="en-US"/>
              </w:rPr>
              <w:t xml:space="preserve"> + H</w:t>
            </w:r>
            <w:r w:rsidRPr="0077002F">
              <w:rPr>
                <w:vertAlign w:val="subscript"/>
                <w:lang w:val="en-US"/>
              </w:rPr>
              <w:t>2</w:t>
            </w:r>
            <w:r w:rsidRPr="0077002F">
              <w:rPr>
                <w:lang w:val="en-US"/>
              </w:rPr>
              <w:t>O</w:t>
            </w:r>
            <w:r w:rsidRPr="0077002F">
              <w:rPr>
                <w:vertAlign w:val="subscript"/>
                <w:lang w:val="en-US"/>
              </w:rPr>
              <w:t>2</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solvent extraction </w:t>
            </w:r>
          </w:p>
          <w:p w:rsidR="00670427" w:rsidRPr="0077002F" w:rsidRDefault="00670427" w:rsidP="00670427">
            <w:pPr>
              <w:spacing w:before="288" w:after="288"/>
              <w:rPr>
                <w:lang w:val="en-US"/>
              </w:rPr>
            </w:pPr>
            <w:r w:rsidRPr="0077002F">
              <w:rPr>
                <w:lang w:val="en-US"/>
              </w:rPr>
              <w:t>stripping of Co</w:t>
            </w:r>
          </w:p>
          <w:p w:rsidR="00670427" w:rsidRPr="0077002F" w:rsidRDefault="00670427" w:rsidP="00670427">
            <w:pPr>
              <w:spacing w:before="288" w:after="288"/>
              <w:rPr>
                <w:lang w:val="en-US"/>
              </w:rPr>
            </w:pPr>
            <w:r w:rsidRPr="0077002F">
              <w:rPr>
                <w:lang w:val="en-US"/>
              </w:rPr>
              <w:t>chemical deposition with oxalate</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C</w:t>
            </w:r>
            <w:r w:rsidRPr="0077002F">
              <w:rPr>
                <w:vertAlign w:val="subscript"/>
                <w:lang w:val="en-US"/>
              </w:rPr>
              <w:t>2</w:t>
            </w:r>
            <w:r w:rsidRPr="0077002F">
              <w:rPr>
                <w:lang w:val="en-US"/>
              </w:rPr>
              <w:t>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451781ae-3ae8-4021-9c72-70b81a8c052c"/>
                <w:id w:val="84567316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IeWRyb21ldGFsbHVyZ3ksIDEwOCAoMjAxMSkgODAtODYuIGRvaToxMC4xMDE2L2ouaHlkcm9tZXQuMjAxMS4wMi4wMTA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IGh5ZHJvbWV0YWxsdXJnaWNhbCBwcm9jZXNzIGZvciB0aGUgcmVjb3Zlcnkgb2YgY29iYWx0IG94YWxhdGUgZnJvbSBzcGVudCBsaXRoaXVtLWlvbiBiYXR0ZXJpZXMgKExJQnMpIGhhc3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VlbiBkZXZlbG9wZWQgdXNpbmcgYWxrYWxpIGxlYWNoaW5nIGZvbGxvd2VkIGJ5IHJlZHVjdGl2ZSBhY2lkIGxlYWNoaW5nLCBzb2x2ZW50IGV4dHJhY3Rpb24gYW5kIGNoZW1pY2F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Vwb3NpdGlvbiBvZiBjb2JhbHQgb3hhbGF0ZS4gVGhlIGFjdGl2ZSBjYXRob2RlIHBvd2RlciBtYXRlcmlhbCB3YXMgZmlyc3QgbGVhY2hlZCB3aXRoIDUgd3QuJSBOYU9IIHNvbHV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mb3IgdGhlIHNlbGVjdGl2ZSByZW1vdmFsIG9mIGFsdW1pbnVtOyBhbmQgdGhlIHJlc2lkdWVzIHdlcmUgZnVydGhlciBsZWFjaGVkIHdpdGggNE1IMlNPNCsxMCUgdi92IEgyTz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b2x1dGlvbi4gVGhlIGxlYWNoaW5nIGVmZmljaWVuY3kgb2YgY29iYWx0IHdhcyA5NSUgYW5kIGxpdGhpdW0gd2FzIDk2JSB1bmRlciBvcHRpbXVtIGNvbmRpdGlvbnMgb2YgbGlxdWlkL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29saWQgcmF0aW8gMTA6MSwgbGVhY2hpbmcgdGltZSAxMjAgbWluIGFuZCBhIHRlbXBlcmF0dXJlIDg1IFxcJ2IwQy4gVGhlIGltcHVyaXR5IGlvbnMgb2YgRmUoSUlJKSwgQ3UoSUkpLCBNbihJSSkg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bGVhY2ggbGlxdW9yIHdlcmUgcHJlY2lwaXRhdGVkIGJ5IGFkanVzdGluZyB0aGUgcEggdmFsdWUuIENvYmFsdChJSSkgd2FzIHRoZW4gZXh0cmFjdGVkIHNlbGVjdGl2ZWx5IGZyb21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wdXJpZmllZCBhcXVlb3VzIHBoYXNlIHdpdGggc2Fwb25pZmllZCBQNTA3ICgyLWV0aHlsaGV4eWwgcGhvc3Bob25pYyBhY2lkIG1vbm8tMi1ldGh5bGhleHlsIGVzdGVyK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jaGVtaWNhbGx5IGRlcG9zaXRlZCBhcyBveGFsYXRlIGZyb20gdGhlIHN0cmlwIGxpcXVvciB3aXRoIGEgeWllbGQgb2YgfjkzJSBhbmQgcHVyaXR5IE45OS45JS4gVGhpcyBwcm9jZXN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cyBzaW1wbGUsIGVudmlyb25tZW50YWxseSBmcmllbmRseSBhbmQgYWRlcXVhdGUgZm9yIHRoZSByZWNvdmVyeSBvZiB2YWx1YWJsZSBtZXRhbHMgZnJvbSBzcGVudCBMSUJz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4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yZWYiOiI1In19LHsiJGlkIjoiOSIsIiR0eXBlIjoiU3dpc3NBY2FkZW1pYy5DaXRhdmkuUGVyc29uLCBTd2lzc0FjYWRlbWljLkNpdGF2aSIsIkxhc3ROYW1lIjoiWmVuZywgWi4sIFpoYW5nLCBZaSIsIlByb3RlY3RlZCI6ZmFsc2UsIlNleCI6MCwiQ3JlYXRlZEJ5IjoiX1JvbmphIFdhZ25lci1XZW56IiwiQ3JlYXRlZE9uIjoiMjAyMC0xMS0xOFQxMzoxODoyNCIsIk1vZGlmaWVkQnkiOiJfUm9uamEgV2FnbmVyLVdlbnoiLCJJZCI6IjlkMmRhNzJkLWQwODQtNDI3My1iZmVlLWUyOGZkOTk5NTNjOSIsIk1vZGlmaWVkT24iOiIyMDIwLTExLTE4VDEzOjE4OjI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0eXZ2aGVpNS5qcGciLCJVcmlTdHJpbmciOiIxZWY0MDY1ZS1iYmQyLTQ4N2UtYmQ0MC02MGY1M2E5NDlkO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Hlkcm9tZXQuMjAxMS4wMi4wMT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Hlkcm9tZXQuMjAxMS4wMi4wMTAiLCJVcmlTdHJpbmciOiJodHRwczovL2RvaS5vcmcvMTAuMTAxNi9qLmh5ZHJvbWV0LjIwMTEuMDI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cm9jZXNzIGZvciB0aGUgcmVjb3Zlcnkgb2YgY29iYWx0IG94YWxhdGUgZnJvbSBzcGVudCBsaXRoaXVtLWlvbiBiYXR0ZXJpZXM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BY2tub3dsZWRn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yb2Nlc3MgZm9yIHRoZSByZWNvdmVyeSBvZiBjb2JhbHQgb3hhbGF0ZSBmcm9tIHNwZW50IGxpdGhpdW0taW9uIGJhdHRlcmllcyIsIlRyYW5zbGF0b3JzIjpbXSwiVm9sdW1lIjoiMTA4IiwiWWVhciI6IjIwMTEiLCJZZWFyUmVzb2x2ZWQiOiIyMDExIiwiQ3JlYXRlZEJ5IjoiX1JvbmphIFdhZ25lci1XZW56IiwiQ3JlYXRlZE9uIjoiMjAyMC0xMS0xOFQxMzoxNTo1MiIsIk1vZGlmaWVkQnkiOiJfV2FnbmVyd2UiLCJJZCI6IjFlZjQwNjVlLWJiZDItNDg3ZS1iZDQwLTYwZjUzYTk0OWQ5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ldIn1dfSwiVGFnIjoiQ2l0YXZpUGxhY2Vob2xkZXIjNDUxNzgxYWUtM2FlOC00MDIxLTljNzItNzBiODFhOGMwNTJjIiwiVGV4dCI6Ils0OV0iLCJXQUlWZXJzaW9uIjoiNi44LjAuMCJ9}</w:instrText>
                </w:r>
                <w:r w:rsidR="00670427" w:rsidRPr="0077002F">
                  <w:rPr>
                    <w:lang w:val="en-US"/>
                  </w:rPr>
                  <w:fldChar w:fldCharType="separate"/>
                </w:r>
                <w:r w:rsidR="00670427" w:rsidRPr="0077002F">
                  <w:rPr>
                    <w:lang w:val="en-US"/>
                  </w:rPr>
                  <w:t>[49]</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NaCl)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mechanical process/ NaOH dissolution/ solvent dissolution/ ultrasonic separation/ thermal treatment</w:t>
            </w:r>
          </w:p>
          <w:p w:rsidR="00670427" w:rsidRPr="0077002F" w:rsidRDefault="00670427" w:rsidP="00670427">
            <w:pPr>
              <w:spacing w:before="288" w:after="288"/>
              <w:rPr>
                <w:lang w:val="en-US"/>
              </w:rPr>
            </w:pPr>
            <w:r w:rsidRPr="0077002F">
              <w:rPr>
                <w:lang w:val="en-US"/>
              </w:rPr>
              <w:t xml:space="preserve">acid leaching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precipitation/ solvent extraction/ ion exchange resin/ electrochemical process/ regener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a.</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17f67fe3-c19f-460e-b6e1-794571ca352b"/>
                <w:id w:val="2072692713"/>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rdWN5cWRjcy5qcGciLCJVcmlTdHJpbmciOiIwYTQyNDg4My1hNGU1LTQ0MTUtODk1Mi1jMzNlY2FhMjFiN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4ODI3NTA4LjIwMjAuMTc4MTY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g4Mjc1MDguMjAyMC4xNzgxNjI4IiwiVXJpU3RyaW5nIjoiaHR0cHM6Ly9kb2kub3JnLzEwLjEwODAvMDg4Mjc1MDguMjAyMC4xNzgxNj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ZUMTY6NTQ6MTUiLCJNb2RpZmllZEJ5IjoiX1JvbmphIFdhZ25lci1XZW56IiwiSWQiOiIyODViNzk3Mi0yYzQ5LTQyYTgtOGE3OS0xNzg3NDY0OTc0MzAiLCJNb2RpZmllZE9uIjoiMjAyMS0wMS0yNlQxNjo1NDoxNSIsIlByb2plY3QiOnsiJHJlZiI6IjUifX1dLCJPcmdhbml6YXRpb25zIjpbXSwiT3RoZXJzSW52b2x2ZWQiOltdLCJQYWdlQ291bnQiOiIyMyI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1MF0ifV19LCJUYWciOiJDaXRhdmlQbGFjZWhvbGRlciMxN2Y2N2ZlMy1jMTlmLTQ2MGUtYjZlMS03OTQ1NzFjYTM1MmIiLCJUZXh0IjoiWzUwXSIsIldBSVZlcnNpb24iOiI2LjguMC4wIn0=}</w:instrText>
                </w:r>
                <w:r w:rsidR="00670427" w:rsidRPr="0077002F">
                  <w:rPr>
                    <w:lang w:val="en-US"/>
                  </w:rPr>
                  <w:fldChar w:fldCharType="separate"/>
                </w:r>
                <w:r w:rsidR="00670427" w:rsidRPr="0077002F">
                  <w:rPr>
                    <w:lang w:val="en-US"/>
                  </w:rPr>
                  <w:t>[50]</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attery system</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e</w:t>
            </w:r>
          </w:p>
          <w:p w:rsidR="00670427" w:rsidRPr="0077002F" w:rsidRDefault="00670427" w:rsidP="00670427">
            <w:pPr>
              <w:spacing w:before="288" w:after="288"/>
              <w:rPr>
                <w:lang w:val="en-US"/>
              </w:rPr>
            </w:pPr>
            <w:r w:rsidRPr="0077002F">
              <w:rPr>
                <w:lang w:val="en-US"/>
              </w:rPr>
              <w:t>disassembly</w:t>
            </w:r>
          </w:p>
          <w:p w:rsidR="00670427" w:rsidRPr="0077002F" w:rsidRDefault="00670427" w:rsidP="00670427">
            <w:pPr>
              <w:spacing w:before="288" w:after="288"/>
              <w:rPr>
                <w:lang w:val="en-US"/>
              </w:rPr>
            </w:pPr>
            <w:r w:rsidRPr="0077002F">
              <w:rPr>
                <w:lang w:val="en-US"/>
              </w:rPr>
              <w:t>crushing</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1st air-classification</w:t>
            </w:r>
          </w:p>
          <w:p w:rsidR="00670427" w:rsidRPr="0077002F" w:rsidRDefault="00670427" w:rsidP="00670427">
            <w:pPr>
              <w:spacing w:before="288" w:after="288"/>
              <w:rPr>
                <w:lang w:val="en-US"/>
              </w:rPr>
            </w:pPr>
            <w:r w:rsidRPr="0077002F">
              <w:rPr>
                <w:lang w:val="en-US"/>
              </w:rPr>
              <w:t>2nd crushing</w:t>
            </w:r>
          </w:p>
          <w:p w:rsidR="00670427" w:rsidRPr="0077002F" w:rsidRDefault="00670427" w:rsidP="00670427">
            <w:pPr>
              <w:spacing w:before="288" w:after="288"/>
              <w:rPr>
                <w:lang w:val="en-US"/>
              </w:rPr>
            </w:pPr>
            <w:r w:rsidRPr="0077002F">
              <w:rPr>
                <w:lang w:val="en-US"/>
              </w:rPr>
              <w:t>sieving</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precipit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OH, Li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thoRec</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67b405f6-ad89-4f5b-87af-24bb052f320d"/>
                <w:id w:val="-41571243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clxu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luY3JlYXNpbmcgdXNhZ2Ugb2YgZWxlY3RyaWNhbCBkcml2ZSBzeXN0ZW1zIGFuZCBzdGF0aW9uYXJ5IGVuZXJneSBzdG9yYWdlIHdvcmxkd2lkZSBsZWFkIHRvIGEgaGlnaCBkZW1hbmQgb2YgcmF3IG1hdGVyaWFsc3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m9yIHRoZSBwcm9kdWN0aW9uIG9mIGxpdGhpdW0taW9uIGJhdHRlcmllcy4gVG8gcHJldmVudCBmdXJ0aGVyIHNob3J0YWdlIG9mIHRoZXNlIGNydWNpYWwgbWF0ZXJpYWxzLCBlY29sb2dpY2FsIGFuZCBlZmZpY2llbnQ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2VzIG9mIGxpdGhpdW0taW9uIGJhdHRlcmllcyBhcmUgbmVlZGVkLiBOb3dhZGF5cyBpbmR1c3RyaWFsIHByb2Nlc3NlcyBhcmUgbW9zdGx5IHB5cm9tZXRhbGx1cmdpY2FsIGFuZCBhcyBzdWNoIGVuZXJneSBhbmR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vc3QgaW50ZW5zaXZlLiBUaGUgTGl0aG9SZWMgcHJvamVjdHMsIGZ1bmRlZCBieSB0aGUgRmVkZXJhbCBNaW5pc3RyeSBmb3IgdGhlIEVudmlyb25tZW50LCBOYXR1cmUgQ29uc2VydmF0aW9uLCBCdWlsZGluZy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NsZWFyIFNhZmV0eSAoQk1VQiksIGFpbWVkIGF0IGEgcmVhbGl6YXRpb24gb2YgYSBuZXcgZW5lcmd5LWVmZmljaWVudCByZWN5Y2xpbmcgcHJvY2VzcywgYWJzdGFpbmluZyBoaWdoIHRlbXBlcmF0dXJlcyBhbmQgdHJhY2luZ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jaGFuaWNhbCBwcm9jZXNzLXN0ZXBzLiBUaGUgY29uZHVjdGVkIG1lY2hhbmljYWwgcHJvY2Vzc2VzIHdlcmUgdGhvcm91Z2hseSBpbnZlc3RpZ2F0ZWQgYnkgZXhwZXJpbWVudHMgaW4gYSBsYWJvcmF0b3J5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hpbiB0ZWNobmljYWwgc2NhbGUsIGRlc2NyaWJpbmcgZ2FzIHJlbGVhc2Ugb2YgYWdlZCBhbmQgbm9uLWFnZWQgbGl0aGl1bS1pb24gYmF0dGVyaWVzIGR1cmluZyBkcnkgY3J1c2hpbmcsIGludGVybWVkaWF0ZXMsIGFu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ZHVjdHMgb2YgdGhlIG1lY2hhbmljYWwgc2VwYXJhdGlvbi4gQ29uY2x1c2l2ZWx5LCB3ZSBmb3VuZCB0aGF0IGFwcGx5aW5nIGEgc2Vjb25kIGNydXNoaW5nIHN0ZXAgaW5jcmVhc2VzIHRoZSB5aWVsZCBvZiB0aGUgY29h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wgYnV0IGFsc28gZW5hYmxlcyBtb3JlIHNlbGVjdGl2ZSBzZXBhcmF0aW9uLiBUaGlzIHdvcmsgaWRlbnRpZmllcyB0aGUgbmVlZCBmb3IgcmVjeWNsaW5nIG9mIGxpdGhpdW0taW9uIGJhdHRlcmllcyBhbmQgaXR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aGFsbGVuZ2VzIGFuZCBoYXphcmQgcG90ZW50aWFsIGluIHJlZ2FyZHMgdG8gdGhlIGFwcGxpZWQgbWF0ZXJpYWxzLiBUaGUgb3V0bGluZWQgcmVzdWx0cyBzaG93IGEgc2FmZSBhbmQgZWNvbG9naWNhbC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SBtYXRlcmlhbCByZWN5Y2xpbmcgcmF0ZSBvZiBhdCBsZWFzd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RGlla21hbm4iLCJQcm90ZWN0ZWQiOmZhbHNlLCJTZXgiOjAsIkNyZWF0ZWRCeSI6Il9Sb25qYSBXYWduZXItV2VueiIsIkNyZWF0ZWRPbiI6IjIwMjAtMTAtMDdUMTA6MTg6NTciLCJNb2RpZmllZEJ5IjoiX1JvbmphIFdhZ25lci1XZW56IiwiSWQiOiI4YmEwM2Y3ZC0zYzM1LTQ5N2EtOGFhMC1kYjI5MTk1ODg0NDkiLCJNb2RpZmllZE9uIjoiMjAyMC0xMC0wN1QxMDoxODo1Ny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kxdGIxZWFpLmpwZyIsIlVyaVN0cmluZyI6IjM0MTliOGY4LTg4ZDAtNGUzZS05ZDAxLWNiMTUwNzJiN2Yy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1MV0ifV19LCJUYWciOiJDaXRhdmlQbGFjZWhvbGRlciM2N2I0MDVmNi1hZDg5LTRmNWItODdhZi0yNGJiMDUyZjMyMGQiLCJUZXh0IjoiWzUxXSIsIldBSVZlcnNpb24iOiI2LjguMC4wIn0=}</w:instrText>
                </w:r>
                <w:r w:rsidR="00670427" w:rsidRPr="0077002F">
                  <w:rPr>
                    <w:lang w:val="en-US"/>
                  </w:rPr>
                  <w:fldChar w:fldCharType="separate"/>
                </w:r>
                <w:r w:rsidR="00670427" w:rsidRPr="0077002F">
                  <w:rPr>
                    <w:lang w:val="en-US"/>
                  </w:rPr>
                  <w:t>[51]</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attery for recycle</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solvent extraction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eparated salts</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21987cb8-e283-4f3c-b105-6daed5038658"/>
                <w:id w:val="-156934400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U2V2ZXJhbCBwcm9jZXNzZXMgZm9yIHJlY3ljbGluZyBhcmUgcHJvcG9zZWQgb3Igb3BlcmF0aW5nLCBhbmQgZWFjaCBoYXMgYWR2YW50YWdlcyBhbmQgZGlzYWR2YW50YWdlcy4gVGhpc3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dhZ25lcndlXFxBcHBEYXRhXFxMb2NhbFxcVGVtcFxcNHRlcXJrMGQuanBnIiwiVXJpU3RyaW5nIjoiZWYwOTM1N2YtMzMzZi00MzRlLWI4MmQtZTJkMDE4MjY1NDE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VzbWF0LjIwMTguZTAwMDY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zdXNtYXQuMjAxOC5lMDAwNjgiLCJVcmlTdHJpbmciOiJodHRwczovL2RvaS5vcmcvMTAuMTAxNi9qLnN1c21hdC4yMDE4LmUwMDA2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E1XSJ9XX0sIlRhZyI6IkNpdGF2aVBsYWNlaG9sZGVyIzIxOTg3Y2I4LWUyODMtNGYzYy1iMTA1LTZkYWVkNTAzODY1OCIsIlRleHQiOiJbMTVdIiwiV0FJVmVyc2lvbiI6IjYuOC4wLjAifQ==}</w:instrText>
                </w:r>
                <w:r w:rsidR="00670427" w:rsidRPr="0077002F">
                  <w:rPr>
                    <w:lang w:val="en-US"/>
                  </w:rPr>
                  <w:fldChar w:fldCharType="separate"/>
                </w:r>
                <w:r w:rsidR="00670427" w:rsidRPr="0077002F">
                  <w:rPr>
                    <w:lang w:val="en-US"/>
                  </w:rPr>
                  <w:t>[15]</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assembly</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pH adjustment </w:t>
            </w:r>
          </w:p>
          <w:p w:rsidR="00670427" w:rsidRPr="0077002F" w:rsidRDefault="00670427" w:rsidP="00670427">
            <w:pPr>
              <w:spacing w:before="288" w:after="288"/>
              <w:rPr>
                <w:lang w:val="en-US"/>
              </w:rPr>
            </w:pPr>
            <w:r w:rsidRPr="0077002F">
              <w:rPr>
                <w:lang w:val="en-US"/>
              </w:rPr>
              <w:t>precipitation</w:t>
            </w:r>
          </w:p>
          <w:p w:rsidR="00670427" w:rsidRPr="0077002F" w:rsidRDefault="00670427" w:rsidP="00670427">
            <w:pPr>
              <w:spacing w:before="288" w:after="288"/>
              <w:rPr>
                <w:lang w:val="en-US"/>
              </w:rPr>
            </w:pPr>
            <w:r w:rsidRPr="0077002F">
              <w:rPr>
                <w:lang w:val="en-US"/>
              </w:rPr>
              <w:t>precursor prepar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r w:rsidRPr="0077002F">
              <w:rPr>
                <w:lang w:val="en-US"/>
              </w:rPr>
              <w:t>, Ni-Mn-Co precipitate</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8288d5b0-ef0a-4082-9756-f27f5efd33ab"/>
                <w:id w:val="26111725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wZHVma2ttby5qcGciLCJVcmlTdHJpbmciOiI5ZThhMzBlNi0zMmJlLTRlMDAtODRhYy1iN2U4ZmZlNmQy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NmIwMzMy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lc3QuNmIwMzMyMCIsIlVyaVN0cmluZyI6Imh0dHBzOi8vZG9pLm9yZy8xMC4xMDIxL2Fjcy5lc3QuNmIwMzMy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MzOjI1IiwiTW9kaWZpZWRCeSI6Il9Sb25qYSBXYWduZXItV2VueiIsIklkIjoiMDQ5ZDU3MjYtM2QwNS00MjVhLWFiOWItNmI1ODA2NWZjNjM1IiwiTW9kaWZpZWRPbiI6IjIwMjAtMTEtMThUMTM6MzM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A4MTM2MiIsIlVyaVN0cmluZyI6Imh0dHA6Ly93d3cubmNiaS5ubG0ubmloLmdvdi9wdWJtZWQvMjgwODEz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NTNdIn1dfSwiVGFnIjoiQ2l0YXZpUGxhY2Vob2xkZXIjODI4OGQ1YjAtZWYwYS00MDgyLTk3NTYtZjI3ZjVlZmQzM2FiIiwiVGV4dCI6Ils1M10iLCJXQUlWZXJzaW9uIjoiNi44LjAuMCJ9}</w:instrText>
                </w:r>
                <w:r w:rsidR="00670427" w:rsidRPr="0077002F">
                  <w:rPr>
                    <w:lang w:val="en-US"/>
                  </w:rPr>
                  <w:fldChar w:fldCharType="separate"/>
                </w:r>
                <w:r w:rsidR="00670427" w:rsidRPr="0077002F">
                  <w:rPr>
                    <w:lang w:val="en-US"/>
                  </w:rPr>
                  <w:t>[5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assembly </w:t>
            </w:r>
          </w:p>
          <w:p w:rsidR="00670427" w:rsidRPr="0077002F" w:rsidRDefault="00670427" w:rsidP="00670427">
            <w:pPr>
              <w:spacing w:before="288" w:after="288"/>
              <w:rPr>
                <w:lang w:val="en-US"/>
              </w:rPr>
            </w:pPr>
            <w:r w:rsidRPr="0077002F">
              <w:rPr>
                <w:lang w:val="en-US"/>
              </w:rPr>
              <w:t xml:space="preserve">selective leaching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 xml:space="preserve">pH adjustment </w:t>
            </w:r>
          </w:p>
          <w:p w:rsidR="00670427" w:rsidRPr="0077002F" w:rsidRDefault="00670427" w:rsidP="00670427">
            <w:pPr>
              <w:spacing w:before="288" w:after="288"/>
              <w:rPr>
                <w:lang w:val="en-US"/>
              </w:rPr>
            </w:pPr>
            <w:r w:rsidRPr="0077002F">
              <w:rPr>
                <w:lang w:val="en-US"/>
              </w:rPr>
              <w:t xml:space="preserve">precipit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r w:rsidRPr="0077002F">
              <w:rPr>
                <w:lang w:val="en-US"/>
              </w:rPr>
              <w:t>, residual solution</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b5a4d3e3-cb14-45ea-83e8-e5823dd65389"/>
                <w:id w:val="-69045327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NsZWFuZXIgUHJvZHVjdGlvbiwgQWNjZXB0ZWQgbWFudXNjcmlwdC4gZG9pOjEwLjEwMTYvai5qY2xlcHJvLjIwMTguMDEuMDQwPC9zcGFuPjwvcD5cclxuXHRcdDwvZGl2PlxyXG5cdDwvYm9keT5cclxuPC9odG1sPiIsIkFic3RyYWN0UnRmIjoie1xccnRmMVxcYW5zaVxcYW5zaWNwZzEyNTJcXHVjMFxcc3RzaGZkYmNoMFxcc3RzaGZsb2NoMFxcc3RzaGZoaWNoMFxcc3RzaGZiaTBcXGRlZmYwXHJcblxcYWRlZmYwe1xcZm9udHRibHtcXGYwXFxmbmlsXFxmY2hhcnNldDAgVGltZXMgTmV3IFJvbWFuO317XFxmMVxcZm5pbFxcZmNoYXJzZXQwIFNlZ29lIFVJO319e1xcY29sb3J0Ymw7XFxyZWQwXFxncmVlbjBcXGJsdWUwXHJcbj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JlY292ZXJ5IG9mIHZhbHVhYmxlIG1ldGFscyBmcm9tIHNwZW50IGxpdGhpdW0taW9uIGJhdHRlcnkgKExJQikgaXMgb2YgYm90aCBlbnZpcm9ubWVudGFs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WNvbm9taWMgaW1wb3J0YW5jZS4gQWNpZGljIGxlYWNoaW5nIHVzdWFsbHkgZW5jb3VudGVycyBpc3N1ZXMgb2YgbG93IHNlbGVjdGl2aXR5IG9yIHNsb3cga2luZXRpY3N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3aXRoIGNvbnNpZGVyYWJsZSBzZWNvbmRhcnkgd2FzdGUgZ2VuZXJhdGlvbiBkdXJpbmcgZnVydGhlciBwdXJpZmljYXRpb24uIEluIHRoaXMgcmVzZWFyY2gsIGF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Nsb3NlZC1sb29wIHByb2Nlc3Mgd2l0aCBpbXByb3ZlZCBsZWFjaGluZyBzZWxlY3Rpdml0eSBmb3IgcmVjeWNsaW5nIG9mIHNwZW50IExpTml4Q295TW4xLXgteU8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iYXR0ZXJ5IHVzaW5nIHdlYWsgYWNpZGljIGxlYWNoYW50IHdhcyBkZW1vbnN0cmF0ZWQuIFRvIG9idGFpbiBvcHRpbWFsIGNvbmRpdGlvbnMgb2YgdGhlIGxlYWNo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ywgdGhlIGVmZmVjdHMgb2YgYWNpZCBjb25jZW50cmF0aW9uLCBzb2xpZCB0byBsaXF1aWQgKFMvTCkgcmF0aW8sIHRlbXBlcmF0dXJlIGFuZCByZWR1Y3RhbnQgY29udGVud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2VyZSBzeXN0ZW1hdGljYWxseSBpbnZlc3RpZ2F0ZWQuIEFsbW9zdCBhbGwgQ28sIExpLCBNbiBhbmQgTmkgY291bGQgYmUgZWZmZWN0aXZlbHkgcmVjb3ZlcmVkIGludG8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9sdXRpb24gd2hpbGUgQWwgcmVtYWluZWQgaW4gdGhlIHJlc2lkdWUgYXMgbWV0YWxsaWMgZm9ybSwgYWZ0ZXIgb25lLXN0ZXAgbGVhY2hpbmcuIFRoZSByb2x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WR1Y3RhbnQgZHVyaW5nIGxlYWNoaW5nIHdhcyBmdXJ0aGVyIGV2YWx1YXRlZCB3aGljaCB3YXMgZm91bmQgdG8gYmUgY3JpdGljYWwgZm9yIHRoZSBsZWFjaGluZ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2luZXRpY3MuIEl0IGlzIGNsZWFyIHRoYXQgdGhlIGFkZGl0aW9uIG9mIHJlZHVjdGFudCBjb3VsZCBhbHRlciB0aGUgcmF0ZS1jb250cm9sbGluZyBzdGVwIG9mIGxlYWNoaW5n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aW9uIGRpZmZ1c2lvbiBpbiB0aGUgcmVzaWR1ZSBsYXllciB0byB0aGUgc3VyZmFjZSBjaGVtaWNhbCByZWFjdGlvbnMuIFdpdGggaGlnaCBzZWxlY3Rpdml0eSBhZ2FpbnN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XB1cml0aWVzLCB0aGlzIHJlc2VhcmNoIHByb3Bvc2VkIGFuZCB2ZXJpZmllZCBhIHByb2Nlc3MgdG8gcmVjb3ZlciBoaWdoIHB1cml0eSBMaTJDTzMgZnJvbSB0aG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jYXRob2RlIHNjcmFwIG9mIExJQnMsIGFuZCBtb3JlIHRoYW4gOTAlIG9mIHRoZSBnbG9iYWwgcmVjb3ZlcnkgcmF0ZSBvZiB2YWx1YWJsZSBtZXRhbHMgY2FuIGJl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hY2hpZXZlZC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xMiIsIiR0eXBlIjoiU3dpc3NBY2FkZW1pYy5DaXRhdmkuUGVyc29uLCBTd2lzc0FjYWRlbWljLkNpdGF2aSIsIkZpcnN0TmFtZSI6IlouIiwiTGFzdE5hbWUiOiJTdW4iLCJQcm90ZWN0ZWQiOmZhbHNlLCJTZXgiOjAsIkNyZWF0ZWRCeSI6Il9Sb25qYSBXYWduZXItV2VueiIsIkNyZWF0ZWRPbiI6IjIwMjAtMTEtMThUMTM6MzQ6NTUiLCJNb2RpZmllZEJ5IjoiX1JvbmphIFdhZ25lci1XZW56IiwiSWQiOiJjZmRiMTgwNS0xMGQ5LTQzMmUtYjNmZi0xMmNmMzg4ZTViNjgiLCJNb2RpZmllZE9uIjoiMjAyMC0xMS0xOFQxMzozNDo1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HdhZ25lcndlXFxBcHBEYXRhXFxMb2NhbFxcVGVtcFxcZ3dvcDNqdHcuanBnIiwiVXJpU3RyaW5nIjoiNTJmYzgwZGItYTE3Ny00Y2NmLWE2N2YtZDFlNDA2OGUyMGY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C4wMS4wNDA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mNsZXByby4yMDE4LjAxLjA0MCIsIlVyaVN0cmluZyI6Imh0dHBzOi8vZG9pLm9yZy8xMC4xMDE2L2ouamNsZXByby4yMDE4LjAxLjA0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UyXSJ9XX0sIlRhZyI6IkNpdGF2aVBsYWNlaG9sZGVyI2I1YTRkM2UzLWNiMTQtNDVlYS04M2U4LWU1ODIzZGQ2NTM4OSIsIlRleHQiOiJbNTJdIiwiV0FJVmVyc2lvbiI6IjYuOC4wLjAifQ==}</w:instrText>
                </w:r>
                <w:r w:rsidR="00670427" w:rsidRPr="0077002F">
                  <w:rPr>
                    <w:lang w:val="en-US"/>
                  </w:rPr>
                  <w:fldChar w:fldCharType="separate"/>
                </w:r>
                <w:r w:rsidR="00670427" w:rsidRPr="0077002F">
                  <w:rPr>
                    <w:lang w:val="en-US"/>
                  </w:rPr>
                  <w:t>[52]</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Li, Fe, Mn, Ni, Cu</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precipitation pH 5.5</w:t>
            </w:r>
          </w:p>
          <w:p w:rsidR="00670427" w:rsidRPr="0077002F" w:rsidRDefault="00670427" w:rsidP="00670427">
            <w:pPr>
              <w:spacing w:before="288" w:after="288"/>
              <w:rPr>
                <w:lang w:val="en-US"/>
              </w:rPr>
            </w:pPr>
            <w:r w:rsidRPr="0077002F">
              <w:rPr>
                <w:lang w:val="en-US"/>
              </w:rPr>
              <w:t xml:space="preserve">solvent extraction </w:t>
            </w:r>
          </w:p>
          <w:p w:rsidR="00670427" w:rsidRPr="0077002F" w:rsidRDefault="00670427" w:rsidP="00670427">
            <w:pPr>
              <w:spacing w:before="288" w:after="288"/>
              <w:rPr>
                <w:lang w:val="en-US"/>
              </w:rPr>
            </w:pPr>
            <w:r w:rsidRPr="0077002F">
              <w:rPr>
                <w:lang w:val="en-US"/>
              </w:rPr>
              <w:t xml:space="preserve">stripping </w:t>
            </w:r>
          </w:p>
          <w:p w:rsidR="00670427" w:rsidRPr="0077002F" w:rsidRDefault="00670427" w:rsidP="00670427">
            <w:pPr>
              <w:spacing w:before="288" w:after="288"/>
              <w:rPr>
                <w:lang w:val="en-US"/>
              </w:rPr>
            </w:pPr>
            <w:r w:rsidRPr="0077002F">
              <w:rPr>
                <w:lang w:val="en-US"/>
              </w:rPr>
              <w:t xml:space="preserve">carbonatation </w:t>
            </w:r>
          </w:p>
          <w:p w:rsidR="00670427" w:rsidRPr="0077002F" w:rsidRDefault="00670427" w:rsidP="00670427">
            <w:pPr>
              <w:spacing w:before="288" w:after="288"/>
              <w:rPr>
                <w:lang w:val="en-US"/>
              </w:rPr>
            </w:pPr>
            <w:r w:rsidRPr="0077002F">
              <w:rPr>
                <w:lang w:val="en-US"/>
              </w:rPr>
              <w:t xml:space="preserve">Li crystalliz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Ni, Mn, Li</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8c061f57-39d2-4373-9a8c-32daf110739c"/>
                <w:id w:val="-24419374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wNiAoMjAxMikgMzkzLTQwMS4gMTAuMTAxNi9qLmpwb3dzb3VyLjIwMTIuMDEuMTE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NG14NWVqemwuanBnIiwiVXJpU3RyaW5nIjoiNGIzMGVhNmMtNmU5Ni00ZWVhLTg5YWItNmJiMzljNWEwZTd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IuMDEuMT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b3dzb3VyLjIwMTIuMDEuMTE1IiwiVXJpU3RyaW5nIjoiaHR0cHM6Ly9kb2kub3JnLzEwLjEwMTYvai5qcG93c291ci4yMDEyLjAxLjEx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Byb2R1Y3QgcmVjb3ZlcnkgZnJvbSBMaS1pb24gYmF0dGVyeSB3YXN0ZXMgY29taW5nIGZyb20gYW4gaW5kdXN0cmlhbCBwcmUtdHJlYXRtZW50IHBsYW50OiBMYWIgc2NhbGUgdGVzdHMgYW5kIHByb2Nlc3Mgc2lt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yb2R1Y3QgcmVjb3ZlcnkgZnJvbSBMaS1pb24gYmF0dGVyeSB3YXN0ZXMgY29taW5nIGZyb20gYW4gaW5kdXN0cmlhbCBwcmUtdHJlYXRtZW50IHBsYW50OiBMYWIgc2NhbGUgdGVzdHMgYW5kIHByb2Nlc3Mgc2ltdWxhdGlvbnMiLCJUcmFuc2xhdG9ycyI6W10sIlllYXIiOiIyMDEyIiwiWWVhclJlc29sdmVkIjoiMjAxMiIsIkNyZWF0ZWRCeSI6Il9Sb25qYSBXYWduZXItV2VueiIsIkNyZWF0ZWRPbiI6IjIwMjAtMTAtMTVUMTM6Mjc6MjEiLCJNb2RpZmllZEJ5IjoiX1dhZ25lcndlIiwiSWQiOiI0YjMwZWE2Yy02ZTk2LTRlZWEtODlhYi02YmIzOWM1YTBlN2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U0XSJ9XX0sIlRhZyI6IkNpdGF2aVBsYWNlaG9sZGVyIzhjMDYxZjU3LTM5ZDItNDM3My05YThjLTMyZGFmMTEwNzM5YyIsIlRleHQiOiJbNTRdIiwiV0FJVmVyc2lvbiI6IjYuOC4wLjAifQ==}</w:instrText>
                </w:r>
                <w:r w:rsidR="00670427" w:rsidRPr="0077002F">
                  <w:rPr>
                    <w:lang w:val="en-US"/>
                  </w:rPr>
                  <w:fldChar w:fldCharType="separate"/>
                </w:r>
                <w:r w:rsidR="00670427" w:rsidRPr="0077002F">
                  <w:rPr>
                    <w:lang w:val="en-US"/>
                  </w:rPr>
                  <w:t>[5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Li, Fe, Mn, Ni, Cu</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precipitation pH 5.5</w:t>
            </w:r>
          </w:p>
          <w:p w:rsidR="00670427" w:rsidRPr="0077002F" w:rsidRDefault="00670427" w:rsidP="00670427">
            <w:pPr>
              <w:spacing w:before="288" w:after="288"/>
              <w:rPr>
                <w:lang w:val="en-US"/>
              </w:rPr>
            </w:pPr>
            <w:r w:rsidRPr="0077002F">
              <w:rPr>
                <w:lang w:val="en-US"/>
              </w:rPr>
              <w:t xml:space="preserve">carbonatation </w:t>
            </w:r>
          </w:p>
          <w:p w:rsidR="00670427" w:rsidRPr="0077002F" w:rsidRDefault="00670427" w:rsidP="00670427">
            <w:pPr>
              <w:spacing w:before="288" w:after="288"/>
              <w:rPr>
                <w:lang w:val="en-US"/>
              </w:rPr>
            </w:pPr>
            <w:r w:rsidRPr="0077002F">
              <w:rPr>
                <w:lang w:val="en-US"/>
              </w:rPr>
              <w:t xml:space="preserve">Li crystalliz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Ni, Mn, Li</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0eac6f21-af51-42c3-a836-7e0f43d7b91f"/>
                <w:id w:val="195667413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wNiAoMjAxMikgMzkzLTQwMS4gMTAuMTAxNi9qLmpwb3dzb3VyLjIwMTIuMDEuMTE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NG14NWVqemwuanBnIiwiVXJpU3RyaW5nIjoiNGIzMGVhNmMtNmU5Ni00ZWVhLTg5YWItNmJiMzljNWEwZTd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IuMDEuMT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b3dzb3VyLjIwMTIuMDEuMTE1IiwiVXJpU3RyaW5nIjoiaHR0cHM6Ly9kb2kub3JnLzEwLjEwMTYvai5qcG93c291ci4yMDEyLjAxLjEx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Byb2R1Y3QgcmVjb3ZlcnkgZnJvbSBMaS1pb24gYmF0dGVyeSB3YXN0ZXMgY29taW5nIGZyb20gYW4gaW5kdXN0cmlhbCBwcmUtdHJlYXRtZW50IHBsYW50OiBMYWIgc2NhbGUgdGVzdHMgYW5kIHByb2Nlc3Mgc2lt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yb2R1Y3QgcmVjb3ZlcnkgZnJvbSBMaS1pb24gYmF0dGVyeSB3YXN0ZXMgY29taW5nIGZyb20gYW4gaW5kdXN0cmlhbCBwcmUtdHJlYXRtZW50IHBsYW50OiBMYWIgc2NhbGUgdGVzdHMgYW5kIHByb2Nlc3Mgc2ltdWxhdGlvbnMiLCJUcmFuc2xhdG9ycyI6W10sIlllYXIiOiIyMDEyIiwiWWVhclJlc29sdmVkIjoiMjAxMiIsIkNyZWF0ZWRCeSI6Il9Sb25qYSBXYWduZXItV2VueiIsIkNyZWF0ZWRPbiI6IjIwMjAtMTAtMTVUMTM6Mjc6MjEiLCJNb2RpZmllZEJ5IjoiX1dhZ25lcndlIiwiSWQiOiI0YjMwZWE2Yy02ZTk2LTRlZWEtODlhYi02YmIzOWM1YTBlN2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U0XSJ9XX0sIlRhZyI6IkNpdGF2aVBsYWNlaG9sZGVyIzBlYWM2ZjIxLWFmNTEtNDJjMy1hODM2LTdlMGY0M2Q3YjkxZiIsIlRleHQiOiJbNTRdIiwiV0FJVmVyc2lvbiI6IjYuOC4wLjAifQ==}</w:instrText>
                </w:r>
                <w:r w:rsidR="00670427" w:rsidRPr="0077002F">
                  <w:rPr>
                    <w:lang w:val="en-US"/>
                  </w:rPr>
                  <w:fldChar w:fldCharType="separate"/>
                </w:r>
                <w:r w:rsidR="00670427" w:rsidRPr="0077002F">
                  <w:rPr>
                    <w:lang w:val="en-US"/>
                  </w:rPr>
                  <w:t>[5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p w:rsidR="00670427" w:rsidRPr="0077002F" w:rsidRDefault="00670427" w:rsidP="00670427">
            <w:pPr>
              <w:spacing w:before="288" w:after="288"/>
              <w:rPr>
                <w:lang w:val="en-US"/>
              </w:rPr>
            </w:pP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dissolved aluminum in NaOH</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 xml:space="preserve">density separation </w:t>
            </w:r>
          </w:p>
          <w:p w:rsidR="00670427" w:rsidRPr="0077002F" w:rsidRDefault="00670427" w:rsidP="00670427">
            <w:pPr>
              <w:spacing w:before="288" w:after="288"/>
              <w:rPr>
                <w:lang w:val="en-US"/>
              </w:rPr>
            </w:pPr>
            <w:r w:rsidRPr="0077002F">
              <w:rPr>
                <w:lang w:val="en-US"/>
              </w:rPr>
              <w:t xml:space="preserve">leach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ate</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2744ad8c-b7b9-4d9e-b80b-55762e24f3aa"/>
                <w:id w:val="153222264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YyICgyMDE0KSAyNTUtMjYyLiBkb2k6MTAuMTAxNi9qLmpwb3dzb3VyLjIwMTQuMDMuMTI2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XMgbGl0aGl1bSBpb24gKExpLWlvbikgYmF0dGVyaWVzIGNvbnRpbnVlIHRvIGluY3JlYXNlIHRoZWlyIG1hcmtldCBzaGFyZSwgcmVjeWNsaW5nIExpLWlvbiBiYXR0ZXJpZXMgd2lsb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Vjb21lIG1hbmRhdG9yeSBkdWUgdG8gbGltaXRlZCByZXNvdXJjZXMuIFdlIGhhdmUgcHJldmlvdXNseSBkZW1vbnN0cmF0ZWQgYSBuZXcgbG93IHRlbXBlcmF0d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b2xvZ3kgdG8gc2VwYXJhdGUgYW5kIHN5bnRoZXNpemUgY2F0aG9kZSBtYXRlcmlhbHMgZnJvbSBtaXhlZCBjYXRob2RlIG1hdGVyaWFscy4gSW4gdGhpcyBzdHVke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2UgdGFrZSB1c2VkIExpLWlvbiBiYXR0ZXJpZXMgZnJvbSBhIHJlY3ljbGluZyBzb3VyY2UgYW5kIHJlY292ZXIgYWN0aXZlIGNhdGhvZGUgbWF0ZXJpYWxzLCBjb3BwZXIsIHN0ZWVs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0Yy4gVG8gYWNjb21wbGlzaCB0aGlzIHRoZSBiYXR0ZXJpZXMgYXJlIHNocmVkZGVkIGFuZCBwcm9jZXNzZWQgdG8gc2VwYXJhdGUgdGhlIHN0ZWVsLCBjb3BwZXI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jYXRob2RlIG1hdGVyaWFsczsgdGhlIGNhdGhvZGUgbWF0ZXJpYWxzIGFyZSB0aGVuIGxlYWNoZWQgaW50byBzb2x1dGlvbjsgdGhlIGNvbmNlbnRyYXRpb25zIG9mIG5pY2tlbC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YW5nYW5lc2UgYW5kIGNvYmFsdCBpb25zIGFyZSBhZGp1c3RlZCBzbyBOaXhNbnlDb3ooT0gpMiBpcyBwcmVjaXBpdGF0ZWQuIFRoZSBwcmVjaXBpdGF0ZWQgcHJvZHVjdCBjY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W4gYmUgcmVhY3RlZCB3aXRoIGxpdGhpdW0gY2FyYm9uYXRlIHRvIGZvcm0gTGlOaXhNbnlDb3pPMi4gVGhlIHJlc3VsdHMgc2hvdyB0aGF0IHRoZSBkZXZlbG9wZWR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yZWN5Y2xpbmcgcHJvY2VzcyBpcyBwcmFjdGljYWwgd2l0aCBoaWdoIHJlY292ZXJ5IGVmZmljaWVuY2llcyAodzkwJSksIGFuZCAxIHRvbiBvZiBMaS1pb24gYmF0dGVyaWVzIGhhcy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BvdGVudGlhbCB0byBnZW5lcmF0ZSAkNTAxMyBwcm9maXQgbWFyZ2luIGJhc2VkIG9uIG1hdGVyaWFscyBiYWxhbmNl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oczQ1Y2hsYS5qcGciLCJVcmlTdHJpbmciOiI1ZTM0YmE0NS0yYmE5LTQyNjctYTQ1Yi04YjZmYWNhMGM5Y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C4wMy4xMj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nBvd3NvdXIuMjAxNC4wMy4xMjYiLCJVcmlTdHJpbmciOiJodHRwczovL2RvaS5vcmcvMTAuMTAxNi9qLmpwb3dzb3VyLjIwMTQuMDMuMT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jbG9zZWQgbG9vcCBwcm9jZXNzIGZvciByZWN5Y2xpbmcgc3BlbnQgbGl0aGl1bSB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GNsb3NlZCBsb29wIHByb2Nlc3MgZm9yIHJlY3ljbGluZyBzcGVudCBsaXRoaXVtIGlvbiBiYXR0ZXJpZXMiLCJUcmFuc2xhdG9ycyI6W10sIlllYXIiOiIyMDE0IiwiWWVhclJlc29sdmVkIjoiMjAxNCIsIkNyZWF0ZWRCeSI6Il9Sb25qYSBXYWduZXItV2VueiIsIkNyZWF0ZWRPbiI6IjIwMjAtMTAtMDdUMDg6MDY6MTQiLCJNb2RpZmllZEJ5IjoiX1dhZ25lcndlIiwiSWQiOiI1ZTM0YmE0NS0yYmE5LTQyNjctYTQ1Yi04YjZmYWNhMGM5YzI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U1XSJ9XX0sIlRhZyI6IkNpdGF2aVBsYWNlaG9sZGVyIzI3NDRhZDhjLWI3YjktNGQ5ZS1iODBiLTU1NzYyZTI0ZjNhYSIsIlRleHQiOiJbNTVdIiwiV0FJVmVyc2lvbiI6IjYuOC4wLjAifQ==}</w:instrText>
                </w:r>
                <w:r w:rsidR="00670427" w:rsidRPr="0077002F">
                  <w:rPr>
                    <w:lang w:val="en-US"/>
                  </w:rPr>
                  <w:fldChar w:fldCharType="separate"/>
                </w:r>
                <w:r w:rsidR="00670427" w:rsidRPr="0077002F">
                  <w:rPr>
                    <w:lang w:val="en-US"/>
                  </w:rPr>
                  <w:t>[55]</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as blanket comminution </w:t>
            </w:r>
          </w:p>
          <w:p w:rsidR="00670427" w:rsidRPr="0077002F" w:rsidRDefault="00670427" w:rsidP="00670427">
            <w:pPr>
              <w:spacing w:before="288" w:after="288"/>
              <w:rPr>
                <w:lang w:val="en-US"/>
              </w:rPr>
            </w:pPr>
            <w:r w:rsidRPr="0077002F">
              <w:rPr>
                <w:lang w:val="en-US"/>
              </w:rPr>
              <w:t xml:space="preserve">size separation </w:t>
            </w:r>
          </w:p>
          <w:p w:rsidR="00670427" w:rsidRPr="0077002F" w:rsidRDefault="00670427" w:rsidP="00670427">
            <w:pPr>
              <w:spacing w:before="288" w:after="288"/>
              <w:rPr>
                <w:lang w:val="en-US"/>
              </w:rPr>
            </w:pPr>
            <w:r w:rsidRPr="0077002F">
              <w:rPr>
                <w:lang w:val="en-US"/>
              </w:rPr>
              <w:t xml:space="preserve">hydrolysis and filtration </w:t>
            </w:r>
          </w:p>
          <w:p w:rsidR="00670427" w:rsidRPr="0077002F" w:rsidRDefault="00670427" w:rsidP="00670427">
            <w:pPr>
              <w:spacing w:before="288" w:after="288"/>
              <w:rPr>
                <w:lang w:val="en-US"/>
              </w:rPr>
            </w:pPr>
            <w:r w:rsidRPr="0077002F">
              <w:rPr>
                <w:lang w:val="en-US"/>
              </w:rPr>
              <w:t>hydrometallurgical extractions</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Recovered material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Overview flowchart </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e352d14f-df03-4cfc-9ba3-372911f48a73"/>
                <w:id w:val="2103992262"/>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DEwYmJkLTdlN2MtNGQ0MS1iNTYyLTBlZThkNTI1NGUxYyIsIlJhbmdlTGVuZ3RoIjo0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V0sIkZvcm1hdHRlZFRleHQiOnsiJGlkIjoiMjgiLCJDb3VudCI6MSwiVGV4dFVuaXRzIjpbeyIkaWQiOiIyOSIsIkZvbnRTdHlsZSI6eyIkaWQiOiIzMCIsIk5ldXRyYWwiOnRydWV9LCJSZWFkaW5nT3JkZXIiOjEsIlRleHQiOiJbMTddIn1dfSwiVGFnIjoiQ2l0YXZpUGxhY2Vob2xkZXIjZTM1MmQxNGYtZGYwMy00Y2ZjLTliYTMtMzcyOTExZjQ4YTczIiwiVGV4dCI6IlsxN10iLCJXQUlWZXJzaW9uIjoiNi44LjAuMCJ9}</w:instrText>
                </w:r>
                <w:r w:rsidR="00670427" w:rsidRPr="0077002F">
                  <w:rPr>
                    <w:lang w:val="en-US"/>
                  </w:rPr>
                  <w:fldChar w:fldCharType="separate"/>
                </w:r>
                <w:r w:rsidR="00670427" w:rsidRPr="0077002F">
                  <w:rPr>
                    <w:lang w:val="en-US"/>
                  </w:rPr>
                  <w:t>[17]</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ultrasonic cleaning </w:t>
            </w:r>
          </w:p>
          <w:p w:rsidR="00670427" w:rsidRPr="0077002F" w:rsidRDefault="00670427" w:rsidP="00670427">
            <w:pPr>
              <w:spacing w:before="288" w:after="288"/>
              <w:rPr>
                <w:lang w:val="en-US"/>
              </w:rPr>
            </w:pPr>
            <w:r w:rsidRPr="0077002F">
              <w:rPr>
                <w:lang w:val="en-US"/>
              </w:rPr>
              <w:t xml:space="preserve">leaching reactor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extraction of metal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 a.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e0c12dba-482e-41eb-98d9-1879d72b751d"/>
            <w:id w:val="-1378161457"/>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3LjU6NzE0LTcyM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hlcmVpbiBpcyByZXBvcnRlZCBhIG5vdmVsIGdyZWVuIHByb2Nlc3MgaW52b2x2aW5nIG5hdHVyYWwgTC10YXJ0YXJpYyBhY2lkIGxlYWNoaW5nLCBkZXZlbG9wZWQgZm9yIHRoZSBzdXN0YWluYWJsZX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jb3Zlcnkgb2YgTW4sIExpLCBDbywgYW5kIE5pIGZyb20gc3BlbnQgbGl0aGl1bS1pb24gYmF0dGVyaWVzIChMSUJzKS4gT3BlcmF0aW5nIGNvbmRpdGlvbnMgYWZmZWN0aW5nIHRoZSBsZWFjaGluZyBlZmZpY2llbmNpZXM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biwgTGksIENvLCBhbmQgTmksIGluY2x1ZGluZyB0aGUgY29uY2VudHJhdGlvbnMgb2YgTC10YXJ0YXJpYyBhY2lkIChDNEg2TzYpIGFuZCBoeWRyb2dlbiBwZXJveGlkZSAoSDJPMiksIHB1bHAgZGVuc2l0eS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lbXBlcmF0dXJlLCBhbmQgbGVhY2hpbmcgdGltZSwgd2VyZSBpbnZlc3RpZ2F0ZWQuIFRoZSBsZWFjaGluZyBlZmZpY2llbmNpZXMgd2VyZSA5OS4zMSUgZm9yIE1uLCA5OS4wNyUgZm9yIExpLCA5OC42NCUgZm9yIENv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A5OS4zMSUgZm9yIE5pIHVuZGVyIHRoZSBvcHRpbWl6ZWQgY29uZGl0aW9ucyAoNCB2b2wlIEgyTzIsIDIgTSBMLXRhcnRhcmljIGFjaWQsIDE3IGcvTCBwdWxwIGRlbnNpdHksIDcwIFxcJ2IwQywgYW5kIDMwIG1pbik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UaGUgbGVhY2hpbmcgbWVjaGFuaXNtIHdhcyBzdHVkaWVkIHByZWxpbWluYXJpbHkgYmFzZWQgb24gdGhlIHN0cnVjdHVyZSBvZiBMLXRhcnRhcmljIGFjaWQuIFRoZSBraW5ldGljcyBkYXRhIGZvciB0aGUgbGVhY2hpbmc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biwgTGksIENvLCBhbmQgTmkgZml0IGJlc3QgdG8gdGhlIHNocmlua2luZy1jb3JlIG1vZGVsIG9mIGNoZW1pY2FsIGNvbnRyb2wuIEZvciB0aGUgZmlyc3Qgc3RhZ2UsIHRoZSBhY3RpdmF0aW9uIGVuZXJnaWVzIChFYXMpIGZvc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IGxlYWNoaW5nIG9mIE1uLCBMaSwgQ28sIGFuZCBOaSB3ZXJlIDY2LjAwLCA1NC4wMywgNTguMTgsIGFuZCA3My4yOCBrSi9tb2wsIHJlc3BlY3RpdmVseS4gRm9yIHRoZSBzZWNvbmQgc3RhZ2UsIHRoZSBFYX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xlYWNoaW5nIG9mIE1uLCBMaSwgQ28sIGFuZCBOaSB3ZXJlIDU1LjY4LCA1My44NiwgNTguOTQsIGFuZCA0Ny43OCBrSi9tb2wsIHJlc3BlY3RpdmVseS4gVGhlIHByb3Bvc2VkIGh5ZHJvbWV0YWxsdXJnaWN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HJvY2VzcyB3YXMgZm91bmQgdG8gYmUgc2ltcGxlLCBlZmZpY2llbnQsIGFuZCBlbnZpcm9ubWVudGFsbHkgZnJpZW5kbH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mdnQyZ3l1Yi5qcGciLCJVcmlTdHJpbmciOiI3ZjM3MmY5Mi1iYzUzLTQ3NmEtOTJiNS03NjNkODAyOW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NmIwMjA1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c3VzY2hlbWVuZy42YjAyMDU2IiwiVXJpU3RyaW5nIjoiaHR0cHM6Ly9kb2kub3JnLzEwLjEwMjEvYWNzc3VzY2hlbWVuZy42YjAyM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U2XSJ9XX0sIlRhZyI6IkNpdGF2aVBsYWNlaG9sZGVyI2UwYzEyZGJhLTQ4MmUtNDFlYi05OGQ5LTE4NzlkNzJiNzUxZCIsIlRleHQiOiJbNTZdIiwiV0FJVmVyc2lvbiI6IjYuOC4wLjAifQ==}</w:instrText>
                </w:r>
                <w:r w:rsidRPr="0077002F">
                  <w:rPr>
                    <w:lang w:val="en-US"/>
                  </w:rPr>
                  <w:fldChar w:fldCharType="separate"/>
                </w:r>
                <w:r w:rsidRPr="0077002F">
                  <w:rPr>
                    <w:lang w:val="en-US"/>
                  </w:rPr>
                  <w:t>[56]</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athode materials of 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alkaline leaching </w:t>
            </w:r>
          </w:p>
          <w:p w:rsidR="00670427" w:rsidRPr="0077002F" w:rsidRDefault="00670427" w:rsidP="00670427">
            <w:pPr>
              <w:spacing w:before="288" w:after="288"/>
              <w:rPr>
                <w:lang w:val="en-US"/>
              </w:rPr>
            </w:pPr>
            <w:r w:rsidRPr="0077002F">
              <w:rPr>
                <w:lang w:val="en-US"/>
              </w:rPr>
              <w:t xml:space="preserve">reductive roasting </w:t>
            </w:r>
          </w:p>
          <w:p w:rsidR="00670427" w:rsidRPr="0077002F" w:rsidRDefault="00670427" w:rsidP="00670427">
            <w:pPr>
              <w:spacing w:before="288" w:after="288"/>
              <w:rPr>
                <w:lang w:val="en-US"/>
              </w:rPr>
            </w:pPr>
            <w:r w:rsidRPr="0077002F">
              <w:rPr>
                <w:lang w:val="en-US"/>
              </w:rPr>
              <w:t xml:space="preserve">carbonated water leaching </w:t>
            </w:r>
          </w:p>
          <w:p w:rsidR="00670427" w:rsidRPr="0077002F" w:rsidRDefault="00670427" w:rsidP="00670427">
            <w:pPr>
              <w:spacing w:before="288" w:after="288"/>
              <w:rPr>
                <w:lang w:val="en-US"/>
              </w:rPr>
            </w:pPr>
            <w:r w:rsidRPr="0077002F">
              <w:rPr>
                <w:lang w:val="en-US"/>
              </w:rPr>
              <w:t xml:space="preserve">acid leaching </w:t>
            </w:r>
          </w:p>
          <w:p w:rsidR="00670427" w:rsidRPr="0077002F" w:rsidRDefault="00670427" w:rsidP="00670427">
            <w:pPr>
              <w:spacing w:before="288" w:after="288"/>
              <w:rPr>
                <w:lang w:val="en-US"/>
              </w:rPr>
            </w:pPr>
            <w:r w:rsidRPr="0077002F">
              <w:rPr>
                <w:lang w:val="en-US"/>
              </w:rPr>
              <w:t xml:space="preserve">purification </w:t>
            </w:r>
          </w:p>
          <w:p w:rsidR="00670427" w:rsidRPr="0077002F" w:rsidRDefault="00670427" w:rsidP="00670427">
            <w:pPr>
              <w:spacing w:before="288" w:after="288"/>
              <w:rPr>
                <w:lang w:val="en-US"/>
              </w:rPr>
            </w:pPr>
            <w:r w:rsidRPr="0077002F">
              <w:rPr>
                <w:lang w:val="en-US"/>
              </w:rPr>
              <w:t xml:space="preserve">solvent extraction </w:t>
            </w:r>
          </w:p>
          <w:p w:rsidR="00670427" w:rsidRPr="0077002F" w:rsidRDefault="00670427" w:rsidP="00670427">
            <w:pPr>
              <w:spacing w:before="288" w:after="288"/>
              <w:rPr>
                <w:lang w:val="en-US"/>
              </w:rPr>
            </w:pPr>
            <w:r w:rsidRPr="0077002F">
              <w:rPr>
                <w:lang w:val="en-US"/>
              </w:rPr>
              <w:t xml:space="preserve">evapo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iSO</w:t>
            </w:r>
            <w:r w:rsidRPr="0077002F">
              <w:rPr>
                <w:vertAlign w:val="subscript"/>
                <w:lang w:val="en-US"/>
              </w:rPr>
              <w:t>4</w:t>
            </w:r>
            <w:r w:rsidRPr="0077002F">
              <w:rPr>
                <w:lang w:val="en-US"/>
              </w:rPr>
              <w:t xml:space="preserve"> · 6H</w:t>
            </w:r>
            <w:r w:rsidRPr="0077002F">
              <w:rPr>
                <w:vertAlign w:val="subscript"/>
                <w:lang w:val="en-US"/>
              </w:rPr>
              <w:t>2</w:t>
            </w:r>
            <w:r w:rsidRPr="0077002F">
              <w:rPr>
                <w:lang w:val="en-US"/>
              </w:rPr>
              <w:t>O, CoSO</w:t>
            </w:r>
            <w:r w:rsidRPr="0077002F">
              <w:rPr>
                <w:vertAlign w:val="subscript"/>
                <w:lang w:val="en-US"/>
              </w:rPr>
              <w:t>4</w:t>
            </w:r>
            <w:r w:rsidRPr="0077002F">
              <w:rPr>
                <w:lang w:val="en-US"/>
              </w:rPr>
              <w:t xml:space="preserve"> · 7H</w:t>
            </w:r>
            <w:r w:rsidRPr="0077002F">
              <w:rPr>
                <w:vertAlign w:val="subscript"/>
                <w:lang w:val="en-US"/>
              </w:rPr>
              <w:t>2</w:t>
            </w:r>
            <w:r w:rsidRPr="0077002F">
              <w:rPr>
                <w:lang w:val="en-US"/>
              </w:rPr>
              <w:t>O, MnSO</w:t>
            </w:r>
            <w:r w:rsidRPr="0077002F">
              <w:rPr>
                <w:vertAlign w:val="subscript"/>
                <w:lang w:val="en-US"/>
              </w:rPr>
              <w:t>4</w:t>
            </w:r>
            <w:r w:rsidRPr="0077002F">
              <w:rPr>
                <w:lang w:val="en-US"/>
              </w:rPr>
              <w:t xml:space="preserve"> · H</w:t>
            </w:r>
            <w:r w:rsidRPr="0077002F">
              <w:rPr>
                <w:vertAlign w:val="subscript"/>
                <w:lang w:val="en-US"/>
              </w:rPr>
              <w:t>2</w:t>
            </w:r>
            <w:r w:rsidRPr="0077002F">
              <w:rPr>
                <w:lang w:val="en-US"/>
              </w:rPr>
              <w:t>O</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c47630be-ccfe-4a6a-8a05-8d9d6731b39b"/>
            <w:id w:val="-154761449"/>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M1MSAoMjAxNykgMTkyLTE5OS4gZG9pOjEwLjEwMTYvai5qcG93c291ci4yMDE3LjAzLjA5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HJcbl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ZSBhaW0gb2YgdGhlIHBhcGVyIGlzIHRvIHByZXNlbnQgYSBwcm9taXNpbmcgYXBwcm9hY2ggZm9yIHJlY3ljbGluZyBoaWdoIHZhbHVlLWFkZGVkIG1ldGFscyBmcm9tIHRoZ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ZSBtYXRlcmlhbHMgb2Ygc3BlbnQgTElCcy4gVGhlIHN5bnRoZXNpcyBwcm9jZXNzIG9mIE5DTSBjYXRob2RlIG1hdGVyaWFsIGVubGlnaHRlbmVkIHVzIHRvIGFwcG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kdWN0aW9uIHJvYXN0aW5nIHRvIGJyZWFrIExpTml4Q295TW56TzIgaW50byBzaW1wbGUgY29tcG91bmRzIG9yIG1ldGFscy4gQWNjb3JkaW5nbHksIHRoZSBlZmZlY3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ldmVyYWwgZmFjdG9ycyBzdWNoIGFzIHRlbXBlcmF0dXJlLCBjYXJib24gZG9zYWdlIGFuZCByb2FzdGluZyB0aW1lIGlzIGFzc2Vzc2VkIG9uIHRoZSBsZWFjaGluZyBlZmZpY2llbmN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2YgdmFsdWFibGUgbWV0YWxzLiBUaGUgcm9hc3RlZCBwcm9kdWN0cyBhcmUgYW5hbHl6ZWQgYnkgWFJEIGFuZCBTRU0tRURTLCBhbmQgdGhlIHJlc3VsdHMgc2hvd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dGhhdCB0aGUgY2F0aG9kZSBtYXRlcmlhbCBhZnRlciByZWR1Y3Rpb24gcm9hc3RpbmcgaXMgcHJpbWFyaWx5IHRyYW5zZm9ybWVkIGludG8gTGkyQ08zLCBOaSwgQ28gYW5kIE1uTy5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Ib3dldmVyLCB0aGUgc29sdWJpbGl0eSBvZiBMaTJDTzMgaXMgcmVsYXRpdmVseSBsb3csIHNvIGNhcmJvbmF0ZWQgd2F0ZXIgbGVhY2hpbmcgaXMgdXNlZCB0byB0cmVhdC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JvYXN0ZWQgcHJvZHVjdHMuIFRoZW4gdGhlIGZpbHRyYXRlIGlzIGV2YXBvcmF0ZWQgZm9yIHRoZSBwcmVwYXJhdGlvbiBvZiBwdXJlIExpMkNPMywgYW5kIHJlc2lkdWUgaXMgbGVhY2h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vIHJlY3ljbGUgb3RoZXIgbWV0YWxzIHdpdGggSDJTTzQuIFRoZSByZXN1bHRzIGluZGljYXRlIHRoYXQsIGFmdGVyIHJvYXN0ZWQgYXQgNjUwIEMgZm9yIDMgaCB3aXRoIDE5Ljk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jYXJib24gZG9zYWdlLCA4NC43JSBMaSBpcyBwcmVmZXJlbnRpYWxseSByZWNvdmVyZWQgdmlhIGNhcmJvbmF0ZWQgd2F0ZXIgbGVhY2hpbmcsIGFuZCBtb3JlIHRoYW4gOTklIE5p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NvIGFuZCBNbiBhcmUgcmVjeWNsZWQgdmlhIGFjaWQgbGVhY2hpbmcgd2l0aG91dCBhZGRpbmcgcmVkdWN0YW50LiBGaW5hbGx5LCB0aGUgcHJvZHVjdHMgb2YgTGkyQ08zLCBOaVNPNC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NvU080IGFuZCBNblNPNCBhcmUgb2J0YWluZWQuIFRoZSBwcm9jZXNzIGhhdmUgZ3JlYXQgcG90ZW50aWFsIGZvciBpbmR1c3RyaWFsLXNjYWxlIHJlY3ljbGluZyBmcm9tIHNwZW5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x1dmNvdnVxbC5qcGciLCJVcmlTdHJpbmciOiJkYzVmZTBiMy04NTM4LTRjYjktYjUzMi0yYjJjMTdlMGY0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y4wMy4wOT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vd3NvdXIuMjAxNy4wMy4wOTMiLCJVcmlTdHJpbmciOiJodHRwczovL2RvaS5vcmcvMTAuMTAxNi9qLmpwb3dzb3VyLjIwMTcuMDMu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wcm9taXNpbmcgYXBwcm9hY2ggZm9yIHRoZSByZWNvdmVyeSBvZiBoaWdoIHZhbHVlLWFkZGVkIG1ldGFscyBmcm9tIHNwZW50IGxpdGhpdW0t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V4cGVyaW1lbnRhbDwvc3Bhbj48L3A+XHJcblx0XHRcdDxwIHN0eWxlPVwibWFyZ2luOjBwdCAwcHQgNnB0XCI+PHNwYW4gc3R5bGU9XCJmb250LWZhbWlseTonU2Vnb2UgVUknOyBmb250LXNpemU6OXB0XCI+wqDCoMKgwqDCoMKgwqDCoMKgwqDCoMKgwqDCoMKgwqDCoMKgwqAgMi4xLiBNYXRlcmlhbHMgYW5kIHJlYWdlbnRzPC9zcGFuPjwvcD5cclxuXHRcdFx0PHAgc3R5bGU9XCJtYXJnaW46MHB0IDBwdCA2cHRcIj48c3BhbiBzdHlsZT1cImZvbnQtZmFtaWx5OidTZWdvZSBVSSc7IGZvbnQtc2l6ZTo5cHRcIj7CoMKgwqDCoMKgwqDCoMKgwqDCoMKgwqDCoMKgwqDCoMKgwqDCoCAyLjIuIE1ldGhvZH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QXBwZW5kaXggQS4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wcm9taXNpbmcgYXBwcm9hY2ggZm9yIHRoZSByZWNvdmVyeSBvZiBoaWdoIHZhbHVlLWFkZGVkIG1ldGFscyBmcm9tIHNwZW50IGxpdGhpdW0taW9uIGJhdHRlcmllcyIsIlRyYW5zbGF0b3JzIjpbXSwiWWVhciI6IjIwMTciLCJZZWFyUmVzb2x2ZWQiOiIyMDE3IiwiQ3JlYXRlZEJ5IjoiX1JvbmphIFdhZ25lci1XZW56IiwiQ3JlYXRlZE9uIjoiMjAyMC0xMC0yOFQwNzo1ODoxNCIsIk1vZGlmaWVkQnkiOiJfV2FnbmVyd2UiLCJJZCI6ImRjNWZlMGIzLTg1MzgtNGNiOS1iNTMyLTJiMmMxN2UwZjQ3O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YzQ3NjMwYmUtY2NmZS00YTZhLThhMDUtOGQ5ZDY3MzFiMzliIiwiVGV4dCI6Ils1N10iLCJXQUlWZXJzaW9uIjoiNi44LjAuMCJ9}</w:instrText>
                </w:r>
                <w:r w:rsidRPr="0077002F">
                  <w:rPr>
                    <w:lang w:val="en-US"/>
                  </w:rPr>
                  <w:fldChar w:fldCharType="separate"/>
                </w:r>
                <w:r w:rsidRPr="0077002F">
                  <w:rPr>
                    <w:lang w:val="en-US"/>
                  </w:rPr>
                  <w:t>[57]</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Hybrid cathode powder</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flotation </w:t>
            </w:r>
          </w:p>
          <w:p w:rsidR="00670427" w:rsidRPr="0077002F" w:rsidRDefault="00670427" w:rsidP="00670427">
            <w:pPr>
              <w:spacing w:before="288" w:after="288"/>
              <w:rPr>
                <w:lang w:val="en-US"/>
              </w:rPr>
            </w:pPr>
            <w:r w:rsidRPr="0077002F">
              <w:rPr>
                <w:lang w:val="en-US"/>
              </w:rPr>
              <w:t xml:space="preserve">1st precipitation </w:t>
            </w:r>
          </w:p>
          <w:p w:rsidR="00670427" w:rsidRPr="0077002F" w:rsidRDefault="00670427" w:rsidP="00670427">
            <w:pPr>
              <w:spacing w:before="288" w:after="288"/>
              <w:rPr>
                <w:lang w:val="en-US"/>
              </w:rPr>
            </w:pPr>
            <w:r w:rsidRPr="0077002F">
              <w:rPr>
                <w:lang w:val="en-US"/>
              </w:rPr>
              <w:t xml:space="preserve">2nd precipit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MnO</w:t>
            </w:r>
            <w:r w:rsidRPr="0077002F">
              <w:rPr>
                <w:vertAlign w:val="subscript"/>
                <w:lang w:val="en-US"/>
              </w:rPr>
              <w:t>2</w:t>
            </w:r>
            <w:r w:rsidRPr="0077002F">
              <w:rPr>
                <w:lang w:val="en-US"/>
              </w:rPr>
              <w:t>, Mn</w:t>
            </w:r>
            <w:r w:rsidRPr="0077002F">
              <w:rPr>
                <w:vertAlign w:val="subscript"/>
                <w:lang w:val="en-US"/>
              </w:rPr>
              <w:t>2</w:t>
            </w:r>
            <w:r w:rsidRPr="0077002F">
              <w:rPr>
                <w:lang w:val="en-US"/>
              </w:rPr>
              <w:t>O</w:t>
            </w:r>
            <w:r w:rsidRPr="0077002F">
              <w:rPr>
                <w:vertAlign w:val="subscript"/>
                <w:lang w:val="en-US"/>
              </w:rPr>
              <w:t>3</w:t>
            </w:r>
            <w:r w:rsidRPr="0077002F">
              <w:rPr>
                <w:lang w:val="en-US"/>
              </w:rPr>
              <w:t>, Li</w:t>
            </w:r>
            <w:r w:rsidRPr="0077002F">
              <w:rPr>
                <w:vertAlign w:val="subscript"/>
                <w:lang w:val="en-US"/>
              </w:rPr>
              <w:t>3</w:t>
            </w:r>
            <w:r w:rsidRPr="0077002F">
              <w:rPr>
                <w:lang w:val="en-US"/>
              </w:rPr>
              <w:t>P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f6a88183-c09a-4c60-8654-8a08055b4633"/>
            <w:id w:val="1923680874"/>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zMjUgKDIwMTYpIDU1NS01NjQuIGRvaToxMC4xMDE2L2ouanBvd3NvdXIuMjAxNi4wNi4wNzI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UgcmVjb3ZlcmluZyBvZiB2YWx1YWJsZSBtZXRhbHMgaW4gc3BlbnQgbGl0aGl1bS1pb24gYmF0dGVyeSBjYXRob2RlcyBicmluZ3MgYWJvdXQgZWNvbm9taWM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bnZpcm9ubWVudGFsIGJlbmVmaXRzLiBBIHN0ZXB3aXNlIGxlYWNoaW5nLWZsb3RhdGlvbi1wcmVjaXBpdGF0aW9uIHByb2Nlc3MgaXMgYWRvcHRlZCB0byBzZXBhcmF0ZS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NvdmVyIExpL0ZlL01uIGZyb20gdGhlIG1peGVkIHR5cGVzIG9mIGNhdGhvZGUgbWF0ZXJpYWxzIChoeWJyaWQgd2FzdGVzIG9mIExpRmVQTzQgYW5kIExpTW4yTzQpLiBU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9wdGltYWwgb3BlcmF0aW5nIGNvbmRpdGlvbnMgZm9yIHRoZSBzdGVwd2lzZSByZWNvdmVyeSBwcm9jZXNzIGFyZSBkZXRlcm1pbmVkIGFuZCBhbmFseXplZCBieSBmYWN0b3Jp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ZXNpZ24sIHRoZXJtb2R5bmFtaWNzIGNhbGN1bGF0aW9uLCBYUkQgYW5kIFNFTSBjaGFyYWN0ZXJpemF0aW9uIGluIHRoaXMgc3R1ZHkuIEZpcnN0LCBMaS9GZS9NbiBpb25z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sZWFzZWQgZnJvbSB0aGUgY2F0aG9kZSB1c2luZyBIQ2wgYXNzaXN0ZWQgd2l0aCBIMk8yIGluIHRoZSBhY2lkIGxlYWNoaW5nIHN0ZXAuIFRoZSBsZWFjaGFiaWxpdHk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hbHMgZm9sbG93cyB0aGUgc2VyaWVzIExpID4gRmUgPiBNbiBpbiB0aGUgYWNpZGljIGVudmlyb25tZW50LiBUaGVuIEZlM1xcJ2ZlIGlvbnMgYXJlIHNlbGVjdGl2ZWx5IGZsb2F0ZW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yZWNvdmVyZWQgYXMgRmVDbDMgZnJvbSB0aGUgbGVhY2hhdGUgaW4gdGhlIGZsb3RhdGlvbiBzdGVwLiBGaW5hbGx5LCBNbjJcXCdmZS9NbjNcXCdmZSBhbmQgTGlcXCdmZSBpb25zIGF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XVlbnRpYWxseSBwcmVjaXBpdGF0ZWQgYW5kIHNlcGFyYXRlZCBhcyBNbk8yL01uMk8zIGFuZCBMaTNQTzQgdXNpbmcgc2F0dXJhdGVkIEtNbk80IHNvbHV0aW9u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G90IHNhdHVyYXRlZCBOYTNQTzQgc29sdXRpb24sIHJlc3BlY3RpdmVseS4gVW5kZXIgdGhlIG9wdGltaXplZCBhbmQgYWR2aXNhYmxlIGNvbmRpdGlvbnMsIHRoZSB0b3R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Y292ZXJ5IG9mIExpLCBGZSBhbmQgTW4gaXMgcmVzcGVjdGl2ZWx5IDgwLjkzIFxcJ2IxIDAuMTYlLCA4NS40MCBcXCdiMSAwLjEyJSBhbmQgODEuMDIgXFwnYjEgMC4wOCUuIFRoZSBwdXJpdHkgZm9y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aXRoaXVtLCBmZXJydW0gYW5kIG1hbmdhbmVzZSBjb21wb3VuZHMgaXMgcmVzcGVjdGl2ZWx5IDk5LjMyIFxcJ2IxIDAuMDclLCA5Ny45MSBcXCdiMSAwLjA1JSBhbmR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A5OC43MyBcXCdiMSAwLjA1JS4gVGhpcyBzdGVwd2lzZSBwcm9jZXNzIGNvdWxkIHByb3ZpZGUgYW4gYWx0ZXJuYXRpdmUgd2F5IGZvciB0aGUgZWZmZWN0aXZlIHNlcGFyYXRpb24gYW5k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WNvdmVyeSBvZiBtZXRhbCB2YWx1ZXMgZnJvbSBzcGVudCBMaS1pb24gYmF0dGVyeSBjYXRob2RlcyBpbiBpbmR1c3RyeS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p3M2NsdTQzLmpwZyIsIlVyaVN0cmluZyI6IjIwOGQ4Zjg2LTE1MjEtNDE2Yi1iYjE4LTZlMTg1NmE3MmM3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2LjA2LjA3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cG93c291ci4yMDE2LjA2LjA3MiIsIlVyaVN0cmluZyI6Imh0dHBzOi8vZG9pLm9yZy8xMC4xMDE2L2ouanBvd3NvdXIuMjAxNi4wNi4w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zdGVwd2lzZSByZWNvdmVyeSBvZiBtZXRhbHMgZnJvbSBoeWJyaWQgY2F0aG9kZXMgb2Ygc3BlbnQgTGktaW9uIGJhdHRlcmllcyB3aXRoIGxlYWNoaW5nLWZsb3RhdGlvbi1wcmVjaXBpdGF0aW9uIHByb2Nlc3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zdGVwd2lzZSByZWNvdmVyeSBvZiBtZXRhbHMgZnJvbSBoeWJyaWQgY2F0aG9kZXMgb2Ygc3BlbnQgTGktaW9uIGJhdHRlcmllcyB3aXRoIGxlYWNoaW5nLWZsb3RhdGlvbi1wcmVjaXBpdGF0aW9uIHByb2Nlc3MiLCJUcmFuc2xhdG9ycyI6W10sIlllYXIiOiIyMDE2IiwiWWVhclJlc29sdmVkIjoiMjAxNiIsIkNyZWF0ZWRCeSI6Il9Sb25qYSBXYWduZXItV2VueiIsIkNyZWF0ZWRPbiI6IjIwMjAtMTAtMjhUMDg6MDI6MjMiLCJNb2RpZmllZEJ5IjoiX1dhZ25lcndlIiwiSWQiOiIyMDhkOGY4Ni0xNTIxLTQxNmItYmIxOC02ZTE4NTZhNzJjNzY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U4XSJ9XX0sIlRhZyI6IkNpdGF2aVBsYWNlaG9sZGVyI2Y2YTg4MTgzLWMwOWEtNGM2MC04NjU0LThhMDgwNTViNDYzMyIsIlRleHQiOiJbNThdIiwiV0FJVmVyc2lvbiI6IjYuOC4wLjAifQ==}</w:instrText>
                </w:r>
                <w:r w:rsidRPr="0077002F">
                  <w:rPr>
                    <w:lang w:val="en-US"/>
                  </w:rPr>
                  <w:fldChar w:fldCharType="separate"/>
                </w:r>
                <w:r w:rsidRPr="0077002F">
                  <w:rPr>
                    <w:lang w:val="en-US"/>
                  </w:rPr>
                  <w:t>[58]</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peeling off cathode material from current collector </w:t>
            </w:r>
          </w:p>
          <w:p w:rsidR="00670427" w:rsidRPr="0077002F" w:rsidRDefault="00670427" w:rsidP="00670427">
            <w:pPr>
              <w:spacing w:before="288" w:after="288"/>
              <w:rPr>
                <w:lang w:val="en-US"/>
              </w:rPr>
            </w:pPr>
            <w:r w:rsidRPr="0077002F">
              <w:rPr>
                <w:lang w:val="en-US"/>
              </w:rPr>
              <w:t>leaching by inorganic acid, organic acid or microorganisms</w:t>
            </w:r>
          </w:p>
          <w:p w:rsidR="00670427" w:rsidRPr="0077002F" w:rsidRDefault="00670427" w:rsidP="00670427">
            <w:pPr>
              <w:spacing w:before="288" w:after="288"/>
              <w:rPr>
                <w:lang w:val="en-US"/>
              </w:rPr>
            </w:pPr>
            <w:r w:rsidRPr="0077002F">
              <w:rPr>
                <w:lang w:val="en-US"/>
              </w:rPr>
              <w:t>chemical precipitation/ electrochemical deposition/ solvent extrac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ew materials, chemical products, metals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tc>
        <w:sdt>
          <w:sdtPr>
            <w:rPr>
              <w:lang w:val="en-US"/>
            </w:rPr>
            <w:alias w:val="Don't edit this field"/>
            <w:tag w:val="CitaviPlaceholder#dd718867-34c4-4d3e-8089-08271e6b0f95"/>
            <w:id w:val="1591738926"/>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YzNTFhLTkyNDctNDU0Mi05YmJmLTI0OGQzOWI5NTQ0Ni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ZGQ3MTg4NjctMzRjNC00ZDNlLTgwODktMDgyNzFlNmIwZjk1IiwiVGV4dCI6IlsxOF0iLCJXQUlWZXJzaW9uIjoiNi44LjAuMCJ9}</w:instrText>
                </w:r>
                <w:r w:rsidRPr="0077002F">
                  <w:rPr>
                    <w:lang w:val="en-US"/>
                  </w:rPr>
                  <w:fldChar w:fldCharType="separate"/>
                </w:r>
                <w:r w:rsidRPr="0077002F">
                  <w:rPr>
                    <w:lang w:val="en-US"/>
                  </w:rPr>
                  <w:t>[18]</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rushing</w:t>
            </w:r>
          </w:p>
          <w:p w:rsidR="00670427" w:rsidRPr="0077002F" w:rsidRDefault="00670427" w:rsidP="00670427">
            <w:pPr>
              <w:spacing w:before="288" w:after="288"/>
              <w:rPr>
                <w:lang w:val="en-US"/>
              </w:rPr>
            </w:pPr>
            <w:r w:rsidRPr="0077002F">
              <w:rPr>
                <w:lang w:val="en-US"/>
              </w:rPr>
              <w:t>screening</w:t>
            </w:r>
          </w:p>
          <w:p w:rsidR="00670427" w:rsidRPr="0077002F" w:rsidRDefault="00670427" w:rsidP="00670427">
            <w:pPr>
              <w:spacing w:before="288" w:after="288"/>
              <w:rPr>
                <w:lang w:val="en-US"/>
              </w:rPr>
            </w:pPr>
            <w:r w:rsidRPr="0077002F">
              <w:rPr>
                <w:lang w:val="en-US"/>
              </w:rPr>
              <w:t>leaching by inorganic acid, organic acid or microorganisms</w:t>
            </w:r>
          </w:p>
          <w:p w:rsidR="00670427" w:rsidRPr="0077002F" w:rsidRDefault="00670427" w:rsidP="00670427">
            <w:pPr>
              <w:spacing w:before="288" w:after="288"/>
              <w:rPr>
                <w:lang w:val="en-US"/>
              </w:rPr>
            </w:pPr>
            <w:r w:rsidRPr="0077002F">
              <w:rPr>
                <w:lang w:val="en-US"/>
              </w:rPr>
              <w:t>chemical precipitation/ electrochemical deposition/ solvent extrac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ew materials, chemical products, metals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tc>
        <w:sdt>
          <w:sdtPr>
            <w:rPr>
              <w:lang w:val="en-US"/>
            </w:rPr>
            <w:alias w:val="Don't edit this field"/>
            <w:tag w:val="CitaviPlaceholder#e769396d-9ac2-4a85-8357-a23e73373ac3"/>
            <w:id w:val="-852416057"/>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DRjY2EzLTkzNTgtNDUxZC04NTczLTY4MGIxMjk4MzA3ZC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ZTc2OTM5NmQtOWFjMi00YTg1LTgzNTctYTIzZTczMzczYWMzIiwiVGV4dCI6IlsxOF0iLCJXQUlWZXJzaW9uIjoiNi44LjAuMCJ9}</w:instrText>
                </w:r>
                <w:r w:rsidRPr="0077002F">
                  <w:rPr>
                    <w:lang w:val="en-US"/>
                  </w:rPr>
                  <w:fldChar w:fldCharType="separate"/>
                </w:r>
                <w:r w:rsidRPr="0077002F">
                  <w:rPr>
                    <w:lang w:val="en-US"/>
                  </w:rPr>
                  <w:t>[18]</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rushing</w:t>
            </w:r>
          </w:p>
          <w:p w:rsidR="00670427" w:rsidRPr="0077002F" w:rsidRDefault="00670427" w:rsidP="00670427">
            <w:pPr>
              <w:spacing w:before="288" w:after="288"/>
              <w:rPr>
                <w:lang w:val="en-US"/>
              </w:rPr>
            </w:pPr>
            <w:r w:rsidRPr="0077002F">
              <w:rPr>
                <w:lang w:val="en-US"/>
              </w:rPr>
              <w:t>ultrasonic washing</w:t>
            </w:r>
          </w:p>
          <w:p w:rsidR="00670427" w:rsidRPr="0077002F" w:rsidRDefault="00670427" w:rsidP="00670427">
            <w:pPr>
              <w:spacing w:before="288" w:after="288"/>
              <w:rPr>
                <w:lang w:val="en-US"/>
              </w:rPr>
            </w:pPr>
            <w:r w:rsidRPr="0077002F">
              <w:rPr>
                <w:lang w:val="en-US"/>
              </w:rPr>
              <w:t>screening</w:t>
            </w:r>
          </w:p>
          <w:p w:rsidR="00670427" w:rsidRPr="0077002F" w:rsidRDefault="00670427" w:rsidP="00670427">
            <w:pPr>
              <w:spacing w:before="288" w:after="288"/>
              <w:rPr>
                <w:lang w:val="en-US"/>
              </w:rPr>
            </w:pPr>
            <w:r w:rsidRPr="0077002F">
              <w:rPr>
                <w:lang w:val="en-US"/>
              </w:rPr>
              <w:t>leaching by inorganic acid, organic acid or microorganisms</w:t>
            </w:r>
          </w:p>
          <w:p w:rsidR="00670427" w:rsidRPr="0077002F" w:rsidRDefault="00670427" w:rsidP="00670427">
            <w:pPr>
              <w:spacing w:before="288" w:after="288"/>
              <w:rPr>
                <w:lang w:val="en-US"/>
              </w:rPr>
            </w:pPr>
            <w:r w:rsidRPr="0077002F">
              <w:rPr>
                <w:lang w:val="en-US"/>
              </w:rPr>
              <w:t>chemical precipitation/ electrochemical deposition/ solvent extrac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ew materials, chemical products, metals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tc>
        <w:sdt>
          <w:sdtPr>
            <w:rPr>
              <w:lang w:val="en-US"/>
            </w:rPr>
            <w:alias w:val="Don't edit this field"/>
            <w:tag w:val="CitaviPlaceholder#468737ce-311b-4f09-823c-b78f86870ab7"/>
            <w:id w:val="-1211026494"/>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mFhMjAzLWMxNTktNDkyNS04MjYyLWExMGE2YTdlZDhiNi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NDY4NzM3Y2UtMzExYi00ZjA5LTgyM2MtYjc4Zjg2ODcwYWI3IiwiVGV4dCI6IlsxOF0iLCJXQUlWZXJzaW9uIjoiNi44LjAuMCJ9}</w:instrText>
                </w:r>
                <w:r w:rsidRPr="0077002F">
                  <w:rPr>
                    <w:lang w:val="en-US"/>
                  </w:rPr>
                  <w:fldChar w:fldCharType="separate"/>
                </w:r>
                <w:r w:rsidRPr="0077002F">
                  <w:rPr>
                    <w:lang w:val="en-US"/>
                  </w:rPr>
                  <w:t>[18]</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3</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CA particl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oxidative precipitation </w:t>
            </w:r>
          </w:p>
          <w:p w:rsidR="00670427" w:rsidRPr="0077002F" w:rsidRDefault="00670427" w:rsidP="00670427">
            <w:pPr>
              <w:spacing w:before="288" w:after="288"/>
              <w:rPr>
                <w:lang w:val="en-US"/>
              </w:rPr>
            </w:pPr>
            <w:r w:rsidRPr="0077002F">
              <w:rPr>
                <w:lang w:val="en-US"/>
              </w:rPr>
              <w:t xml:space="preserve">neutraliz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i(OH)</w:t>
            </w:r>
            <w:r w:rsidRPr="0077002F">
              <w:rPr>
                <w:vertAlign w:val="subscript"/>
                <w:lang w:val="en-US"/>
              </w:rPr>
              <w:t>2</w:t>
            </w:r>
            <w:r w:rsidRPr="0077002F">
              <w:rPr>
                <w:lang w:val="en-US"/>
              </w:rPr>
              <w:t xml:space="preserve">, Li-solution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066fa3fe-2ace-4912-8b6b-f0eb26bf381f"/>
            <w:id w:val="1082264874"/>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Q3ICgyMDE0KSA1NTEtNTU1LiBkb2k6MTAuMTAxNi9qLmpwb3dzb3VyLjIwMTMuMDguMTI4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clxu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EgaHlkcm9tZXRhbGx1cmdpY2FsIHByb2Nlc3MgaXMgZGV2ZWxvcGVkIHRvIHJlY292ZXIgdmFsdWFibGUgbWV0YWxzIG9mIHRoZSBsaXRoaXVtIG5pY2tlbCBjb2JhbH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sdW1pbnVtIG94aWRlIChOQ0EpIGNhdGhvZGVzIGZyb20gc3BlbnQgbGl0aGl1bS1pb24gYmF0dGVyaWVzIChMSUJzKS4gRWZmZWN0IG9mIHBhcmFtZXRlcnMgc3VjaCBh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5cGUgb2YgYWNpZCAoSDJTTzQsIEhOTzMgYW5kIEhDbCksIGFjaWQgY29uY2VudHJhdGlvbiAoMWU0IG1vbCBMMSksIGxlYWNoaW5nIHRpbWUgKDNlMTggaCkgYW5k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sZWFjaGluZyB0ZW1wZXJhdHVyZSAoMjVlOTAgQykgd2l0aCBhIHNvbGlkIHRvIGxpcXVpZCByYXRpbyBmaXhlZCBhdCA1JSAody92KSBhcmUgaW52ZXN0aWdhdGVkIHRv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kZXRlcm1pbmUgdGhlIG1vc3QgZWZmaWNpZW50IGNvbmRpdGlvbnMgb2YgZGlzc29sdXRpb24uIFRoZSBwcmVsaW1pbmFyeSByZXN1bHRzIGluZGljYXRlIHRoYXQgSENsIHByb3ZpZGV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GlnaGVyIGxlYWNoaW5nIGVmZmljaWVuY3kuIEluIG9wdGltdW0gY29uZGl0aW9ucywgYSBjb21wbGV0ZSBkaXNzb2x1dGlvbiBpcyBwZXJmb3JtZWQgZm9yIExpLCBOaSwgQ28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BbC4gSW4gdGhlIG5pY2tlbCBhbmQgY29iYWx0IHJlY292ZXJ5IHByb2Nlc3MsIGF0IGZpcnN0IHRoZSBDbyhJSSkgaW4gdGhlIGxlYWNoaW5nIGxpcXVvciBpcyBzZWxlY3RpdmVseSBveGlkaXp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uIENvKElJSSkgd2l0aCBOYUNsTyByZWFnZW50IHRvIHJlY292ZXIgQ28yTzMsIDNIMk8gYnkgYSBzZWxlY3RpdmUgcHJlY2lwaXRhdGlvbiBhdCBwSCBcXCdiYyAzLiBUaGVuLC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5pY2tlbCBoeWRyb3hpZGUgaXMgcHJlY2lwaXRhdGVkIGJ5IGEgYmFzZSBhZGRpdGlvbiBhdCBwSCBcXCdiYyAxMS4gVGhlIHJlY292ZXJ5IGVmZmljaWVuY3kgb2YgY29iYWx0IGFuZCBuaWNrZ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cmUgcmVzcGVjdGl2ZWx5IDEwMCUgYW5kIDk5Ljk5J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HJnNXVweDVxLmpwZyIsIlVyaVN0cmluZyI6IjZiNzY3MzRmLWRjNzUtNDA1ZS1iZWUwLTc4OTYxMmZmMmMy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MuMDguMTI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wb3dzb3VyLjIwMTMuMDguMTI4IiwiVXJpU3RyaW5nIjoiaHR0cHM6Ly9kb2kub3JnLzEwLjEwMTYvai5qcG93c291ci4yMDEzLjA4LjE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eyIkaWQiOiIxN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Hlkcm9tZXRhbGx1cmdpY2FsIHByb2Nlc3MgZm9yIHRoZSByZWNvdmVyeSBvZiBoaWdoIHZhbHVlIG1ldGFscyBmcm9tIHNwZW50IGxpdGhpdW0gbmlja2VsIGNvYmFsdCBhbHVtaW51bSBveGlkZSBiYXNlZCBsaXRoIC4uLj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lYWNoaW5nIHByb2Nlc3M8L3NwYW4+PC9wPlxyXG5cdFx0XHQ8cCBzdHlsZT1cIm1hcmdpbjowcHQgMHB0IDZwdFwiPjxzcGFuIHN0eWxlPVwiZm9udC1mYW1pbHk6J1NlZ29lIFVJJzsgZm9udC1zaXplOjlwdFwiPsKgwqDCoMKgwqDCoMKgwqDCoMKgwqDCoMKgwqDCoMKgwqDCoMKgIDMuMiBTZWxlY3RpdmUgcmVjb3Zlcnkgb2YgY29iYWx0IGFuZCBuaWNrZWwgYnkgb3hpZGF0aXZlIHByZWNpcGl0YXRpb248L3NwYW4+PC9wPlxyXG5cdFx0XHQ8cCBzdHlsZT1cIm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IeWRyb21ldGFsbHVyZ2ljYWwgcHJvY2VzcyBmb3IgdGhlIHJlY292ZXJ5IG9mIGhpZ2ggdmFsdWUgbWV0YWxzIGZyb20gc3BlbnQgbGl0aGl1bSBuaWNrZWwgY29iYWx0IGFsdW1pbnVtIG94aWRlIGJhc2VkIGxpdGhpdW0taW9uIGJhdHRlcmllcyIsIlRyYW5zbGF0b3JzIjpbXSwiWWVhciI6IjIwMTQiLCJZZWFyUmVzb2x2ZWQiOiIyMDE0IiwiQ3JlYXRlZEJ5IjoiX1JvbmphIFdhZ25lci1XZW56IiwiQ3JlYXRlZE9uIjoiMjAyMC0xMS0xOFQxMzowODoyNyIsIk1vZGlmaWVkQnkiOiJfV2FnbmVyd2UiLCJJZCI6IjZiNzY3MzRmLWRjNzUtNDA1ZS1iZWUwLTc4OTYxMmZmMmMyZ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NTldIn1dfSwiVGFnIjoiQ2l0YXZpUGxhY2Vob2xkZXIjMDY2ZmEzZmUtMmFjZS00OTEyLThiNmItZjBlYjI2YmYzODFmIiwiVGV4dCI6Ils1OV0iLCJXQUlWZXJzaW9uIjoiNi44LjAuMCJ9}</w:instrText>
                </w:r>
                <w:r w:rsidRPr="0077002F">
                  <w:rPr>
                    <w:lang w:val="en-US"/>
                  </w:rPr>
                  <w:fldChar w:fldCharType="separate"/>
                </w:r>
                <w:r w:rsidRPr="0077002F">
                  <w:rPr>
                    <w:lang w:val="en-US"/>
                  </w:rPr>
                  <w:t>[59]</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 powder</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1st precipitation </w:t>
            </w:r>
          </w:p>
          <w:p w:rsidR="00670427" w:rsidRPr="0077002F" w:rsidRDefault="00670427" w:rsidP="00670427">
            <w:pPr>
              <w:spacing w:before="288" w:after="288"/>
              <w:rPr>
                <w:lang w:val="en-US"/>
              </w:rPr>
            </w:pPr>
            <w:r w:rsidRPr="0077002F">
              <w:rPr>
                <w:lang w:val="en-US"/>
              </w:rPr>
              <w:t>2nd precipitation</w:t>
            </w:r>
          </w:p>
          <w:p w:rsidR="00670427" w:rsidRPr="0077002F" w:rsidRDefault="00670427" w:rsidP="00670427">
            <w:pPr>
              <w:spacing w:before="288" w:after="288"/>
              <w:rPr>
                <w:lang w:val="en-US"/>
              </w:rPr>
            </w:pPr>
            <w:r w:rsidRPr="0077002F">
              <w:rPr>
                <w:lang w:val="en-US"/>
              </w:rPr>
              <w:t>calcin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w:t>
            </w:r>
            <w:r w:rsidRPr="0077002F">
              <w:rPr>
                <w:vertAlign w:val="subscript"/>
                <w:lang w:val="en-US"/>
              </w:rPr>
              <w:t>3</w:t>
            </w:r>
            <w:r w:rsidRPr="0077002F">
              <w:rPr>
                <w:lang w:val="en-US"/>
              </w:rPr>
              <w:t>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d86c5c00-b8bf-4a21-a119-0c5d2534c968"/>
            <w:id w:val="-653059689"/>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Db2JhbHQgb3hpZGUgd2FzIHByZXBhcmVkIGZyb20gc3BlbnQgbGl0aGl1bSBpb24gYmF0dGVyaWVzIChMSUJzKSBieSByZWR1Y3RpdmUgbGVhY2hpbmcsIGNvcHBlciBzdWxmaWRl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wcmVjaXBpdGF0aW9uLCBjb2JhbHQgb3hhbGF0ZSBwcmVjaXBpdGF0aW9uIGFuZCB0aGVybWFsIGRlY29tcG9zaXRpb24uIFRoZSBjb2JhbHQgcmljaCBub24tbWFnbmV0aW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AxNiBtZXNoIGZyYWN0aW9uIG9idGFpbmVkIGZyb20gc3BlbnQgTElCcyBieSBtZWNoYW5pY2FsIHNlcGFyYXRpb24gd2FzIGxlYWNoZWQgdXNpbmcgMiBNIEgyU080LH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NiB2b2wlIEgyTzIsIHJlYWN0aW9uIHRlbXBlcmF0dXJlIDYwIEMsIGFnaXRhdGlvbiBzcGVlZCAzMDAgcnBtLCBwdWxwIGRlbnNpdHkgMTAwIGcvTCwgcmVhY3Rpb24gdGlt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DEgaC4gVGhlIGxlYWNoaW5nIGVmZmljaWVuY3kgb2YgY29iYWx0IHdhcyBtb3JlIHRoYW4gOTklIGFuZCBpdHMgY29uY2VudHJhdGlvbiB3YXMgMjcuNCBnL0wuIENvcHBlcn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d2FzIHJlbW92ZWQgKDk5LjklKSBhcyBDdVMgYnkgcHJlY2lwaXRhdGluZyB3aXRoIE5hMlMuIFRoZSBjcnlzdGFsbGluZSBzb2xpZCBDb0MyTzQySDJPIHNlbGVjdGl2ZWx5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cHJlY2lwaXRhdGVkIGJ5IHRyZWF0aW5nIHRoZSBjb3BwZXItZnJlZSBsaXF1b3Igd2l0aCBveGFsaWMgYWNpZCB3YXMgY2FsY2luZWQgdG8gcHJvZHVjZSBjcnlzdGFsbGluZX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Q28zTzQsIG9mIHdoaWNoIHByaW1hcnkgYXZlcmFnZSBwYXJ0aWNsZSBzaXplIHdhcyAzNDAgbm0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95aGh6aWRkLmpwZyIsIlVyaVN0cmluZyI6ImQ1MTBmODlkLWJjYjktNDdkNy1hNjA2LTIyZmFkMjUzMjNj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HQuMjAwOS4xMC4w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B0LjIwMDkuMTAuMDE1IiwiVXJpU3RyaW5nIjoiaHR0cHM6Ly9kb2kub3JnLzEwLjEwMTYvai5hcHQuMjAwOS4xMC4w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cmVwYXJhdGlvbiBvZiBjb2JhbHQgb3hpZGUgZnJvbSBjb25jZW50cmF0ZWQgY2F0aG9kZSBtYXRlcmlhbCBvZiBzcGVudCBsaXRoaXVtIGlvbiBiYXR0ZXJpZXMgYnkgaHlkcm9tZXRhbGx1cmdpY2FsIG1ldGhvZ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CBwcm9jZWR1cmU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HJlcGFyYXRpb24gb2YgY29iYWx0IG94aWRlIGZyb20gY29uY2VudHJhdGVkIGNhdGhvZGUgbWF0ZXJpYWwgb2Ygc3BlbnQgbGl0aGl1bSBpb24gYmF0dGVyaWVzIGJ5IGh5ZHJvbWV0YWxsdXJnaWNhbCBtZXRob2QiLCJUcmFuc2xhdG9ycyI6W10sIlllYXIiOiIyMDEwIiwiWWVhclJlc29sdmVkIjoiMjAxMCIsIkNyZWF0ZWRCeSI6Il9Sb25qYSBXYWduZXItV2VueiIsIkNyZWF0ZWRPbiI6IjIwMjAtMTEtMThUMTU6NTM6MzEiLCJNb2RpZmllZEJ5IjoiX1dhZ25lcndlIiwiSWQiOiJkNTEwZjg5ZC1iY2I5LTQ3ZDctYTYwNi0yMmZhZDI1MzIzY2E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YwXSJ9XX0sIlRhZyI6IkNpdGF2aVBsYWNlaG9sZGVyI2Q4NmM1YzAwLWI4YmYtNGEyMS1hMTE5LTBjNWQyNTM0Yzk2OCIsIlRleHQiOiJbNjBdIiwiV0FJVmVyc2lvbiI6IjYuOC4wLjAifQ==}</w:instrText>
                </w:r>
                <w:r w:rsidRPr="0077002F">
                  <w:rPr>
                    <w:lang w:val="en-US"/>
                  </w:rPr>
                  <w:fldChar w:fldCharType="separate"/>
                </w:r>
                <w:r w:rsidRPr="0077002F">
                  <w:rPr>
                    <w:lang w:val="en-US"/>
                  </w:rPr>
                  <w:t>[60]</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rushing in inert atmosphere</w:t>
            </w:r>
          </w:p>
          <w:p w:rsidR="00670427" w:rsidRPr="0077002F" w:rsidRDefault="00670427" w:rsidP="00670427">
            <w:pPr>
              <w:spacing w:before="288" w:after="288"/>
              <w:rPr>
                <w:lang w:val="en-US"/>
              </w:rPr>
            </w:pPr>
            <w:r w:rsidRPr="0077002F">
              <w:rPr>
                <w:lang w:val="en-US"/>
              </w:rPr>
              <w:t xml:space="preserve">physical separation </w:t>
            </w:r>
          </w:p>
          <w:p w:rsidR="00670427" w:rsidRPr="0077002F" w:rsidRDefault="00670427" w:rsidP="00670427">
            <w:pPr>
              <w:spacing w:before="288" w:after="288"/>
              <w:rPr>
                <w:lang w:val="en-US"/>
              </w:rPr>
            </w:pPr>
            <w:r w:rsidRPr="0077002F">
              <w:rPr>
                <w:lang w:val="en-US"/>
              </w:rPr>
              <w:t xml:space="preserve">fine screening </w:t>
            </w:r>
          </w:p>
          <w:p w:rsidR="00670427" w:rsidRPr="0077002F" w:rsidRDefault="00670427" w:rsidP="00670427">
            <w:pPr>
              <w:spacing w:before="288" w:after="288"/>
              <w:rPr>
                <w:lang w:val="en-US"/>
              </w:rPr>
            </w:pPr>
            <w:r w:rsidRPr="0077002F">
              <w:rPr>
                <w:lang w:val="en-US"/>
              </w:rPr>
              <w:t>leaching at 80 °C</w:t>
            </w:r>
          </w:p>
          <w:p w:rsidR="00670427" w:rsidRPr="0077002F" w:rsidRDefault="00670427" w:rsidP="00670427">
            <w:pPr>
              <w:spacing w:before="288" w:after="288"/>
              <w:rPr>
                <w:lang w:val="en-US"/>
              </w:rPr>
            </w:pPr>
            <w:r w:rsidRPr="0077002F">
              <w:rPr>
                <w:lang w:val="en-US"/>
              </w:rPr>
              <w:t>precipitation at 60 °C</w:t>
            </w:r>
          </w:p>
          <w:p w:rsidR="00670427" w:rsidRPr="0077002F" w:rsidRDefault="00670427" w:rsidP="00670427">
            <w:pPr>
              <w:spacing w:before="288" w:after="288"/>
              <w:rPr>
                <w:lang w:val="en-US"/>
              </w:rPr>
            </w:pPr>
            <w:r w:rsidRPr="0077002F">
              <w:rPr>
                <w:lang w:val="en-US"/>
              </w:rPr>
              <w:t>neutralization pH &lt; 8.5</w:t>
            </w:r>
          </w:p>
          <w:p w:rsidR="00670427" w:rsidRPr="0077002F" w:rsidRDefault="00670427" w:rsidP="00670427">
            <w:pPr>
              <w:spacing w:before="288" w:after="288"/>
              <w:rPr>
                <w:lang w:val="en-US"/>
              </w:rPr>
            </w:pPr>
            <w:r w:rsidRPr="0077002F">
              <w:rPr>
                <w:lang w:val="en-US"/>
              </w:rPr>
              <w:t>precipit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3</w:t>
            </w:r>
            <w:r w:rsidRPr="0077002F">
              <w:rPr>
                <w:lang w:val="en-US"/>
              </w:rPr>
              <w:t>P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865b6ee0-aba8-4e15-adc3-f884e7359ce5"/>
            <w:id w:val="449137869"/>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jNhZDA1LTg1M2MtNDBkNy1hNGI2LWNjYzlmYTUwNTkxNi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ODY1YjZlZTAtYWJhOC00ZTE1LWFkYzMtZjg4NGU3MzU5Y2U1IiwiVGV4dCI6IlsyMl0iLCJXQUlWZXJzaW9uIjoiNi44LjAuMCJ9}</w:instrText>
                </w:r>
                <w:r w:rsidRPr="0077002F">
                  <w:rPr>
                    <w:lang w:val="en-US"/>
                  </w:rPr>
                  <w:fldChar w:fldCharType="separate"/>
                </w:r>
                <w:r w:rsidRPr="0077002F">
                  <w:rPr>
                    <w:lang w:val="en-US"/>
                  </w:rPr>
                  <w:t>[22]</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 xml:space="preserve">alkaline leaching </w:t>
            </w:r>
          </w:p>
          <w:p w:rsidR="00670427" w:rsidRPr="0077002F" w:rsidRDefault="00670427" w:rsidP="00670427">
            <w:pPr>
              <w:spacing w:before="288" w:after="288"/>
              <w:rPr>
                <w:lang w:val="en-US"/>
              </w:rPr>
            </w:pPr>
            <w:r w:rsidRPr="0077002F">
              <w:rPr>
                <w:lang w:val="en-US"/>
              </w:rPr>
              <w:t xml:space="preserve">selective leaching 2 h at 60 °C </w:t>
            </w:r>
          </w:p>
          <w:p w:rsidR="00670427" w:rsidRPr="0077002F" w:rsidRDefault="00670427" w:rsidP="00670427">
            <w:pPr>
              <w:spacing w:before="288" w:after="288"/>
              <w:rPr>
                <w:lang w:val="en-US"/>
              </w:rPr>
            </w:pPr>
            <w:r w:rsidRPr="0077002F">
              <w:rPr>
                <w:lang w:val="en-US"/>
              </w:rPr>
              <w:t xml:space="preserve">1st precipitation </w:t>
            </w:r>
          </w:p>
          <w:p w:rsidR="00670427" w:rsidRPr="0077002F" w:rsidRDefault="00670427" w:rsidP="00670427">
            <w:pPr>
              <w:spacing w:before="288" w:after="288"/>
              <w:rPr>
                <w:lang w:val="en-US"/>
              </w:rPr>
            </w:pPr>
            <w:r w:rsidRPr="0077002F">
              <w:rPr>
                <w:lang w:val="en-US"/>
              </w:rPr>
              <w:t xml:space="preserve">2nd precipit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37067f71-5df1-4b6f-bd27-5f0ae7e47746"/>
            <w:id w:val="-980309963"/>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TkxZWM3LTM2YTEtNDhhYy04OWIyLTk2ZjVmYzZjOTc4Mi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MzcwNjdmNzEtNWRmMS00YjZmLWJkMjctNWYwYWU3ZTQ3NzQ2IiwiVGV4dCI6IlsyMl0iLCJXQUlWZXJzaW9uIjoiNi44LjAuMCJ9}</w:instrText>
                </w:r>
                <w:r w:rsidRPr="0077002F">
                  <w:rPr>
                    <w:lang w:val="en-US"/>
                  </w:rPr>
                  <w:fldChar w:fldCharType="separate"/>
                </w:r>
                <w:r w:rsidRPr="0077002F">
                  <w:rPr>
                    <w:lang w:val="en-US"/>
                  </w:rPr>
                  <w:t>[22]</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1</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lt; 2 V </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 xml:space="preserve">leaching 2 M NaOH </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leaching 2h at 65 – 70 °C</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co-precipitation NMC(OH)2</w:t>
            </w:r>
          </w:p>
          <w:p w:rsidR="00670427" w:rsidRPr="0077002F" w:rsidRDefault="00670427" w:rsidP="00670427">
            <w:pPr>
              <w:spacing w:before="288" w:after="288"/>
              <w:rPr>
                <w:lang w:val="en-US"/>
              </w:rPr>
            </w:pPr>
            <w:r w:rsidRPr="0077002F">
              <w:rPr>
                <w:lang w:val="en-US"/>
              </w:rPr>
              <w:t xml:space="preserve">mixing and ball milling </w:t>
            </w:r>
          </w:p>
          <w:p w:rsidR="00670427" w:rsidRPr="0077002F" w:rsidRDefault="00670427" w:rsidP="00670427">
            <w:pPr>
              <w:spacing w:before="288" w:after="288"/>
              <w:rPr>
                <w:lang w:val="en-US"/>
              </w:rPr>
            </w:pPr>
            <w:r w:rsidRPr="0077002F">
              <w:rPr>
                <w:lang w:val="en-US"/>
              </w:rPr>
              <w:t xml:space="preserve">sintering 900 °C for 15 h in air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MC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4177686b-e9e0-4cfe-abb8-d471dfa0a836"/>
                <w:id w:val="-10064646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jZjODlmLTgxMmYtNDFiMy1iNWFiLWFlMGMwYmUxMmM5O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NDE3NzY4NmItZTllMC00Y2ZlLWFiYjgtZDQ3MWRmYTBhODM2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FP/graphite or LFP/LTO spent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binder dissolution </w:t>
            </w:r>
          </w:p>
          <w:p w:rsidR="00670427" w:rsidRPr="0077002F" w:rsidRDefault="00670427" w:rsidP="00670427">
            <w:pPr>
              <w:spacing w:before="288" w:after="288"/>
              <w:rPr>
                <w:lang w:val="en-US"/>
              </w:rPr>
            </w:pPr>
            <w:r w:rsidRPr="0077002F">
              <w:rPr>
                <w:lang w:val="en-US"/>
              </w:rPr>
              <w:t xml:space="preserve">carbon flotation </w:t>
            </w:r>
          </w:p>
          <w:p w:rsidR="00670427" w:rsidRPr="0077002F" w:rsidRDefault="00670427" w:rsidP="00670427">
            <w:pPr>
              <w:spacing w:before="288" w:after="288"/>
              <w:rPr>
                <w:lang w:val="en-US"/>
              </w:rPr>
            </w:pPr>
            <w:r w:rsidRPr="0077002F">
              <w:rPr>
                <w:lang w:val="en-US"/>
              </w:rPr>
              <w:t xml:space="preserve">leaching at 80 °C and pH 2 for 8 h </w:t>
            </w:r>
          </w:p>
          <w:p w:rsidR="00670427" w:rsidRPr="0077002F" w:rsidRDefault="00670427" w:rsidP="00670427">
            <w:pPr>
              <w:spacing w:before="288" w:after="288"/>
              <w:rPr>
                <w:lang w:val="en-US"/>
              </w:rPr>
            </w:pPr>
            <w:r w:rsidRPr="0077002F">
              <w:rPr>
                <w:lang w:val="en-US"/>
              </w:rPr>
              <w:t xml:space="preserve">oxidation </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 xml:space="preserve">resin </w:t>
            </w:r>
          </w:p>
          <w:p w:rsidR="00670427" w:rsidRPr="0077002F" w:rsidRDefault="00670427" w:rsidP="00670427">
            <w:pPr>
              <w:spacing w:before="288" w:after="288"/>
              <w:rPr>
                <w:lang w:val="en-US"/>
              </w:rPr>
            </w:pPr>
            <w:r w:rsidRPr="0077002F">
              <w:rPr>
                <w:lang w:val="en-US"/>
              </w:rPr>
              <w:t xml:space="preserve">precipit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d7b59d93-2823-4d27-b48d-aaea91675798"/>
            <w:id w:val="-606743504"/>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TNiOWQzLWE2ZGUtNDI5OS1iYWY0LTNlNWFlYWFjYTQxM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ZDdiNTlkOTMtMjgyMy00ZDI3LWI0OGQtYWFlYTkxNjc1Nzk4IiwiVGV4dCI6IlsyMl0iLCJXQUlWZXJzaW9uIjoiNi44LjAuMCJ9}</w:instrText>
                </w:r>
                <w:r w:rsidRPr="0077002F">
                  <w:rPr>
                    <w:lang w:val="en-US"/>
                  </w:rPr>
                  <w:fldChar w:fldCharType="separate"/>
                </w:r>
                <w:r w:rsidRPr="0077002F">
                  <w:rPr>
                    <w:lang w:val="en-US"/>
                  </w:rPr>
                  <w:t>[22]</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CO spent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NMP ultrasonic </w:t>
            </w:r>
          </w:p>
          <w:p w:rsidR="00670427" w:rsidRPr="0077002F" w:rsidRDefault="00670427" w:rsidP="00670427">
            <w:pPr>
              <w:spacing w:before="288" w:after="288"/>
              <w:rPr>
                <w:lang w:val="en-US"/>
              </w:rPr>
            </w:pPr>
            <w:r w:rsidRPr="0077002F">
              <w:rPr>
                <w:lang w:val="en-US"/>
              </w:rPr>
              <w:t xml:space="preserve">heat treatment 2 h at 800 °C </w:t>
            </w:r>
          </w:p>
          <w:p w:rsidR="00670427" w:rsidRPr="0077002F" w:rsidRDefault="00670427" w:rsidP="00670427">
            <w:pPr>
              <w:spacing w:before="288" w:after="288"/>
              <w:rPr>
                <w:lang w:val="en-US"/>
              </w:rPr>
            </w:pPr>
            <w:r w:rsidRPr="0077002F">
              <w:rPr>
                <w:lang w:val="en-US"/>
              </w:rPr>
              <w:t xml:space="preserve">leaching 60 min at 80 °C </w:t>
            </w:r>
          </w:p>
          <w:p w:rsidR="00670427" w:rsidRPr="0077002F" w:rsidRDefault="00670427" w:rsidP="00670427">
            <w:pPr>
              <w:spacing w:before="288" w:after="288"/>
              <w:rPr>
                <w:lang w:val="en-US"/>
              </w:rPr>
            </w:pPr>
            <w:r w:rsidRPr="0077002F">
              <w:rPr>
                <w:lang w:val="en-US"/>
              </w:rPr>
              <w:t xml:space="preserve">pH adjustment </w:t>
            </w:r>
          </w:p>
          <w:p w:rsidR="00670427" w:rsidRPr="0077002F" w:rsidRDefault="00670427" w:rsidP="00670427">
            <w:pPr>
              <w:spacing w:before="288" w:after="288"/>
              <w:rPr>
                <w:lang w:val="en-US"/>
              </w:rPr>
            </w:pPr>
            <w:r w:rsidRPr="0077002F">
              <w:rPr>
                <w:lang w:val="en-US"/>
              </w:rPr>
              <w:t>LCO electro deposition</w:t>
            </w:r>
          </w:p>
          <w:p w:rsidR="00670427" w:rsidRPr="0077002F" w:rsidRDefault="00670427" w:rsidP="00670427">
            <w:pPr>
              <w:spacing w:before="288" w:after="288"/>
              <w:rPr>
                <w:lang w:val="en-US"/>
              </w:rPr>
            </w:pPr>
            <w:r w:rsidRPr="0077002F">
              <w:rPr>
                <w:lang w:val="en-US"/>
              </w:rPr>
              <w:t xml:space="preserve">washing </w:t>
            </w:r>
          </w:p>
          <w:p w:rsidR="00670427" w:rsidRPr="0077002F" w:rsidRDefault="00670427" w:rsidP="00670427">
            <w:pPr>
              <w:spacing w:before="288" w:after="288"/>
              <w:rPr>
                <w:lang w:val="en-US"/>
              </w:rPr>
            </w:pPr>
            <w:r w:rsidRPr="0077002F">
              <w:rPr>
                <w:lang w:val="en-US"/>
              </w:rPr>
              <w:t xml:space="preserve">dry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CoO</w:t>
            </w:r>
            <w:r w:rsidRPr="0077002F">
              <w:rPr>
                <w:vertAlign w:val="subscript"/>
                <w:lang w:val="en-US"/>
              </w:rPr>
              <w:t>2</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llection of electrolyte</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b73e696a-3b5a-4052-adcf-3af4e131a700"/>
                <w:id w:val="-51182933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2YwMjc5LWJmMzUtNDYxOC1hZDVkLWZiZTFmMzE3YTg2NC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YjczZTY5NmEtM2I1YS00MDUyLWFkY2YtM2FmNGUxMzFhNzAw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sonication in water for 1 h</w:t>
            </w:r>
          </w:p>
          <w:p w:rsidR="00670427" w:rsidRPr="0077002F" w:rsidRDefault="00670427" w:rsidP="00670427">
            <w:pPr>
              <w:spacing w:before="288" w:after="288"/>
              <w:rPr>
                <w:lang w:val="en-US"/>
              </w:rPr>
            </w:pPr>
            <w:r w:rsidRPr="0077002F">
              <w:rPr>
                <w:lang w:val="en-US"/>
              </w:rPr>
              <w:t xml:space="preserve">ball milling for 2 h </w:t>
            </w:r>
          </w:p>
          <w:p w:rsidR="00670427" w:rsidRPr="0077002F" w:rsidRDefault="00670427" w:rsidP="00670427">
            <w:pPr>
              <w:spacing w:before="288" w:after="288"/>
              <w:rPr>
                <w:lang w:val="en-US"/>
              </w:rPr>
            </w:pPr>
            <w:r w:rsidRPr="0077002F">
              <w:rPr>
                <w:lang w:val="en-US"/>
              </w:rPr>
              <w:t xml:space="preserve">leaching 20 min </w:t>
            </w:r>
          </w:p>
          <w:p w:rsidR="00670427" w:rsidRPr="0077002F" w:rsidRDefault="00670427" w:rsidP="00670427">
            <w:pPr>
              <w:spacing w:before="288" w:after="288"/>
              <w:rPr>
                <w:lang w:val="en-US"/>
              </w:rPr>
            </w:pPr>
            <w:r w:rsidRPr="0077002F">
              <w:rPr>
                <w:lang w:val="en-US"/>
              </w:rPr>
              <w:t>precipitation pH 1.5 9 h at 90 °C</w:t>
            </w:r>
          </w:p>
          <w:p w:rsidR="00670427" w:rsidRPr="0077002F" w:rsidRDefault="00670427" w:rsidP="00670427">
            <w:pPr>
              <w:spacing w:before="288" w:after="288"/>
              <w:rPr>
                <w:lang w:val="en-US"/>
              </w:rPr>
            </w:pPr>
            <w:r w:rsidRPr="0077002F">
              <w:rPr>
                <w:lang w:val="en-US"/>
              </w:rPr>
              <w:t xml:space="preserve">precipitation pH 7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3</w:t>
            </w:r>
            <w:r w:rsidRPr="0077002F">
              <w:rPr>
                <w:lang w:val="en-US"/>
              </w:rPr>
              <w:t>P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70bfb3d6-c41b-4744-b1f3-3a478da46973"/>
            <w:id w:val="30772136"/>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FiN2I2LTk1ZDctNDU0Ny1hM2I5LTdiNThiMmU5MjQwYy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NzBiZmIzZDYtYzQxYi00NzQ0LWIxZjMtM2E0NzhkYTQ2OTczIiwiVGV4dCI6IlsyMl0iLCJXQUlWZXJzaW9uIjoiNi44LjAuMCJ9}</w:instrText>
                </w:r>
                <w:r w:rsidRPr="0077002F">
                  <w:rPr>
                    <w:lang w:val="en-US"/>
                  </w:rPr>
                  <w:fldChar w:fldCharType="separate"/>
                </w:r>
                <w:r w:rsidRPr="0077002F">
                  <w:rPr>
                    <w:lang w:val="en-US"/>
                  </w:rPr>
                  <w:t>[22]</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selective leaching 120 min at 25 °C</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 xml:space="preserve">re-synthesi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FP-C</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Precursor production</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1baeaec9-f078-4b9a-8028-5f91097244ae"/>
                <w:id w:val="-148646283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zIzMmRlLTZhMmItNGE4ZC1iZjMxLTQyOWJmOGMwZmYyN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MWJhZWFlYzktZjA3OC00YjlhLTgwMjgtNWY5MTA5NzI0NGFl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lective leaching 30 min at 50 °C </w:t>
            </w:r>
          </w:p>
          <w:p w:rsidR="00670427" w:rsidRPr="0077002F" w:rsidRDefault="00670427" w:rsidP="00670427">
            <w:pPr>
              <w:spacing w:before="288" w:after="288"/>
              <w:rPr>
                <w:lang w:val="en-US"/>
              </w:rPr>
            </w:pPr>
            <w:r w:rsidRPr="0077002F">
              <w:rPr>
                <w:lang w:val="en-US"/>
              </w:rPr>
              <w:t>sieving</w:t>
            </w:r>
          </w:p>
          <w:p w:rsidR="00670427" w:rsidRPr="0077002F" w:rsidRDefault="00670427" w:rsidP="00670427">
            <w:pPr>
              <w:spacing w:before="288" w:after="288"/>
              <w:rPr>
                <w:lang w:val="en-US"/>
              </w:rPr>
            </w:pPr>
            <w:r w:rsidRPr="0077002F">
              <w:rPr>
                <w:lang w:val="en-US"/>
              </w:rPr>
              <w:t xml:space="preserve">carbothermal reduction </w:t>
            </w:r>
          </w:p>
          <w:p w:rsidR="00670427" w:rsidRPr="0077002F" w:rsidRDefault="00670427" w:rsidP="00670427">
            <w:pPr>
              <w:spacing w:before="288" w:after="288"/>
              <w:rPr>
                <w:lang w:val="en-US"/>
              </w:rPr>
            </w:pPr>
            <w:r w:rsidRPr="0077002F">
              <w:rPr>
                <w:lang w:val="en-US"/>
              </w:rPr>
              <w:t xml:space="preserve">scrubb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FP-C</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c3070341-dac4-4b03-9fd9-5de6a34af04c"/>
                <w:id w:val="-126490774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Y5OTExLTMyM2ItNGUwZi05NzQzLTA2OTMwMmI3MGMxMi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YzMwNzAzNDEtZGFjNC00YjAzLTlmZDktNWRlNmEzNGFmMDRjIiwiVGV4dCI6IlsyMl0iLCJXQUlWZXJzaW9uIjoiNi44LjAuMCJ9}</w:instrText>
                </w:r>
                <w:r w:rsidR="00670427" w:rsidRPr="0077002F">
                  <w:rPr>
                    <w:lang w:val="en-US"/>
                  </w:rPr>
                  <w:fldChar w:fldCharType="separate"/>
                </w:r>
                <w:r w:rsidR="00670427" w:rsidRPr="0077002F">
                  <w:rPr>
                    <w:lang w:val="en-US"/>
                  </w:rPr>
                  <w:t>[22]</w:t>
                </w:r>
                <w:r w:rsidR="00670427" w:rsidRPr="0077002F">
                  <w:rPr>
                    <w:lang w:val="en-US"/>
                  </w:rPr>
                  <w:fldChar w:fldCharType="end"/>
                </w:r>
              </w:sdtContent>
            </w:sdt>
            <w:r w:rsidR="00670427" w:rsidRPr="0077002F">
              <w:rPr>
                <w:lang w:val="en-US"/>
              </w:rPr>
              <w:t xml:space="preserve"> </w:t>
            </w:r>
          </w:p>
          <w:sdt>
            <w:sdtPr>
              <w:rPr>
                <w:lang w:val="en-US"/>
              </w:rPr>
              <w:alias w:val="Don't edit this field"/>
              <w:tag w:val="CitaviPlaceholder#ff1e0439-5548-4df4-88ad-f57139b9e181"/>
              <w:id w:val="-78144533"/>
              <w:placeholder>
                <w:docPart w:val="3BD544D13D1D8D4CA79AB4062121D475"/>
              </w:placeholder>
            </w:sdtPr>
            <w:sdtEndPr/>
            <w:sdtContent>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3YWduZXJ3ZVxcQXBwRGF0YVxcTG9jYWxcXFRlbXBcXG41cW1lcGNrLmpwZyIsIlVyaVN0cmluZyI6Ijc1MmE2OTQzLTg0MWYtNGRjZS1iYjAwLTQ4MzIwZTY0ZGE4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QzdHQzAzMzc2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dHQzAzMzc2QSIsIlVyaVN0cmluZyI6Imh0dHBzOi8vZG9pLm9yZy8xMC4xMDM5L0M3R0MwMzM3Nk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2ZmMWUwNDM5LTU1NDgtNGRmNC04OGFkLWY1NzEzOWI5ZTE4MSIsIlRleHQiOiJbNjFdIiwiV0FJVmVyc2lvbiI6IjYuOC4wLjAifQ==}</w:instrText>
                </w:r>
                <w:r w:rsidRPr="0077002F">
                  <w:rPr>
                    <w:lang w:val="en-US"/>
                  </w:rPr>
                  <w:fldChar w:fldCharType="separate"/>
                </w:r>
                <w:r w:rsidRPr="0077002F">
                  <w:rPr>
                    <w:lang w:val="en-US"/>
                  </w:rPr>
                  <w:t>[61]</w:t>
                </w:r>
                <w:r w:rsidRPr="0077002F">
                  <w:rPr>
                    <w:lang w:val="en-US"/>
                  </w:rPr>
                  <w:fldChar w:fldCharType="end"/>
                </w:r>
              </w:p>
            </w:sdtContent>
          </w:sdt>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PVDF dissolution and NMP filtration </w:t>
            </w:r>
          </w:p>
          <w:p w:rsidR="00670427" w:rsidRPr="0077002F" w:rsidRDefault="00670427" w:rsidP="00670427">
            <w:pPr>
              <w:spacing w:before="288" w:after="288"/>
              <w:rPr>
                <w:lang w:val="en-US"/>
              </w:rPr>
            </w:pPr>
            <w:r w:rsidRPr="0077002F">
              <w:rPr>
                <w:lang w:val="en-US"/>
              </w:rPr>
              <w:t>LFP drying 1 h at 100 °C</w:t>
            </w:r>
          </w:p>
          <w:p w:rsidR="00670427" w:rsidRPr="0077002F" w:rsidRDefault="00670427" w:rsidP="00670427">
            <w:pPr>
              <w:spacing w:before="288" w:after="288"/>
              <w:rPr>
                <w:lang w:val="en-US"/>
              </w:rPr>
            </w:pPr>
            <w:r w:rsidRPr="0077002F">
              <w:rPr>
                <w:lang w:val="en-US"/>
              </w:rPr>
              <w:t xml:space="preserve">grinding </w:t>
            </w:r>
          </w:p>
          <w:p w:rsidR="00670427" w:rsidRPr="0077002F" w:rsidRDefault="00670427" w:rsidP="00670427">
            <w:pPr>
              <w:spacing w:before="288" w:after="288"/>
              <w:rPr>
                <w:lang w:val="en-US"/>
              </w:rPr>
            </w:pPr>
            <w:r w:rsidRPr="0077002F">
              <w:rPr>
                <w:lang w:val="en-US"/>
              </w:rPr>
              <w:t xml:space="preserve">leaching 1 h at 80 °C and 60 g/L </w:t>
            </w:r>
          </w:p>
          <w:p w:rsidR="00670427" w:rsidRPr="0077002F" w:rsidRDefault="00670427" w:rsidP="00670427">
            <w:pPr>
              <w:spacing w:before="288" w:after="288"/>
              <w:rPr>
                <w:lang w:val="en-US"/>
              </w:rPr>
            </w:pPr>
            <w:r w:rsidRPr="0077002F">
              <w:rPr>
                <w:lang w:val="en-US"/>
              </w:rPr>
              <w:t>ionic sieve extrac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sdt>
          <w:sdtPr>
            <w:rPr>
              <w:lang w:val="en-US"/>
            </w:rPr>
            <w:alias w:val="Don't edit this field"/>
            <w:tag w:val="CitaviPlaceholder#343089ad-3713-4cc3-99dd-2dee0bf3aedd"/>
            <w:id w:val="373822457"/>
            <w:placeholder>
              <w:docPart w:val="3BD544D13D1D8D4CA79AB4062121D475"/>
            </w:placeholder>
          </w:sdtPr>
          <w:sdtEndPr/>
          <w:sdtContent>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JmOWE5LTBjZDgtNDI1MC1iYmI4LTA4MWE4MzQ2NmZiNSIsIlJhbmdlTGVuZ3RoIjo0LCJSZWZlcmVuY2VJZCI6IjA1NjA3OTRjLWU1MGItNGRiMi04NDVkLTdmZGU3NDMwYmQ3YSIsIlJlZmVyZW5jZSI6eyIkaWQiOiIzIiwiJHR5cGUiOiJTd2lzc0FjYWRlbWljLkNpdGF2aS5SZWZlcmVuY2UsIFN3aXNzQWNhZGVtaWMuQ2l0YXZpIiwiQWJzdHJhY3QiO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V0sIkZvcm1hdHRlZFRleHQiOnsiJGlkIjoiMjQiLCJDb3VudCI6MSwiVGV4dFVuaXRzIjpbeyIkaWQiOiIyNSIsIkZvbnRTdHlsZSI6eyIkaWQiOiIyNiIsIk5ldXRyYWwiOnRydWV9LCJSZWFkaW5nT3JkZXIiOjEsIlRleHQiOiJbMjJdIn1dfSwiVGFnIjoiQ2l0YXZpUGxhY2Vob2xkZXIjMzQzMDg5YWQtMzcxMy00Y2MzLTk5ZGQtMmRlZTBiZjNhZWRkIiwiVGV4dCI6IlsyMl0iLCJXQUlWZXJzaW9uIjoiNi44LjAuMCJ9}</w:instrText>
                </w:r>
                <w:r w:rsidRPr="0077002F">
                  <w:rPr>
                    <w:lang w:val="en-US"/>
                  </w:rPr>
                  <w:fldChar w:fldCharType="separate"/>
                </w:r>
                <w:r w:rsidRPr="0077002F">
                  <w:rPr>
                    <w:lang w:val="en-US"/>
                  </w:rPr>
                  <w:t>[22]</w:t>
                </w:r>
                <w:r w:rsidRPr="0077002F">
                  <w:rPr>
                    <w:lang w:val="en-US"/>
                  </w:rPr>
                  <w:fldChar w:fldCharType="end"/>
                </w:r>
              </w:p>
            </w:tc>
          </w:sdtContent>
        </w:sdt>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 xml:space="preserve">treated with NMP at 60 °C for 1 h </w:t>
            </w:r>
          </w:p>
          <w:p w:rsidR="00670427" w:rsidRPr="0077002F" w:rsidRDefault="00670427" w:rsidP="00670427">
            <w:pPr>
              <w:spacing w:before="288" w:after="288"/>
              <w:rPr>
                <w:lang w:val="en-US"/>
              </w:rPr>
            </w:pPr>
            <w:r w:rsidRPr="0077002F">
              <w:rPr>
                <w:lang w:val="en-US"/>
              </w:rPr>
              <w:t xml:space="preserve">calcine 700 °C for 5 h </w:t>
            </w:r>
          </w:p>
          <w:p w:rsidR="00670427" w:rsidRPr="0077002F" w:rsidRDefault="00670427" w:rsidP="00670427">
            <w:pPr>
              <w:spacing w:before="288" w:after="288"/>
              <w:rPr>
                <w:lang w:val="en-US"/>
              </w:rPr>
            </w:pPr>
            <w:r w:rsidRPr="0077002F">
              <w:rPr>
                <w:lang w:val="en-US"/>
              </w:rPr>
              <w:t xml:space="preserve">acid leaching reactor </w:t>
            </w:r>
          </w:p>
          <w:p w:rsidR="00670427" w:rsidRPr="0077002F" w:rsidRDefault="00670427" w:rsidP="00670427">
            <w:pPr>
              <w:spacing w:before="288" w:after="288"/>
              <w:rPr>
                <w:lang w:val="en-US"/>
              </w:rPr>
            </w:pPr>
            <w:r w:rsidRPr="0077002F">
              <w:rPr>
                <w:lang w:val="en-US"/>
              </w:rPr>
              <w:t xml:space="preserve">filtration reactor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obalt and lithium solution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3d90b6e8-7096-424a-a616-2b927034d328"/>
                <w:id w:val="70213481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kppbmciLCJMYXN0TmFtZSI6IkdlIiwiUHJvdGVjdGVkIjpmYWxzZSwiU2V4IjoyLCJDcmVhdGVkQnkiOiJfUm9uamEgV2FnbmVyLVdlbnoiLCJDcmVhdGVkT24iOiIyMDIwLTExLTE5VDA5OjU2OjM4IiwiTW9kaWZpZWRCeSI6Il9Sb25qYSBXYWduZXItV2VueiIsIklkIjoiNGU2ODUxNzAtYzk5MC00OWQ2LWIzYzItZmE5OTdiN2U0YjlmIiwiTW9kaWZpZWRPbiI6IjIwMjAtMTEtMTlUMDk6NTY6MzgiLCJQcm9qZWN0Ijp7IiRyZWYiOiI1In19LHsiJGlkIjoiNy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Sx7IiRpZCI6Ijg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3MGthdDBocy5qcGciLCJVcmlTdHJpbmciOiJhZGU3OTY5Mi1iYWE3LTQ5NmYtODAzMy1hMWY0YWRmMzMyYW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AuMDguMDA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MC4wOC4wMDgiLCJVcmlTdHJpbmciOiJodHRwczovL2RvaS5vcmcvMTAuMTAxNi9qLndhc21hbi4yMDEwLjA4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A5OjU2OjM5IiwiTW9kaWZpZWRCeSI6Il9Sb25qYSBXYWduZXItV2VueiIsIklkIjoiZWE1ZWUzNWItM2JhYS00MGE4LWExYjItZjdjNGZiOGE1NGViIiwiTW9kaWZpZWRPbiI6IjIwMjAtMTEtMTlUMDk6NTY6Mz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gxNzQzMSIsIlVyaVN0cmluZyI6Imh0dHA6Ly93d3cubmNiaS5ubG0ubmloLmdvdi9wdWJtZWQvMjA4MTc0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bnZpcm9ubWVudGFsIGZyaWVuZGx5IGxlYWNoaW5nIHJlYWdlbnQgZm9yIGNvYmFsdCBhbmQgbGl0aGl1bSByZWNvdmVyecKgIGZyb20gc3BlbnQgbGl0aGl1bS1pb24gYmF0dGVyaWVz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IGZyaWVuZGx5IGxlYWNoaW5nIHJlYWdlbnQgZm9yIGNvYmFsdCBhbmQgbGl0aGl1bSByZWNvdmVyeSBmcm9tIHNwZW50IGxpdGhpdW0taW9uIGJhdHRlcmllcyIsIlRyYW5zbGF0b3JzIjpbXSwiWWVhciI6IjIwMTAiLCJZZWFyUmVzb2x2ZWQiOiIyMDEwIiwiQ3JlYXRlZEJ5IjoiX1JvbmphIFdhZ25lci1XZW56IiwiQ3JlYXRlZE9uIjoiMjAyMC0xMS0xOVQwOTo1NjoxNyIsIk1vZGlmaWVkQnkiOiJfV2FnbmVyd2UiLCJJZCI6ImFkZTc5NjkyLWJhYTctNDk2Zi04MDMzLWExZjRhZGYzMzJhYi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NjJdIn1dfSwiVGFnIjoiQ2l0YXZpUGxhY2Vob2xkZXIjM2Q5MGI2ZTgtNzA5Ni00MjRhLWE2MTYtMmI5MjcwMzRkMzI4IiwiVGV4dCI6Ils2Ml0iLCJXQUlWZXJzaW9uIjoiNi44LjAuMCJ9}</w:instrText>
                </w:r>
                <w:r w:rsidR="00670427" w:rsidRPr="0077002F">
                  <w:rPr>
                    <w:lang w:val="en-US"/>
                  </w:rPr>
                  <w:fldChar w:fldCharType="separate"/>
                </w:r>
                <w:r w:rsidR="00670427" w:rsidRPr="0077002F">
                  <w:rPr>
                    <w:lang w:val="en-US"/>
                  </w:rPr>
                  <w:t>[62]</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 xml:space="preserve">detachment </w:t>
            </w:r>
          </w:p>
          <w:p w:rsidR="00670427" w:rsidRPr="0077002F" w:rsidRDefault="00670427" w:rsidP="00670427">
            <w:pPr>
              <w:spacing w:before="288" w:after="288"/>
              <w:rPr>
                <w:lang w:val="en-US"/>
              </w:rPr>
            </w:pPr>
            <w:r w:rsidRPr="0077002F">
              <w:rPr>
                <w:lang w:val="en-US"/>
              </w:rPr>
              <w:t xml:space="preserve">thermal treatment </w:t>
            </w:r>
          </w:p>
          <w:p w:rsidR="00670427" w:rsidRPr="0077002F" w:rsidRDefault="00670427" w:rsidP="00670427">
            <w:pPr>
              <w:spacing w:before="288" w:after="288"/>
              <w:rPr>
                <w:lang w:val="en-US"/>
              </w:rPr>
            </w:pPr>
            <w:r w:rsidRPr="0077002F">
              <w:rPr>
                <w:lang w:val="en-US"/>
              </w:rPr>
              <w:t xml:space="preserve">reductive leaching </w:t>
            </w:r>
          </w:p>
          <w:p w:rsidR="00670427" w:rsidRPr="0077002F" w:rsidRDefault="00670427" w:rsidP="00670427">
            <w:pPr>
              <w:spacing w:before="288" w:after="288"/>
              <w:rPr>
                <w:lang w:val="en-US"/>
              </w:rPr>
            </w:pPr>
            <w:r w:rsidRPr="0077002F">
              <w:rPr>
                <w:lang w:val="en-US"/>
              </w:rPr>
              <w:t xml:space="preserve">adjustment of pH </w:t>
            </w:r>
          </w:p>
          <w:p w:rsidR="00670427" w:rsidRPr="0077002F" w:rsidRDefault="00670427" w:rsidP="00670427">
            <w:pPr>
              <w:spacing w:before="288" w:after="288"/>
              <w:rPr>
                <w:lang w:val="en-US"/>
              </w:rPr>
            </w:pPr>
            <w:r w:rsidRPr="0077002F">
              <w:rPr>
                <w:lang w:val="en-US"/>
              </w:rPr>
              <w:t>electrochemical deposi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CoO</w:t>
            </w:r>
            <w:r w:rsidRPr="0077002F">
              <w:rPr>
                <w:vertAlign w:val="subscript"/>
                <w:lang w:val="en-US"/>
              </w:rPr>
              <w:t>2</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c24d7bee-5cb7-4f79-b95d-0481546b677a"/>
                <w:id w:val="41366225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IeWRyb21ldGFsbHVyZ3ksIDEwOCAoMjAxMSkgMjIwLTIyNS4gZG9pOjEwLjEwMTYvai5oeWRyb21ldC4yMDExLjA0LjAxMz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IG5ldyBwcm9jZXNzIGlzIGRlc2NyaWJlZCBmb3IgcmVjb3ZlcmluZyBhbmQgcmVnZW5lcmF0aW5nIGxpdGhpdW0gY29iYWx0IG94aWRlIGZyb20gc3BlbnQgbGl0aGl1bS1pb25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hdHRlcmllcyAoTElCcykgYnkgYSBjb21iaW5hdGlvbiBvZiBkaXNtYW50bGluZywgZGV0YWNobWVudCB3aXRoIE4tbWV0aHlscHlycm9saWRvbmUgKE5NUCksIGFjaWQgbGVhY2h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Utc3ludGhlc2lzIG9mIExpQ29PMiBmcm9tIHRoZSBsZWFjaCBsaXF1b3IgYXMgYSBjYXRob2RlIGFjdGl2ZSBtYXRlcmlhbC4gVGhlIGxlYWNoIGxpcXVvciwgb2J0YWluZWQgZnJvb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3BlbnQgTElCcyBieSB1c2luZyBhIG5pdHJpYyBhY2lkIGxlYWNoaW5nIHNvbHV0aW9uLCBpcyB1c2VkIGFzIGVsZWN0cm9seXRlIHRvIHJlZ2VuZXJhdGUgTGlDb08yIGNyeXN0YWxzIG9uIG5pY2tl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sYXRlIGF0IGNvbnN0YW50IGN1cnJlbnQgaW4gYSBzaW5nbGUgc3ludGhldGljIHN0ZXAgdXNpbmcgZWxlY3Ryb2NoZW1pY2FsIGRlcG9zaXRpb24gdGVjaG5vbG9neS4gVGhlIGNyeXN0YW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0cnVjdHVyZSBhbmQgc3VyZmFjZSBtb3JwaG9sb2d5IG9mIHJlZ2VuZXJhdGVkIExpQ29PMiB3ZXJlIGRldGVybWluZWQgYnkgWC1yYXkgZGlmZnJhY3Rpb24gKFhSRCkgY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Nhbm5pbmcgZWxlY3Ryb24gbWljcm9zY29weSAoU0VNKSwgcmVzcGVjdGl2ZWx5LiBMaUNvTzIgcGhhc2Ugd2l0aCBwcmVmZXJyZWQgKDEwNCkgb3JpZW50YXRpb24gd2F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bGVjdHJvLWRlcG9zaXRlZCBvbiBuaWNrZWwgc3Vic3RyYXRlIGF0IGN1cnJlbnQgZGVuc2l0eSAxIG1BIGNtXFx1ODcyMiAyIGZvciAyMCBoLCBhbmQgZm91bmQgdG8gaGF2ZSBnb29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hhcmFjdGVyaXN0aWNzIGFzIGEgY2F0aG9kZSBhY3RpdmUgbWF0ZXJpYWwgaW4gdGVybXMgb2YgY2hhcmdlIGFuZCBkaXNjaGFyZ2UgY2FwYWNpdHksIGFuZCBjeWNsaW5nIHBlcmZvcm1hbmNlL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VGhlIHBhcnRpY2xlIHNpemUgYW5kIGxheWVyIHRoaWNrbmVzcyBvZiB0aGUgcmVnZW5lcmF0ZWQgTGlDb08yIGNyeXN0YWxsaW5lIHBvd2RlciB3ZXJlIDAuNSBcXHU5NTYgbSBhbmQgMC4yIG1t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c3BlY3RpdmVseS4gVGhlIGluaXRpYWwgY2hhcmdlIGFuZCBkaXNjaGFyZ2UgY2FwYWNpdHkgd2VyZSAxMzAuOCBhbmQgMTI3LjIgbUFoIGdcXHU4NzIyIDEsIHJlc3BlY3RpdmVseS4gQWZ0ZXJ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DMwIGN5Y2xlcywgdGhlIGNhcGFjaXR5IGhhZCBkZWNyZWFzZWQgYnkgbGVzcyB0aGFuIDQlIGNvbXBhcmVkIHdpdGggdGhlIGZpcnN0IGN5Y2xlLiBUaGlzIHByb2Nlc3MgaW52b2x2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aW1wbGUgZXF1aXBtZW50IGFuZCBjb3VsZCBiZSBmZWFzaWJsZSBmb3IgcmVjeWNsaW5nIExJQnMgaW4gbGFyZ2Ugc2NhbG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aSIsIkxhc3ROYW1lIjoiTGkiLCJQcm90ZWN0ZWQiOmZhbHNlLCJTZXgiOjAsIkNyZWF0ZWRCeSI6Il9Sb25qYSBXYWduZXItV2VueiIsIkNyZWF0ZWRPbiI6IjIwMjAtMTEtMThUMTI6MzI6MjUiLCJNb2RpZmllZEJ5IjoiX1JvbmphIFdhZ25lci1XZW56IiwiSWQiOiI4ZTlmMTY2MC1mNWMyLTRkNjMtOGExYi1hMTdlMzMwMTczNjMiLCJNb2RpZmllZE9uIjoiMjAyMC0xMS0xOFQxMjozMjoyNSIsIlByb2plY3QiOnsiJGlkIjoiNSIsIiR0eXBlIjoiU3dpc3NBY2FkZW1pYy5DaXRhdmkuUHJvamVjdCwgU3dpc3NBY2FkZW1pYy5DaXRhdmkifX0seyIkaWQiOiI2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NyIsIiR0eXBlIjoiU3dpc3NBY2FkZW1pYy5DaXRhdmkuUGVyc29uLCBTd2lzc0FjYWRlbWljLkNpdGF2aSIsIkZpcnN0TmFtZSI6IkZlbmciLCJMYXN0TmFtZSI6IlN1biIsIlByb3RlY3RlZCI6ZmFsc2UsIlNleCI6MCwiQ3JlYXRlZEJ5IjoiX1JvbmphIFdhZ25lci1XZW56IiwiQ3JlYXRlZE9uIjoiMjAyMC0xMS0xOVQxMDowMTo1NCIsIk1vZGlmaWVkQnkiOiJfUm9uamEgV2FnbmVyLVdlbnoiLCJJZCI6ImVjNDUxMDBjLTUxNjItNGMyNy1hMjZlLTBmNGMyZGRjMjZkMSIsIk1vZGlmaWVkT24iOiIyMDIwLTExLTE5VDEwOjAxOjU0IiwiUHJvamVjdCI6eyIkcmVmIjoiNSJ9fSx7IiRpZCI6Ijg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kiLCIkdHlwZSI6IlN3aXNzQWNhZGVtaWMuQ2l0YXZpLlBlcnNvbiwgU3dpc3NBY2FkZW1pYy5DaXRhdmkiLCJGaXJzdE5hbWUiOiJKaWFucnVpIiwiTGFzdE5hbWUiOiJMaXUiLCJQcm90ZWN0ZWQiOmZhbHNlLCJTZXgiOjAsIkNyZWF0ZWRCeSI6Il9Sb25qYSBXYWduZXItV2VueiIsIkNyZWF0ZWRPbiI6IjIwMjAtMTEtMTlUMTA6MDE6NTUiLCJNb2RpZmllZEJ5IjoiX1JvbmphIFdhZ25lci1XZW56IiwiSWQiOiIzMWJhZTBkMi05YmVjLTRmMzEtODBmZi1mZjlmN2IxMGNlMzIiLCJNb2RpZmllZE9uIjoiMjAyMC0xMS0xOVQxMDowMTo1N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HdhZ25lcndlXFxBcHBEYXRhXFxMb2NhbFxcVGVtcFxceGZsa3c1YXMuanBnIiwiVXJpU3RyaW5nIjoiYjE0MGIxYzMtYTBmYi00NTQ2LWI5NzAtMTE3NGY0ZTU2MG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h5ZHJvbWV0LjIwMTEuMDQuMDE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h5ZHJvbWV0LjIwMTEuMDQuMDEzIiwiVXJpU3RyaW5nIjoiaHR0cHM6Ly9kb2kub3JnLzEwLjEwMTYvai5oeWRyb21ldC4yMDExLjA0LjA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ByZXBhcmF0aW9uIG9mIExpQ29PMiBmaWxtcyBmcm9tIHNwZW50IGxpdGhpdW0taW9uIGJhdHRlcmllcyBieSBhIGNvbWJpbmVkIHJlY3ljbGluZyBwcm9jZXNz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1lbnQ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cmVwYXJhdGlvbiBvZiBMaUNvTzxzdWI+Mjwvc3ViPiBmaWxtcyBmcm9tIHNwZW50IGxpdGhpdW0taW9uIGJhdHRlcmllcyBieSBhIGNvbWJpbmVkIHJlY3ljbGluZyBwcm9jZXNzIiwiVHJhbnNsYXRvcnMiOltdLCJZZWFyIjoiMjAxMSIsIlllYXJSZXNvbHZlZCI6IjIwMTEiLCJDcmVhdGVkQnkiOiJfUm9uamEgV2FnbmVyLVdlbnoiLCJDcmVhdGVkT24iOiIyMDIwLTExLTE5VDEwOjAxOjM2IiwiTW9kaWZpZWRCeSI6Il9XYWduZXJ3ZSIsIklkIjoiYjE0MGIxYzMtYTBmYi00NTQ2LWI5NzAtMTE3NGY0ZTU2MGU3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2M10ifV19LCJUYWciOiJDaXRhdmlQbGFjZWhvbGRlciNjMjRkN2JlZS01Y2I3LTRmNzktYjk1ZC0wNDgxNTQ2YjY3N2EiLCJUZXh0IjoiWzYzXSIsIldBSVZlcnNpb24iOiI2LjguMC4wIn0=}</w:instrText>
                </w:r>
                <w:r w:rsidR="00670427" w:rsidRPr="0077002F">
                  <w:rPr>
                    <w:lang w:val="en-US"/>
                  </w:rPr>
                  <w:fldChar w:fldCharType="separate"/>
                </w:r>
                <w:r w:rsidR="00670427" w:rsidRPr="0077002F">
                  <w:rPr>
                    <w:lang w:val="en-US"/>
                  </w:rPr>
                  <w:t>[6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NMP 100 °C for 1 h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calcine 700 °C for 5 h </w:t>
            </w:r>
          </w:p>
          <w:p w:rsidR="00670427" w:rsidRPr="0077002F" w:rsidRDefault="00670427" w:rsidP="00670427">
            <w:pPr>
              <w:spacing w:before="288" w:after="288"/>
              <w:rPr>
                <w:lang w:val="en-US"/>
              </w:rPr>
            </w:pPr>
            <w:r w:rsidRPr="0077002F">
              <w:rPr>
                <w:lang w:val="en-US"/>
              </w:rPr>
              <w:t xml:space="preserve">grinding for 2 h </w:t>
            </w:r>
          </w:p>
          <w:p w:rsidR="00670427" w:rsidRPr="0077002F" w:rsidRDefault="00670427" w:rsidP="00670427">
            <w:pPr>
              <w:spacing w:before="288" w:after="288"/>
              <w:rPr>
                <w:lang w:val="en-US"/>
              </w:rPr>
            </w:pPr>
            <w:r w:rsidRPr="0077002F">
              <w:rPr>
                <w:lang w:val="en-US"/>
              </w:rPr>
              <w:t>acid leaching</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balt and lithium solution</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2d774514-5819-4300-9f10-55cab9089df6"/>
                <w:id w:val="15218784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pY25wcXh5NC5qcGciLCJVcmlTdHJpbmciOiI1NDFjMGVlZC05YzE0LTQwMDgtYjVlYS1lOGU3ZmJhMjAxMm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A5LjExLjAy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hhem1hdC4yMDA5LjExLjAyNiIsIlVyaVN0cmluZyI6Imh0dHBzOi8vZG9pLm9yZy8xMC4xMDE2L2ouamhhem1hdC4yMDA5LjExLjAy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wOjM3IiwiTW9kaWZpZWRCeSI6Il9Sb25qYSBXYWduZXItV2VueiIsIklkIjoiNDI0ODU3YTgtNDhiYS00MjdmLWE3OTQtNTE4MmUzNzI1MDI2IiwiTW9kaWZpZWRPbiI6IjIwMjAtMTEtMTlUMTA6NDA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OTk1NDg4MiIsIlVyaVN0cmluZyI6Imh0dHA6Ly93d3cubmNiaS5ubG0ubmloLmdvdi9wdWJtZWQvMTk5NTQ4O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Y29iYWx0IGFuZCBsaXRoaXVtIGZyb20gc3BlbnQgbGl0aGl1bSBpb24gYmF0dGVyaWVzIHVzaW5nIG9yZ2FuaWMgY2l0cmljIGFjaWQgYXMgbGVhY2hhbnQ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hbmQgbGl0aGl1bSBmcm9tIHNwZW50IGxpdGhpdW0gaW9uIGJhdHRlcmllcyB1c2luZyBvcmdhbmljIGNpdHJpYyBhY2lkIGFzIGxlYWNoYW50IiwiVHJhbnNsYXRvcnMiOltdLCJZZWFyIjoiMjAxMCIsIlllYXJSZXNvbHZlZCI6IjIwMTAiLCJDcmVhdGVkQnkiOiJfUm9uamEgV2FnbmVyLVdlbnoiLCJDcmVhdGVkT24iOiIyMDIwLTExLTE5VDEwOjAzOjQ2IiwiTW9kaWZpZWRCeSI6Il9XYWduZXJ3ZSIsIklkIjoiNTQxYzBlZWQtOWMxNC00MDA4LWI1ZWEtZThlN2ZiYTIwMTJk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2NF0ifV19LCJUYWciOiJDaXRhdmlQbGFjZWhvbGRlciMyZDc3NDUxNC01ODE5LTQzMDAtOWYxMC01NWNhYjkwODlkZjYiLCJUZXh0IjoiWzY0XSIsIldBSVZlcnNpb24iOiI2LjguMC4wIn0=}</w:instrText>
                </w:r>
                <w:r w:rsidR="00670427" w:rsidRPr="0077002F">
                  <w:rPr>
                    <w:lang w:val="en-US"/>
                  </w:rPr>
                  <w:fldChar w:fldCharType="separate"/>
                </w:r>
                <w:r w:rsidR="00670427" w:rsidRPr="0077002F">
                  <w:rPr>
                    <w:lang w:val="en-US"/>
                  </w:rPr>
                  <w:t>[6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assembling </w:t>
            </w:r>
          </w:p>
          <w:p w:rsidR="00670427" w:rsidRPr="0077002F" w:rsidRDefault="00670427" w:rsidP="00670427">
            <w:pPr>
              <w:spacing w:before="288" w:after="288"/>
              <w:rPr>
                <w:lang w:val="en-US"/>
              </w:rPr>
            </w:pPr>
            <w:r w:rsidRPr="0077002F">
              <w:rPr>
                <w:lang w:val="en-US"/>
              </w:rPr>
              <w:t xml:space="preserve">dilute alkali leaching </w:t>
            </w:r>
          </w:p>
          <w:p w:rsidR="00670427" w:rsidRPr="0077002F" w:rsidRDefault="00670427" w:rsidP="00670427">
            <w:pPr>
              <w:spacing w:before="288" w:after="288"/>
              <w:rPr>
                <w:lang w:val="en-US"/>
              </w:rPr>
            </w:pPr>
            <w:r w:rsidRPr="0077002F">
              <w:rPr>
                <w:lang w:val="en-US"/>
              </w:rPr>
              <w:t xml:space="preserve">acid leaching </w:t>
            </w:r>
          </w:p>
          <w:p w:rsidR="00670427" w:rsidRPr="0077002F" w:rsidRDefault="00670427" w:rsidP="00670427">
            <w:pPr>
              <w:spacing w:before="288" w:after="288"/>
              <w:rPr>
                <w:lang w:val="en-US"/>
              </w:rPr>
            </w:pPr>
            <w:r w:rsidRPr="0077002F">
              <w:rPr>
                <w:lang w:val="en-US"/>
              </w:rPr>
              <w:t xml:space="preserve">purifying </w:t>
            </w:r>
          </w:p>
          <w:p w:rsidR="00670427" w:rsidRPr="0077002F" w:rsidRDefault="00670427" w:rsidP="00670427">
            <w:pPr>
              <w:spacing w:before="288" w:after="288"/>
              <w:rPr>
                <w:lang w:val="en-US"/>
              </w:rPr>
            </w:pPr>
            <w:r w:rsidRPr="0077002F">
              <w:rPr>
                <w:lang w:val="en-US"/>
              </w:rPr>
              <w:t>concentration solution</w:t>
            </w:r>
          </w:p>
          <w:p w:rsidR="00670427" w:rsidRPr="0077002F" w:rsidRDefault="00670427" w:rsidP="00670427">
            <w:pPr>
              <w:spacing w:before="288" w:after="288"/>
              <w:rPr>
                <w:lang w:val="en-US"/>
              </w:rPr>
            </w:pPr>
            <w:r w:rsidRPr="0077002F">
              <w:rPr>
                <w:lang w:val="en-US"/>
              </w:rPr>
              <w:t xml:space="preserve">washing </w:t>
            </w:r>
          </w:p>
          <w:p w:rsidR="00670427" w:rsidRPr="0077002F" w:rsidRDefault="00670427" w:rsidP="00670427">
            <w:pPr>
              <w:spacing w:before="288" w:after="288"/>
              <w:rPr>
                <w:lang w:val="en-US"/>
              </w:rPr>
            </w:pPr>
            <w:r w:rsidRPr="0077002F">
              <w:rPr>
                <w:lang w:val="en-US"/>
              </w:rPr>
              <w:t xml:space="preserve">dry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3</w:t>
            </w:r>
            <w:r w:rsidRPr="0077002F">
              <w:rPr>
                <w:lang w:val="en-US"/>
              </w:rPr>
              <w:t>P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d3c81ca3-5bbb-49b6-9c5a-e7128090ba7b"/>
                <w:id w:val="95074517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jQyZTYzLTczMzItNDEwOC1iZWZhLWQ2N2I0MTNkOGM4MiIsIlJhbmdlTGVuZ3RoIjo0LCJSZWZlcmVuY2VJZCI6IjQzZmFmYzIxLWZlMmQtNGNiYS1iNTI3LTNiODdkY2RiNzQyMyIsIlJlZmVyZW5jZSI6eyIkaWQiOiIzIiwiJHR5cGUiOiJTd2lzc0FjYWRlbWljLkNpdGF2aS5SZWZlcmVuY2UsIFN3aXNzQWNhZGVtaWMuQ2l0YXZpIiwiQWJzdHJhY3QiOiJBQ1MgU3VzdGFpbmFibGUgQ2hlbS4gRW5nLiAyMDE3LjU6ODAxNy04MDI0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eTNrbG13YWIuanBnIiwiVXJpU3RyaW5nIjoiNDNmYWZjMjEtZmUyZC00Y2JhLWI1MjctM2I4N2RjZGI3N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diMDE1O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Fjc3N1c2NoZW1lbmcuN2IwMTU5NCIsIlVyaVN0cmluZyI6Imh0dHBzOi8vZG9pLm9yZy8xMC4xMDIxL2Fjc3N1c2NoZW1lbmcuN2IwMTU5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NkM2M4MWNhMy01YmJiLTQ5YjYtOWM1YS1lNzEyODA5MGJhN2IiLCJUZXh0IjoiWzY1XSIsIldBSVZlcnNpb24iOiI2LjguMC4wIn0=}</w:instrText>
                </w:r>
                <w:r w:rsidR="00670427" w:rsidRPr="0077002F">
                  <w:rPr>
                    <w:lang w:val="en-US"/>
                  </w:rPr>
                  <w:fldChar w:fldCharType="separate"/>
                </w:r>
                <w:r w:rsidR="00670427" w:rsidRPr="0077002F">
                  <w:rPr>
                    <w:lang w:val="en-US"/>
                  </w:rPr>
                  <w:t>[65]</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physical separation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NMP 100 °C for 1h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calcination, 700 °C for 5 h</w:t>
            </w:r>
          </w:p>
          <w:p w:rsidR="00670427" w:rsidRPr="0077002F" w:rsidRDefault="00670427" w:rsidP="00670427">
            <w:pPr>
              <w:spacing w:before="288" w:after="288"/>
              <w:rPr>
                <w:lang w:val="en-US"/>
              </w:rPr>
            </w:pPr>
            <w:r w:rsidRPr="0077002F">
              <w:rPr>
                <w:lang w:val="en-US"/>
              </w:rPr>
              <w:t xml:space="preserve">grinding for 2h </w:t>
            </w:r>
          </w:p>
          <w:p w:rsidR="00670427" w:rsidRPr="0077002F" w:rsidRDefault="00670427" w:rsidP="00670427">
            <w:pPr>
              <w:spacing w:before="288" w:after="288"/>
              <w:rPr>
                <w:lang w:val="en-US"/>
              </w:rPr>
            </w:pPr>
            <w:r w:rsidRPr="0077002F">
              <w:rPr>
                <w:lang w:val="en-US"/>
              </w:rPr>
              <w:t>leaching reactor</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obalt &amp; lithium solution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5ad4345e-aeb8-46ee-aa9e-41c8f3f738eb"/>
                <w:id w:val="83473512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jIzNjViLTBmZWQtNDY0OC1iY2FkLTA4Y2FiYTViOGM2OCIsIlJhbmdlTGVuZ3RoIjo0LCJSZWZlcmVuY2VJZCI6ImEwNTIwMzJiLTI4ODUtNGMxZS05MzVhLWJjZjBmMzc1ZmM5NiIsIlJlZmVyZW5jZSI6eyIkaWQiOiIzIiwiJHR5cGUiOiJTd2lzc0FjYWRlbWljLkNpdGF2aS5SZWZlcmVuY2UsIFN3aXNzQWNhZGVtaWMuQ2l0YXZpIiwiQWJzdHJhY3QiOiJKb3VybmFsIG9mIFBvd2VyIFNvdXJjZXMsIDIzMyAoMjAxMykgMTgwLTE4OS4gZG9pOjEwLjEwMTYvai5qcG93c291ci4yMDEyLjEyLjA4OSIsIkFic3RyYWN0Q29tcGxleGl0eSI6MCwiQWJzdHJhY3RTb3VyY2VUZXh0Rm9ybWF0Ijow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kiLCIkdHlwZSI6IlN3aXNzQWNhZGVtaWMuQ2l0YXZpLlBlcnNvbiwgU3dpc3NBY2FkZW1pYy5DaXRhdmkiLCJGaXJzdE5hbWUiOiJSZW4iLCJMYXN0TmFtZSI6IkNoZW4iLCJNaWRkbGVOYW1lIjoiSmllIiwiUHJvdGVjdGVkIjpmYWxzZSwiU2V4IjoxLCJDcmVhdGVkQnkiOiJfUm9uamEgV2FnbmVyLVdlbnoiLCJDcmVhdGVkT24iOiIyMDIwLTExLTE5VDEwOjQ2OjA3IiwiTW9kaWZpZWRCeSI6Il9Sb25qYSBXYWduZXItV2VueiIsIklkIjoiNWE1NzMzNjctNWE4ZC00ZGE0LThkNmEtNjEyODNmZWFlN2E1IiwiTW9kaWZpZWRPbiI6IjIwMjAtMTEtMTlUMTA6NDY6MDc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S2hhbGlsIiwiTGFzdE5hbWUiOiJBbWluZSIsIlByb3RlY3RlZCI6ZmFsc2UsIlNleCI6MiwiQ3JlYXRlZEJ5IjoiX1JvbmphIFdhZ25lci1XZW56IiwiQ3JlYXRlZE9uIjoiMjAyMC0xMS0xOVQxMDo0NjowNyIsIk1vZGlmaWVkQnkiOiJfUm9uamEgV2FnbmVyLVdlbnoiLCJJZCI6IjkwYzY5ZmZhLTdiZjItNGRhMy1hYjEzLTIzN2JiMWFkZDBjZCIsIk1vZGlmaWVkT24iOiIyMDIwLTExLTE5VDEwOjQ2OjA3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QUogdmFuIFp1aWxpY2hlbVxcQXBwRGF0YVxcTG9jYWxcXFRlbXBcXGt2cjRvcHUwLmpwZyIsIlVyaVN0cmluZyI6ImEwNTIwMzJiLTI4ODUtNGMxZS05MzVhLWJjZjBmMzc1ZmM5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EyLjA4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cG93c291ci4yMDEyLjEyLjA4OSIsIlVyaVN0cmluZyI6Imh0dHBzOi8vZG9pLm9yZy8xMC4xMDE2L2ouanBvd3NvdXIuMjAxMi4xMi4wO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2Nl0ifV19LCJUYWciOiJDaXRhdmlQbGFjZWhvbGRlciM1YWQ0MzQ1ZS1hZWI4LTQ2ZWUtYWE5ZS00MWM4ZjNmNzM4ZWIiLCJUZXh0IjoiWzY2XSIsIldBSVZlcnNpb24iOiI2LjguMC4wIn0=}</w:instrText>
                </w:r>
                <w:r w:rsidR="00670427" w:rsidRPr="0077002F">
                  <w:rPr>
                    <w:lang w:val="en-US"/>
                  </w:rPr>
                  <w:fldChar w:fldCharType="separate"/>
                </w:r>
                <w:r w:rsidR="00670427" w:rsidRPr="0077002F">
                  <w:rPr>
                    <w:lang w:val="en-US"/>
                  </w:rPr>
                  <w:t>[6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 xml:space="preserve">calcination 700 °C 5 h </w:t>
            </w:r>
          </w:p>
          <w:p w:rsidR="00670427" w:rsidRPr="0077002F" w:rsidRDefault="00670427" w:rsidP="00670427">
            <w:pPr>
              <w:spacing w:before="288" w:after="288"/>
              <w:rPr>
                <w:lang w:val="en-US"/>
              </w:rPr>
            </w:pPr>
            <w:r w:rsidRPr="0077002F">
              <w:rPr>
                <w:lang w:val="en-US"/>
              </w:rPr>
              <w:t xml:space="preserve">grinding 5 h </w:t>
            </w:r>
          </w:p>
          <w:p w:rsidR="00670427" w:rsidRPr="0077002F" w:rsidRDefault="00670427" w:rsidP="00670427">
            <w:pPr>
              <w:spacing w:before="288" w:after="288"/>
              <w:rPr>
                <w:lang w:val="en-US"/>
              </w:rPr>
            </w:pPr>
            <w:r w:rsidRPr="0077002F">
              <w:rPr>
                <w:lang w:val="en-US"/>
              </w:rPr>
              <w:t xml:space="preserve">metal leaching </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Pink filtrate and black residue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dede10f0-afbd-4310-b61d-07eae93ba676"/>
                <w:id w:val="-68421474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4MiAoMjAxNSkgNTQ0LTU1MS4gZG9pOjEwLjEwMTYvai5qcG93c291ci4yMDE1LjAyLjA3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EgaHlkcm9tZXRhbGx1cmdpY2FsIG1ldGhvZCBpbnZvbHZpbmcgbmF0dXJhbCBvcmdhbmljIGFjaWQgbGVhY2hpbmcgaGFzIGJlZW4gZGV2ZWxvcGVkIGZvciByZWNvdmVyeSBvZ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0aGl1bSBhbmQgY29iYWx0IGZyb20gdGhlIGNhdGhvZGUgYWN0aXZlIG1hdGVyaWFscyBpbiBzcGVudCBsaXRoaXVtLWlvbiBiYXR0ZXJpZXMuIFN1Y2NpbmljIGFjaWQga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bXBsb3llZCBhcyBsZWFjaGluZyBhZ2VudCBhbmQgSDJPMiBhcyByZWR1Y3RhbnQuIFRoZSBjb2JhbHQgYW5kIGxpdGhpdW0gY29udGVudHMgZnJvbSB0aGUgc3VjY2luaW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jaWQtYmFzZWQgdHJlYXRtZW50IG9mIHNwZW50IGJhdHRlcmllcyBhcmUgZGV0ZXJtaW5lZCBieSBpbmR1Y3RpdmVseSBjb3VwbGVkIHBsYXNtYS1vcHRpY2FsIGVtaXNz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BlY3Ryb3Njb3B5IHRvIGNhbGN1bGF0ZSB0aGUgbGVhY2hpbmcgZWZmaWNpZW5jeS4gVGhlIHNwZW50IExpQ29PMiBzYW1wbGVzIGFmdGVyIGNhbGNpbmF0aW9uIGFuZC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c2lkdWVzIGFmdGVyIGxlYWNoaW5nIGFyZSBjaGFyYWN0ZXJpemVkIGJ5IFgtcmF5IGRpZmZyYWN0aW9uIGFuZCBzY2FubmluZyBlbGVjdHJvbiBtaWNyb3Njb3B5LiBU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XN1bHRzIHNob3cgdGhhdCBuZWFybHkgMTAwJSBvZiBjb2JhbHQgYW5kIG1vcmUgdGhhbiA5NiUgb2YgbGl0aGl1bSBhcmUgbGVhY2hlZCB1bmRlciBvcHRpbWFsIGNvbmRpdGlvbnM6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WNjaW5pYyBhY2lkIGNvbmNlbnRyYXRpb24gb2YgMS41IG1vbCBMMSwgSDJPMiBjb250ZW50IG9mIDQgdm9sLiUsIHNvbGlkLXRvLWxpcXVpZCByYXRpbyBvZ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DE1IGcgTDEsIHRlbXBlcmF0dXJlIG9mIDcwIEMsIGFuZCByZWFjdGlvbiB0aW1lIG9mIDQwIG1pbi4gUmVzdWx0cyBhcmUgYWxzbyBnaXZlbiBmb3IgZml0dGluZyBvZi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V4cGVyaW1lbnRhbCBkYXRhIHRvIGFjaWQgbGVhY2hpbmcga2luZXRpYyBtb2RlbHMufXtcXHJ0bGNoXFxhZjBcXGFmczI0XFxsdHJjaFxcZnMxOFxcbGFuZzEwMzFcXGxhbmducDEwMzFcXGxvY2hcXGFmMVxyXG5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S2hhbGlsIiwiTGFzdE5hbWUiOiJBbWluZSIsIlByb3RlY3RlZCI6ZmFsc2UsIlNleCI6MiwiQ3JlYXRlZEJ5IjoiX1JvbmphIFdhZ25lci1XZW56IiwiQ3JlYXRlZE9uIjoiMjAyMC0xMS0xOVQxMDo0NjowNyIsIk1vZGlmaWVkQnkiOiJfUm9uamEgV2FnbmVyLVdlbnoiLCJJZCI6IjkwYzY5ZmZhLTdiZjItNGRhMy1hYjEzLTIzN2JiMWFkZDBjZCIsIk1vZGlmaWVkT24iOiIyMDIwLTExLTE5VDEwOjQ2OjA3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6cGJ2Y3hneS5qcGciLCJVcmlTdHJpbmciOiI0MDYzYzRiMi0xMjM3LTRhODYtOWI0Ni0yMTVjZmM5MTZiM2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S4wMi4w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S4wMi4wNzMiLCJVcmlTdHJpbmciOiJodHRwczovL2RvaS5vcmcvMTAuMTAxNi9qLmpwb3dzb3VyLjIwMTUuMDIu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VjY2luaWMgYWNpZC1iYXNlZCBsZWFjaGluZyBzeXN0ZW06IEEgc3VzdGFpbmFibGUgcHJvY2VzcyBmb3IgcmVjb3Zlcnkgb2YgdmFsdWFibGUgbWV0YWxzIGZyb20gc3BlbnQgTGkt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BY2tub3dsZWRn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N1Y2NpbmljIGFjaWQtYmFzZWQgbGVhY2hpbmcgc3lzdGVtOiBBIHN1c3RhaW5hYmxlIHByb2Nlc3MgZm9yIHJlY292ZXJ5IG9mIHZhbHVhYmxlIG1ldGFscyBmcm9tIHNwZW50IExpLWlvbiBiYXR0ZXJpZXMiLCJUcmFuc2xhdG9ycyI6W10sIlllYXIiOiIyMDE1IiwiWWVhclJlc29sdmVkIjoiMjAxNSIsIkNyZWF0ZWRCeSI6Il9Sb25qYSBXYWduZXItV2VueiIsIkNyZWF0ZWRPbiI6IjIwMjAtMTEtMTlUMTA6NDc6MjIiLCJNb2RpZmllZEJ5IjoiX1dhZ25lcndlIiwiSWQiOiI0MDYzYzRiMi0xMjM3LTRhODYtOWI0Ni0yMTVjZmM5MTZiM2I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Y3XSJ9XX0sIlRhZyI6IkNpdGF2aVBsYWNlaG9sZGVyI2RlZGUxMGYwLWFmYmQtNDMxMC1iNjFkLTA3ZWFlOTNiYTY3NiIsIlRleHQiOiJbNjddIiwiV0FJVmVyc2lvbiI6IjYuOC4wLjAifQ==}</w:instrText>
                </w:r>
                <w:r w:rsidR="00670427" w:rsidRPr="0077002F">
                  <w:rPr>
                    <w:lang w:val="en-US"/>
                  </w:rPr>
                  <w:fldChar w:fldCharType="separate"/>
                </w:r>
                <w:r w:rsidR="00670427" w:rsidRPr="0077002F">
                  <w:rPr>
                    <w:lang w:val="en-US"/>
                  </w:rPr>
                  <w:t>[67]</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ate</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mixing </w:t>
            </w:r>
          </w:p>
          <w:p w:rsidR="00670427" w:rsidRPr="0077002F" w:rsidRDefault="00670427" w:rsidP="00670427">
            <w:pPr>
              <w:spacing w:before="288" w:after="288"/>
              <w:rPr>
                <w:lang w:val="en-US"/>
              </w:rPr>
            </w:pPr>
            <w:r w:rsidRPr="0077002F">
              <w:rPr>
                <w:lang w:val="en-US"/>
              </w:rPr>
              <w:t xml:space="preserve">hydrothermal reaction 200 °C for 8 h </w:t>
            </w:r>
          </w:p>
          <w:p w:rsidR="00670427" w:rsidRPr="0077002F" w:rsidRDefault="00670427" w:rsidP="00670427">
            <w:pPr>
              <w:spacing w:before="288" w:after="288"/>
              <w:rPr>
                <w:lang w:val="en-US"/>
              </w:rPr>
            </w:pPr>
            <w:r w:rsidRPr="0077002F">
              <w:rPr>
                <w:lang w:val="en-US"/>
              </w:rPr>
              <w:t>heating</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 xml:space="preserve">pre-heating </w:t>
            </w:r>
          </w:p>
          <w:p w:rsidR="00670427" w:rsidRPr="0077002F" w:rsidRDefault="00670427" w:rsidP="00670427">
            <w:pPr>
              <w:spacing w:before="288" w:after="288"/>
              <w:rPr>
                <w:lang w:val="en-US"/>
              </w:rPr>
            </w:pPr>
            <w:r w:rsidRPr="0077002F">
              <w:rPr>
                <w:lang w:val="en-US"/>
              </w:rPr>
              <w:t xml:space="preserve">calcination </w:t>
            </w:r>
          </w:p>
          <w:p w:rsidR="00670427" w:rsidRPr="0077002F" w:rsidRDefault="00670427" w:rsidP="00670427">
            <w:pPr>
              <w:spacing w:before="288" w:after="288"/>
              <w:rPr>
                <w:lang w:val="en-US"/>
              </w:rPr>
            </w:pPr>
            <w:r w:rsidRPr="0077002F">
              <w:rPr>
                <w:lang w:val="en-US"/>
              </w:rPr>
              <w:t xml:space="preserve">grind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Powder sample</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d7f6a7cc-2392-4d0c-ad72-48c22a783a66"/>
                <w:id w:val="204624939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0OSAoMjAxNCkgMjgtMzQuIGRvaToxMC4xMDE2L2ouanBvd3NvdXIuMjAxMy4xMC4wOTI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MaS1yaWNoIGxheWVyZWQgb3hpZGUgTGkxLjJDbzAuMTNOaTAuMTNNbjAuNTRPMiBoYXMgYmVlbiBzdWNjZXNzZnVsbHkgcmUtc3ludGhlc2l6ZWQgdXNpbmcgdGhlIGFzY29yYmljIGFjaWR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xlYWNoaW5nIHNvbHV0aW9uIG9mIHNwZW50IGxpdGhpdW0taW9uIGJhdHRlcmllcyBhcyB0aGUgcmF3IG1hdGVyaWFscy4gQSBjb21iaW5hdGlvbiBvZiBveGFsaWMgYWNpZCBjb3ByZWNpcGl0YX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Hlkcm90aGVybWFsIGFuZCBjYWxjaW5hdGlvbiBwcm9jZXNzZXMgd2FzIGFwcGxpZWQgdG8gc3ludGhlc2l6ZSB0aGlzIG1hdGVyaWFsLiBGb3J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NvbXBhcmlzb24sIGEgZnJlc2ggc2FtcGxlIHdpdGggdGhlIHNhbWUgY29tcG9zaXRpb24gaGFzIGJlZW4gYWxzbyBzeW50aGVzaXplZCBmcm9tIHRoZSBjb21tZXJjaWFs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yYXcgbWF0ZXJpYWxzIHVzaW5nIHRoZSBzYW1lIG1ldGhvZC4gWC1yYXkgZGlmZnJhY3Rpb24gKFhSRCksIHNjYW5uaW5nIGVsZWN0cm9uIG1pY3Jvc2NvcHkgKFNFTSksIFhyYX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waG90b2VsZWN0cm9uIHNwZWN0cm9zY29weSAoWFBTKSBhbmQgZWxlY3Ryb2NoZW1pY2FsIG1lYXN1cmVtZW50cyBhcmUgY2FycmllZCBvdXQgdG8gY2hhcmFjdGVyaXp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VzZSBzYW1wbGVzLiBYUkQgcmVzdWx0cyBpbmRpY2F0ZSB0aGF0IGJvdGggc2FtcGxlcyBoYXZlIHRoZSBsYXllcmVkIGEtTmFGZU8yIHN0cnVjdHVyZXMgd2l0aCBhIHNwYWN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3JvdXAgb2YgUjNtLiBObyBvdGhlciBjcnlzdGFsbGluZSBwaGFzZSB3YXMgZGV0ZWN0ZWQgYnkgWFJELiBUaGUgZWxlY3Ryb2NoZW1pY2FsIHJlc3VsdHMgc2hvdyB0aGF0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Utc3ludGhlc2l6ZWQgYW5kIGZyZXNoLXN5bnRoZXNpemVkIHNhbXBsZSBjYW4gZGVsaXZlciBkaXNjaGFyZ2UgY2FwYWNpdGllcyBhcyBoaWdoIGFzIDI1OC44IGFuZ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DI2NC4yIG1BaCBnMSBhdCB0aGUgZmlyc3QgY3ljbGUsIHJlc3BlY3RpdmVseS4gQWZ0ZXIgNTAgY3ljbGVzLCBkaXNjaGFyZ2UgY2FwYWNpdGllcyBvZiAyMjUuMSBhbmQgMjI4IG1BaCBn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xIGNhbiBiZSBvYnRhaW5lZCB3aXRoIGNhcGFjaXR5IHJldGVudGlvbiBvZiA4Ny4wIGFuZCA4Ni4zJSwgcmVzcGVjdGl2ZWx5LiBUaGlzIHN0dWR5IHN1Z2dlc3RzIHRoYXQ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c29sdXRpb24gZnJvbSBzcGVudCBsaXRoaXVtIGlvbiBiYXR0ZXJpZXMgY2FuIGJlIHJlY3ljbGVkIHRvIHN5bnRoZXNpemUgTGktcmljaCBjYXRob2RlIG1hdGVyaW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2l0aCBnb29kIGVsZWN0cm9jaGVtaWNhbCBwZXJmb3JtYW5jZS59e1xccnRsY2hcXGFmMFxcYWZzMjRcXGx0cmNoXFxmczE4XFxsYW5nMTAzMVxcbGFuZ25wMTAzMVxcbG9jaFxcYWYxXHJcbl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LiIsIkxhc3ROYW1lIjoiTGkiLCJQcm90ZWN0ZWQiOmZhbHNlLCJTZXgiOjAsIkNyZWF0ZWRCeSI6Il9Sb25qYSBXYWduZXItV2VueiIsIkNyZWF0ZWRPbiI6IjIwMjAtMTAtMDdUMTM6MzA6MjMiLCJNb2RpZmllZEJ5IjoiX1JvbmphIFdhZ25lci1XZW56IiwiSWQiOiJhZmE4NjBlNC04NjA3LTRlZGMtYTg3Mi1kYWVlMWU5MmI4M2MiLCJNb2RpZmllZE9uIjoiMjAyMC0xMC0wN1QxMzozMDoyMy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LLiIsIkxhc3ROYW1lIjoiQW1pbmUiLCJQcm90ZWN0ZWQiOmZhbHNlLCJTZXgiOjAsIkNyZWF0ZWRCeSI6Il9Sb25qYSBXYWduZXItV2VueiIsIkNyZWF0ZWRPbiI6IjIwMjAtMTEtMTlUMTA6NTA6NTUiLCJNb2RpZmllZEJ5IjoiX1JvbmphIFdhZ25lci1XZW56IiwiSWQiOiI4ZjZhYzJhZC0wZTA5LTRiMGYtYTJjNC05MTBmYmZiMjQ2NzUiLCJNb2RpZmllZE9uIjoiMjAyMC0xMS0xOVQxMDo1MDo1N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eG9ud2p3aXkuanBnIiwiVXJpU3RyaW5nIjoiOGE4MjA4ZWItMmI4Ny00ZmIyLTk4ODMtNzc1MTU5NjE5ZDJ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MuMTAuMD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wb3dzb3VyLjIwMTMuMTAuMDkyIiwiVXJpU3RyaW5nIjoiaHR0cHM6Ly9kb2kub3JnLzEwLjEwMTYvai5qcG93c291ci4yMDEzLjEwLjA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5bnRoZXNpcyBhbmQgZWxlY3Ryb2NoZW1pY2FsIHBlcmZvcm1hbmNlIG9mIGNhdGhvZGUgbWF0ZXJpYWwgTGkxLjJDbzAuMTNOaTAuMTNNbjAuNTRPMiBmcm9t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U3ludGhlc2lzIHByb2Nlc3Nlczwvc3Bhbj48L3A+XHJcblx0XHRcdDxwIHN0eWxlPVwibWFyZ2luOjBwdCAwcHQgNnB0XCI+PHNwYW4gc3R5bGU9XCJmb250LWZhbWlseTonU2Vnb2UgVUknOyBmb250LXNpemU6OXB0XCI+wqDCoMKgwqDCoMKgwqDCoMKgwqDCoMKgwqDCoMKgwqDCoMKgwqAgMi4zIE1hdGVyaWFsIGNoYXJhY3Rlcml6YXRpb25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5bnRoZXNpcyBhbmQgZWxlY3Ryb2NoZW1pY2FsIHBlcmZvcm1hbmNlIG9mIGNhdGhvZGUgbWF0ZXJpYWwgTGkxLjJDbzAuMTNOaTAuMTNNbjAuNTRPMiBmcm9tIHNwZW50IGxpdGhpdW0taW9uIGJhdHRlcmllc317XFxydGxjaFxcYWYzXFxhZnMxOFxcbHRyY2hcXGZzMThcclxu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DEgSW50cm9kdWN0aW9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DIgRXhwZXJpbWVudGFs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clxuXFxkYmNoXFxhZjNcXGhpY2hcXGYze1xccnRsY2hcXGFmM1xcYWZzMThcXGx0cmNoXFxmczE4XFxsb2NoXFxhZjNcXGRiY2hcXGFmM1xcaGljaFxcZjNcXGluc3JzaWQxMDk3NjA2MiAgICAgICAgICAgICAgICAgICAgIDIuMSBNYXRlcmlhbHMgYW5kIHJlYWdlbnRzfXtcXHJ0bGNoXFxhZjNcXGFmczE4XFxsdHJjaFxcZnMxOFxcbG9jaFxcYWYzXFxkYmNoXFxhZjNcXGhpY2hcXGYzXFxpbnNyc2lkMTA5NzYwNjJcXHBhcn1cXHBhcmRcXHBsYWluXFxpdGFwMFxcczBcXHNhMTIwXFxhc3BhbHBoYVxcYXNwbnVtXHJcbl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IuMiBTeW50aGVzaXMgcHJvY2Vzc2VzfXtcXHJ0bGNoXFxhZjNcXGFmczE4XFxsdHJjaFxcZnMxOFxcbG9jaFxcYWYzXFxkYmNoXFxhZjNcclxu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IuMyBNYXRlcmlhbCBjaGFyYWN0ZXJpemF0aW9uc3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zIFJlc3VsdHMgYW5kIGRpc2N1c3Npb25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clxuXFxsb2NoXFxhZjNcXGRiY2hcXGFmM1xcaGljaFxcZjN7XFxydGxjaFxcYWYzXFxhZnMxOFxcbHRyY2hcXGZzMThcXGxvY2hcXGFmM1xcZGJjaFxcYWYzXFxoaWNoXFxmM1xcaW5zcnNpZDEwOTc2MDYyICAgICAgICAgICAgICAgICAgICAgMy4xIFRHL0RUQSBhbmFseXNpc317XFxydGxjaFxcYWYzXFxhZnMxOFxcbHRyY2hcXGZzMThcXGxvY2hcXGFmM1xcZGJjaFxcYWYzXFxoaWNoXFxmM1xcaW5zcnNpZDEwOTc2MDYyXFxwYXJ9XFxwYXJkXFxwbGFpblxcaXRhcDBcXHMwXFxzYTEyMFxcYXNwYWxwaGFcXGFzcG51bVxyXG5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zLjIgWFJELCBTRU0gYW5kIEVEWCBjaGFyYWN0ZXJpemF0aW9uc317XFxydGxjaFxcYWYzXFxhZnMxOFxcbHRyY2hcXGZzMThcXGxvY2hcXGFmM1xyXG5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zLjMgWC1yYXkgcGhvdG9lbGVjdHJvbiBzcGVjdHJh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zLjQgRWxlY3Ryb2NoZW1pY2FsIHBlcmZvcm1hbmNl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AgICAgICAgICAgICAgICAgICAgIDMuNSBDeWNsaWMgdm9sdGFtbW9ncmFtfXtcXHJ0bGNoXFxhZjNcXGFmczE4XFxsdHJjaFxcZnMxOFxcbG9jaFxcYWYzXFxkYmNoXFxhZjNcXGhpY2hcXGYzXFxpbnNyc2lkMTA5NzYwNjJcXHBhcn1cXHBhcmRcXHBsYWluXFxpdGFwMFxcczBcXHNhMTIwXHJcbl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NCBDb25jbHVzaW9ufXtcXHJ0bGNoXFxhZjNcXGFmczE4XFxsdHJjaFxcZnMxOFxcbG9jaFxcYWYzXFxkYmNoXFxhZjNcXGhpY2hcXGYzXFxpbnNyc2lkMTA5NzYwNjJcclxu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QWNrbm93bGVkZ21lbnRzfXtcXHJ0bGNoXFxhZjNcXGFmczE4XHJcbl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UmVmZXJlbmNlc3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Y4XSJ9XX0sIlRhZyI6IkNpdGF2aVBsYWNlaG9sZGVyI2Q3ZjZhN2NjLTIzOTItNGQwYy1hZDcyLTQ4YzIyYTc4M2E2NiIsIlRleHQiOiJbNjhdIiwiV0FJVmVyc2lvbiI6IjYuOC4wLjAifQ==}</w:instrText>
                </w:r>
                <w:r w:rsidR="00670427" w:rsidRPr="0077002F">
                  <w:rPr>
                    <w:lang w:val="en-US"/>
                  </w:rPr>
                  <w:fldChar w:fldCharType="separate"/>
                </w:r>
                <w:r w:rsidR="00670427" w:rsidRPr="0077002F">
                  <w:rPr>
                    <w:lang w:val="en-US"/>
                  </w:rPr>
                  <w:t>[68]</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manual dismantling </w:t>
            </w:r>
          </w:p>
          <w:p w:rsidR="00670427" w:rsidRPr="0077002F" w:rsidRDefault="00670427" w:rsidP="00670427">
            <w:pPr>
              <w:spacing w:before="288" w:after="288"/>
              <w:rPr>
                <w:lang w:val="en-US"/>
              </w:rPr>
            </w:pPr>
            <w:r w:rsidRPr="0077002F">
              <w:rPr>
                <w:lang w:val="en-US"/>
              </w:rPr>
              <w:t>physical separation</w:t>
            </w:r>
          </w:p>
          <w:p w:rsidR="00670427" w:rsidRPr="0077002F" w:rsidRDefault="00670427" w:rsidP="00670427">
            <w:pPr>
              <w:spacing w:before="288" w:after="288"/>
              <w:rPr>
                <w:lang w:val="en-US"/>
              </w:rPr>
            </w:pPr>
            <w:r w:rsidRPr="0077002F">
              <w:rPr>
                <w:lang w:val="en-US"/>
              </w:rPr>
              <w:t xml:space="preserve">1st leaching </w:t>
            </w:r>
          </w:p>
          <w:p w:rsidR="00670427" w:rsidRPr="0077002F" w:rsidRDefault="00670427" w:rsidP="00670427">
            <w:pPr>
              <w:spacing w:before="288" w:after="288"/>
              <w:rPr>
                <w:lang w:val="en-US"/>
              </w:rPr>
            </w:pPr>
            <w:r w:rsidRPr="0077002F">
              <w:rPr>
                <w:lang w:val="en-US"/>
              </w:rPr>
              <w:t xml:space="preserve">Series of precipitation step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C</w:t>
            </w:r>
            <w:r w:rsidRPr="0077002F">
              <w:rPr>
                <w:vertAlign w:val="subscript"/>
                <w:lang w:val="en-US"/>
              </w:rPr>
              <w:t>2</w:t>
            </w:r>
            <w:r w:rsidRPr="0077002F">
              <w:rPr>
                <w:lang w:val="en-US"/>
              </w:rPr>
              <w:t>O</w:t>
            </w:r>
            <w:r w:rsidRPr="0077002F">
              <w:rPr>
                <w:vertAlign w:val="subscript"/>
                <w:lang w:val="en-US"/>
              </w:rPr>
              <w:t>4</w:t>
            </w:r>
            <w:r w:rsidRPr="0077002F">
              <w:rPr>
                <w:lang w:val="en-US"/>
              </w:rPr>
              <w:t xml:space="preserve"> · 2H</w:t>
            </w:r>
            <w:r w:rsidRPr="0077002F">
              <w:rPr>
                <w:vertAlign w:val="subscript"/>
                <w:lang w:val="en-US"/>
              </w:rPr>
              <w:t>2</w:t>
            </w:r>
            <w:r w:rsidRPr="0077002F">
              <w:rPr>
                <w:lang w:val="en-US"/>
              </w:rPr>
              <w:t>O</w:t>
            </w:r>
          </w:p>
          <w:p w:rsidR="00670427" w:rsidRPr="0077002F" w:rsidRDefault="00670427" w:rsidP="00670427">
            <w:pPr>
              <w:spacing w:before="288" w:after="288"/>
              <w:rPr>
                <w:lang w:val="en-US"/>
              </w:rPr>
            </w:pPr>
            <w:r w:rsidRPr="0077002F">
              <w:rPr>
                <w:lang w:val="en-US"/>
              </w:rPr>
              <w:t>MnCO</w:t>
            </w:r>
            <w:r w:rsidRPr="0077002F">
              <w:rPr>
                <w:vertAlign w:val="subscript"/>
                <w:lang w:val="en-US"/>
              </w:rPr>
              <w:t>3</w:t>
            </w:r>
            <w:r w:rsidRPr="0077002F">
              <w:rPr>
                <w:lang w:val="en-US"/>
              </w:rPr>
              <w:t>, NiCO</w:t>
            </w:r>
            <w:r w:rsidRPr="0077002F">
              <w:rPr>
                <w:vertAlign w:val="subscript"/>
                <w:lang w:val="en-US"/>
              </w:rPr>
              <w:t>3</w:t>
            </w:r>
            <w:r w:rsidRPr="0077002F">
              <w:rPr>
                <w:lang w:val="en-US"/>
              </w:rPr>
              <w:t>, 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eed71647-65b1-4449-932b-4160a7c93e2a"/>
                <w:id w:val="-7581822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SEVNSUNBTCBFTkdJTkVFUklORyBKT1VSTkFMLCAyODEgKDIwMTUpIDQxOC00MjcuIGRvaToxMC4xMDE2L2ouY2VqLjIwMTUuMDYuMDcxPC9zcGFuPjwvcD5cclxuXHRcdDwvZGl2PlxyXG5cdDwvYm9keT5cclxuPC9odG1sPiIsIkFic3RyYWN0UnRmIjoie1xccnRmMVxcYW5zaVxcYW5zaWNwZzEyNTJcXHVjMFxcc3RzaGZkYmNoMFxcc3RzaGZsb2NoMFxcc3RzaGZoaWNoMFxcc3RzaGZiaTBcXGRlZmYwXHJcblxcYWRlZmYwe1xcZm9udHRibHtcXGYwXFxmbmlsXFxmY2hhcnNldDAgVGltZXMgTmV3IFJvbWFuO317XFxmMVxcZm5pbFxcZmNoYXJzZXQwIFNlZ29lIFVJO319e1xcY29sb3J0Ymw7XFxyZWQwXFxncmVlbjBcXGJsdWUwXHJcbj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luIHRoaXMgc3R1ZHksIHN1bGZ1cmljIGFjaWQgbGVhY2hpbmcgd2FzIGFwcGxpZWQgdG8gcmVjb3ZlciBsaXRoaXVtLCBjb2JhbHQsIG5pY2tlbCBhbmQgbWFuZ2FuZXNlIGZyb20gdGhl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pYyBhY3RpdmUgbWF0ZXJpYWwgb2Ygc3BlbnQgTElCcyBpbiBwcmVzZW5jZSBvZiBhIHJlZHVjaW5nIGFnZW50LCBzb2RpdW0gYmlzdWxmaXRlLiBUaGUgY29uZGl0aW9ucyBm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ZGlzc29sdXRpb24gb2YgdmFsdWFibGUgbWV0YWxzIHdlcmUgb3B0aW1pemVkIHdoaWxlIHZhcnlpbmcgdGhlIHBhcmFtZXRlcnMgc3VjaCBhcyBhY2lkIGNvbmNlbnRyYXRpb24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ZWFjaGluZyB0aW1lLCB0ZW1wZXJhdHVyZSBhbmQgcHVscCBkZW5zaXR5LiBJdCB3YXMgZm91bmQgdGhhdCB3aXRoIDEgTSBIMlNPNCBhbmQgMC4wNzUgTU5hSFNPM3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FzIHJlZHVjaW5nIGFnZW50IDk2LjclIExpLCA5MS42JSBDbywgOTYuNCUgTmkgYW5kIDg3LjklIE1uIHdlcmUgcmVjb3ZlcmVkIGluIDQgaCBhdCAzNjggSyBhbmQgYSBwdWxw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kZW5zaXR5IG9mIDIwIGcvTC4gS2luZXRpYyBkYXRhIGZvciB0aGUgZGlzc29sdXRpb24gb2YgdGhlIG1ldGFscyBzdWNoIGFzIExpLCBDbyBhbmQgTmkgaW4gdGhlIHRlbXBlcmF0d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FuZ2UgMzA4XFx1ODIxMSAzNjggSyBzaG93ZWQgYmVzdCBmaXQgdG8gdGhlIGtpbmV0aWMgbW9kZWwgZ292ZXJuZWQgYnkgdGhlIGVtcGlyaWNhbCBsb2dhcml0aG1pYyByYXRlIGxhdy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xlYWNoaW5nIG9mIHRoZSBtZXRhbHMgcHJvY2VlZGVkIHRocm91Z2ggdGhlIGRpZmZ1c2lvbiBvZiBsaXhpdmlhbnQgb24gdGhlIHN1cmZhY2Ugb2YgdGhlIHN1YnN0cmF0ZSBwYXJ0aWNsZXM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2hpY2ggd2FzIGNvcnJvYm9yYXRlZCBieSBYUkQgcGhhc2UgYW5hbHlzZXMgYW5kIFNFTVxcdTgyMTEgRURTIG9mIHRoZSB1bnRyZWF0ZWQgc2FtcGxlIGFuZCB0aGUgbGVh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c2lkdWVzLiBGcm9tIHRoZSBsZWFjaCBsaXF1b3IsID45OCUgQ28gd2FzIHJlY292ZXJlZCBhcyBjb2JhbHQgb3hhbGF0ZSAoQ29DMk80MkgyTykgYnkgcHJlY2lwaXRhdGlvb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b3hhbGljIGFjaWQuIE1uQ08zLCBOaUNPMyBhbmQgTGkyQ08zIHdlcmUgcHJlY2lwaXRhdGVkIGZyb20gdGhlIGNvYmFsdCBkZXBsZXRlZCBzb2x1dGlvbi4gQnkgdGhp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HJvY2VzcywgaGlnaCByZWNvdmVyeSBvZiBMaSBhbmQgQ28gY291bGQgYmUgYWNoaWV2ZWQgaW4gdGhlIHNvbHV0aW9uIGFuZCB0aGVuIGluIHRoZSBmb3JtIG9mIGNhcmJvbmF0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veGFsYXRlLCByZXNwZWN0aXZlbHkgYWxvbmcgd2l0aCB0aGUgcmVjb3Zlcnkgb2YgTW4gYW5kIE5pIGFzIHRoZWlyIGNhcmJvbmF0ZX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DJ0a3ZyYmw0LmpwZyIsIlVyaVN0cmluZyI6Ijc3NWVmMmFlLWUzNzgtNGUzZS1iYWU3LTRlNTNmMDhjMjZk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ai4yMDE1LjA2LjA3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ZWouMjAxNS4wNi4wNzEiLCJVcmlTdHJpbmciOiJodHRwczovL2RvaS5vcmcvMTAuMTAxNi9qLmNlai4yMDE1LjA2LjA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aWNhbCBwcm9jZXNzaW5nIG9mIHNwZW50IGxpdGhpdW0gaW9uIGJhdHRlcmllcyAoTElCcynCoCBpbiB0aGUgcHJlc2VuY2Ugb2YgYSByZWR1Y2luZyBhZ2VudCB3aXRoIGVtcGhhc2lzIG9uIGtpbmV0aWNzIG9mIGxlYWNoaW5n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ERpc21hbnRsaW5nIG9mIHNwZW50IGJhdHRlcmllcyBhbmQgc2VwYXJhdGlvbiBvZiBjYXRob2RlIG1hdGVyaWFsPC9zcGFuPjwvcD5cclxuXHRcdFx0PHAgc3R5bGU9XCJtYXJnaW46MHB0IDBwdCA2cHRcIj48c3BhbiBzdHlsZT1cImZvbnQtZmFtaWx5OidTZWdvZSBVSSc7IGZvbnQtc2l6ZTo5cHRcIj7CoMKgwqDCoMKgwqDCoMKgwqDCoMKgwqDCoMKgwqDCoMKgwqDCoCAyLjIgTGVhY2hpbmcgb2YgdGhlIGNhdGhvZGUgYWN0aXZlIG1hdGVyaWFs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IeWRyb21ldGFsbHVyZ2ljYWwgcHJvY2Vzc2luZyBvZiBzcGVudCBsaXRoaXVtIGlvbiBiYXR0ZXJpZXMgKExJQnMpIGluIHRoZSBwcmVzZW5jZSBvZiBhIHJlZHVjaW5nIGFnZW50IHdpdGggZW1waGFzaXMgb24ga2luZXRpY3Mgb2YgbGVhY2hpbmciLCJUcmFuc2xhdG9ycyI6W10sIlllYXIiOiIyMDE1IiwiWWVhclJlc29sdmVkIjoiMjAxNSIsIkNyZWF0ZWRCeSI6Il9Sb25qYSBXYWduZXItV2VueiIsIkNyZWF0ZWRPbiI6IjIwMjAtMTEtMTlUMTM6MzE6MDMiLCJNb2RpZmllZEJ5IjoiX1dhZ25lcndlIiwiSWQiOiI3NzVlZjJhZS1lMzc4LTRlM2UtYmFlNy00ZTUzZjA4YzI2ZDc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Y5XSJ9XX0sIlRhZyI6IkNpdGF2aVBsYWNlaG9sZGVyI2VlZDcxNjQ3LTY1YjEtNDQ0OS05MzJiLTQxNjBhN2M5M2UyYSIsIlRleHQiOiJbNjldIiwiV0FJVmVyc2lvbiI6IjYuOC4wLjAifQ==}</w:instrText>
                </w:r>
                <w:r w:rsidR="00670427" w:rsidRPr="0077002F">
                  <w:rPr>
                    <w:lang w:val="en-US"/>
                  </w:rPr>
                  <w:fldChar w:fldCharType="separate"/>
                </w:r>
                <w:r w:rsidR="00670427" w:rsidRPr="0077002F">
                  <w:rPr>
                    <w:lang w:val="en-US"/>
                  </w:rPr>
                  <w:t>[69]</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uncurling</w:t>
            </w:r>
          </w:p>
          <w:p w:rsidR="00670427" w:rsidRPr="0077002F" w:rsidRDefault="00670427" w:rsidP="00670427">
            <w:pPr>
              <w:spacing w:before="288" w:after="288"/>
              <w:rPr>
                <w:lang w:val="en-US"/>
              </w:rPr>
            </w:pPr>
            <w:r w:rsidRPr="0077002F">
              <w:rPr>
                <w:lang w:val="en-US"/>
              </w:rPr>
              <w:t xml:space="preserve">cutting </w:t>
            </w:r>
          </w:p>
          <w:p w:rsidR="00670427" w:rsidRPr="0077002F" w:rsidRDefault="00670427" w:rsidP="00670427">
            <w:pPr>
              <w:spacing w:before="288" w:after="288"/>
              <w:rPr>
                <w:lang w:val="en-US"/>
              </w:rPr>
            </w:pPr>
            <w:r w:rsidRPr="0077002F">
              <w:rPr>
                <w:lang w:val="en-US"/>
              </w:rPr>
              <w:t xml:space="preserve">ultrasonic washing with NPM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calcination, 700 °C 2h </w:t>
            </w:r>
          </w:p>
          <w:p w:rsidR="00670427" w:rsidRPr="0077002F" w:rsidRDefault="00670427" w:rsidP="00670427">
            <w:pPr>
              <w:spacing w:before="288" w:after="288"/>
              <w:rPr>
                <w:lang w:val="en-US"/>
              </w:rPr>
            </w:pPr>
            <w:r w:rsidRPr="0077002F">
              <w:rPr>
                <w:lang w:val="en-US"/>
              </w:rPr>
              <w:t xml:space="preserve">leaching with tartaric acid &amp; ascorbic acid at 80 °C 5h </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astewater treatment</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a81072b3-ff8c-47fb-8009-72cfdff985a1"/>
                <w:id w:val="-196842548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IeWRyb21ldGFsbHVyZ3ksIDE2MSAoMjAxNikgNTQtNTcuIGRvaToxMC4xMDE2L2ouaHlkcm9tZXQuMjAxNi4wMS4wMjY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yXG5cXGx0cnBhclxcbGkwXFxsaW4wXFxyaTBcXHJpbjBcXHFsXFxmYWF1dG9cXHJ0bGNoXFxhZnMyMFxcbHRyY2hcXGZzMThcXGYxIE5vcm1hbDt9e1xcKlxcY3MxMFxcYWRkaXRpdmUgRGVmYXVsdCBQYXJhZ3JhcGggRm9udDt9fXtcXCpcXGdlbmVyYXRvciBBc3Bvc2UuV29yZHMgZm9yIC5ORVQgMTEuMTEuMC4wXHJcbj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RW52aXJvbm1lbnRhbGx5IGJlbmlnbiBoeWRyb21ldGFsbHVyZ2ljYWwgZGlzc29sdXRpb24gcHJvY2VzcyBpcyBpbnZlc3RpZ2F0ZWQgZm9yIHRoZSByZWNvdmVyeSBvZiBjb2JhbHQgZnJvbXRoZX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ZSBhY3RpdmUgbWF0ZXJpYWxzIG9mIHNwZW50IGxpdGhpdW0taW9uIGJhdHRlcmllcyAoTElCcykuIEEgbWl4dHVyZSBvZiB0YXJ0YXJpYyBhY2lkIGFuZCBhc2NvcmJpYyBhY2lkIGlzIHVzZW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byBkaXNzb2x2ZSB0aGUgTGlDb08yIGNvbGxlY3RlZCBmcm9tIHNwZW50IExJQnMuIFRoZSByZWR1Y3RpdmUtY29tcGxleGluZyBtZWNoYW5pc20gbGVkIHRvIE45NSUgZGlzc29sdX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dpdGggMC40IE0gdGFydGFyaWMgYWNpZCBhbmQgMC4wMk0gYXNjb3JiaWMgYWNpZCBpbiBhYm91dCA1IGggYXQgODAgXFwnYjBDLiBUaGUgZGlzc29sdmVkIENvIHdhcyBzZXBhcmF0ZWQgYXMgY29iYWx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3hhbGF0ZSBmcm9tIHRoZSBtaXh0dXJ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2FnbmVyd2VcXEFwcERhdGFcXExvY2FsXFxUZW1wXFx2aGgyYXhvbS5qcGciLCJVcmlTdHJpbmciOiJiN2E2MDMwZS1lZTdkLTQwY2UtYjViYy0yNjM2MTQ0ZWRi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Hlkcm9tZXQuMjAxNi4wMS4wMj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Hlkcm9tZXQuMjAxNi4wMS4wMjYiLCJVcmlTdHJpbmciOiJodHRwczovL2RvaS5vcmcvMTAuMTAxNi9qLmh5ZHJvbWV0LjIwMTYuMDEuMD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Rpc3NvbHV0aW9uIG9mIGNhdGhvZGUgYWN0aXZlIG1hdGVyaWFsIG9mIHNwZW50IExpLeKAnmlvbiBiYXR0ZXJpZXMgdXNpbmcgdGFydGFyaWMgYWNpZCBhbmQgYXNjb3JiaWMgYWNpZCBtaXh0dXJlIHRvIHJlY292ZXIgQ28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AgNC4gQ29uY2x1c2lvbjwvc3Bhbj48L3A+XHJcblx0XHRcdDxwIHN0eWxlPVwibWFyZ2luOjBwdCAwcHQgNnB0XCI+PHNwYW4gc3R5bGU9XCJmb250LWZhbWlseTonU2Vnb2UgVUknOyBmb250LXNpemU6OXB0XCI+wqDCoMKgwqDCoMKgwqDCoMKgIEFja25vd2xlZGdtZW50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RGlzc29sdXRpb24gb2YgY2F0aG9kZSBhY3RpdmUgbWF0ZXJpYWwgb2Ygc3BlbnQgTGktaW9uIGJhdHRlcmllcyB1c2luZyB0YXJ0YXJpYyBhY2lkIGFuZCBhc2NvcmJpYyBhY2lkIG1peHR1cmUgdG8gcmVjb3ZlciBDbyIsIlRyYW5zbGF0b3JzIjpbXSwiWWVhciI6IjIwMTYiLCJZZWFyUmVzb2x2ZWQiOiIyMDE2IiwiQ3JlYXRlZEJ5IjoiX1JvbmphIFdhZ25lci1XZW56IiwiQ3JlYXRlZE9uIjoiMjAyMC0xMS0xOVQxMzozOTo1MiIsIk1vZGlmaWVkQnkiOiJfV2FnbmVyd2UiLCJJZCI6ImI3YTYwMzBlLWVlN2QtNDBjZS1iNWJjLTI2MzYxNDRlZGI4M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NzBdIn1dfSwiVGFnIjoiQ2l0YXZpUGxhY2Vob2xkZXIjYTgxMDcyYjMtZmY4Yy00N2ZiLTgwMDktNzJjZmRmZjk4NWExIiwiVGV4dCI6Ils3MF0iLCJXQUlWZXJzaW9uIjoiNi44LjAuMCJ9}</w:instrText>
                </w:r>
                <w:r w:rsidR="00670427" w:rsidRPr="0077002F">
                  <w:rPr>
                    <w:lang w:val="en-US"/>
                  </w:rPr>
                  <w:fldChar w:fldCharType="separate"/>
                </w:r>
                <w:r w:rsidR="00670427" w:rsidRPr="0077002F">
                  <w:rPr>
                    <w:lang w:val="en-US"/>
                  </w:rPr>
                  <w:t>[70]</w:t>
                </w:r>
                <w:r w:rsidR="00670427" w:rsidRPr="0077002F">
                  <w:rPr>
                    <w:lang w:val="en-US"/>
                  </w:rPr>
                  <w:fldChar w:fldCharType="end"/>
                </w:r>
              </w:sdtContent>
            </w:sdt>
            <w:r w:rsidR="00670427" w:rsidRPr="0077002F">
              <w:rPr>
                <w:lang w:val="en-US"/>
              </w:rPr>
              <w:t xml:space="preserve"> </w:t>
            </w:r>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 xml:space="preserve">ultrasonic washing with NPM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calcination, 700 °C, 2 h </w:t>
            </w:r>
          </w:p>
          <w:p w:rsidR="00670427" w:rsidRPr="0077002F" w:rsidRDefault="00670427" w:rsidP="00670427">
            <w:pPr>
              <w:spacing w:before="288" w:after="288"/>
              <w:rPr>
                <w:lang w:val="en-US"/>
              </w:rPr>
            </w:pPr>
            <w:r w:rsidRPr="0077002F">
              <w:rPr>
                <w:lang w:val="en-US"/>
              </w:rPr>
              <w:t xml:space="preserve">leaching with glycine &amp; ascorbic acid 80 °C, 6h </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balt-oxalate</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6fe8329d-8990-46d8-8b56-ed1e8742f9b5"/>
                <w:id w:val="-61983837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DA2NGNmLWU1MjAtNGY1ZC1iZDA2LWRmZGM3N2M4OWNmNCIsIlJhbmdlTGVuZ3RoIjo0LCJSZWZlcmVuY2VJZCI6ImY0M2I5MGM0LTkxZTEtNGEwYy05NzUxLTE2Njc4N2RlNDBkYiIsIlJlZmVyZW5jZSI6eyIkaWQiOiIzIiwiJHR5cGUiOiJTd2lzc0FjYWRlbWljLkNpdGF2aS5SZWZlcmVuY2UsIFN3aXNzQWNhZGVtaWMuQ2l0YXZpIiwiQWJzdHJhY3QiOiJCaW9jaGVtaWNhbCBQaGFybWFjb2xvZ3ksIDQgKDIwMTYpIDIzNzgtMjM4My4gZG9pOjEwLjEwMTYvai5qZWNlLjIwMTYuMDQuMDE2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bGMxa3NqaXMuanBnIiwiVXJpU3RyaW5nIjoiZjQzYjkwYzQtOTFlMS00YTBjLTk3NTEtMTY2Nzg3ZGU0MGR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2UuMjAxNi4wN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jZS4yMDE2LjA0LjAxNiIsIlVyaVN0cmluZyI6Imh0dHBzOi8vZG9pLm9yZy8xMC4xMDE2L2ouamVjZS4yMDE2LjA0LjAx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Y29iYWx0IGFzIGNvYmFsdCBveGFsYXRlIGZyb20gc3BlbnQgbGl0aGl1bSBpb24gYmF0dGVyaWVzIGJ5IHVzaW5nIGdseWNpbmUgYXMgbGVhY2hpbmcgYWdlbnQ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hcyBjb2JhbHQgb3hhbGF0ZSBmcm9tIHNwZW50IGxpdGhpdW0gaW9uIGJhdHRlcmllcyBieSB1c2luZyBnbHljaW5lIGFzIGxlYWNoaW5nIGFnZW50IiwiVHJhbnNsYXRvcnMiOltdLCJWb2x1bWUiOiI0IiwiWWVhciI6IjIwMTYiLCJZZWFyUmVzb2x2ZWQiOiIyMDE2IiwiQ3JlYXRlZEJ5IjoiX1JvbmphIFdhZ25lci1XZW56IiwiQ3JlYXRlZE9uIjoiMjAyMC0xMS0xOVQxMzo0MjoxMiIsIk1vZGlmaWVkQnkiOiJfV2FnbmVyd2UiLCJJZCI6ImY0M2I5MGM0LTkxZTEtNGEwYy05NzUxLTE2Njc4N2RlNDBkY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NzFdIn1dfSwiVGFnIjoiQ2l0YXZpUGxhY2Vob2xkZXIjNmZlODMyOWQtODk5MC00NmQ4LThiNTYtZWQxZTg3NDJmOWI1IiwiVGV4dCI6Ils3MV0iLCJXQUlWZXJzaW9uIjoiNi44LjAuMCJ9}</w:instrText>
                </w:r>
                <w:r w:rsidR="00670427" w:rsidRPr="0077002F">
                  <w:rPr>
                    <w:lang w:val="en-US"/>
                  </w:rPr>
                  <w:fldChar w:fldCharType="separate"/>
                </w:r>
                <w:r w:rsidR="00670427" w:rsidRPr="0077002F">
                  <w:rPr>
                    <w:lang w:val="en-US"/>
                  </w:rPr>
                  <w:t>[71]</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a.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electrolyte extraction </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zig-zag classifier</w:t>
            </w:r>
          </w:p>
          <w:p w:rsidR="00670427" w:rsidRPr="0077002F" w:rsidRDefault="00670427" w:rsidP="00670427">
            <w:pPr>
              <w:spacing w:before="288" w:after="288"/>
              <w:rPr>
                <w:lang w:val="en-US"/>
              </w:rPr>
            </w:pPr>
            <w:r w:rsidRPr="0077002F">
              <w:rPr>
                <w:lang w:val="en-US"/>
              </w:rPr>
              <w:t xml:space="preserve">thermal treatment </w:t>
            </w:r>
          </w:p>
          <w:p w:rsidR="00670427" w:rsidRPr="0077002F" w:rsidRDefault="00670427" w:rsidP="00670427">
            <w:pPr>
              <w:spacing w:before="288" w:after="288"/>
              <w:rPr>
                <w:lang w:val="en-US"/>
              </w:rPr>
            </w:pPr>
            <w:r w:rsidRPr="0077002F">
              <w:rPr>
                <w:lang w:val="en-US"/>
              </w:rPr>
              <w:t xml:space="preserve">air jet siev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ratio adjustment</w:t>
            </w:r>
          </w:p>
          <w:p w:rsidR="00670427" w:rsidRPr="0077002F" w:rsidRDefault="00670427" w:rsidP="00670427">
            <w:pPr>
              <w:spacing w:before="288" w:after="288"/>
              <w:rPr>
                <w:lang w:val="en-US"/>
              </w:rPr>
            </w:pPr>
            <w:r w:rsidRPr="0077002F">
              <w:rPr>
                <w:lang w:val="en-US"/>
              </w:rPr>
              <w:t>sintering</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athode material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thoRec</w:t>
            </w:r>
          </w:p>
        </w:tc>
        <w:tc>
          <w:tcPr>
            <w:tcW w:w="1134" w:type="dxa"/>
            <w:gridSpan w:val="2"/>
            <w:tcBorders>
              <w:top w:val="single" w:sz="4" w:space="0" w:color="00B0F0"/>
              <w:left w:val="single" w:sz="4" w:space="0" w:color="00B0F0"/>
              <w:bottom w:val="single" w:sz="4" w:space="0" w:color="00B0F0"/>
              <w:right w:val="single" w:sz="4" w:space="0" w:color="00B0F0"/>
            </w:tcBorders>
          </w:tcPr>
          <w:p w:rsidR="00D52C04" w:rsidRPr="0077002F" w:rsidRDefault="00D52C04" w:rsidP="00670427">
            <w:pPr>
              <w:spacing w:before="288" w:after="288"/>
              <w:rPr>
                <w:lang w:val="en-US"/>
              </w:rPr>
            </w:pPr>
            <w:r w:rsidRPr="0077002F">
              <w:rPr>
                <w:lang w:val="en-US"/>
              </w:rPr>
              <w:t>[72,73]</w:t>
            </w:r>
          </w:p>
          <w:sdt>
            <w:sdtPr>
              <w:rPr>
                <w:lang w:val="en-US"/>
              </w:rPr>
              <w:alias w:val="Don't edit this field"/>
              <w:tag w:val="CitaviPlaceholder#e7a0d2db-7441-43dc-b82d-81127405d56a"/>
              <w:id w:val="688179440"/>
              <w:placeholder>
                <w:docPart w:val="3BD544D13D1D8D4CA79AB4062121D475"/>
              </w:placeholder>
            </w:sdtPr>
            <w:sdtEndPr/>
            <w:sdtContent>
              <w:p w:rsidR="00670427" w:rsidRPr="0077002F" w:rsidRDefault="00670427" w:rsidP="00670427">
                <w:pPr>
                  <w:spacing w:before="288" w:after="288"/>
                  <w:rPr>
                    <w:lang w:val="en-US"/>
                  </w:rPr>
                </w:pPr>
                <w:r w:rsidRPr="0077002F">
                  <w:rPr>
                    <w:lang w:val="en-US"/>
                  </w:rPr>
                  <w:fldChar w:fldCharType="begin"/>
                </w:r>
                <w:r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TVram5pYjAuanBnIiwiVXJpU3RyaW5nIjoiNWM0NDgwMWUtYmIwZC00MWYyLTg1YTMtY2UzYzRhNzFmMTc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1vbGVjdWxlczIyMDMwNDA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jE1NTE5NyIsIlVyaVN0cmluZyI6Imh0dHBzOi8vd3d3Lm5jYmkubmxtLm5paC5nb3YvcG1jL2FydGljbGVzL1BNQzYxNTUxO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C0xMS0xOVQxMzo0OTowNSIsIk1vZGlmaWVkQnkiOiJfUm9uamEgV2FnbmVyLVdlbnoiLCJJZCI6IjgyY2E1MjY3LWNmNGItNDZhNi05ZDZlLTMzM2IzMDUyNzNlMCIsIk1vZGlmaWVkT24iOiIyMDIwLTExLTE5VDEzOjQ5OjA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gyNzIzMjciLCJVcmlTdHJpbmciOiJodHRwOi8vd3d3Lm5jYmkubmxtLm5paC5nb3YvcHVibWVkLzI4MjcyMzI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EtMTlUMTM6NDk6MDUiLCJNb2RpZmllZEJ5IjoiX1JvbmphIFdhZ25lci1XZW56IiwiSWQiOiJhYmFiYjJlYS04YjNkLTQyMTMtYmRmZS04NGQwNzI3YjI1ZjUiLCJNb2RpZmllZE9uIjoiMjAyMC0xMS0xOVQxMzo0OTow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bW9sZWN1bGVzMjIwMzA0MDMiLCJVcmlTdHJpbmciOiJodHRwczovL2RvaS5vcmcvMTAuMzM5MC9tb2xlY3VsZXMyMjAzMDQ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}</w:instrText>
                </w:r>
                <w:r w:rsidRPr="0077002F">
                  <w:rPr>
                    <w:lang w:val="en-US"/>
                  </w:rPr>
                  <w:fldChar w:fldCharType="separate"/>
                </w:r>
                <w:r w:rsidRPr="0077002F">
                  <w:rPr>
                    <w:lang w:val="en-US"/>
                  </w:rPr>
                  <w:t>[72]</w:t>
                </w:r>
                <w:r w:rsidRPr="0077002F">
                  <w:rPr>
                    <w:lang w:val="en-US"/>
                  </w:rPr>
                  <w:fldChar w:fldCharType="end"/>
                </w:r>
              </w:p>
            </w:sdtContent>
          </w:sdt>
          <w:p w:rsidR="00670427" w:rsidRPr="0077002F" w:rsidRDefault="0077002F" w:rsidP="00670427">
            <w:pPr>
              <w:spacing w:before="288" w:after="288"/>
              <w:rPr>
                <w:lang w:val="en-US"/>
              </w:rPr>
            </w:pPr>
            <w:sdt>
              <w:sdtPr>
                <w:rPr>
                  <w:lang w:val="en-US"/>
                </w:rPr>
                <w:alias w:val="Don't edit this field"/>
                <w:tag w:val="CitaviPlaceholder#71a29a4c-d783-44f1-9ffb-a68c16429924"/>
                <w:id w:val="-9209064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dnRxeWFkdnkuanBnIiwiVXJpU3RyaW5nIjoiMDc2NGQzM2ItMzk2NS00NDYyLWI4NWMtNDJhMmIzZmVhZmY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jc3NjLjIwMTYwMTA2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zg2MDMxNCIsIlVyaVN0cmluZyI6Imh0dHA6Ly93d3cubmNiaS5ubG0ubmloLmdvdi9wdWJtZWQvMjc4NjAzM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Mzo1NDoxNSIsIk1vZGlmaWVkQnkiOiJfUm9uamEgV2FnbmVyLVdlbnoiLCJJZCI6ImNmMzEzMGUyLTZkODQtNDA0Zi1hYWE3LTYzOTgyOWZjYTNiZiIsIk1vZGlmaWVkT24iOiIyMDIwLTExLTE5VDEzOjU0OjE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c3NjLjIwMTYwMTA2MiIsIlVyaVN0cmluZyI6Imh0dHBzOi8vZG9pLm9yZy8xMC4xMDAyL2Nzc2MuMjAxNjAxMD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3M10ifV19LCJUYWciOiJDaXRhdmlQbGFjZWhvbGRlciM3MWEyOWE0Yy1kNzgzLTQ0ZjEtOWZmYi1hNjhjMTY0Mjk5MjQiLCJUZXh0IjoiWzczXSIsIldBSVZlcnNpb24iOiI2LjguMC4wIn0=}</w:instrText>
                </w:r>
                <w:r w:rsidR="00670427" w:rsidRPr="0077002F">
                  <w:rPr>
                    <w:lang w:val="en-US"/>
                  </w:rPr>
                  <w:fldChar w:fldCharType="separate"/>
                </w:r>
                <w:r w:rsidR="00670427" w:rsidRPr="0077002F">
                  <w:rPr>
                    <w:lang w:val="en-US"/>
                  </w:rPr>
                  <w:t>[7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of foils </w:t>
            </w:r>
          </w:p>
          <w:p w:rsidR="00670427" w:rsidRPr="0077002F" w:rsidRDefault="00670427" w:rsidP="00670427">
            <w:pPr>
              <w:spacing w:before="288" w:after="288"/>
              <w:rPr>
                <w:lang w:val="en-US"/>
              </w:rPr>
            </w:pPr>
            <w:r w:rsidRPr="0077002F">
              <w:rPr>
                <w:lang w:val="en-US"/>
              </w:rPr>
              <w:t xml:space="preserve">separation of Al foil and active material </w:t>
            </w:r>
          </w:p>
          <w:p w:rsidR="00670427" w:rsidRPr="0077002F" w:rsidRDefault="00670427" w:rsidP="00670427">
            <w:pPr>
              <w:spacing w:before="288" w:after="288"/>
              <w:rPr>
                <w:lang w:val="en-US"/>
              </w:rPr>
            </w:pPr>
            <w:r w:rsidRPr="0077002F">
              <w:rPr>
                <w:lang w:val="en-US"/>
              </w:rPr>
              <w:t>solution-based (NMP or NaOH dissolution)</w:t>
            </w:r>
          </w:p>
          <w:p w:rsidR="00670427" w:rsidRPr="0077002F" w:rsidRDefault="00670427" w:rsidP="00670427">
            <w:pPr>
              <w:spacing w:before="288" w:after="288"/>
              <w:rPr>
                <w:lang w:val="en-US"/>
              </w:rPr>
            </w:pPr>
            <w:r w:rsidRPr="0077002F">
              <w:rPr>
                <w:lang w:val="en-US"/>
              </w:rPr>
              <w:t xml:space="preserve">calcination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cathode resynthesizes from leachate </w:t>
            </w:r>
          </w:p>
          <w:p w:rsidR="00670427" w:rsidRPr="0077002F" w:rsidRDefault="00670427" w:rsidP="00670427">
            <w:pPr>
              <w:spacing w:before="288" w:after="288"/>
              <w:rPr>
                <w:lang w:val="en-US"/>
              </w:rPr>
            </w:pPr>
            <w:r w:rsidRPr="0077002F">
              <w:rPr>
                <w:lang w:val="en-US"/>
              </w:rPr>
              <w:t xml:space="preserve">remove impurities, adjust molar ratio of leachate for desire cathode </w:t>
            </w:r>
          </w:p>
          <w:p w:rsidR="00670427" w:rsidRPr="0077002F" w:rsidRDefault="00670427" w:rsidP="00670427">
            <w:pPr>
              <w:spacing w:before="288" w:after="288"/>
              <w:rPr>
                <w:lang w:val="en-US"/>
              </w:rPr>
            </w:pPr>
            <w:r w:rsidRPr="0077002F">
              <w:rPr>
                <w:lang w:val="en-US"/>
              </w:rPr>
              <w:t xml:space="preserve">sol-gel or coprecipitation synthesi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athode material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05b9f96e-5c7d-48dc-b4ab-a27063d76b8b"/>
                <w:id w:val="71174892"/>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U4ODE2LTZkZTgtNDA4ZS1hZmNmLTRkNWQ5ODM4OWMxNSIsIlJhbmdlTGVuZ3RoIjo0LCJSZWZlcmVuY2VJZCI6ImY4NjlkYjRjLTU2MmItNDBlYy04MTJlLWJhOGM4NzNmN2FhNCIsIlJlZmVyZW5jZSI6eyIkaWQiOiIzIiwiJHR5cGUiOiJTd2lzc0FjYWRlbWljLkNpdGF2aS5SZWZlcmVuY2UsIFN3aXNzQWNhZGVtaWMuQ2l0YXZpIiwiQWJzdHJhY3QiOiJXb3Js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aCBib3RoIGxhbmRmaWxsaW5nXHJcbmFuZCByYXcgbWF0ZXJpYWwgZXh0cmFjdGlvbi4gSG93ZXZlciwgTElCIHJlY3ljbGluZyBpbmZyYXN0cnVjdHVyZSBoYXMgbm90IGJlZW5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c0XSJ9XX0sIlRhZyI6IkNpdGF2aVBsYWNlaG9sZGVyIzA1YjlmOTZlLTVjN2QtNDhkYy1iNGFiLWEyNzA2M2Q3NmI4YiIsIlRleHQiOiJbNzRdIiwiV0FJVmVyc2lvbiI6IjYuOC4wLjAifQ==}</w:instrText>
                </w:r>
                <w:r w:rsidR="00670427" w:rsidRPr="0077002F">
                  <w:rPr>
                    <w:lang w:val="en-US"/>
                  </w:rPr>
                  <w:fldChar w:fldCharType="separate"/>
                </w:r>
                <w:r w:rsidR="00670427" w:rsidRPr="0077002F">
                  <w:rPr>
                    <w:lang w:val="en-US"/>
                  </w:rPr>
                  <w:t>[7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of foils </w:t>
            </w:r>
          </w:p>
          <w:p w:rsidR="00670427" w:rsidRPr="0077002F" w:rsidRDefault="00670427" w:rsidP="00670427">
            <w:pPr>
              <w:spacing w:before="288" w:after="288"/>
              <w:rPr>
                <w:lang w:val="en-US"/>
              </w:rPr>
            </w:pPr>
            <w:r w:rsidRPr="0077002F">
              <w:rPr>
                <w:lang w:val="en-US"/>
              </w:rPr>
              <w:t xml:space="preserve">separation of Al foil and active material </w:t>
            </w:r>
          </w:p>
          <w:p w:rsidR="00670427" w:rsidRPr="0077002F" w:rsidRDefault="00670427" w:rsidP="00670427">
            <w:pPr>
              <w:spacing w:before="288" w:after="288"/>
              <w:rPr>
                <w:lang w:val="en-US"/>
              </w:rPr>
            </w:pPr>
            <w:r w:rsidRPr="0077002F">
              <w:rPr>
                <w:lang w:val="en-US"/>
              </w:rPr>
              <w:t>solution-based (NMP or NaOH dissolution)</w:t>
            </w:r>
          </w:p>
          <w:p w:rsidR="00670427" w:rsidRPr="0077002F" w:rsidRDefault="00670427" w:rsidP="00670427">
            <w:pPr>
              <w:spacing w:before="288" w:after="288"/>
              <w:rPr>
                <w:lang w:val="en-US"/>
              </w:rPr>
            </w:pPr>
            <w:r w:rsidRPr="0077002F">
              <w:rPr>
                <w:lang w:val="en-US"/>
              </w:rPr>
              <w:t xml:space="preserve">calcination </w:t>
            </w:r>
          </w:p>
          <w:p w:rsidR="00670427" w:rsidRPr="0077002F" w:rsidRDefault="00670427" w:rsidP="00670427">
            <w:pPr>
              <w:spacing w:before="288" w:after="288"/>
              <w:rPr>
                <w:lang w:val="en-US"/>
              </w:rPr>
            </w:pPr>
            <w:r w:rsidRPr="0077002F">
              <w:rPr>
                <w:lang w:val="en-US"/>
              </w:rPr>
              <w:t xml:space="preserve">leaching </w:t>
            </w:r>
          </w:p>
          <w:p w:rsidR="00670427" w:rsidRPr="0077002F" w:rsidRDefault="00D52C04" w:rsidP="00670427">
            <w:pPr>
              <w:spacing w:before="288" w:after="288"/>
              <w:rPr>
                <w:lang w:val="en-US"/>
              </w:rPr>
            </w:pPr>
            <w:r w:rsidRPr="0077002F">
              <w:rPr>
                <w:lang w:val="en-US"/>
              </w:rPr>
              <w:t>purification</w:t>
            </w:r>
          </w:p>
          <w:p w:rsidR="00670427" w:rsidRPr="0077002F" w:rsidRDefault="00670427" w:rsidP="00670427">
            <w:pPr>
              <w:spacing w:before="288" w:after="288"/>
              <w:rPr>
                <w:lang w:val="en-US"/>
              </w:rPr>
            </w:pPr>
            <w:r w:rsidRPr="0077002F">
              <w:rPr>
                <w:lang w:val="en-US"/>
              </w:rPr>
              <w:t xml:space="preserve">selective precipitation/ solvent extraction </w:t>
            </w:r>
          </w:p>
          <w:p w:rsidR="00670427" w:rsidRPr="0077002F" w:rsidRDefault="00670427" w:rsidP="00670427">
            <w:pPr>
              <w:spacing w:before="288" w:after="288"/>
              <w:rPr>
                <w:lang w:val="en-US"/>
              </w:rPr>
            </w:pPr>
            <w:r w:rsidRPr="0077002F">
              <w:rPr>
                <w:lang w:val="en-US"/>
              </w:rPr>
              <w:t xml:space="preserve">recover metal as salts </w:t>
            </w:r>
          </w:p>
          <w:p w:rsidR="00670427" w:rsidRPr="0077002F" w:rsidRDefault="00670427" w:rsidP="00670427">
            <w:pPr>
              <w:spacing w:before="288" w:after="288"/>
              <w:rPr>
                <w:lang w:val="en-US"/>
              </w:rPr>
            </w:pPr>
            <w:r w:rsidRPr="0077002F">
              <w:rPr>
                <w:lang w:val="en-US"/>
              </w:rPr>
              <w:t>adjust molar ratio</w:t>
            </w:r>
          </w:p>
          <w:p w:rsidR="00670427" w:rsidRPr="0077002F" w:rsidRDefault="00670427" w:rsidP="00670427">
            <w:pPr>
              <w:spacing w:before="288" w:after="288"/>
              <w:rPr>
                <w:lang w:val="en-US"/>
              </w:rPr>
            </w:pPr>
            <w:r w:rsidRPr="0077002F">
              <w:rPr>
                <w:lang w:val="en-US"/>
              </w:rPr>
              <w:t>solid state synthesis</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athode material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76323e45-e2bf-47e2-81c3-cefb4269de75"/>
                <w:id w:val="176603026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WFlODViLTBjZjktNDU0Mi04NTYyLTA5OTMyZTA2Y2EwYiIsIlJhbmdlTGVuZ3RoIjo0LCJSZWZlcmVuY2VJZCI6ImY4NjlkYjRjLTU2MmItNDBlYy04MTJlLWJhOGM4NzNmN2FhNCIsIlJlZmVyZW5jZSI6eyIkaWQiOiIzIiwiJHR5cGUiOiJTd2lzc0FjYWRlbWljLkNpdGF2aS5SZWZlcmVuY2UsIFN3aXNzQWNhZGVtaWMuQ2l0YXZpIiwiQWJzdHJhY3QiOiJXb3Js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aCBib3RoIGxhbmRmaWxsaW5nXHJcbmFuZCByYXcgbWF0ZXJpYWwgZXh0cmFjdGlvbi4gSG93ZXZlciwgTElCIHJlY3ljbGluZyBpbmZyYXN0cnVjdHVyZSBoYXMgbm90IGJlZW5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c0XSJ9XX0sIlRhZyI6IkNpdGF2aVBsYWNlaG9sZGVyIzc2MzIzZTQ1LWUyYmYtNDdlMi04MWMzLWNlZmI0MjY5ZGU3NSIsIlRleHQiOiJbNzRdIiwiV0FJVmVyc2lvbiI6IjYuOC4wLjAifQ==}</w:instrText>
                </w:r>
                <w:r w:rsidR="00670427" w:rsidRPr="0077002F">
                  <w:rPr>
                    <w:lang w:val="en-US"/>
                  </w:rPr>
                  <w:fldChar w:fldCharType="separate"/>
                </w:r>
                <w:r w:rsidR="00670427" w:rsidRPr="0077002F">
                  <w:rPr>
                    <w:lang w:val="en-US"/>
                  </w:rPr>
                  <w:t>[7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FP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oxidation leaching </w:t>
            </w:r>
          </w:p>
          <w:p w:rsidR="00670427" w:rsidRPr="0077002F" w:rsidRDefault="00670427" w:rsidP="00670427">
            <w:pPr>
              <w:spacing w:before="288" w:after="288"/>
              <w:rPr>
                <w:lang w:val="en-US"/>
              </w:rPr>
            </w:pPr>
            <w:r w:rsidRPr="0077002F">
              <w:rPr>
                <w:lang w:val="en-US"/>
              </w:rPr>
              <w:t xml:space="preserve">evapo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a further process chain the following substances are recovered:</w:t>
            </w:r>
          </w:p>
          <w:p w:rsidR="00670427" w:rsidRPr="0077002F" w:rsidRDefault="00670427" w:rsidP="00670427">
            <w:pPr>
              <w:spacing w:before="288" w:after="288"/>
              <w:rPr>
                <w:lang w:val="en-US"/>
              </w:rPr>
            </w:pPr>
            <w:r w:rsidRPr="0077002F">
              <w:rPr>
                <w:lang w:val="en-US"/>
              </w:rPr>
              <w:t>Anode plates</w:t>
            </w:r>
          </w:p>
          <w:p w:rsidR="00670427" w:rsidRPr="0077002F" w:rsidRDefault="00670427" w:rsidP="00670427">
            <w:pPr>
              <w:spacing w:before="288" w:after="288"/>
              <w:rPr>
                <w:lang w:val="en-US"/>
              </w:rPr>
            </w:pPr>
            <w:r w:rsidRPr="0077002F">
              <w:rPr>
                <w:lang w:val="en-US"/>
              </w:rPr>
              <w:t>Na</w:t>
            </w:r>
            <w:r w:rsidRPr="0077002F">
              <w:rPr>
                <w:vertAlign w:val="subscript"/>
                <w:lang w:val="en-US"/>
              </w:rPr>
              <w:t>2</w:t>
            </w:r>
            <w:r w:rsidRPr="0077002F">
              <w:rPr>
                <w:lang w:val="en-US"/>
              </w:rPr>
              <w:t>SO</w:t>
            </w:r>
            <w:r w:rsidRPr="0077002F">
              <w:rPr>
                <w:vertAlign w:val="subscript"/>
                <w:lang w:val="en-US"/>
              </w:rPr>
              <w:t>4</w:t>
            </w:r>
            <w:r w:rsidRPr="0077002F">
              <w:rPr>
                <w:lang w:val="en-US"/>
              </w:rPr>
              <w:t> · H</w:t>
            </w:r>
            <w:r w:rsidRPr="0077002F">
              <w:rPr>
                <w:vertAlign w:val="subscript"/>
                <w:lang w:val="en-US"/>
              </w:rPr>
              <w:t>2</w:t>
            </w:r>
            <w:r w:rsidRPr="0077002F">
              <w:rPr>
                <w:lang w:val="en-US"/>
              </w:rPr>
              <w:t>O</w:t>
            </w:r>
          </w:p>
          <w:p w:rsidR="00670427" w:rsidRPr="0077002F" w:rsidRDefault="00670427" w:rsidP="00670427">
            <w:pPr>
              <w:spacing w:before="288" w:after="288"/>
              <w:rPr>
                <w:lang w:val="en-US"/>
              </w:rPr>
            </w:pPr>
            <w:r w:rsidRPr="0077002F">
              <w:rPr>
                <w:lang w:val="en-US"/>
              </w:rPr>
              <w:t>FePO</w:t>
            </w:r>
            <w:r w:rsidRPr="0077002F">
              <w:rPr>
                <w:vertAlign w:val="subscript"/>
                <w:lang w:val="en-US"/>
              </w:rPr>
              <w:t>4</w:t>
            </w:r>
          </w:p>
          <w:p w:rsidR="00670427" w:rsidRPr="0077002F" w:rsidRDefault="00670427" w:rsidP="00670427">
            <w:pPr>
              <w:spacing w:before="288" w:after="288"/>
              <w:rPr>
                <w:lang w:val="en-US"/>
              </w:rPr>
            </w:pPr>
            <w:r w:rsidRPr="0077002F">
              <w:rPr>
                <w:lang w:val="en-US"/>
              </w:rPr>
              <w:t>Aluminum scrap</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68c8c3d7-e0d0-4449-b497-5aee8aac55bf"/>
                <w:id w:val="-203287280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bmZtNGxhZjAuanBnIiwiVXJpU3RyaW5nIjoiOWY5M2U0MDItZDJjNi00NWExLWE5ZjUtNGU3YTMyNzhmNDU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GVsaXlvbi4yMDE5LmUwMTg2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Y1ODIxNTgiLCJVcmlTdHJpbmciOiJodHRwczovL3d3dy5uY2JpLm5sbS5uaWguZ292L3BtYy9hcnRpY2xlcy9QTUM2NTgyMT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b25qYSBXYWduZXItV2VueiIsIkNyZWF0ZWRPbiI6IjIwMjAtMTEtMTlUMTM6NTk6NDMiLCJNb2RpZmllZEJ5IjoiX1JvbmphIFdhZ25lci1XZW56IiwiSWQiOiIwMWVmN2YyYy02N2VhLTQyNzItYjIxMi00NmIxMGMxMzkzMTEiLCJNb2RpZmllZE9uIjoiMjAyMC0xMS0xOVQxMzo1OT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xMjQ1NjM4IiwiVXJpU3RyaW5nIjoiaHR0cDovL3d3dy5uY2JpLm5sbS5uaWguZ292L3B1Ym1lZC8zMTI0NTY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zOjU5OjQzIiwiTW9kaWZpZWRCeSI6Il9Sb25qYSBXYWduZXItV2VueiIsIklkIjoiMWU1M2U0ZDYtZWE4My00NmZkLWE1YTktYWM3ZjhkYzY0ZDNkIiwiTW9kaWZpZWRPbiI6IjIwMjAtMTEtMTlUMTM6NTk6ND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GVsaXlvbi4yMDE5LmUwMTg2NiIsIlVyaVN0cmluZyI6Imh0dHBzOi8vZG9pLm9yZy8xMC4xMDE2L2ouaGVsaXlvbi4yMDE5LmUwMTg2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JhdHRlcnkgcmV1c2luZyBhbmQgcmVjeWNsaW5nOiBBIGNpcmN1bGFyIGVjb25vbXkgaW5zaWdodD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MaXRoaXVtIGJhdHRlcnkgcmV1c2luZyBhbmQgcmVjeWNsaW5nOiBBIGNpcmN1bGFyIGVjb25vbXkgaW5zaWdodCIsIlRyYW5zbGF0b3JzIjpbXSwiWWVhciI6IjIwMTkiLCJZZWFyUmVzb2x2ZWQiOiIyMDE5IiwiQ3JlYXRlZEJ5IjoiX1JvbmphIFdhZ25lci1XZW56IiwiQ3JlYXRlZE9uIjoiMjAyMC0xMS0xOVQxMzo1OToyMyIsIk1vZGlmaWVkQnkiOiJfV2FnbmVyd2UiLCJJZCI6IjlmOTNlNDAyLWQyYzYtNDVhMS1hOWY1LTRlN2EzMjc4ZjQ1Ny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NzVdIn1dfSwiVGFnIjoiQ2l0YXZpUGxhY2Vob2xkZXIjNjhjOGMzZDctZTBkMC00NDQ5LWI0OTctNWFlZThhYWM1NWJmIiwiVGV4dCI6Ils3NV0iLCJXQUlWZXJzaW9uIjoiNi44LjAuMCJ9}</w:instrText>
                </w:r>
                <w:r w:rsidR="00670427" w:rsidRPr="0077002F">
                  <w:rPr>
                    <w:lang w:val="en-US"/>
                  </w:rPr>
                  <w:fldChar w:fldCharType="separate"/>
                </w:r>
                <w:r w:rsidR="00670427" w:rsidRPr="0077002F">
                  <w:rPr>
                    <w:lang w:val="en-US"/>
                  </w:rPr>
                  <w:t>[75]</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orting by type </w:t>
            </w:r>
          </w:p>
          <w:p w:rsidR="00670427" w:rsidRPr="0077002F" w:rsidRDefault="00670427" w:rsidP="00670427">
            <w:pPr>
              <w:spacing w:before="288" w:after="288"/>
              <w:rPr>
                <w:lang w:val="en-US"/>
              </w:rPr>
            </w:pPr>
            <w:r w:rsidRPr="0077002F">
              <w:rPr>
                <w:lang w:val="en-US"/>
              </w:rPr>
              <w:t xml:space="preserve">disassembling </w:t>
            </w:r>
          </w:p>
          <w:p w:rsidR="00670427" w:rsidRPr="0077002F" w:rsidRDefault="00670427" w:rsidP="00670427">
            <w:pPr>
              <w:spacing w:before="288" w:after="288"/>
              <w:rPr>
                <w:lang w:val="en-US"/>
              </w:rPr>
            </w:pPr>
            <w:r w:rsidRPr="0077002F">
              <w:rPr>
                <w:lang w:val="en-US"/>
              </w:rPr>
              <w:t xml:space="preserve">autothermal pyrolysis </w:t>
            </w:r>
          </w:p>
          <w:p w:rsidR="00670427" w:rsidRPr="0077002F" w:rsidRDefault="00670427" w:rsidP="00670427">
            <w:pPr>
              <w:spacing w:before="288" w:after="288"/>
              <w:rPr>
                <w:lang w:val="en-US"/>
              </w:rPr>
            </w:pPr>
            <w:r w:rsidRPr="0077002F">
              <w:rPr>
                <w:lang w:val="en-US"/>
              </w:rPr>
              <w:t>multi-step mechanical processes</w:t>
            </w:r>
          </w:p>
          <w:p w:rsidR="00670427" w:rsidRPr="0077002F" w:rsidRDefault="00670427" w:rsidP="00670427">
            <w:pPr>
              <w:spacing w:before="288" w:after="288"/>
              <w:rPr>
                <w:lang w:val="en-US"/>
              </w:rPr>
            </w:pPr>
            <w:r w:rsidRPr="0077002F">
              <w:rPr>
                <w:lang w:val="en-US"/>
              </w:rPr>
              <w:t xml:space="preserve">vacuum evaporation or selective entraining gas evaporation of Li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i, metal oxide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lyte condensation</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dfad098e-8429-42b1-8f65-5144cb960e13"/>
                <w:id w:val="275997699"/>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RhZWYzLWVmYjgtNDUxZS1iMDI4LTMxM2RjNTE1MzA0Yy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2RmYWQwOThlLTg0MjktNDJiMS04ZjY1LTUxNDRjYjk2MGUxMyIsIlRleHQiOiJbMzNdIiwiV0FJVmVyc2lvbiI6IjYuOC4wLjAifQ==}</w:instrText>
                </w:r>
                <w:r w:rsidR="00670427" w:rsidRPr="0077002F">
                  <w:rPr>
                    <w:lang w:val="en-US"/>
                  </w:rPr>
                  <w:fldChar w:fldCharType="separate"/>
                </w:r>
                <w:r w:rsidR="00670427" w:rsidRPr="0077002F">
                  <w:rPr>
                    <w:lang w:val="en-US"/>
                  </w:rPr>
                  <w:t>[3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ryogenic cooling</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Li-leaching </w:t>
            </w:r>
          </w:p>
          <w:p w:rsidR="00670427" w:rsidRPr="0077002F" w:rsidRDefault="00670427" w:rsidP="00670427">
            <w:pPr>
              <w:spacing w:before="288" w:after="288"/>
              <w:rPr>
                <w:lang w:val="en-US"/>
              </w:rPr>
            </w:pPr>
            <w:r w:rsidRPr="0077002F">
              <w:rPr>
                <w:lang w:val="en-US"/>
              </w:rPr>
              <w:t xml:space="preserve">filtering </w:t>
            </w:r>
          </w:p>
          <w:p w:rsidR="00670427" w:rsidRPr="0077002F" w:rsidRDefault="00670427" w:rsidP="00670427">
            <w:pPr>
              <w:spacing w:before="288" w:after="288"/>
              <w:rPr>
                <w:lang w:val="en-US"/>
              </w:rPr>
            </w:pPr>
            <w:r w:rsidRPr="0077002F">
              <w:rPr>
                <w:lang w:val="en-US"/>
              </w:rPr>
              <w:t xml:space="preserve">Li salt precipitation </w:t>
            </w:r>
          </w:p>
          <w:p w:rsidR="00670427" w:rsidRPr="0077002F" w:rsidRDefault="00670427" w:rsidP="00670427">
            <w:pPr>
              <w:spacing w:before="288" w:after="288"/>
              <w:rPr>
                <w:lang w:val="en-US"/>
              </w:rPr>
            </w:pPr>
            <w:r w:rsidRPr="0077002F">
              <w:rPr>
                <w:lang w:val="en-US"/>
              </w:rPr>
              <w:t>filtering</w:t>
            </w:r>
          </w:p>
          <w:p w:rsidR="00670427" w:rsidRPr="0077002F" w:rsidRDefault="00670427" w:rsidP="00670427">
            <w:pPr>
              <w:spacing w:before="288" w:after="288"/>
              <w:rPr>
                <w:lang w:val="en-US"/>
              </w:rPr>
            </w:pPr>
            <w:r w:rsidRPr="0077002F">
              <w:rPr>
                <w:lang w:val="en-US"/>
              </w:rPr>
              <w:t xml:space="preserve">hybrid electric cell </w:t>
            </w:r>
          </w:p>
          <w:p w:rsidR="00670427" w:rsidRPr="0077002F" w:rsidRDefault="00670427" w:rsidP="00670427">
            <w:pPr>
              <w:spacing w:before="288" w:after="288"/>
              <w:rPr>
                <w:lang w:val="en-US"/>
              </w:rPr>
            </w:pPr>
            <w:r w:rsidRPr="0077002F">
              <w:rPr>
                <w:lang w:val="en-US"/>
              </w:rPr>
              <w:t>carbon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lyte recovery</w:t>
            </w:r>
          </w:p>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118beb38-fecf-45b5-9a3f-33c6df8e0a15"/>
                <w:id w:val="39115995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2M4MDQ2LTQ1Y2EtNDllOS1hM2MwLTUzYWYwYmExNDdmM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ExOGJlYjM4LWZlY2YtNDViNS05YTNmLTMzYzZkZjhlMGExNSIsIlRleHQiOiJbMzNdIiwiV0FJVmVyc2lvbiI6IjYuOC4wLjAifQ==}</w:instrText>
                </w:r>
                <w:r w:rsidR="00670427" w:rsidRPr="0077002F">
                  <w:rPr>
                    <w:lang w:val="en-US"/>
                  </w:rPr>
                  <w:fldChar w:fldCharType="separate"/>
                </w:r>
                <w:r w:rsidR="00670427" w:rsidRPr="0077002F">
                  <w:rPr>
                    <w:lang w:val="en-US"/>
                  </w:rPr>
                  <w:t>[3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neutralizing </w:t>
            </w:r>
          </w:p>
          <w:p w:rsidR="00670427" w:rsidRPr="0077002F" w:rsidRDefault="00670427" w:rsidP="00670427">
            <w:pPr>
              <w:spacing w:before="288" w:after="288"/>
              <w:rPr>
                <w:lang w:val="en-US"/>
              </w:rPr>
            </w:pPr>
            <w:r w:rsidRPr="0077002F">
              <w:rPr>
                <w:lang w:val="en-US"/>
              </w:rPr>
              <w:t xml:space="preserve">discharging from enclosed chamber </w:t>
            </w:r>
          </w:p>
          <w:p w:rsidR="00670427" w:rsidRPr="0077002F" w:rsidRDefault="00670427" w:rsidP="00670427">
            <w:pPr>
              <w:spacing w:before="288" w:after="288"/>
              <w:rPr>
                <w:lang w:val="en-US"/>
              </w:rPr>
            </w:pPr>
            <w:r w:rsidRPr="0077002F">
              <w:rPr>
                <w:lang w:val="en-US"/>
              </w:rPr>
              <w:t xml:space="preserve">pyrolyzing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hydrometallurgical proces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Metal fraction</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ff gas cleaning</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34587c39-778e-47ab-b61b-8c727dffc322"/>
                <w:id w:val="-1099870272"/>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jliZGI1LTJlYTUtNDgwMS05ZjAzLTc5NWYyMWJjMTcxO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M0NTg3YzM5LTc3OGUtNDdhYi1iNjFiLThjNzI3ZGZmYzMyMiIsIlRleHQiOiJbMzNdIiwiV0FJVmVyc2lvbiI6IjYuOC4wLjAifQ==}</w:instrText>
                </w:r>
                <w:r w:rsidR="00670427" w:rsidRPr="0077002F">
                  <w:rPr>
                    <w:lang w:val="en-US"/>
                  </w:rPr>
                  <w:fldChar w:fldCharType="separate"/>
                </w:r>
                <w:r w:rsidR="00670427" w:rsidRPr="0077002F">
                  <w:rPr>
                    <w:lang w:val="en-US"/>
                  </w:rPr>
                  <w:t>[3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otary milling</w:t>
            </w:r>
          </w:p>
          <w:p w:rsidR="00670427" w:rsidRPr="0077002F" w:rsidRDefault="00670427" w:rsidP="00670427">
            <w:pPr>
              <w:spacing w:before="288" w:after="288"/>
              <w:rPr>
                <w:lang w:val="en-US"/>
              </w:rPr>
            </w:pPr>
            <w:r w:rsidRPr="0077002F">
              <w:rPr>
                <w:lang w:val="en-US"/>
              </w:rPr>
              <w:t xml:space="preserve">impact milling </w:t>
            </w:r>
          </w:p>
          <w:p w:rsidR="00670427" w:rsidRPr="0077002F" w:rsidRDefault="00670427" w:rsidP="00670427">
            <w:pPr>
              <w:spacing w:before="288" w:after="288"/>
              <w:rPr>
                <w:lang w:val="en-US"/>
              </w:rPr>
            </w:pPr>
            <w:r w:rsidRPr="0077002F">
              <w:rPr>
                <w:lang w:val="en-US"/>
              </w:rPr>
              <w:t>screening</w:t>
            </w:r>
          </w:p>
          <w:p w:rsidR="00670427" w:rsidRPr="0077002F" w:rsidRDefault="00670427" w:rsidP="00670427">
            <w:pPr>
              <w:spacing w:before="288" w:after="288"/>
              <w:rPr>
                <w:lang w:val="en-US"/>
              </w:rPr>
            </w:pPr>
            <w:r w:rsidRPr="0077002F">
              <w:rPr>
                <w:lang w:val="en-US"/>
              </w:rPr>
              <w:t>Li leaching in water</w:t>
            </w:r>
          </w:p>
          <w:p w:rsidR="00670427" w:rsidRPr="0077002F" w:rsidRDefault="00670427" w:rsidP="00670427">
            <w:pPr>
              <w:spacing w:before="288" w:after="288"/>
              <w:rPr>
                <w:lang w:val="en-US"/>
              </w:rPr>
            </w:pPr>
            <w:r w:rsidRPr="0077002F">
              <w:rPr>
                <w:lang w:val="en-US"/>
              </w:rPr>
              <w:t xml:space="preserve">filtering </w:t>
            </w:r>
          </w:p>
          <w:p w:rsidR="00670427" w:rsidRPr="0077002F" w:rsidRDefault="00670427" w:rsidP="00670427">
            <w:pPr>
              <w:spacing w:before="288" w:after="288"/>
              <w:rPr>
                <w:lang w:val="en-US"/>
              </w:rPr>
            </w:pPr>
            <w:r w:rsidRPr="0077002F">
              <w:rPr>
                <w:lang w:val="en-US"/>
              </w:rPr>
              <w:t xml:space="preserve">Acidic leaching </w:t>
            </w:r>
          </w:p>
          <w:p w:rsidR="00670427" w:rsidRPr="0077002F" w:rsidRDefault="00670427" w:rsidP="00670427">
            <w:pPr>
              <w:spacing w:before="288" w:after="288"/>
              <w:rPr>
                <w:lang w:val="en-US"/>
              </w:rPr>
            </w:pPr>
            <w:r w:rsidRPr="0077002F">
              <w:rPr>
                <w:lang w:val="en-US"/>
              </w:rPr>
              <w:t xml:space="preserve">Solution purification </w:t>
            </w:r>
          </w:p>
          <w:p w:rsidR="00670427" w:rsidRPr="0077002F" w:rsidRDefault="00670427" w:rsidP="00670427">
            <w:pPr>
              <w:spacing w:before="288" w:after="288"/>
              <w:rPr>
                <w:lang w:val="en-US"/>
              </w:rPr>
            </w:pPr>
            <w:r w:rsidRPr="0077002F">
              <w:rPr>
                <w:lang w:val="en-US"/>
              </w:rPr>
              <w:t>Co oxidation/ Co electrolysis</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or Co</w:t>
            </w:r>
            <w:r w:rsidRPr="0077002F">
              <w:rPr>
                <w:vertAlign w:val="subscript"/>
                <w:lang w:val="en-US"/>
              </w:rPr>
              <w:t>2</w:t>
            </w:r>
            <w:r w:rsidRPr="0077002F">
              <w:rPr>
                <w:lang w:val="en-US"/>
              </w:rPr>
              <w:t>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a further process chain the following substances are recovered:</w:t>
            </w:r>
          </w:p>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54321783-20ff-46ea-a3d5-aeb20ff283cc"/>
                <w:id w:val="37012019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EzNjFiLWYxYjktNGQ2OC1hZjczLWY2MzAzZTc5YTJjZC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U0MzIxNzgzLTIwZmYtNDZlYS1hM2Q1LWFlYjIwZmYyODNjYyIsIlRleHQiOiJbMzNdIiwiV0FJVmVyc2lvbiI6IjYuOC4wLjAifQ==}</w:instrText>
                </w:r>
                <w:r w:rsidR="00670427" w:rsidRPr="0077002F">
                  <w:rPr>
                    <w:lang w:val="en-US"/>
                  </w:rPr>
                  <w:fldChar w:fldCharType="separate"/>
                </w:r>
                <w:r w:rsidR="00670427" w:rsidRPr="0077002F">
                  <w:rPr>
                    <w:lang w:val="en-US"/>
                  </w:rPr>
                  <w:t>[3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shredding</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 xml:space="preserve">dissolving aluminum in NaOH </w:t>
            </w:r>
          </w:p>
          <w:p w:rsidR="00670427" w:rsidRPr="0077002F" w:rsidRDefault="00670427" w:rsidP="00670427">
            <w:pPr>
              <w:spacing w:before="288" w:after="288"/>
              <w:rPr>
                <w:lang w:val="en-US"/>
              </w:rPr>
            </w:pPr>
            <w:r w:rsidRPr="0077002F">
              <w:rPr>
                <w:lang w:val="en-US"/>
              </w:rPr>
              <w:t xml:space="preserve">sieve powders </w:t>
            </w:r>
          </w:p>
          <w:p w:rsidR="00670427" w:rsidRPr="0077002F" w:rsidRDefault="00670427" w:rsidP="00670427">
            <w:pPr>
              <w:spacing w:before="288" w:after="288"/>
              <w:rPr>
                <w:lang w:val="en-US"/>
              </w:rPr>
            </w:pPr>
            <w:r w:rsidRPr="0077002F">
              <w:rPr>
                <w:lang w:val="en-US"/>
              </w:rPr>
              <w:t xml:space="preserve">density separation </w:t>
            </w:r>
          </w:p>
          <w:p w:rsidR="00670427" w:rsidRPr="0077002F" w:rsidRDefault="00670427" w:rsidP="00670427">
            <w:pPr>
              <w:spacing w:before="288" w:after="288"/>
              <w:rPr>
                <w:lang w:val="en-US"/>
              </w:rPr>
            </w:pPr>
            <w:r w:rsidRPr="0077002F">
              <w:rPr>
                <w:lang w:val="en-US"/>
              </w:rPr>
              <w:t>leaching</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ate</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a24871ff-6c2c-4804-ab8c-173bfdf7b95c"/>
                <w:id w:val="170852037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G93ZXIgU291cmNlcywgMjgyICgyMDE1KSAxNDAtMTQ1LiBkb2k6MTAuMTAxNi9qLmpwb3dzb3VyLjIwMTUuMDIuMDQ2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3BlbnQgbGl0aGl1bSBpb24gYmF0dGVyaWVzIHRoYXQgY29udGFpbiB2YWx1YWJsZSBtZXRhbCBlbGVtZW50cyBzdWNoIGFzIENvLCBOaSwgTW4sIEN1IGFyZSBiZW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GFuZGZpbGxlZCBpbiBtYW55IGNvdW50cmllcyBhbmQgcmFpc2luZyByZXNvdXJjZXMgZGVwbGV0aW9uIGFuZCBodW1hbiB0b3hpY2l0eSBwb3RlbnRpYWxzLiBMb3cgY29zdC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aWdoIGVmZmljaWVuY3kgcmVjb3ZlcnkgcHJvY2VzcyBpcyBoaWdobHkgZGVzaXJlZC4gSW4gdGhpcyB3b3JrIHdlIGNvbmZpcm1lZCB0aGF0IGhpZ2ggcGVyZm9ybWFuY2UgTmkxL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M01uMS8zQ28xLzMoT0gpMiBwcmVjdXJzb3IgYW5kIExpTmkxLzNNbjEvM0NvMS8zTzIgY2F0aG9kZSBtYXRlcmlhbCBjYW4gYmUgc3ludGhlc2l6ZWQgZnJvbSBsZWFja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vbHV0aW9uIG9mIGEgbGl0aGl1bSBpb24gYmF0dGVyeSByZWNvdmVyeSBzdHJlYW0uIFRoZSBwcmVjdXJzb3Igd2FzIHN5bnRoZXNpemVkIGZyb20gYSB0eXBpY2FsIGNvcHJlY2lwaXRhdGl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HJvY2VzcyB3aXRoIGNhcmVmdWxseSBjb250cm9sbGluZyB0aGUgcmVhY3Rpb24gcGFyYW1ldGVycy4gRWxlY3Ryb2NoZW1pY2FsIHByb3BlcnRpZXN9e1xccnRsY2hcXGFmMFxcYWZzMjRcclxu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luY2x1ZGluZyByYXRlIGNhcGFjaXR5IGFuZCBjeWNsZSBsaWZlIHdlcmUgdGVzdGVkIHRvIGV2YWx1YXRlIHRoZSBmaW5hbCBwcm9kdWN0LiBUaGUgcmVzdWx0cyBzaG93IHRoYXQ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F0aG9kZSBtYXRlcmlhbCBzeW50aGVzaXplZCBmcm9tIHNwZW50IGxpdGhpdW0gaW9uIGJhdHRlcnkgcmVjb3Zlcnkgc3RyZWFtIGlzIHBlcmZvcm1pbmcgYSBkaXNjaGFyZ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hcGFjaXR5IG9mIDE1OCBtQWgvZyBhdCBmaXJzdCBjeWNsZSBvZiAwLjFDIGFuZCAxMzkgbUFoL2cgYXQgZmlyc3QgY3ljbGUgb2YgMC41QyBjeWNsZSBsaWZlIHRlc3QuIEFmdGVyIDEwM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AyMDAgY3ljbGVzLCBzdGlsbCBvdmVyIDgwJSBhbmQgNjUlIG9mIGNhcGFjaXR5IGlzIHJlbWFpbmVkLCByZXNwZWN0aXZlbHkuIFRoZSBtYXRlcmlhbHMgYXJlIGFsc29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V2YWx1YXRlZCBpbmRlcGVuZGVudGx5IGF0IEFyZ29ubmUgTmF0aW9uYWwgTGFib3JhdG9yeS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HExZ3phdzFmLmpwZyIsIlVyaVN0cmluZyI6ImFjZWVkOGM5LTJkMjEtNDhiYi04YzBjLWVkNjM3NWY5ZTJi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1LjAyL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1LjAyLjA0NiIsIlVyaVN0cmluZyI6Imh0dHBzOi8vZG9pLm9yZy8xMC4xMDE2L2ouanBvd3NvdXIuMjAxNS4wMi4w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eW50aGVzaXMgb2YgaGlnaCBwZXJmb3JtYW5jZSBMaU5pMS8zTW4xLzNDbzEvM08yIGZyb20gbGl0aGl1bSBpb24gYmF0dGVyeSByZWNvdmVyeSBzdHJlYW0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N5bnRoZXNpcyBvZiBoaWdoIHBlcmZvcm1hbmNlIExpTmk8c3ViPjEvMzwvc3ViPk1uPHN1Yj4xLzM8L3N1Yj5DbzxzdWI+MS8zPC9zdWI+TzxzdWI+Mjwvc3ViPiBmcm9tIGxpdGhpdW0gaW9uIGJhdHRlcnkgcmVjb3Zlcnkgc3RyZWFtIiwiVHJhbnNsYXRvcnMiOltdLCJZZWFyIjoiMjAxNSIsIlllYXJSZXNvbHZlZCI6IjIwMTUiLCJDcmVhdGVkQnkiOiJfUm9uamEgV2FnbmVyLVdlbnoiLCJDcmVhdGVkT24iOiIyMDIwLTEwLTE5VDA4OjE3OjQ2IiwiTW9kaWZpZWRCeSI6Il9XYWduZXJ3ZSIsIklkIjoiYWNlZWQ4YzktMmQyMS00OGJiLThjMGMtZWQ2Mzc1ZjllMmIw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3Nl0ifV19LCJUYWciOiJDaXRhdmlQbGFjZWhvbGRlciNhMjQ4NzFmZi02YzJjLTQ4MDQtYWI4Yy0xNzNiZmRmN2I5NWMiLCJUZXh0IjoiWzc2XSIsIldBSVZlcnNpb24iOiI2LjguMC4wIn0=}</w:instrText>
                </w:r>
                <w:r w:rsidR="00670427" w:rsidRPr="0077002F">
                  <w:rPr>
                    <w:lang w:val="en-US"/>
                  </w:rPr>
                  <w:fldChar w:fldCharType="separate"/>
                </w:r>
                <w:r w:rsidR="00670427" w:rsidRPr="0077002F">
                  <w:rPr>
                    <w:lang w:val="en-US"/>
                  </w:rPr>
                  <w:t>[7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vacuum pyrolysis</w:t>
            </w:r>
          </w:p>
          <w:p w:rsidR="00670427" w:rsidRPr="0077002F" w:rsidRDefault="00670427" w:rsidP="00670427">
            <w:pPr>
              <w:spacing w:before="288" w:after="288"/>
              <w:rPr>
                <w:lang w:val="en-US"/>
              </w:rPr>
            </w:pPr>
            <w:r w:rsidRPr="0077002F">
              <w:rPr>
                <w:lang w:val="en-US"/>
              </w:rPr>
              <w:t xml:space="preserve">acid leaching </w:t>
            </w:r>
          </w:p>
          <w:p w:rsidR="00670427" w:rsidRPr="0077002F" w:rsidRDefault="00670427" w:rsidP="00670427">
            <w:pPr>
              <w:spacing w:before="288" w:after="288"/>
              <w:rPr>
                <w:lang w:val="en-US"/>
              </w:rPr>
            </w:pPr>
            <w:r w:rsidRPr="0077002F">
              <w:rPr>
                <w:lang w:val="en-US"/>
              </w:rPr>
              <w:t>filtr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balt oxalate and carbon; Lithium and aluminum solution</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9f26b43d-9b55-48a0-8815-89fa765557c3"/>
                <w:id w:val="69142236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XJ5cXhhbWYuanBnIiwiVXJpU3RyaW5nIjoiOWVjZmNjMDEtOWFkZi00NTA0LWFjN2UtMGIyZjY0YjAyNGI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IuMDMuMDI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dhc21hbi4yMDEyLjAzLjAyNyIsIlVyaVN0cmluZyI6Imh0dHBzOi8vZG9pLm9yZy8xMC4xMDE2L2oud2FzbWFuLjIwMTIuMDMuM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DY6NTIiLCJNb2RpZmllZEJ5IjoiX1JvbmphIFdhZ25lci1XZW56IiwiSWQiOiIyN2M2OGY3YS05ZWQ0LTQxYTEtOTIxMS0zMDVmZDZiOGViODQiLCJNb2RpZmllZE9uIjoiMjAyMC0xMS0xOVQxNDowNjo1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yNTM0MDcyIiwiVXJpU3RyaW5nIjoiaHR0cDovL3d3dy5uY2JpLm5sbS5uaWguZ292L3B1Ym1lZC8yMjUzNDA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3JnYW5pYyBveGFsYXRlIGFzIGxlYWNoYW50IGFuZCBwcmVjaXBpdGFudCBmb3IgdGhlIHJlY292ZXJ5IG9mIHZhbHVhYmxlIG1ldGFsc8KgIGZyb20gc3BlbnQgbGl0aGl1bS1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FByZWxpbWluYXJ5IHRyZWF0bWVudDwvc3Bhbj48L3A+XHJcblx0XHRcdDxwIHN0eWxlPVwibWFyZ2luOjBwdCAwcHQgNnB0XCI+PHNwYW4gc3R5bGU9XCJmb250LWZhbWlseTonU2Vnb2UgVUknOyBmb250LXNpemU6OXB0XCI+wqDCoMKgwqDCoMKgwqDCoMKgwqDCoMKgwqDCoMKgwqDCoMKgwqAgMi4yIFZhY3V1bSBweXJvbHlzaXM8L3NwYW4+PC9wPlxyXG5cdFx0XHQ8cCBzdHlsZT1cIm1hcmdpbjowcHQgMHB0IDZwdFwiPjxzcGFuIHN0eWxlPVwiZm9udC1mYW1pbHk6J1NlZ29lIFVJJzsgZm9udC1zaXplOjlwdFwiPsKgwqDCoMKgwqDCoMKgwqDCoMKgwqDCoMKgwqDCoMKgwqDCoMKgIDIuMyBNZXRhbCBsZWFjaGluZyBhbmQgcHJlY2lwaXRhdGlvb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9yZ2FuaWMgb3hhbGF0ZSBhcyBsZWFjaGFudCBhbmQgcHJlY2lwaXRhbnQgZm9yIHRoZSByZWNvdmVyeSBvZiB2YWx1YWJsZSBtZXRhbHMgZnJvbSBzcGVudCBsaXRoaXVtLWlvbiBiYXR0ZXJpZXMiLCJUcmFuc2xhdG9ycyI6W10sIlllYXIiOiIyMDEyIiwiWWVhclJlc29sdmVkIjoiMjAxMiIsIkNyZWF0ZWRCeSI6Il9Sb25qYSBXYWduZXItV2VueiIsIkNyZWF0ZWRPbiI6IjIwMjAtMTEtMTlUMTQ6MDY6MzkiLCJNb2RpZmllZEJ5IjoiX1dhZ25lcndlIiwiSWQiOiI5ZWNmY2MwMS05YWRmLTQ1MDQtYWM3ZS0wYjJmNjRiMDI0Yj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c3XSJ9XX0sIlRhZyI6IkNpdGF2aVBsYWNlaG9sZGVyIzlmMjZiNDNkLTliNTUtNDhhMC04ODE1LTg5ZmE3NjU1NTdjMyIsIlRleHQiOiJbNzddIiwiV0FJVmVyc2lvbiI6IjYuOC4wLjAifQ==}</w:instrText>
                </w:r>
                <w:r w:rsidR="00670427" w:rsidRPr="0077002F">
                  <w:rPr>
                    <w:lang w:val="en-US"/>
                  </w:rPr>
                  <w:fldChar w:fldCharType="separate"/>
                </w:r>
                <w:r w:rsidR="00670427" w:rsidRPr="0077002F">
                  <w:rPr>
                    <w:lang w:val="en-US"/>
                  </w:rPr>
                  <w:t>[77]</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vacuum pyrolysis</w:t>
            </w:r>
          </w:p>
          <w:p w:rsidR="00670427" w:rsidRPr="0077002F" w:rsidRDefault="00670427" w:rsidP="00670427">
            <w:pPr>
              <w:spacing w:before="288" w:after="288"/>
              <w:rPr>
                <w:lang w:val="en-US"/>
              </w:rPr>
            </w:pPr>
            <w:r w:rsidRPr="0077002F">
              <w:rPr>
                <w:lang w:val="en-US"/>
              </w:rPr>
              <w:t xml:space="preserve">acid leaching </w:t>
            </w:r>
          </w:p>
          <w:p w:rsidR="00670427" w:rsidRPr="0077002F" w:rsidRDefault="00670427" w:rsidP="00670427">
            <w:pPr>
              <w:spacing w:before="288" w:after="288"/>
              <w:rPr>
                <w:lang w:val="en-US"/>
              </w:rPr>
            </w:pPr>
            <w:r w:rsidRPr="0077002F">
              <w:rPr>
                <w:lang w:val="en-US"/>
              </w:rPr>
              <w:t>filtr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balt and lithium solution, carbon</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ec74633a-25a6-46fb-be92-b053fc984717"/>
                <w:id w:val="193856053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XJ5cXhhbWYuanBnIiwiVXJpU3RyaW5nIjoiOWVjZmNjMDEtOWFkZi00NTA0LWFjN2UtMGIyZjY0YjAyNGI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IuMDMuMDI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dhc21hbi4yMDEyLjAzLjAyNyIsIlVyaVN0cmluZyI6Imh0dHBzOi8vZG9pLm9yZy8xMC4xMDE2L2oud2FzbWFuLjIwMTIuMDMuM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DY6NTIiLCJNb2RpZmllZEJ5IjoiX1JvbmphIFdhZ25lci1XZW56IiwiSWQiOiIyN2M2OGY3YS05ZWQ0LTQxYTEtOTIxMS0zMDVmZDZiOGViODQiLCJNb2RpZmllZE9uIjoiMjAyMC0xMS0xOVQxNDowNjo1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yNTM0MDcyIiwiVXJpU3RyaW5nIjoiaHR0cDovL3d3dy5uY2JpLm5sbS5uaWguZ292L3B1Ym1lZC8yMjUzNDA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3JnYW5pYyBveGFsYXRlIGFzIGxlYWNoYW50IGFuZCBwcmVjaXBpdGFudCBmb3IgdGhlIHJlY292ZXJ5IG9mIHZhbHVhYmxlIG1ldGFsc8KgIGZyb20gc3BlbnQgbGl0aGl1bS1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FByZWxpbWluYXJ5IHRyZWF0bWVudDwvc3Bhbj48L3A+XHJcblx0XHRcdDxwIHN0eWxlPVwibWFyZ2luOjBwdCAwcHQgNnB0XCI+PHNwYW4gc3R5bGU9XCJmb250LWZhbWlseTonU2Vnb2UgVUknOyBmb250LXNpemU6OXB0XCI+wqDCoMKgwqDCoMKgwqDCoMKgwqDCoMKgwqDCoMKgwqDCoMKgwqAgMi4yIFZhY3V1bSBweXJvbHlzaXM8L3NwYW4+PC9wPlxyXG5cdFx0XHQ8cCBzdHlsZT1cIm1hcmdpbjowcHQgMHB0IDZwdFwiPjxzcGFuIHN0eWxlPVwiZm9udC1mYW1pbHk6J1NlZ29lIFVJJzsgZm9udC1zaXplOjlwdFwiPsKgwqDCoMKgwqDCoMKgwqDCoMKgwqDCoMKgwqDCoMKgwqDCoMKgIDIuMyBNZXRhbCBsZWFjaGluZyBhbmQgcHJlY2lwaXRhdGlvb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9yZ2FuaWMgb3hhbGF0ZSBhcyBsZWFjaGFudCBhbmQgcHJlY2lwaXRhbnQgZm9yIHRoZSByZWNvdmVyeSBvZiB2YWx1YWJsZSBtZXRhbHMgZnJvbSBzcGVudCBsaXRoaXVtLWlvbiBiYXR0ZXJpZXMiLCJUcmFuc2xhdG9ycyI6W10sIlllYXIiOiIyMDEyIiwiWWVhclJlc29sdmVkIjoiMjAxMiIsIkNyZWF0ZWRCeSI6Il9Sb25qYSBXYWduZXItV2VueiIsIkNyZWF0ZWRPbiI6IjIwMjAtMTEtMTlUMTQ6MDY6MzkiLCJNb2RpZmllZEJ5IjoiX1dhZ25lcndlIiwiSWQiOiI5ZWNmY2MwMS05YWRmLTQ1MDQtYWM3ZS0wYjJmNjRiMDI0Yj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c3XSJ9XX0sIlRhZyI6IkNpdGF2aVBsYWNlaG9sZGVyI2VjNzQ2MzNhLTI1YTYtNDZmYi1iZTkyLWIwNTNmYzk4NDcxNyIsIlRleHQiOiJbNzddIiwiV0FJVmVyc2lvbiI6IjYuOC4wLjAifQ==}</w:instrText>
                </w:r>
                <w:r w:rsidR="00670427" w:rsidRPr="0077002F">
                  <w:rPr>
                    <w:lang w:val="en-US"/>
                  </w:rPr>
                  <w:fldChar w:fldCharType="separate"/>
                </w:r>
                <w:r w:rsidR="00670427" w:rsidRPr="0077002F">
                  <w:rPr>
                    <w:lang w:val="en-US"/>
                  </w:rPr>
                  <w:t>[77]</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otary shear</w:t>
            </w:r>
          </w:p>
          <w:p w:rsidR="00670427" w:rsidRPr="0077002F" w:rsidRDefault="00670427" w:rsidP="00670427">
            <w:pPr>
              <w:spacing w:before="288" w:after="288"/>
              <w:rPr>
                <w:lang w:val="en-US"/>
              </w:rPr>
            </w:pPr>
            <w:r w:rsidRPr="0077002F">
              <w:rPr>
                <w:lang w:val="en-US"/>
              </w:rPr>
              <w:t>impact mill</w:t>
            </w:r>
          </w:p>
          <w:p w:rsidR="00670427" w:rsidRPr="0077002F" w:rsidRDefault="00670427" w:rsidP="00670427">
            <w:pPr>
              <w:spacing w:before="288" w:after="288"/>
              <w:rPr>
                <w:lang w:val="en-US"/>
              </w:rPr>
            </w:pPr>
            <w:r w:rsidRPr="0077002F">
              <w:rPr>
                <w:lang w:val="en-US"/>
              </w:rPr>
              <w:t xml:space="preserve">vibrating screen </w:t>
            </w:r>
          </w:p>
          <w:p w:rsidR="00670427" w:rsidRPr="0077002F" w:rsidRDefault="00670427" w:rsidP="00670427">
            <w:pPr>
              <w:spacing w:before="288" w:after="288"/>
              <w:rPr>
                <w:lang w:val="en-US"/>
              </w:rPr>
            </w:pPr>
            <w:r w:rsidRPr="0077002F">
              <w:rPr>
                <w:lang w:val="en-US"/>
              </w:rPr>
              <w:t xml:space="preserve">screen </w:t>
            </w:r>
          </w:p>
          <w:p w:rsidR="00670427" w:rsidRPr="0077002F" w:rsidRDefault="00670427" w:rsidP="00670427">
            <w:pPr>
              <w:spacing w:before="288" w:after="288"/>
              <w:rPr>
                <w:lang w:val="en-US"/>
              </w:rPr>
            </w:pPr>
            <w:r w:rsidRPr="0077002F">
              <w:rPr>
                <w:lang w:val="en-US"/>
              </w:rPr>
              <w:t xml:space="preserve">hydrolysis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electrolysi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Li</w:t>
            </w:r>
            <w:r w:rsidRPr="0077002F">
              <w:rPr>
                <w:vertAlign w:val="subscript"/>
                <w:lang w:val="en-US"/>
              </w:rPr>
              <w:t>2</w:t>
            </w:r>
            <w:r w:rsidRPr="0077002F">
              <w:rPr>
                <w:lang w:val="en-US"/>
              </w:rPr>
              <w:t>CO</w:t>
            </w:r>
            <w:r w:rsidRPr="0077002F">
              <w:rPr>
                <w:vertAlign w:val="subscript"/>
                <w:lang w:val="en-US"/>
              </w:rPr>
              <w:t>3</w:t>
            </w:r>
            <w:r w:rsidRPr="0077002F">
              <w:rPr>
                <w:lang w:val="en-US"/>
              </w:rPr>
              <w:t>, Li</w:t>
            </w:r>
            <w:r w:rsidRPr="0077002F">
              <w:rPr>
                <w:vertAlign w:val="subscript"/>
                <w:lang w:val="en-US"/>
              </w:rPr>
              <w:t>3</w:t>
            </w:r>
            <w:r w:rsidRPr="0077002F">
              <w:rPr>
                <w:lang w:val="en-US"/>
              </w:rPr>
              <w:t>P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27f40388-e201-4dcb-8754-ddf9ac782884"/>
                <w:id w:val="167361056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Q4YjRjLTg1M2EtNDkzNS05NjI4LTMyZmY0N2EwYzI5ZC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MjdmNDAzODgtZTIwMS00ZGNiLTg3NTQtZGRmOWFjNzgyODg0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1st cutting mill step </w:t>
            </w:r>
          </w:p>
          <w:p w:rsidR="00670427" w:rsidRPr="0077002F" w:rsidRDefault="00670427" w:rsidP="00670427">
            <w:pPr>
              <w:spacing w:before="288" w:after="288"/>
              <w:rPr>
                <w:lang w:val="en-US"/>
              </w:rPr>
            </w:pPr>
            <w:r w:rsidRPr="0077002F">
              <w:rPr>
                <w:lang w:val="en-US"/>
              </w:rPr>
              <w:t xml:space="preserve">2nd cutting mill step </w:t>
            </w:r>
          </w:p>
          <w:p w:rsidR="00670427" w:rsidRPr="0077002F" w:rsidRDefault="00670427" w:rsidP="00670427">
            <w:pPr>
              <w:spacing w:before="288" w:after="288"/>
              <w:rPr>
                <w:lang w:val="en-US"/>
              </w:rPr>
            </w:pPr>
            <w:r w:rsidRPr="0077002F">
              <w:rPr>
                <w:lang w:val="en-US"/>
              </w:rPr>
              <w:t xml:space="preserve">magnetic separator </w:t>
            </w:r>
          </w:p>
          <w:p w:rsidR="00670427" w:rsidRPr="0077002F" w:rsidRDefault="00670427" w:rsidP="00670427">
            <w:pPr>
              <w:spacing w:before="288" w:after="288"/>
              <w:rPr>
                <w:lang w:val="en-US"/>
              </w:rPr>
            </w:pPr>
            <w:r w:rsidRPr="0077002F">
              <w:rPr>
                <w:lang w:val="en-US"/>
              </w:rPr>
              <w:t xml:space="preserve">leach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e, Cu, Co</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cb3ecc3c-5349-494c-96d6-b864ec7aa5fc"/>
                <w:id w:val="129988353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jUxMzgzLTM1NWItNDJlYi04NjY2LWRiOTllMDBjZjNhYS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Y2IzZWNjM2MtNTM0OS00OTRjLTk2ZDYtYjg2NGVjN2FhNWZj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magnetic separation</w:t>
            </w:r>
          </w:p>
          <w:p w:rsidR="00670427" w:rsidRPr="0077002F" w:rsidRDefault="00670427" w:rsidP="00670427">
            <w:pPr>
              <w:spacing w:before="288" w:after="288"/>
              <w:rPr>
                <w:lang w:val="en-US"/>
              </w:rPr>
            </w:pPr>
            <w:r w:rsidRPr="0077002F">
              <w:rPr>
                <w:lang w:val="en-US"/>
              </w:rPr>
              <w:t>dissolving</w:t>
            </w:r>
          </w:p>
          <w:p w:rsidR="00670427" w:rsidRPr="0077002F" w:rsidRDefault="00670427" w:rsidP="00670427">
            <w:pPr>
              <w:spacing w:before="288" w:after="288"/>
              <w:rPr>
                <w:lang w:val="en-US"/>
              </w:rPr>
            </w:pPr>
            <w:r w:rsidRPr="0077002F">
              <w:rPr>
                <w:lang w:val="en-US"/>
              </w:rPr>
              <w:t>sieving</w:t>
            </w:r>
          </w:p>
          <w:p w:rsidR="00670427" w:rsidRPr="0077002F" w:rsidRDefault="00670427" w:rsidP="00670427">
            <w:pPr>
              <w:spacing w:before="288" w:after="288"/>
              <w:rPr>
                <w:lang w:val="en-US"/>
              </w:rPr>
            </w:pPr>
            <w:r w:rsidRPr="0077002F">
              <w:rPr>
                <w:lang w:val="en-US"/>
              </w:rPr>
              <w:t>1st leaching</w:t>
            </w:r>
          </w:p>
          <w:p w:rsidR="00670427" w:rsidRPr="0077002F" w:rsidRDefault="00670427" w:rsidP="00670427">
            <w:pPr>
              <w:spacing w:before="288" w:after="288"/>
              <w:rPr>
                <w:lang w:val="en-US"/>
              </w:rPr>
            </w:pPr>
            <w:r w:rsidRPr="0077002F">
              <w:rPr>
                <w:lang w:val="en-US"/>
              </w:rPr>
              <w:t>1st precipitation</w:t>
            </w:r>
          </w:p>
          <w:p w:rsidR="00670427" w:rsidRPr="0077002F" w:rsidRDefault="00670427" w:rsidP="00670427">
            <w:pPr>
              <w:spacing w:before="288" w:after="288"/>
              <w:rPr>
                <w:lang w:val="en-US"/>
              </w:rPr>
            </w:pPr>
            <w:r w:rsidRPr="0077002F">
              <w:rPr>
                <w:lang w:val="en-US"/>
              </w:rPr>
              <w:t>2nd leaching</w:t>
            </w:r>
          </w:p>
          <w:p w:rsidR="00670427" w:rsidRPr="0077002F" w:rsidRDefault="00670427" w:rsidP="00670427">
            <w:pPr>
              <w:spacing w:before="288" w:after="288"/>
              <w:rPr>
                <w:lang w:val="en-US"/>
              </w:rPr>
            </w:pPr>
            <w:r w:rsidRPr="0077002F">
              <w:rPr>
                <w:lang w:val="en-US"/>
              </w:rPr>
              <w:t>2nd precipitation</w:t>
            </w:r>
          </w:p>
          <w:p w:rsidR="00670427" w:rsidRPr="0077002F" w:rsidRDefault="00670427" w:rsidP="00670427">
            <w:pPr>
              <w:spacing w:before="288" w:after="288"/>
              <w:rPr>
                <w:lang w:val="en-US"/>
              </w:rPr>
            </w:pPr>
            <w:r w:rsidRPr="0077002F">
              <w:rPr>
                <w:lang w:val="en-US"/>
              </w:rPr>
              <w:t>3rd leaching</w:t>
            </w:r>
          </w:p>
          <w:p w:rsidR="00670427" w:rsidRPr="0077002F" w:rsidRDefault="00670427" w:rsidP="00670427">
            <w:pPr>
              <w:spacing w:before="288" w:after="288"/>
              <w:rPr>
                <w:lang w:val="en-US"/>
              </w:rPr>
            </w:pPr>
            <w:r w:rsidRPr="0077002F">
              <w:rPr>
                <w:lang w:val="en-US"/>
              </w:rPr>
              <w:t>3rd precipitation</w:t>
            </w:r>
          </w:p>
          <w:p w:rsidR="00670427" w:rsidRPr="0077002F" w:rsidRDefault="00670427" w:rsidP="00670427">
            <w:pPr>
              <w:spacing w:before="288" w:after="288"/>
              <w:rPr>
                <w:lang w:val="en-US"/>
              </w:rPr>
            </w:pPr>
            <w:r w:rsidRPr="0077002F">
              <w:rPr>
                <w:lang w:val="en-US"/>
              </w:rPr>
              <w:t>4th leaching</w:t>
            </w:r>
          </w:p>
          <w:p w:rsidR="00670427" w:rsidRPr="0077002F" w:rsidRDefault="00670427" w:rsidP="00670427">
            <w:pPr>
              <w:spacing w:before="288" w:after="288"/>
              <w:rPr>
                <w:lang w:val="en-US"/>
              </w:rPr>
            </w:pPr>
            <w:r w:rsidRPr="0077002F">
              <w:rPr>
                <w:lang w:val="en-US"/>
              </w:rPr>
              <w:t>4th precipitation</w:t>
            </w:r>
          </w:p>
          <w:p w:rsidR="00670427" w:rsidRPr="0077002F" w:rsidRDefault="00670427" w:rsidP="00670427">
            <w:pPr>
              <w:spacing w:before="288" w:after="288"/>
              <w:rPr>
                <w:lang w:val="en-US"/>
              </w:rPr>
            </w:pPr>
            <w:r w:rsidRPr="0077002F">
              <w:rPr>
                <w:lang w:val="en-US"/>
              </w:rPr>
              <w:t>mixing and stirring with Li</w:t>
            </w:r>
            <w:r w:rsidRPr="0077002F">
              <w:rPr>
                <w:vertAlign w:val="subscript"/>
                <w:lang w:val="en-US"/>
              </w:rPr>
              <w:t>2</w:t>
            </w:r>
            <w:r w:rsidRPr="0077002F">
              <w:rPr>
                <w:lang w:val="en-US"/>
              </w:rPr>
              <w:t>CO</w:t>
            </w:r>
            <w:r w:rsidRPr="0077002F">
              <w:rPr>
                <w:vertAlign w:val="subscript"/>
                <w:lang w:val="en-US"/>
              </w:rPr>
              <w:t>3</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MC</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In a further process chain the following substances are recovered:</w:t>
            </w:r>
          </w:p>
          <w:p w:rsidR="00670427" w:rsidRPr="0077002F" w:rsidRDefault="00670427" w:rsidP="00670427">
            <w:pPr>
              <w:spacing w:before="288" w:after="288"/>
              <w:rPr>
                <w:lang w:val="en-US"/>
              </w:rPr>
            </w:pPr>
            <w:r w:rsidRPr="0077002F">
              <w:rPr>
                <w:lang w:val="en-US"/>
              </w:rPr>
              <w:t>LiFeO</w:t>
            </w:r>
            <w:r w:rsidRPr="0077002F">
              <w:rPr>
                <w:vertAlign w:val="subscript"/>
                <w:lang w:val="en-US"/>
              </w:rPr>
              <w:t>4</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b06e0ebe-076d-4587-8885-3ee95546e9e2"/>
                <w:id w:val="53516309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jg1OTA1LTNkNDEtNGY0Zi1hMTcyLWYzZmQ0NWJlNDg5NC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YjA2ZTBlYmUtMDc2ZC00NTg3LTg4ODUtM2VlOTU1NDZlOWUy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manual disassembly</w:t>
            </w:r>
          </w:p>
          <w:p w:rsidR="00670427" w:rsidRPr="0077002F" w:rsidRDefault="00670427" w:rsidP="00670427">
            <w:pPr>
              <w:spacing w:before="288" w:after="288"/>
              <w:rPr>
                <w:lang w:val="en-US"/>
              </w:rPr>
            </w:pPr>
            <w:r w:rsidRPr="0077002F">
              <w:rPr>
                <w:lang w:val="en-US"/>
              </w:rPr>
              <w:t>1st crushing</w:t>
            </w:r>
          </w:p>
          <w:p w:rsidR="00670427" w:rsidRPr="0077002F" w:rsidRDefault="00670427" w:rsidP="00670427">
            <w:pPr>
              <w:spacing w:before="288" w:after="288"/>
              <w:rPr>
                <w:lang w:val="en-US"/>
              </w:rPr>
            </w:pPr>
            <w:r w:rsidRPr="0077002F">
              <w:rPr>
                <w:lang w:val="en-US"/>
              </w:rPr>
              <w:t>drying</w:t>
            </w:r>
          </w:p>
          <w:p w:rsidR="00670427" w:rsidRPr="0077002F" w:rsidRDefault="00670427" w:rsidP="00670427">
            <w:pPr>
              <w:spacing w:before="288" w:after="288"/>
              <w:rPr>
                <w:lang w:val="en-US"/>
              </w:rPr>
            </w:pPr>
            <w:r w:rsidRPr="0077002F">
              <w:rPr>
                <w:lang w:val="en-US"/>
              </w:rPr>
              <w:t xml:space="preserve">air classification </w:t>
            </w:r>
          </w:p>
          <w:p w:rsidR="00670427" w:rsidRPr="0077002F" w:rsidRDefault="00670427" w:rsidP="00670427">
            <w:pPr>
              <w:spacing w:before="288" w:after="288"/>
              <w:rPr>
                <w:lang w:val="en-US"/>
              </w:rPr>
            </w:pPr>
            <w:r w:rsidRPr="0077002F">
              <w:rPr>
                <w:lang w:val="en-US"/>
              </w:rPr>
              <w:t xml:space="preserve">2nd crushing </w:t>
            </w:r>
          </w:p>
          <w:p w:rsidR="00670427" w:rsidRPr="0077002F" w:rsidRDefault="00670427" w:rsidP="00670427">
            <w:pPr>
              <w:spacing w:before="288" w:after="288"/>
              <w:rPr>
                <w:lang w:val="en-US"/>
              </w:rPr>
            </w:pPr>
            <w:r w:rsidRPr="0077002F">
              <w:rPr>
                <w:lang w:val="en-US"/>
              </w:rPr>
              <w:t>sieving</w:t>
            </w:r>
          </w:p>
          <w:p w:rsidR="00670427" w:rsidRPr="0077002F" w:rsidRDefault="00670427" w:rsidP="00670427">
            <w:pPr>
              <w:spacing w:before="288" w:after="288"/>
              <w:rPr>
                <w:lang w:val="en-US"/>
              </w:rPr>
            </w:pPr>
            <w:r w:rsidRPr="0077002F">
              <w:rPr>
                <w:lang w:val="en-US"/>
              </w:rPr>
              <w:t xml:space="preserve">leaching precipitation </w:t>
            </w:r>
          </w:p>
          <w:p w:rsidR="00670427" w:rsidRPr="0077002F" w:rsidRDefault="00670427" w:rsidP="00670427">
            <w:pPr>
              <w:spacing w:before="288" w:after="288"/>
              <w:rPr>
                <w:lang w:val="en-US"/>
              </w:rPr>
            </w:pPr>
            <w:r w:rsidRPr="0077002F">
              <w:rPr>
                <w:lang w:val="en-US"/>
              </w:rPr>
              <w:t>calcin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athode material</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c8d30dd3-8705-44bb-91f6-27d600b30d40"/>
                <w:id w:val="75925643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zk1NTg0LTViNjAtNDA3Ny05NGY4LWEyY2U2Y2VjNzc5NC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YzhkMzBkZDMtODcwNS00NGJiLTkxZjYtMjdkNjAwYjMwZDQw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disassembly</w:t>
            </w:r>
          </w:p>
          <w:p w:rsidR="00670427" w:rsidRPr="0077002F" w:rsidRDefault="00670427" w:rsidP="00670427">
            <w:pPr>
              <w:spacing w:before="288" w:after="288"/>
              <w:rPr>
                <w:lang w:val="en-US"/>
              </w:rPr>
            </w:pPr>
            <w:r w:rsidRPr="0077002F">
              <w:rPr>
                <w:lang w:val="en-US"/>
              </w:rPr>
              <w:t>case perforation</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sieving/ magnetic separation </w:t>
            </w:r>
          </w:p>
          <w:p w:rsidR="00670427" w:rsidRPr="0077002F" w:rsidRDefault="00670427" w:rsidP="00670427">
            <w:pPr>
              <w:spacing w:before="288" w:after="288"/>
              <w:rPr>
                <w:lang w:val="en-US"/>
              </w:rPr>
            </w:pPr>
            <w:r w:rsidRPr="0077002F">
              <w:rPr>
                <w:lang w:val="en-US"/>
              </w:rPr>
              <w:t xml:space="preserve">dense media separation </w:t>
            </w:r>
          </w:p>
          <w:p w:rsidR="00670427" w:rsidRPr="0077002F" w:rsidRDefault="00670427" w:rsidP="00670427">
            <w:pPr>
              <w:spacing w:before="288" w:after="288"/>
              <w:rPr>
                <w:lang w:val="en-US"/>
              </w:rPr>
            </w:pPr>
            <w:r w:rsidRPr="0077002F">
              <w:rPr>
                <w:lang w:val="en-US"/>
              </w:rPr>
              <w:t xml:space="preserve">basic leaching purification </w:t>
            </w:r>
          </w:p>
          <w:p w:rsidR="00670427" w:rsidRPr="0077002F" w:rsidRDefault="00670427" w:rsidP="00670427">
            <w:pPr>
              <w:spacing w:before="288" w:after="288"/>
              <w:rPr>
                <w:lang w:val="en-US"/>
              </w:rPr>
            </w:pPr>
            <w:r w:rsidRPr="0077002F">
              <w:rPr>
                <w:lang w:val="en-US"/>
              </w:rPr>
              <w:t xml:space="preserve">Li adjustment </w:t>
            </w:r>
          </w:p>
          <w:p w:rsidR="00670427" w:rsidRPr="0077002F" w:rsidRDefault="00670427" w:rsidP="00670427">
            <w:pPr>
              <w:spacing w:before="288" w:after="288"/>
              <w:rPr>
                <w:lang w:val="en-US"/>
              </w:rPr>
            </w:pPr>
            <w:r w:rsidRPr="0077002F">
              <w:rPr>
                <w:lang w:val="en-US"/>
              </w:rPr>
              <w:t xml:space="preserve">dissolution </w:t>
            </w:r>
          </w:p>
          <w:p w:rsidR="00670427" w:rsidRPr="0077002F" w:rsidRDefault="00670427" w:rsidP="00670427">
            <w:pPr>
              <w:spacing w:before="288" w:after="288"/>
              <w:rPr>
                <w:lang w:val="en-US"/>
              </w:rPr>
            </w:pPr>
            <w:r w:rsidRPr="0077002F">
              <w:rPr>
                <w:lang w:val="en-US"/>
              </w:rPr>
              <w:t xml:space="preserve">filtr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athode material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lyte recovery</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9edc82c4-fa98-4885-bc3c-0f44574ba308"/>
                <w:id w:val="-39589196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dmZDBiLWFlNmQtNGYzYi04OGEzLTMwNTAwNzE0YTMzNC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OWVkYzgyYzQtZmE5OC00ODg1LWJjM2MtMGY0NDU3NGJhMzA4IiwiVGV4dCI6IlsyNl0iLCJXQUlWZXJzaW9uIjoiNi44LjAuMCJ9}</w:instrText>
                </w:r>
                <w:r w:rsidR="00670427" w:rsidRPr="0077002F">
                  <w:rPr>
                    <w:lang w:val="en-US"/>
                  </w:rPr>
                  <w:fldChar w:fldCharType="separate"/>
                </w:r>
                <w:r w:rsidR="00670427" w:rsidRPr="0077002F">
                  <w:rPr>
                    <w:lang w:val="en-US"/>
                  </w:rPr>
                  <w:t>[2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leaching</w:t>
            </w:r>
          </w:p>
          <w:p w:rsidR="00670427" w:rsidRPr="0077002F" w:rsidRDefault="00670427" w:rsidP="00670427">
            <w:pPr>
              <w:spacing w:before="288" w:after="288"/>
              <w:rPr>
                <w:lang w:val="en-US"/>
              </w:rPr>
            </w:pPr>
            <w:r w:rsidRPr="0077002F">
              <w:rPr>
                <w:lang w:val="en-US"/>
              </w:rPr>
              <w:t>liquid-liquid extraction</w:t>
            </w:r>
          </w:p>
          <w:p w:rsidR="00670427" w:rsidRPr="0077002F" w:rsidRDefault="00670427" w:rsidP="00670427">
            <w:pPr>
              <w:spacing w:before="288" w:after="288"/>
              <w:rPr>
                <w:lang w:val="en-US"/>
              </w:rPr>
            </w:pPr>
            <w:r w:rsidRPr="0077002F">
              <w:rPr>
                <w:lang w:val="en-US"/>
              </w:rPr>
              <w:t xml:space="preserve">recovery of valuable metals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Valuable metals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60131b49-6bd1-443e-8032-27d72b30b858"/>
                <w:id w:val="60771537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1pb24gYmF0dGVyaWVzIChMSUJzKSBoYXZlIHJlY2VpdmVkIGluY3JlYXNpbmcgYXR0ZW50aW9uIGluIHJlY2VudCB5ZWFycyBkdWUgdG8gdGhlaXIgcHJvbWluZW50IGFwcGxpY2F0aW9ucyBpbiBjb25zdW1lcn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xlY3Ryb25pY3MgYW5kIHRoZXkgbWF5IGFsc28gcmVkdWNlIG91ciBkZXBlbmRlbmNlIG9uIG9pbCwgYnkgdGhlaXIgdXNlIGluIGVsZWN0cmljIHZlaGljbGVzIChFVnMpLiBUaGlzIHBhcGVyIHNlbGVjdGl2ZW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2aWV3cyB0aGUgZXhpc3RpbmcgcmVjeWNsaW5nIHRlY2hub2xvZ2llcyBmb3IgdHJlYXRpbmcgdGhlIHNwZW50IExJQnMgaW4gb3JkZXIgdG8gcmVjb3ZlciB0aGUgdmFsdWFibGUgcHJvZHVjdHMgYW5kIGF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Gx1c3RyYXRpb24gb2YgY29tYmluZWQgcmVjeWNsaW5nIHByb2Nlc3NlcyBpcyBwcmVzZW50ZWQuIFRoZSBwcmltYXJ5IExJQnMgY29udGFpbiB0b3hpYyBtYXRlcmlhbHMgd2hpY2ggbWF5IGxlYWQgdG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VybWFsIHJ1bmF3YXkgYW5kIGV4b3RoZXJtaWMgcmVhY3Rpb25zLiBIZW5jZSBhbiBlbXBoYXNpcyBoYXMgYmVlbiBwbGFjZWQgb24gdGhlIHNhZmV0eSB0ZXN0cyB0aGF0IG5lZWQgdG8gYmUgbW9uaXRvcmV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iB0aGVzZSBiYXR0ZXJpZXMgZXNwZWNpYWxseSB0aGVpciB1c2UgaW4gaHlicmlkIEVWcy4gQWxsIHR5cGVzIG9mIHBoeXNpY2FsLCBjaGVtaWNhbCwgYmlvbG9naWNhbCBhbmQgZWxlY3Ryb2NoZW1pY2FsIG1ldGhvZH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YXZlIGJlZW4gcmV2aWV3ZWQgd2l0aCByZXNwZWN0IHRvIHJlY292ZXJ5IG9mIHNvbWUgdmFsdWFibGUgbWV0YWxzIHN1Y2ggYXMgY29iYWx0LCBuaWNrZWwsIG1hbmdhbmVzZSwgZXRjLiBUaGUgYXJ0aWNs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9uY2x1ZGVzIHdpdGggYSByZWNlbnQgaW52ZXN0aWdhdGlvbiBvZiB0aGUgcmVjb3Zlcnkgb2YgdmFsdWFibGUgbWV0YWxzIGZyb20gc3BlbnQgYmF0dGVyaWVzIGluIHRoZSBmb3JtIG9mIG5hbm9tYXRlcmlhbH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XRzIGltcGxpY2F0aW9ucyBmb3IgdGhlIGZ1dHVyZS4gQSBicmllZiBkaXNjdXNzaW9uIGFib3V0IHRoZSBjb3N0IG9mIExJQnMgYW5kIGl0cyBwYXRlbnQgcHVibGljYXRpb25zIGhhdmUgYmVlbiBkb25lIGl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vcmRlciB0byBhc3Nlc3MgdGhlIHNjb3BlIG9mIExJQnNcXHU4MjE3ICBhcHBsaWNhdGlvbnMgaW4gRVZz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jE2MjI1MTUuMjAxMy44NTMx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jE2MjI1MTUuMjAxMy44NTMxMDUiLCJVcmlTdHJpbmciOiJodHRwczovL2RvaS5vcmcvMTAuMTA4MC8yMTYyMjUxNS4yMDEzLjg1MzE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c4XSJ9XX0sIlRhZyI6IkNpdGF2aVBsYWNlaG9sZGVyIzYwMTMxYjQ5LTZiZDEtNDQzZS04MDMyLTI3ZDcyYjMwYjg1OCIsIlRleHQiOiJbNzhdIiwiV0FJVmVyc2lvbiI6IjYuOC4wLjAifQ==}</w:instrText>
                </w:r>
                <w:r w:rsidR="00670427" w:rsidRPr="0077002F">
                  <w:rPr>
                    <w:lang w:val="en-US"/>
                  </w:rPr>
                  <w:fldChar w:fldCharType="separate"/>
                </w:r>
                <w:r w:rsidR="00670427" w:rsidRPr="0077002F">
                  <w:rPr>
                    <w:lang w:val="en-US"/>
                  </w:rPr>
                  <w:t>[78]</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batteries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magnetic separation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water density separation</w:t>
            </w:r>
          </w:p>
          <w:p w:rsidR="00670427" w:rsidRPr="0077002F" w:rsidRDefault="00670427" w:rsidP="00670427">
            <w:pPr>
              <w:spacing w:before="288" w:after="288"/>
              <w:rPr>
                <w:lang w:val="en-US"/>
              </w:rPr>
            </w:pPr>
            <w:r w:rsidRPr="0077002F">
              <w:rPr>
                <w:lang w:val="en-US"/>
              </w:rPr>
              <w:t xml:space="preserve">secondary grind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L/S separation </w:t>
            </w:r>
          </w:p>
          <w:p w:rsidR="00670427" w:rsidRPr="0077002F" w:rsidRDefault="00670427" w:rsidP="00670427">
            <w:pPr>
              <w:spacing w:before="288" w:after="288"/>
              <w:rPr>
                <w:lang w:val="en-US"/>
              </w:rPr>
            </w:pPr>
            <w:r w:rsidRPr="0077002F">
              <w:rPr>
                <w:lang w:val="en-US"/>
              </w:rPr>
              <w:t>solvent extrac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Mn-products</w:t>
            </w:r>
          </w:p>
          <w:p w:rsidR="00670427" w:rsidRPr="0077002F" w:rsidRDefault="00670427" w:rsidP="00670427">
            <w:pPr>
              <w:spacing w:before="288" w:after="288"/>
              <w:rPr>
                <w:lang w:val="en-US"/>
              </w:rPr>
            </w:pPr>
            <w:r w:rsidRPr="0077002F">
              <w:rPr>
                <w:lang w:val="en-US"/>
              </w:rPr>
              <w:t>Co-products</w:t>
            </w:r>
          </w:p>
          <w:p w:rsidR="00670427" w:rsidRPr="0077002F" w:rsidRDefault="00670427" w:rsidP="00670427">
            <w:pPr>
              <w:spacing w:before="288" w:after="288"/>
              <w:rPr>
                <w:lang w:val="en-US"/>
              </w:rPr>
            </w:pPr>
            <w:r w:rsidRPr="0077002F">
              <w:rPr>
                <w:lang w:val="en-US"/>
              </w:rPr>
              <w:t>Ni-product</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thium precipitation Li</w:t>
            </w:r>
            <w:r w:rsidRPr="0077002F">
              <w:rPr>
                <w:vertAlign w:val="subscript"/>
                <w:lang w:val="en-US"/>
              </w:rPr>
              <w:t>2</w:t>
            </w:r>
            <w:r w:rsidRPr="0077002F">
              <w:rPr>
                <w:lang w:val="en-US"/>
              </w:rPr>
              <w:t>CO</w:t>
            </w:r>
            <w:r w:rsidRPr="0077002F">
              <w:rPr>
                <w:vertAlign w:val="subscript"/>
                <w:lang w:val="en-US"/>
              </w:rPr>
              <w:t>3</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57a8c977-21ad-422e-b77f-03f14aa6e36e"/>
                <w:id w:val="209027411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hNG5pYmNnLmpwZyIsIlVyaVN0cmluZyI6IjIzNzE0YzM0LWQxMGEtNDkxNS1iZTg1LTAxMDNkODI5MjIy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y4wOS4wMz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5LjAzMiIsIlVyaVN0cmluZyI6Imh0dHBzOi8vZG9pLm9yZy8xMC4xMDE2L2oud2FzbWFuLjIwMTcuMDkuMDM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TY6NDYiLCJNb2RpZmllZEJ5IjoiX1JvbmphIFdhZ25lci1XZW56IiwiSWQiOiI2YTI5ZmVlNy02NTE2LTRhNTMtYTZkZC02ZWRhOWE1MmQzOTIiLCJNb2RpZmllZE9uIjoiMjAyMC0xMS0xOVQxNDoxNjo0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5MDMwMTIwIiwiVXJpU3RyaW5nIjoiaHR0cDovL3d3dy5uY2JpLm5sbS5uaWguZ292L3B1Ym1lZC8yOTAzMDEy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aWNhbCByZWN5Y2xpbmcgb2YgbGl0aGl1bS1pb24gYmF0dGVyaWVzIGJ5IHJlZHVjdGl2ZSBsZWFjaGluZyB3aXRoIHNvZGl1bSBtZXRhYmlzdWxwaGl0ZT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SHlkcm9tZXRhbGx1cmdpY2FsIHJlY3ljbGluZyBvZiBsaXRoaXVtLWlvbiBiYXR0ZXJpZXMgYnkgcmVkdWN0aXZlIGxlYWNoaW5nIHdpdGggc29kaXVtIG1ldGFiaXN1bHBoaXRlIiwiVHJhbnNsYXRvcnMiOltdLCJZZWFyIjoiMjAxOCIsIlllYXJSZXNvbHZlZCI6IjIwMTgiLCJDcmVhdGVkQnkiOiJfUm9uamEgV2FnbmVyLVdlbnoiLCJDcmVhdGVkT24iOiIyMDIwLTExLTE5VDE0OjE2OjIwIiwiTW9kaWZpZWRCeSI6Il9XYWduZXJ3ZSIsIklkIjoiMjM3MTRjMzQtZDEwYS00OTE1LWJlODUtMDEwM2Q4MjkyMjJj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3OV0ifV19LCJUYWciOiJDaXRhdmlQbGFjZWhvbGRlciM1N2E4Yzk3Ny0yMWFkLTQyMmUtYjc3Zi0wM2YxNGFhNmUzNmUiLCJUZXh0IjoiWzc5XSIsIldBSVZlcnNpb24iOiI2LjguMC4wIn0=}</w:instrText>
                </w:r>
                <w:r w:rsidR="00670427" w:rsidRPr="0077002F">
                  <w:rPr>
                    <w:lang w:val="en-US"/>
                  </w:rPr>
                  <w:fldChar w:fldCharType="separate"/>
                </w:r>
                <w:r w:rsidR="00670427" w:rsidRPr="0077002F">
                  <w:rPr>
                    <w:lang w:val="en-US"/>
                  </w:rPr>
                  <w:t>[79]</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de powder</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Cu cementation </w:t>
            </w:r>
          </w:p>
          <w:p w:rsidR="00670427" w:rsidRPr="0077002F" w:rsidRDefault="00670427" w:rsidP="00670427">
            <w:pPr>
              <w:spacing w:before="288" w:after="288"/>
              <w:rPr>
                <w:lang w:val="en-US"/>
              </w:rPr>
            </w:pPr>
            <w:r w:rsidRPr="0077002F">
              <w:rPr>
                <w:lang w:val="en-US"/>
              </w:rPr>
              <w:t xml:space="preserve">Al, Fe precipitation </w:t>
            </w:r>
          </w:p>
          <w:p w:rsidR="00670427" w:rsidRPr="0077002F" w:rsidRDefault="00670427" w:rsidP="00670427">
            <w:pPr>
              <w:spacing w:before="288" w:after="288"/>
              <w:rPr>
                <w:lang w:val="en-US"/>
              </w:rPr>
            </w:pPr>
            <w:r w:rsidRPr="0077002F">
              <w:rPr>
                <w:lang w:val="en-US"/>
              </w:rPr>
              <w:t xml:space="preserve">Co, Ni, Mn precipitation </w:t>
            </w:r>
          </w:p>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r w:rsidRPr="0077002F">
              <w:rPr>
                <w:lang w:val="en-US"/>
              </w:rPr>
              <w:t xml:space="preserve"> crystalliz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2CO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athode metal salts, Al(OH)</w:t>
            </w:r>
            <w:r w:rsidRPr="0077002F">
              <w:rPr>
                <w:vertAlign w:val="subscript"/>
                <w:lang w:val="en-US"/>
              </w:rPr>
              <w:t>3</w:t>
            </w:r>
            <w:r w:rsidRPr="0077002F">
              <w:rPr>
                <w:lang w:val="en-US"/>
              </w:rPr>
              <w:t xml:space="preserve">, FeOOH (Goethite) </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2ce4622b-9b02-43e5-8d1d-8ae27904df4e"/>
                <w:id w:val="-88587370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kb2k6MTAuMTAwNy9zNDA4MzEtMDE1LTAwMTYtN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0aGlzIHBhcGVyLCBhbiBlZmZpY2llbnQgYW5kIHByb2R1Y3Qtb3JpZW50ZW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h5ZHJvbWV0YWxsdXJnaWNhbCByZWN5Y2xpbmcgcHJvY2VzcyBpbmNsdWRpbmcgcHJlLXRyZWF0bWVudH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XMgZGV2ZWxvcGVkIHRvIGhhbmRsZSB0aGUgc3BlbnQgYXV0b21vdGl2ZSBMaVxcdTgyMTEg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EluIHRoZSBkZXNpZ25lZCBwcm9jZXNzLCBsZWFjaGluZywgc29sdXRpb24gcmVmaW5pbmcs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2F0aG9kZSBtZXRhbHMgcHJlY2lwaXRhdGlvbiBhbmQgbGl0aGl1bSBjYXJib25hdGUgY3J5c3RhbGxpc2F0aW9u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hcmUgaW1wbGVtZW50ZWQuIFRoZSBsZWFjaGluZyBlZmZpY2llbmNpZXM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ZhbHVhYmxlIG1ldGFscyAoQ28sIE5pLCBDdSBhbmQgTGkpIGFyZSBpbiB0aGUgcmFuZ2Ugb2Z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Dk4LjZcXHU4MjExIDk5LjkgJSB1bmRlciB0aGUgb3B0aW11bSBjb25kaXRpb25zOiA4MCBDLCA1MCBnL0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3JhcGhpdGUgd2l0aCBwdXJpdHkgb2YgOTkuOCAlIGlzIG9idGFpbmVkLiBJbiB0aGUgZm9sbG93aW5n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DdSBjZW1lbnRhdGlvbiwgYW4gb3B0aW11bSB0ZW1wZXJhdHVyZSBvZiA2MCBDIGlzIGZvd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HRoZSBjYWxjdWxhdGVkIGFjdGl2YXRpb24gZW5lcmd5IG9mIHRoZSBjZW1lbnRhdGlvbn17XFxydGxjaFxcYWYwXFxhZnMyNFxcbHRyY2h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mczE4XFxsYW5nMTAzMVxcbGFuZ25wMTAzMVxcbG9jaFxcYWYxXFxkYmNoXFxhZjFcXGhpY2hcXGYxXFxjZjEgcmVhY3Rpb24gaXMgMTIuOSBrSi9tb2wuIEluIHRoZSBoeWRyb3hpZGUgcHJlY2lwaXRhdGlvbix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BIIDMuNVxcdTgyMTEgNCBpcyBzdWdnZXN0ZWQgZm9yIEFsIGFuZCBGZSByZW1vdmFsIGFuZCBwSCAxMCBp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pZ2ggZW5vdWdoIGZvciBjYXRob2RlIG1ldGFsIChDbywgTmkgYW5kIE1uKSBzYWx0c317XFxydGxjaFxcYWYwXFxhZnMyNFxcbHRyY2h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mczE4XFxsYW5nMTAzMVxcbGFuZ25wMTAzMVxcbG9jaFxcYWYxXFxkYmNoXFxhZjFcXGhpY2hcXGYxXFxjZjEgcHJlY2lwaXRhdGlvbi4gVGhlIGNhcmJvbmF0ZSBhbmQgc3VscGhpZGUgcHJlY2lwaXRhdGlvbn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0aG9kcyBhcmUgYWxzbyBkZW1vbnN0cmF0ZWQgdG8gYmUgc3VjY2Vzc2Z1bC4gSW4gYWxsL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NldmVyYWwgbWFya2V0YWJsZSBwcm9kdWN0cyBhcmUgb2J0YWluZWQsIHN1Y2ggYXMgZ3JhcGhpdGUs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DdSBwb3dkZXIsIGNhdGhvZGUgbWV0YWwgc2FsdHMgYW5kIGxpdGhpdW0gY2FyYm9uYXR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40c3B2Y3c0LmpwZyIsIlVyaVN0cmluZyI6ImY0MTY1MGZmLWNkMzAtNGI1ZS04YWIxLTZiMjFhNjY2MTYx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1LTAwMTYt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NDA4MzEtMDE1LTAwMTYtNiIsIlVyaVN0cmluZyI6Imh0dHBzOi8vZG9pLm9yZy8xMC4xMDA3L3M0MDgzMS0wMTUtMDAxNi0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EZXZlbG9wbWVudCBvZiBhIEhpZ2hseSBFZmZpY2llbnQgSHlkcm9tZXRhbGx1cmdpY2FsIFJlY3ljbGluZyBQcm9jZXNzIGZvciBBdXRvbW90aXZlIExpLS1Jb24gQmF0dGVyaWVzPC9zcGFuPjwvcD5cclxuXHRcdFx0PHAgc3R5bGU9XCJtYXJnaW46MHB0IDBwdCA2cHRcIj48c3BhbiBzdHlsZT1cImZvbnQtZmFtaWx5OidTZWdvZSBVSSc7IGZvbnQtc2l6ZTo5cHRcIj7CoMKgwqDCoMKgwqDCoMKgwqAgQWJzdHJhY3Q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RGV2ZWxvcG1lbnQgb2YgYSBIaWdobHkgRWZmaWNpZW50IEh5ZHJvbWV0YWxsdXJnaWNhbCBSZWN5Y2xpbmcgUHJvY2VzcyBmb3IgQXV0b21vdGl2ZSBMaeKAk0lvbiBCYXR0ZXJpZXMiLCJUcmFuc2xhdG9ycyI6W10sIlllYXIiOiIyMDE1IiwiWWVhclJlc29sdmVkIjoiMjAxNSIsIkNyZWF0ZWRCeSI6Il9Sb25qYSBXYWduZXItV2VueiIsIkNyZWF0ZWRPbiI6IjIwMjAtMTEtMThUMTI6Mzg6NDMiLCJNb2RpZmllZEJ5IjoiX1dhZ25lcndlIiwiSWQiOiJmNDE2NTBmZi1jZDMwLTRiNWUtOGFiMS02YjIxYTY2NjE2MTY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gwXSJ9XX0sIlRhZyI6IkNpdGF2aVBsYWNlaG9sZGVyIzJjZTQ2MjJiLTliMDItNDNlNS04ZDFkLThhZTI3OTA0ZGY0ZSIsIlRleHQiOiJbODBdIiwiV0FJVmVyc2lvbiI6IjYuOC4wLjAifQ==}</w:instrText>
                </w:r>
                <w:r w:rsidR="00670427" w:rsidRPr="0077002F">
                  <w:rPr>
                    <w:lang w:val="en-US"/>
                  </w:rPr>
                  <w:fldChar w:fldCharType="separate"/>
                </w:r>
                <w:r w:rsidR="00670427" w:rsidRPr="0077002F">
                  <w:rPr>
                    <w:lang w:val="en-US"/>
                  </w:rPr>
                  <w:t>[80]</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eaching solution</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adjust pH value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1st adding extraction agent </w:t>
            </w:r>
          </w:p>
          <w:p w:rsidR="00670427" w:rsidRPr="0077002F" w:rsidRDefault="00670427" w:rsidP="00670427">
            <w:pPr>
              <w:spacing w:before="288" w:after="288"/>
              <w:rPr>
                <w:lang w:val="en-US"/>
              </w:rPr>
            </w:pPr>
            <w:r w:rsidRPr="0077002F">
              <w:rPr>
                <w:lang w:val="en-US"/>
              </w:rPr>
              <w:t xml:space="preserve">1st separation </w:t>
            </w:r>
          </w:p>
          <w:p w:rsidR="00670427" w:rsidRPr="0077002F" w:rsidRDefault="00670427" w:rsidP="00670427">
            <w:pPr>
              <w:spacing w:before="288" w:after="288"/>
              <w:rPr>
                <w:lang w:val="en-US"/>
              </w:rPr>
            </w:pPr>
            <w:r w:rsidRPr="0077002F">
              <w:rPr>
                <w:lang w:val="en-US"/>
              </w:rPr>
              <w:t xml:space="preserve">1st detection of pH </w:t>
            </w:r>
          </w:p>
          <w:p w:rsidR="00670427" w:rsidRPr="0077002F" w:rsidRDefault="00670427" w:rsidP="00670427">
            <w:pPr>
              <w:spacing w:before="288" w:after="288"/>
              <w:rPr>
                <w:lang w:val="en-US"/>
              </w:rPr>
            </w:pPr>
            <w:r w:rsidRPr="0077002F">
              <w:rPr>
                <w:lang w:val="en-US"/>
              </w:rPr>
              <w:t xml:space="preserve">2nd adding extraction agent </w:t>
            </w:r>
          </w:p>
          <w:p w:rsidR="00670427" w:rsidRPr="0077002F" w:rsidRDefault="00670427" w:rsidP="00670427">
            <w:pPr>
              <w:spacing w:before="288" w:after="288"/>
              <w:rPr>
                <w:lang w:val="en-US"/>
              </w:rPr>
            </w:pPr>
            <w:r w:rsidRPr="0077002F">
              <w:rPr>
                <w:lang w:val="en-US"/>
              </w:rPr>
              <w:t xml:space="preserve">2nd separation </w:t>
            </w:r>
          </w:p>
          <w:p w:rsidR="00670427" w:rsidRPr="0077002F" w:rsidRDefault="00670427" w:rsidP="00670427">
            <w:pPr>
              <w:spacing w:before="288" w:after="288"/>
              <w:rPr>
                <w:lang w:val="en-US"/>
              </w:rPr>
            </w:pPr>
            <w:r w:rsidRPr="0077002F">
              <w:rPr>
                <w:lang w:val="en-US"/>
              </w:rPr>
              <w:t xml:space="preserve">2nd detection of pH </w:t>
            </w:r>
          </w:p>
          <w:p w:rsidR="00670427" w:rsidRPr="0077002F" w:rsidRDefault="00670427" w:rsidP="00670427">
            <w:pPr>
              <w:spacing w:before="288" w:after="288"/>
              <w:rPr>
                <w:lang w:val="en-US"/>
              </w:rPr>
            </w:pPr>
            <w:r w:rsidRPr="0077002F">
              <w:rPr>
                <w:lang w:val="en-US"/>
              </w:rPr>
              <w:t xml:space="preserve">chemical deposition </w:t>
            </w:r>
          </w:p>
          <w:p w:rsidR="00670427" w:rsidRPr="0077002F" w:rsidRDefault="00670427" w:rsidP="00670427">
            <w:pPr>
              <w:spacing w:before="288" w:after="288"/>
              <w:rPr>
                <w:lang w:val="en-US"/>
              </w:rPr>
            </w:pPr>
            <w:r w:rsidRPr="0077002F">
              <w:rPr>
                <w:lang w:val="en-US"/>
              </w:rPr>
              <w:t>precipitation</w:t>
            </w:r>
          </w:p>
          <w:p w:rsidR="00670427" w:rsidRPr="0077002F" w:rsidRDefault="00670427" w:rsidP="00670427">
            <w:pPr>
              <w:spacing w:before="288" w:after="288"/>
              <w:rPr>
                <w:lang w:val="en-US"/>
              </w:rPr>
            </w:pP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obalt oxalate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191cac17-d244-41b2-855c-0f5e1b39343f"/>
                <w:id w:val="-891725059"/>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YpLCA2LCA4NTMwMy04NTMxMSwgZG9pOjEwLjEwMzkvQzZSQTE2ODAxQ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IZXJlaW4sIHRoZSBtZXRob2Qgb2YgaHlkcm9tZXRhbGx1cmd5IGlzIGFkb3B0ZWQgdG8gcmVjeWNsZSB0aGUgcHJlY2lvdXMgbWV0YWwgY29iYWx0IGluIHNwZW50IGxpdGhpdW0gaW9u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iYXR0ZXJpZXMgKExJQnMpLiBUaGUgYmVzdCBleHBlcmltZW50YWwgY29uZGl0aW9ucyBmb3IgbGVhY2hpbmcgY29iYWx0IGlvbnMgaW4gc3VscGh1cmljIGFjaWRcXHU4MjExIGh5ZHJvZ2V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GVyb3hpZGUgc3lzdGVtIGFyZSBzdHVkaWVkLiBUaGUgYmVzdCBsZWFjaGluZyBvcGVyYXRpb24gY29uZGl0aW9uIGlzIGFuIEgyU080IGNvbmNlbnRyYXRpb24gb2YgMy4w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tb2wgTDEsIGxpcXVpZFxcdTgyMTEgc29saWQgcmF0aW8gb2YgNyA6IDEgYW5kIGh5ZHJvZ2VuIHBlcm94aWRlIGRvc2FnZSBvZiAxLjYgbUwgZzEgZm9yIDIuNSBoIGF0IDcwIEMuIFVz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hlIGV4dHJhY3Rpb24gY2hhcmFjdGVyaXN0aWNzIG9mIEQyRUhQQSAoZGktKDItZXRoeWxoZXh5bCkgcGhvc3Bob3JpYyBhY2lkKSBhbmQgUEMtODhBICgyLWV0aHlsaGV4eW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Bob3NwaG9uaWMgYWNpZCBtb25vLTItZXRoeWxoZXh5bCBlc3RlcikgZm9yIGEgc3BlY2lmaWMgaW9uIGluIGRpZmZlcmVudCBwSCB2YWx1ZSBsZWFjaGluZyBzb2x1dGlvbnMs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lc3QgZXhwZXJpbWVudGFsIGNvbmRpdGlvbnMgYXJlIEQyRUhQQSBhbmQgUEMtODhBIHNhcG9uaWZpY2F0aW9uIHJhdGVzIG9mIDIwJSBhbmQgMzAlLCByZXNwZWN0aXZlbHk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Wxmb25hdGVkIGtlcm9zZW5lIHZvbHVtZSBvZiA3MCUsIG9pbFxcdTgyMTEgd2F0ZXIgKE8vQSkgcmF0aW8gb2YgMSA6IDEsIGFuZCBleHRyYWN0aW9uIHRpbWUgb2YgMTAgbWluLiBUd2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eHRyYWN0aW9ucyBhcmUgYXBwbGllZCwgdGhlIGZpcnN0IGV4dHJhY3Rpb24gb2NjdXJzIGF0IHBIIDIuNzAgYW5kIHRoZSBzZWNvbmQgZXh0cmFjdGlvbiBpcyBkb25lIGF0IHBI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yLjYwIHVzaW5nIEQyRUhQQSB0byByZW1vdmUgY29wcGVyIGFuZCBtYW5nYW5lc2UgaW9ucy4gQWZ0ZXIgdGhlIGV4dHJhY3Rpb24gb3BlcmF0aW9uLCBQQy04OEEgaXN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1c2VkIHRvIGZ1cnRoZXIgZXh0cmFjdCB0aGUgbGVhY2hpbmcgc29sdXRpb24gYW5kIG1haW50YWluIHRoZSBwSCBhdCA0LjI1LCBzbyB0aGF0IGNvYmFsdCBhbmQgbmlja2VsIGlvbn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FyZSBlZmZlY3RpdmVseSBzZXBhcmF0ZWQsIHRoZW4gY29iYWx0IGlvbnMgYXJlIHNlcGFyYXRlZCBieSBveGFsaWMgYWNpZCBhbmQgY29iYWx0IG94YWxhdGUgaXMgb2J0YWluZWQu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VGhlIHB1cml0eSBvZiBjb2JhbHQgaXMgYXMgaGlnaCBhcyA5OS41MC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0seyIkaWQiOiI5IiwiJHR5cGUiOiJTd2lzc0FjYWRlbWljLkNpdGF2aS5QZXJzb24sIFN3aXNzQWNhZGVtaWMuQ2l0YXZpIiwiRmlyc3ROYW1lIjoiTS4iLCJMYXN0TmFtZSI6IkthbmciLCJQcm90ZWN0ZWQiOmZhbHNlLCJTZXgiOjAsIkNyZWF0ZWRCeSI6Il9Sb25qYSBXYWduZXItV2VueiIsIkNyZWF0ZWRPbiI6IjIwMjAtMTAtMTVUMTQ6MTY6NDkiLCJNb2RpZmllZEJ5IjoiX1JvbmphIFdhZ25lci1XZW56IiwiSWQiOiJkMzg5MjdjMi01OTg2LTRmZjUtYmQ1YS1iMDRlNzFlZTMxYmEiLCJNb2RpZmllZE9uIjoiMjAyMC0xMC0xNVQxNDoxNjo0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eTRoczA1NXAuanBnIiwiVXJpU3RyaW5nIjoiY2JjY2EwMTgtMTE2NS00YTI2LWJmOTMtZDUwNTczMDhiMmJ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NlJBMTY4MDFB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S9DNlJBMTY4MDFBIiwiVXJpU3RyaW5nIjoiaHR0cHM6Ly9kb2kub3JnLzEwLjEwMzkvQzZSQTE2ODAxQ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DCoMKgwqDCoMKgwqDCoMKgwqDCoCBSZWNvdmVyeSBvZiBjb2JhbHQgZnJvbSBzcGVudCBsaXRoaXVtIGlvbiBiYXR0ZXJpZXMgdXNpbmcgc3VscGh1cmljIGFjaWQgbGVhY2hpbmcgZm9sbG93ZWQgYnkgc29saWR0bnFoX3gyMDEzbGlxdWlkIHNlcGFyYXRpb24gYW5kIHNvbHZlbnQgZXh0cmFjdGlvbjwvc3Bhbj48L3A+XHJcblx0XHRcdDxwIHN0eWxlPVwibWFyZ2luOjBwdCAwcHQgNnB0XCI+PHNwYW4gc3R5bGU9XCJmb250LWZhbWlseTonU2Vnb2UgVUknOyBmb250LXNpemU6OXB0XCI+wqDCoMKgwqDCoMKgwqDCoMKgwqD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OTFdIn1dfSwiVGFnIjoiQ2l0YXZpUGxhY2Vob2xkZXIjMTkxY2FjMTctZDI0NC00MWIyLTg1NWMtMGY1ZTFiMzkzNDNmIiwiVGV4dCI6Ils5MV0iLCJXQUlWZXJzaW9uIjoiNi44LjAuMCJ9}</w:instrText>
                </w:r>
                <w:r w:rsidR="00670427" w:rsidRPr="0077002F">
                  <w:rPr>
                    <w:lang w:val="en-US"/>
                  </w:rPr>
                  <w:fldChar w:fldCharType="separate"/>
                </w:r>
                <w:r w:rsidR="00670427" w:rsidRPr="0077002F">
                  <w:rPr>
                    <w:lang w:val="en-US"/>
                  </w:rPr>
                  <w:t>[91]</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pre-treatment</w:t>
            </w:r>
          </w:p>
          <w:p w:rsidR="00670427" w:rsidRPr="0077002F" w:rsidRDefault="00670427" w:rsidP="00670427">
            <w:pPr>
              <w:spacing w:before="288" w:after="288"/>
              <w:rPr>
                <w:lang w:val="en-US"/>
              </w:rPr>
            </w:pPr>
            <w:r w:rsidRPr="0077002F">
              <w:rPr>
                <w:lang w:val="en-US"/>
              </w:rPr>
              <w:t xml:space="preserve">alkali leaching </w:t>
            </w:r>
          </w:p>
          <w:p w:rsidR="00670427" w:rsidRPr="0077002F" w:rsidRDefault="00670427" w:rsidP="00670427">
            <w:pPr>
              <w:spacing w:before="288" w:after="288"/>
              <w:rPr>
                <w:lang w:val="en-US"/>
              </w:rPr>
            </w:pPr>
            <w:r w:rsidRPr="0077002F">
              <w:rPr>
                <w:lang w:val="en-US"/>
              </w:rPr>
              <w:t xml:space="preserve">reductive acid leaching </w:t>
            </w:r>
          </w:p>
          <w:p w:rsidR="00670427" w:rsidRPr="0077002F" w:rsidRDefault="00670427" w:rsidP="00670427">
            <w:pPr>
              <w:spacing w:before="288" w:after="288"/>
              <w:rPr>
                <w:lang w:val="en-US"/>
              </w:rPr>
            </w:pPr>
            <w:r w:rsidRPr="0077002F">
              <w:rPr>
                <w:lang w:val="en-US"/>
              </w:rPr>
              <w:t>removal of copper, deposition with Na2S</w:t>
            </w:r>
          </w:p>
          <w:p w:rsidR="00670427" w:rsidRPr="0077002F" w:rsidRDefault="00670427" w:rsidP="00670427">
            <w:pPr>
              <w:spacing w:before="288" w:after="288"/>
              <w:rPr>
                <w:lang w:val="en-US"/>
              </w:rPr>
            </w:pPr>
            <w:r w:rsidRPr="0077002F">
              <w:rPr>
                <w:lang w:val="en-US"/>
              </w:rPr>
              <w:t xml:space="preserve">removal of aluminum and iron neutralization precipitation </w:t>
            </w:r>
          </w:p>
          <w:p w:rsidR="00670427" w:rsidRPr="0077002F" w:rsidRDefault="00670427" w:rsidP="00670427">
            <w:pPr>
              <w:spacing w:before="288" w:after="288"/>
              <w:rPr>
                <w:lang w:val="en-US"/>
              </w:rPr>
            </w:pPr>
            <w:r w:rsidRPr="0077002F">
              <w:rPr>
                <w:lang w:val="en-US"/>
              </w:rPr>
              <w:t xml:space="preserve">1st solvent extraction </w:t>
            </w:r>
          </w:p>
          <w:p w:rsidR="00670427" w:rsidRPr="0077002F" w:rsidRDefault="00670427" w:rsidP="00670427">
            <w:pPr>
              <w:spacing w:before="288" w:after="288"/>
              <w:rPr>
                <w:lang w:val="en-US"/>
              </w:rPr>
            </w:pPr>
            <w:r w:rsidRPr="0077002F">
              <w:rPr>
                <w:lang w:val="en-US"/>
              </w:rPr>
              <w:t xml:space="preserve">2nd solvent extraction </w:t>
            </w:r>
          </w:p>
          <w:p w:rsidR="00670427" w:rsidRPr="0077002F" w:rsidRDefault="00670427" w:rsidP="00670427">
            <w:pPr>
              <w:spacing w:before="288" w:after="288"/>
              <w:rPr>
                <w:lang w:val="en-US"/>
              </w:rPr>
            </w:pPr>
            <w:r w:rsidRPr="0077002F">
              <w:rPr>
                <w:lang w:val="en-US"/>
              </w:rPr>
              <w:t xml:space="preserve">scrubbing </w:t>
            </w:r>
          </w:p>
          <w:p w:rsidR="00670427" w:rsidRPr="0077002F" w:rsidRDefault="00670427" w:rsidP="00670427">
            <w:pPr>
              <w:spacing w:before="288" w:after="288"/>
              <w:rPr>
                <w:lang w:val="en-US"/>
              </w:rPr>
            </w:pPr>
            <w:r w:rsidRPr="0077002F">
              <w:rPr>
                <w:lang w:val="en-US"/>
              </w:rPr>
              <w:t xml:space="preserve">stripping </w:t>
            </w:r>
          </w:p>
          <w:p w:rsidR="00670427" w:rsidRPr="0077002F" w:rsidRDefault="00670427" w:rsidP="00670427">
            <w:pPr>
              <w:spacing w:before="288" w:after="288"/>
              <w:rPr>
                <w:lang w:val="en-US"/>
              </w:rPr>
            </w:pPr>
            <w:r w:rsidRPr="0077002F">
              <w:rPr>
                <w:lang w:val="en-US"/>
              </w:rPr>
              <w:t xml:space="preserve">crystalliz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SO</w:t>
            </w:r>
            <w:r w:rsidRPr="0077002F">
              <w:rPr>
                <w:vertAlign w:val="subscript"/>
                <w:lang w:val="en-US"/>
              </w:rPr>
              <w:t>4</w:t>
            </w:r>
            <w:r w:rsidRPr="0077002F">
              <w:rPr>
                <w:lang w:val="en-US"/>
              </w:rPr>
              <w:t>, NiS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ntrolled crystallization to NMC</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f5ba2a2b-854f-492c-aa68-8eca515cb749"/>
                <w:id w:val="-1166169092"/>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dm55YnpuMTUuanBnIiwiVXJpU3RyaW5nIjoiY2NlZGYxZGEtMTNkMC00ZWQ4LTg0ODEtM2MyMzZkZDU0NTg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oYXptYXQuMjAxMi4xMi4wMj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yOTg3NDEiLCJVcmlTdHJpbmciOiJodHRwOi8vd3d3Lm5jYmkubmxtLm5paC5nb3YvcHVibWVkLzIzMjk4Nz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EtMTlUMTQ6MjU6NDgiLCJNb2RpZmllZEJ5IjoiX1JvbmphIFdhZ25lci1XZW56IiwiSWQiOiJmZDU3YjI2Yy1jNzYyLTQ2MGEtOGVhZC05MzAyMTk2MWFmMTAiLCJNb2RpZmllZE9uIjoiMjAyMC0xMS0xOVQxNDoyNT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aGF6bWF0LjIwMTIuMTIuMDI4IiwiVXJpU3RyaW5nIjoiaHR0cHM6Ly9kb2kub3JnLzEwLjEwMTYvai5qaGF6bWF0LjIwMTIuMTI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ludGhlc2lzIGFuZCBwZXJmb3JtYW5jZSBvZiBMaVsoTmkxLzNDbzEvM01uMS8zKTHiiJJ4TWd4XU8yIHByZXBhcmVkIGZyb20gc3BlbnQgbGl0aGl1bSB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ENhdGhvZGUgbWF0ZXJpYWxzIHJlY292ZXJ5IGFuZCBwcmVwYXJhdGlvbjwvc3Bhbj48L3A+XHJcblx0XHRcdDxwIHN0eWxlPVwibWFyZ2luOjBwdCAwcHQgNnB0XCI+PHNwYW4gc3R5bGU9XCJmb250LWZhbWlseTonU2Vnb2UgVUknOyBmb250LXNpemU6OXB0XCI+wqDCoMKgwqDCoMKgwqDCoMKgwqDCoMKgwqDCoMKgwqDCoMKgwqAgMi4yIE1lYXN1cmVtZW50IGFuZCBjaGFyYWN0ZXJpemF0aW9u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eW50aGVzaXMgYW5kIHBlcmZvcm1hbmNlIG9mIExpKE5pMS8zQ28xLzNNbjEvMykoMS14KU1neE8yIHByZXBhcmVkIGZyb20gc3BlbnQgbGl0aGl1bSBpb24gYmF0dGVyaWVzIiwiVHJhbnNsYXRvcnMiOltdLCJZZWFyIjoiMjAxMyIsIlllYXJSZXNvbHZlZCI6IjIwMTMiLCJDcmVhdGVkQnkiOiJfUm9uamEgV2FnbmVyLVdlbnoiLCJDcmVhdGVkT24iOiIyMDIwLTExLTE5VDE0OjIyOjU1IiwiTW9kaWZpZWRCeSI6Il9XYWduZXJ3ZSIsIklkIjoiY2NlZGYxZGEtMTNkMC00ZWQ4LTg0ODEtM2MyMzZkZDU0NTg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4Ml0ifV19LCJUYWciOiJDaXRhdmlQbGFjZWhvbGRlciNmNWJhMmEyYi04NTRmLTQ5MmMtYWE2OC04ZWNhNTE1Y2I3NDkiLCJUZXh0IjoiWzgyXSIsIldBSVZlcnNpb24iOiI2LjguMC4wIn0=}</w:instrText>
                </w:r>
                <w:r w:rsidR="00670427" w:rsidRPr="0077002F">
                  <w:rPr>
                    <w:lang w:val="en-US"/>
                  </w:rPr>
                  <w:fldChar w:fldCharType="separate"/>
                </w:r>
                <w:r w:rsidR="00670427" w:rsidRPr="0077002F">
                  <w:rPr>
                    <w:lang w:val="en-US"/>
                  </w:rPr>
                  <w:t>[82]</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4</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batterie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assembly </w:t>
            </w:r>
          </w:p>
          <w:p w:rsidR="00670427" w:rsidRPr="0077002F" w:rsidRDefault="00670427" w:rsidP="00670427">
            <w:pPr>
              <w:spacing w:before="288" w:after="288"/>
              <w:rPr>
                <w:lang w:val="en-US"/>
              </w:rPr>
            </w:pPr>
            <w:r w:rsidRPr="0077002F">
              <w:rPr>
                <w:lang w:val="en-US"/>
              </w:rPr>
              <w:t xml:space="preserve">shredding </w:t>
            </w:r>
          </w:p>
          <w:p w:rsidR="00670427" w:rsidRPr="0077002F" w:rsidRDefault="00670427" w:rsidP="00670427">
            <w:pPr>
              <w:spacing w:before="288" w:after="288"/>
              <w:rPr>
                <w:lang w:val="en-US"/>
              </w:rPr>
            </w:pPr>
            <w:r w:rsidRPr="0077002F">
              <w:rPr>
                <w:lang w:val="en-US"/>
              </w:rPr>
              <w:t xml:space="preserve">calcination </w:t>
            </w:r>
          </w:p>
          <w:p w:rsidR="00670427" w:rsidRPr="0077002F" w:rsidRDefault="00670427" w:rsidP="00670427">
            <w:pPr>
              <w:spacing w:before="288" w:after="288"/>
              <w:rPr>
                <w:lang w:val="en-US"/>
              </w:rPr>
            </w:pPr>
            <w:r w:rsidRPr="0077002F">
              <w:rPr>
                <w:lang w:val="en-US"/>
              </w:rPr>
              <w:t xml:space="preserve">physical separation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filtrating </w:t>
            </w:r>
          </w:p>
          <w:p w:rsidR="00670427" w:rsidRPr="0077002F" w:rsidRDefault="00670427" w:rsidP="00670427">
            <w:pPr>
              <w:spacing w:before="288" w:after="288"/>
              <w:rPr>
                <w:lang w:val="en-US"/>
              </w:rPr>
            </w:pPr>
            <w:r w:rsidRPr="0077002F">
              <w:rPr>
                <w:lang w:val="en-US"/>
              </w:rPr>
              <w:t xml:space="preserve">adjustment composition </w:t>
            </w:r>
          </w:p>
          <w:p w:rsidR="00670427" w:rsidRPr="0077002F" w:rsidRDefault="00670427" w:rsidP="00670427">
            <w:pPr>
              <w:spacing w:before="288" w:after="288"/>
              <w:rPr>
                <w:lang w:val="en-US"/>
              </w:rPr>
            </w:pPr>
            <w:r w:rsidRPr="0077002F">
              <w:rPr>
                <w:lang w:val="en-US"/>
              </w:rPr>
              <w:t>co-precipitation</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 xml:space="preserve">grinding </w:t>
            </w:r>
          </w:p>
          <w:p w:rsidR="00670427" w:rsidRPr="0077002F" w:rsidRDefault="00670427" w:rsidP="00670427">
            <w:pPr>
              <w:spacing w:before="288" w:after="288"/>
              <w:rPr>
                <w:lang w:val="en-US"/>
              </w:rPr>
            </w:pPr>
            <w:r w:rsidRPr="0077002F">
              <w:rPr>
                <w:lang w:val="en-US"/>
              </w:rPr>
              <w:t xml:space="preserve">calcining </w:t>
            </w:r>
          </w:p>
          <w:p w:rsidR="00670427" w:rsidRPr="0077002F" w:rsidRDefault="00670427" w:rsidP="00670427">
            <w:pPr>
              <w:spacing w:before="288" w:after="288"/>
              <w:rPr>
                <w:lang w:val="en-US"/>
              </w:rPr>
            </w:pPr>
            <w:r w:rsidRPr="0077002F">
              <w:rPr>
                <w:lang w:val="en-US"/>
              </w:rPr>
              <w:t xml:space="preserve">electrode materials mix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athode material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67bb13be-5683-4b8f-bf66-e623ddb2e9ef"/>
                <w:id w:val="767662277"/>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TkyOGVkLWNmY2EtNGU2Yi04MWZiLWE5ODQ2ZTM2OGYzOSIsIlJhbmdlTGVuZ3RoIjo0LCJSZWZlcmVuY2VJZCI6ImM2MTIyMjA4LThkM2UtNDk5MS1iOTZmLTkwY2UzZDVmYTY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DQwMGJ1ZDRpLmpwZyIsIlVyaVN0cmluZyI6ImM2MTIyMjA4LThkM2UtNDk5MS1iOTZmLTkwY2UzZDVmYTY3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E5LjExLjA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d2FzbWFuLjIwMTkuMTEuMDEzIiwiVXJpU3RyaW5nIjoiaHR0cHM6Ly9kb2kub3JnLzEwLjEwMTYvai53YXNtYW4uMjAxOS4xMS4w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zo1MiIsIk1vZGlmaWVkQnkiOiJfUm9uamEgV2FnbmVyLVdlbnoiLCJJZCI6IjIxZDI0MjNmLWQ1Y2YtNDkxYy05YTU0LWU3ZGFhY2NiZDFhMiIsIk1vZGlmaWVkT24iOiIyMDIwLTEwLTIxVDA5OjA3OjU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E3NzA2OTIiLCJVcmlTdHJpbmciOiJodHRwOi8vd3d3Lm5jYmkubmxtLm5paC5nb3YvcHVibWVkLzMxNzcwNjk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xNy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}</w:instrText>
                </w:r>
                <w:r w:rsidR="00670427" w:rsidRPr="0077002F">
                  <w:rPr>
                    <w:lang w:val="en-US"/>
                  </w:rPr>
                  <w:fldChar w:fldCharType="separate"/>
                </w:r>
                <w:r w:rsidR="00670427" w:rsidRPr="0077002F">
                  <w:rPr>
                    <w:lang w:val="en-US"/>
                  </w:rPr>
                  <w:t>[83]</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e </w:t>
            </w:r>
          </w:p>
          <w:p w:rsidR="00670427" w:rsidRPr="0077002F" w:rsidRDefault="00670427" w:rsidP="00670427">
            <w:pPr>
              <w:spacing w:before="288" w:after="288"/>
              <w:rPr>
                <w:lang w:val="en-US"/>
              </w:rPr>
            </w:pPr>
            <w:r w:rsidRPr="0077002F">
              <w:rPr>
                <w:lang w:val="en-US"/>
              </w:rPr>
              <w:t xml:space="preserve">dismantle </w:t>
            </w:r>
          </w:p>
          <w:p w:rsidR="00670427" w:rsidRPr="0077002F" w:rsidRDefault="00670427" w:rsidP="00670427">
            <w:pPr>
              <w:spacing w:before="288" w:after="288"/>
              <w:rPr>
                <w:lang w:val="en-US"/>
              </w:rPr>
            </w:pPr>
            <w:r w:rsidRPr="0077002F">
              <w:rPr>
                <w:lang w:val="en-US"/>
              </w:rPr>
              <w:t xml:space="preserve">vacuum pyrolysis </w:t>
            </w:r>
          </w:p>
          <w:p w:rsidR="00670427" w:rsidRPr="0077002F" w:rsidRDefault="00670427" w:rsidP="00670427">
            <w:pPr>
              <w:spacing w:before="288" w:after="288"/>
              <w:rPr>
                <w:lang w:val="en-US"/>
              </w:rPr>
            </w:pPr>
            <w:r w:rsidRPr="0077002F">
              <w:rPr>
                <w:lang w:val="en-US"/>
              </w:rPr>
              <w:t xml:space="preserve">peeled </w:t>
            </w:r>
          </w:p>
          <w:p w:rsidR="00670427" w:rsidRPr="0077002F" w:rsidRDefault="00670427" w:rsidP="00670427">
            <w:pPr>
              <w:spacing w:before="288" w:after="288"/>
              <w:rPr>
                <w:lang w:val="en-US"/>
              </w:rPr>
            </w:pPr>
            <w:r w:rsidRPr="0077002F">
              <w:rPr>
                <w:lang w:val="en-US"/>
              </w:rPr>
              <w:t xml:space="preserve">malic acid leaching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adjusting composition </w:t>
            </w:r>
          </w:p>
          <w:p w:rsidR="00670427" w:rsidRPr="0077002F" w:rsidRDefault="00670427" w:rsidP="00670427">
            <w:pPr>
              <w:spacing w:before="288" w:after="288"/>
              <w:rPr>
                <w:lang w:val="en-US"/>
              </w:rPr>
            </w:pPr>
            <w:r w:rsidRPr="0077002F">
              <w:rPr>
                <w:lang w:val="en-US"/>
              </w:rPr>
              <w:t xml:space="preserve">sol-gel formation </w:t>
            </w:r>
          </w:p>
          <w:p w:rsidR="00670427" w:rsidRPr="0077002F" w:rsidRDefault="00670427" w:rsidP="00670427">
            <w:pPr>
              <w:spacing w:before="288" w:after="288"/>
              <w:rPr>
                <w:lang w:val="en-US"/>
              </w:rPr>
            </w:pPr>
            <w:r w:rsidRPr="0077002F">
              <w:rPr>
                <w:lang w:val="en-US"/>
              </w:rPr>
              <w:t xml:space="preserve">dried </w:t>
            </w:r>
          </w:p>
          <w:p w:rsidR="00670427" w:rsidRPr="0077002F" w:rsidRDefault="00670427" w:rsidP="00670427">
            <w:pPr>
              <w:spacing w:before="288" w:after="288"/>
              <w:rPr>
                <w:lang w:val="en-US"/>
              </w:rPr>
            </w:pPr>
            <w:r w:rsidRPr="0077002F">
              <w:rPr>
                <w:lang w:val="en-US"/>
              </w:rPr>
              <w:t xml:space="preserve">calcined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freshed LNCM</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0203d31c-7674-4ae3-bdb3-89bf01ec06f5"/>
                <w:id w:val="-171356731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lNDIEFkdmFuY2VzICgyMDE2KSwgNiwgMTc5NDctMTc5NTQsIGRvaToxMC4xMDM5L0M1UkEyNTA3OUo8L3NwYW4+PC9wPlxyXG5cdFx0PC9kaXY+XHJcblx0PC9ib2R5PlxyXG48L2h0bWw+IiwiQWJzdHJhY3RSdGYiOiJ7XFxydGYxXFxhbnNpXFxhbnNpY3BnMTI1MlxcdWMwXFxzdHNoZmRiY2gwXFxzdHNoZmxvY2gwXFxzdHNoZmhpY2gwXFxzdHNoZmJpMFxcZGVmZjBcXGFkZWZmMHtcXGZvbnR0Ymx7XFxmMFxcZnJvbWFuXFxmY2hhcnNldDAgVGltZXMgTmV3IFJvbWFuO317XFxmMVxcZm5pbFxcZmNoYXJzZXQwIFNlZ29lIFVJO319e1xcY29sb3J0Ymw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x0cmxzcGNcXG5vdWljb21wYXRcXG5vZmVhdHVyZXRocm90dGxlMVxcZm9ybXNoYWRlXFxkZ2hzcGFjZTE4MFxcZGd2c3BhY2UxODBcXGRnaG9yaWdpbjE4MDBcXGRndm9yaWdpbjE0NDBcXGRnaHNob3cxXFxkZ3ZzaG93MVxyXG5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VmcGFlcXRzLmpwZyIsIlVyaVN0cmluZyI6ImMwODg3Y2M4LWExODAtNDAyMS1hOWU3LTE1NzEwMmNmNmU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QzVSQTI1MDc5S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kvQzVSQTI1MDc5SiIsIlVyaVN0cmluZyI6Imh0dHBzOi8vZG9pLm9yZy8xMC4xMDM5L0M1UkEyNTA3OUo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IFJlY3ljbGluZyBhbmQgc3ludGhlc2lzIG9mIExpTmkxLzNDbzEvM01uMS8zTzIgZnJvbSB3YXN0ZSBsaXRoaXVtIGlvbiBiYXR0ZXJpZXMgdXNpbmcgZCxsLW1hbGljIGFjaWQ8L3NwYW4+PC9wPlxyXG5cdFx0XHQ8cCBzdHlsZT1cIm1hcmdpbjowcHQgMHB0IDZwdFwiPjxzcGFuIHN0eWxlPVwiZm9udC1mYW1pbHk6J1NlZ29lIFVJJzsgZm9udC1zaXplOjlwdFwiPs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DCoM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DCoM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DCoM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g0XSJ9XX0sIlRhZyI6IkNpdGF2aVBsYWNlaG9sZGVyIzAyMDNkMzFjLTc2NzQtNGFlMy1iZGIzLTg5YmYwMWVjMDZmNSIsIlRleHQiOiJbODRdIiwiV0FJVmVyc2lvbiI6IjYuOC4wLjAifQ==}</w:instrText>
                </w:r>
                <w:r w:rsidR="00670427" w:rsidRPr="0077002F">
                  <w:rPr>
                    <w:lang w:val="en-US"/>
                  </w:rPr>
                  <w:fldChar w:fldCharType="separate"/>
                </w:r>
                <w:r w:rsidR="00670427" w:rsidRPr="0077002F">
                  <w:rPr>
                    <w:lang w:val="en-US"/>
                  </w:rPr>
                  <w:t>[8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 xml:space="preserve">drying </w:t>
            </w:r>
          </w:p>
          <w:p w:rsidR="00670427" w:rsidRPr="0077002F" w:rsidRDefault="00670427" w:rsidP="00670427">
            <w:pPr>
              <w:spacing w:before="288" w:after="288"/>
              <w:rPr>
                <w:lang w:val="en-US"/>
              </w:rPr>
            </w:pPr>
            <w:r w:rsidRPr="0077002F">
              <w:rPr>
                <w:lang w:val="en-US"/>
              </w:rPr>
              <w:t xml:space="preserve">primary crushing </w:t>
            </w:r>
          </w:p>
          <w:p w:rsidR="00670427" w:rsidRPr="0077002F" w:rsidRDefault="00670427" w:rsidP="00670427">
            <w:pPr>
              <w:spacing w:before="288" w:after="288"/>
              <w:rPr>
                <w:lang w:val="en-US"/>
              </w:rPr>
            </w:pPr>
            <w:r w:rsidRPr="0077002F">
              <w:rPr>
                <w:lang w:val="en-US"/>
              </w:rPr>
              <w:t xml:space="preserve">secondary crushing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 xml:space="preserve">grain size separation </w:t>
            </w:r>
          </w:p>
          <w:p w:rsidR="00670427" w:rsidRPr="0077002F" w:rsidRDefault="00670427" w:rsidP="00670427">
            <w:pPr>
              <w:spacing w:before="288" w:after="288"/>
              <w:rPr>
                <w:lang w:val="en-US"/>
              </w:rPr>
            </w:pPr>
            <w:r w:rsidRPr="0077002F">
              <w:rPr>
                <w:lang w:val="en-US"/>
              </w:rPr>
              <w:t xml:space="preserve">ammoniacal leaching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Leachate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e5698c27-9217-48e8-872b-539e5563beb2"/>
                <w:id w:val="-1858732609"/>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lNDIEFkdmFuY2VzICgyMDE2KSwgNiwgMTc5NDctMTc5NTQsIGRvaToxMC4xMDM5L0M1UkEyNTA3OUo8L3NwYW4+PC9wPlxyXG5cdFx0PC9kaXY+XHJcblx0PC9ib2R5PlxyXG48L2h0bWw+IiwiQWJzdHJhY3RSdGYiOiJ7XFxydGYxXFxhbnNpXFxhbnNpY3BnMTI1MlxcdWMwXFxzdHNoZmRiY2gwXFxzdHNoZmxvY2gwXFxzdHNoZmhpY2gwXFxzdHNoZmJpMFxcZGVmZjBcXGFkZWZmMHtcXGZvbnR0Ymx7XFxmMFxcZnJvbWFuXFxmY2hhcnNldDAgVGltZXMgTmV3IFJvbWFuO317XFxmMVxcZm5pbFxcZmNoYXJzZXQwIFNlZ29lIFVJO319e1xcY29sb3J0Ymw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x0cmxzcGNcXG5vdWljb21wYXRcXG5vZmVhdHVyZXRocm90dGxlMVxcZm9ybXNoYWRlXFxkZ2hzcGFjZTE4MFxcZGd2c3BhY2UxODBcXGRnaG9yaWdpbjE4MDBcXGRndm9yaWdpbjE0NDBcXGRnaHNob3cxXFxkZ3ZzaG93MVxyXG5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VmcGFlcXRzLmpwZyIsIlVyaVN0cmluZyI6ImMwODg3Y2M4LWExODAtNDAyMS1hOWU3LTE1NzEwMmNmNmU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QzVSQTI1MDc5S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kvQzVSQTI1MDc5SiIsIlVyaVN0cmluZyI6Imh0dHBzOi8vZG9pLm9yZy8xMC4xMDM5L0M1UkEyNTA3OUo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IFJlY3ljbGluZyBhbmQgc3ludGhlc2lzIG9mIExpTmkxLzNDbzEvM01uMS8zTzIgZnJvbSB3YXN0ZSBsaXRoaXVtIGlvbiBiYXR0ZXJpZXMgdXNpbmcgZCxsLW1hbGljIGFjaWQ8L3NwYW4+PC9wPlxyXG5cdFx0XHQ8cCBzdHlsZT1cIm1hcmdpbjowcHQgMHB0IDZwdFwiPjxzcGFuIHN0eWxlPVwiZm9udC1mYW1pbHk6J1NlZ29lIFVJJzsgZm9udC1zaXplOjlwdFwiPs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DCoM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DCoM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DCoMKgwqDCoMKgwqDCoMKgwqDCoCBSZWN5Y2xpbmcgYW5kIHN5bnRoZXNpcyBvZiBMaU5pMS8zQ28xLzNNbjEvM08yIGZyb20gd2FzdGUgbGl0aGl1bSBpb24gYmF0dGVyaWVzIHVzaW5nIGQsbC1tYWxpYyBhY2lkPC9zcGFuPjwvcD5cclxuXHRcdFx0PHAgc3R5bGU9XCJtYXJnaW46MHB0IDBwdCA2cHRcIj48c3BhbiBzdHlsZT1cImZvbnQtZmFtaWx5OidTZWdvZSBVSSc7IGZvbnQtc2l6ZTo5cHRcIj7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g0XSJ9XX0sIlRhZyI6IkNpdGF2aVBsYWNlaG9sZGVyI2U1Njk4YzI3LTkyMTctNDhlOC04NzJiLTUzOWU1NTYzYmViMiIsIlRleHQiOiJbODRdIiwiV0FJVmVyc2lvbiI6IjYuOC4wLjAifQ==}</w:instrText>
                </w:r>
                <w:r w:rsidR="00670427" w:rsidRPr="0077002F">
                  <w:rPr>
                    <w:lang w:val="en-US"/>
                  </w:rPr>
                  <w:fldChar w:fldCharType="separate"/>
                </w:r>
                <w:r w:rsidR="00670427" w:rsidRPr="0077002F">
                  <w:rPr>
                    <w:lang w:val="en-US"/>
                  </w:rPr>
                  <w:t>[8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charging</w:t>
            </w:r>
          </w:p>
          <w:p w:rsidR="00670427" w:rsidRPr="0077002F" w:rsidRDefault="00670427" w:rsidP="00670427">
            <w:pPr>
              <w:spacing w:before="288" w:after="288"/>
              <w:rPr>
                <w:lang w:val="en-US"/>
              </w:rPr>
            </w:pPr>
            <w:r w:rsidRPr="0077002F">
              <w:rPr>
                <w:lang w:val="en-US"/>
              </w:rPr>
              <w:t>manually disassemble</w:t>
            </w:r>
          </w:p>
          <w:p w:rsidR="00670427" w:rsidRPr="0077002F" w:rsidRDefault="00670427" w:rsidP="00670427">
            <w:pPr>
              <w:spacing w:before="288" w:after="288"/>
              <w:rPr>
                <w:lang w:val="en-US"/>
              </w:rPr>
            </w:pPr>
            <w:r w:rsidRPr="0077002F">
              <w:rPr>
                <w:lang w:val="en-US"/>
              </w:rPr>
              <w:t>crushing</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drying</w:t>
            </w:r>
          </w:p>
          <w:p w:rsidR="00670427" w:rsidRPr="0077002F" w:rsidRDefault="00670427" w:rsidP="00670427">
            <w:pPr>
              <w:spacing w:before="288" w:after="288"/>
              <w:rPr>
                <w:lang w:val="en-US"/>
              </w:rPr>
            </w:pPr>
            <w:r w:rsidRPr="0077002F">
              <w:rPr>
                <w:lang w:val="en-US"/>
              </w:rPr>
              <w:t xml:space="preserve">flot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a.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4dfdb190-685d-4c0f-983b-28df440cf17c"/>
                <w:id w:val="112211831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b3dkZXIgVGVjaG5vbG9neSwgMzE1ICgyMDE3KSAxMzktMTQ2LiBkb2k6MTAuMTAxNi9qLnBvd3RlYy4yMDE3LjAzLjA1MD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GZW50b24gbW9kaWZpZWQgZmxvdGF0aW9uIGlzIG9uZSBvZiB0aGUgZWZmZWN0aXZlIHdheXMgdG8gc2VwYXJhdGUgYW5kIHJlY3ljbGUgdGhlIGVsZWN0cm9kZSBtYXRlcmlhbHMsIExpQ29PMiBhbmR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dyYXBoaXRlLCBmcm9tIHNwZW50IGxpdGhpdW0taW9uIGJhdHRlcmllcyAoTGlCcykuIEhvd2V2ZXIsIGEgc2F0aXNmYWN0b3J5IExpQ29PMiBncmFkZSBvZiBmbG90YXRpb24gY29uY2VudHJhd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dGlsbCBjb3VsZCBub3QgYmUgYWNoaWV2ZWQgYWZ0ZXIgdGhlIEZlbnRvbiBtb2RpZmljYXRpb24uIENvbXBhcmlzb24gb2YgaXRzIGZsb3RhdGlvbiByZXN1bHRzIHdpdGggdGhlIGRpcmVjdCBmbG90YX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yb2FzdGluZyBtb2RpZmllZCBmbG90YXRpb24gaW5kaWNhdGVzIHRoZSBjb25jZW50cmF0ZSBncmFkZSBvZiBMaUNvTzIgYWZ0ZXIgRmVudG9uIHRyZWF0bWVudCBvbmx5IGluY3JlYXN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5IDUlLCByZWFjaGluZyA2MCUsIHdoaWxlIHRoYXQgb2YgdGhlIHJvYXN0aW5nIGZsb3RhdGlvbiBjb3VsZCBiZSB1cCB0byA5MCUuIEFuYWx5c2VzIG9mIHN1cmZhY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1vcnBob2xvZ3kgYW5kIGNoZW1pY2FsIGNvbXBvc2l0aW9uIGluZGljYXRlIHRoYXQgdGhlIG5ld2Jvcm4gc3VyZmFjZSBvZiB0aGUgZWxlY3Ryb2RlIHBhcnRpY2xlcyBhcmUgd3JhcHB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W4gaW5vcmdhbmljIGNvbXBvdW5kIGxheWVyIGNvbXBvc2VkIG9mIEZlKE9IKTMsIHdoaWNoIGlzIHRoZSBzZWNvbmRhcnkgcHJvZHVjdCBvZiBzZW1pLXNvbGlkIHBoYXN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GZW50b24uIFRoZSBpbm9yZ2FuaWMgZmlsbSByZXN1bHRzIGluIGEgc2ltaWxhciBoeWRyb3Bob2JpY2l0eSBhbmQgZmluYWxseSBsZWFkcyB0byB0aGUgcG9vciBmbG90YXRpb24gcmVzdWx0cy4gRGVkdWN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cm9tIHRoZSByZWFjdGlvbiBtZWNoYW5pc20gb2YgRmVudG9uLCB0aGUgZW5oYW5jZW1lbnQgb2YgYWxrYWxpbmUgZW52aXJvbm1lbnQgaXMgYSBtYWluIHJlYXNvbiBmb3J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wcmVjaXBpdGF0aW9uIG9mIEZlMysgb24gdGhlIHN1cmZhY2Ugb2YgcGFydGljbGVzLiBUaGVyZWZvcmUsIGFuIGFwcHJvcHJpYXRlIGFtb3VudCBvZiBoeWRyb2NobG9yaWMgYWNp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ChIQ2wpIHdhcyBhZGRlZCB0byByZWFjdCB3aXRoIHByZWNpcGl0YXRpb24sIGFuZCB0aGUgZmluYWwgY29uY2VudHJhdGUgZ3JhZGUgcmVhY2hlZ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giLCIkdHlwZSI6IlN3aXNzQWNhZGVtaWMuQ2l0YXZpLlBlcnNvbiwgU3dpc3NBY2FkZW1pYy5DaXRhdmkiLCJGaXJzdE5hbWUiOiJXLiIsIkxhc3ROYW1lIjoiWGllIiwiUHJvdGVjdGVkIjpmYWxzZSwiU2V4IjowLCJDcmVhdGVkQnkiOiJfUm9uamEgV2FnbmVyLVdlbnoiLCJDcmVhdGVkT24iOiIyMDIwLTEwLTA3VDEyOjU0OjM3IiwiTW9kaWZpZWRCeSI6Il9Sb25qYSBXYWduZXItV2VueiIsIklkIjoiMDQzYjc0MzUtZDhhNi00NDk3LWFlNGItNzBiOWVmNDRiODlhIiwiTW9kaWZpZWRPbiI6IjIwMjAtMTAtMDdUMTI6NTQ6MzciLCJQcm9qZWN0Ijp7IiRyZWYiOiI1In19LHsiJGlkIjoiOS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wxdTVwdXNyby5qcGciLCJVcmlTdHJpbmciOiI5YWU1ZTY3MS0xNDRlLTQwYzQtYTIyYy1lZWY1NDRlYjkwY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G93dGVjLjIwMTcuMDMuMDU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Bvd3RlYy4yMDE3LjAzLjA1MCIsIlVyaVN0cmluZyI6Imh0dHBzOi8vZG9pLm9yZy8xMC4xMDE2L2oucG93dGVjLjIwMTcuMDMu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ZmZlY3Qgb2YgdGhlIHNlY29uZGFyeSBwcm9kdWN0IG9mIHNlbWkt4oCec29saWQgcGhhc2UgRmVudG9uIG9uIHRoZSBmbG90YWJpbGl0eSBvZiBlbGVjdHJvZGUgbWF0ZXJpYWwgZnJvbSBzcGVudCBsaXRoaXVtLeKAnmlvLi4u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ZmZlY3Qgb2YgdGhlIHNlY29uZGFyeSBwcm9kdWN0IG9mIHNlbWktc29saWQgcGhhc2UgRmVudG9uIG9uIHRoZSBmbG90YWJpbGl0eSBvZiBlbGVjdHJvZGUgbWF0ZXJpYWwgZnJvbSBzcGVudCBsaXRoaXVtLWlvbiBiYXR0ZXJ5IiwiVHJhbnNsYXRvcnMiOltdLCJZZWFyIjoiMjAxNyIsIlllYXJSZXNvbHZlZCI6IjIwMTciLCJDcmVhdGVkQnkiOiJfUm9uamEgV2FnbmVyLVdlbnoiLCJDcmVhdGVkT24iOiIyMDIwLTEwLTEzVDE0OjUwOjI4IiwiTW9kaWZpZWRCeSI6Il9XYWduZXJ3ZSIsIklkIjoiOWFlNWU2NzEtMTQ0ZS00MGM0LWEyMmMtZWVmNTQ0ZWI5MGI5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4NV0ifV19LCJUYWciOiJDaXRhdmlQbGFjZWhvbGRlciM0ZGZkYjE5MC02ODVkLTRjMGYtOTgzYi0yOGRmNDQwY2YxN2MiLCJUZXh0IjoiWzg1XSIsIldBSVZlcnNpb24iOiI2LjguMC4wIn0=}</w:instrText>
                </w:r>
                <w:r w:rsidR="00670427" w:rsidRPr="0077002F">
                  <w:rPr>
                    <w:lang w:val="en-US"/>
                  </w:rPr>
                  <w:fldChar w:fldCharType="separate"/>
                </w:r>
                <w:r w:rsidR="00670427" w:rsidRPr="0077002F">
                  <w:rPr>
                    <w:lang w:val="en-US"/>
                  </w:rPr>
                  <w:t>[85]</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separation</w:t>
            </w:r>
          </w:p>
          <w:p w:rsidR="00670427" w:rsidRPr="0077002F" w:rsidRDefault="00670427" w:rsidP="00670427">
            <w:pPr>
              <w:spacing w:before="288" w:after="288"/>
              <w:rPr>
                <w:lang w:val="en-US"/>
              </w:rPr>
            </w:pPr>
            <w:r w:rsidRPr="0077002F">
              <w:rPr>
                <w:lang w:val="en-US"/>
              </w:rPr>
              <w:t>alkaline leaching/ NMP ultrasonic treatment</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solvent extraction/ precipitation/ electro-chemistry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 Co, Ni, Mn, Fe as oxides, salts or hydroxides</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Overview flowchart</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c0e2dd7d-ae95-4d8d-8106-63726ff6e37c"/>
                <w:id w:val="105050370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EdWUgdG8gZW5vcm1vdXMgZ3Jvd3RoIG9mIHByb2R1Y3Rpb24gb2YgZWxlY3RyaWMgdmVoaWNsZXMsIGl0IGlzIGVzdGltYXRlZCBieSB0aGUgeWVhciAyMDIwIGFib3V0IDI1MCwwMDAgdG9uc3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YgYmF0dGVyeSBtdXN0IGJlIGRpc3Bvc2VkIG9yIHJlY3ljbGVkLiBUaGUgdGVjaG5vbG9neSB0byByZWN5Y2xlIHRoaXMgbXVjaCBhbW91bnQgb2YgYmF0dGVyaWVzIGluIGEgc2luZ2xlIHllYX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b2VzIG5vdCBleGlzdC4sIG5laXRoZXIgZG9lcyB0aGUgbWV0aG9kcyBmb3IgcmVjeWNsaW5nIGFyZSBzdGFuZGFyZGl6ZWQgYmVjYXVzZSBvZiBkaWZmZXJlbnQgY29uZmlndXJhdGlvbnM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dHRlcnkgcGFja3MuIEEgY2hhbGxlbmdlIHN0cmljdGx5IHBvc2VzIG9uIGhvdyB0byBkZWFsIHdpdGggbGl0aGl1bSBpb24gYmF0dGVyaWVzLCB3aGljaCBhcmUgZW1iZWRkZWQg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5kcmVkcyBvciBtb3JlIGluIGEgYmF0dGVyeSBwYWNrLiBGdXJ0aGVybW9yZSwgdGhlIHJlY292ZXJ5IG9mIG1hdGVyaWFscyBmcm9tIHRoZSBiYXR0ZXJ5IGluIHRoZSBwYWNrIGl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c3NlbnRpYWwgdG8gZW5zdXJlIHRoZSBncm93dGggYW5kIHN1c3RhaW5hYmlsaXR5IG9mIHRoZSBlbGVjdHJpYyB2ZWhpY2xlIG1hcmtldC4gSXQgaXMgZGVzaXJhYmxlIHRvIGVzdGFibGlzaC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oYXQgaXMgc2VtaS1hdXRvbWF0ZWQvYXV0b21hdGVkIGZvciBlbnN1cmluZyBmYXN0ZXIgZGlzYXNzZW1ibHkgb2YgYmF0dGVyeSBwYWNrLCBpZGVudGlmaWNhdGlvb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RldGVjdGlvbiBvZiByZXNpZHVhbCBlbmVyZ3kgb2YgYmF0dGVyaWVzIGluIHBhY2tzIGFuZCByZWNvdmVyeSBvZiBtYXRlcmlhbHMgZnJvbSBiYXR0ZXJpZXMuIFRoaXMgcmV2aWV3IHBhc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tbWFyaXplcyB0aGUgdHdvIG1haW4gYmFzaWMgYXNwZWN0cyBvZiByZWN5Y2xpbmcgYmF0dGVyeSBwYWNrczogbWVjaGFuaWNhbCBwcm9jZWR1cmUgYW5kIGNoZW1pY2FsIHJlY3ljb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G1ldGFsbHVyZ2ljYWwpLiBUaGUgd29yayBzdW1tYXJpemVzIHRoZSBleGlzdGluZyByZWN5Y2xpbmcgdGVjaG5vbG9neSBpbiB0aGVzZSB0d28gYXNwZWN0cyBhbmQgaWRlbnRpZml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tcG9ydGFudCByZXNlYXJjaCBwcm9ibGVtcyBpbiB0aGUgcHJvY2VzcyBvZiByZWN5Y2xpbmcgb2YgcGFjayBzdWNoIGFzIChpKSBhdXRvbWF0aWMgYW5kIGludGVsbGlnZW50IHJlY292ZXJ5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eXN0ZW0sIChpaSkgZWZmaWNpZW5jeSBhbmQgc2FmZXR5IGRpc2Fzc2VtYmxlIG9mIGJhdHRlcnkgcGFjayAoaWlpKSBBZGp1c3RtZW50IG9mIENoYW9zIGluIHJlY3ljbGluZyBtYXJrZXQgKGl2K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JlY292ZXJ5IHByb2Nlc3NlcyBmb3Igc2xhZywgZWxlY3Ryb2x5dGUgYW5kIGFub2RlLCAodikgQXBwbGljYXRpb24gaW4gaW5kdXN0cmlhbCBzY2FsZSwgYW5kICh2aSkgZGV2ZWxvcG1lbn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Y3ljbGluZyBtZXRob2RzIGZvciBuZXcgYmF0dGVyaWVzIGhhdmluZyBjb21wb25lbnRzIHdpdGggZGlmZmVyZW50IHByb3BlcnRpZXMuIFRoaXMgcGFwZXIgYWxzbyBwcm9wb3Nlcy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vIHB1c2ggdGhlIHJlY3ljbGluZyBwcm9jZXNzIGZyb20gY29uY2VwdGlvbiB0byBwcmFjdGljYWxpdHksIGJvdGggb24gZ292ZXJubWVudCBpbmNlbnRpdmUgcG9saWN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5kIGVmZmVjdGl2ZSByZWN5Y2xpbmcgdGVjaG5vbG9neS59e1xccnRsY2hcXGFmMFxcYWZzMjRcXGx0cmNo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xOC4wNC4wMjUiLCJVcmlTdHJpbmciOiJodHRwczovL2RvaS5vcmcvMTAuMTAxNi9qLnJlc2NvbnJlYy4yMDE4LjA0Lj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NDRdIn1dfSwiVGFnIjoiQ2l0YXZpUGxhY2Vob2xkZXIjYzBlMmRkN2QtYWU5NS00ZDhkLTgxMDYtNjM3MjZmZjZlMzdjIiwiVGV4dCI6Ils0NF0iLCJXQUlWZXJzaW9uIjoiNi44LjAuMCJ9}</w:instrText>
                </w:r>
                <w:r w:rsidR="00670427" w:rsidRPr="0077002F">
                  <w:rPr>
                    <w:lang w:val="en-US"/>
                  </w:rPr>
                  <w:fldChar w:fldCharType="separate"/>
                </w:r>
                <w:r w:rsidR="00670427" w:rsidRPr="0077002F">
                  <w:rPr>
                    <w:lang w:val="en-US"/>
                  </w:rPr>
                  <w:t>[44]</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7</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ng </w:t>
            </w:r>
          </w:p>
          <w:p w:rsidR="00670427" w:rsidRPr="0077002F" w:rsidRDefault="00670427" w:rsidP="00670427">
            <w:pPr>
              <w:spacing w:before="288" w:after="288"/>
              <w:rPr>
                <w:lang w:val="en-US"/>
              </w:rPr>
            </w:pPr>
            <w:r w:rsidRPr="0077002F">
              <w:rPr>
                <w:lang w:val="en-US"/>
              </w:rPr>
              <w:t xml:space="preserve">mechanical/ physical method or thermal method </w:t>
            </w:r>
          </w:p>
          <w:p w:rsidR="00670427" w:rsidRPr="0077002F" w:rsidRDefault="00670427" w:rsidP="00670427">
            <w:pPr>
              <w:spacing w:before="288" w:after="288"/>
              <w:rPr>
                <w:lang w:val="en-US"/>
              </w:rPr>
            </w:pPr>
            <w:r w:rsidRPr="0077002F">
              <w:rPr>
                <w:lang w:val="en-US"/>
              </w:rPr>
              <w:t xml:space="preserve">thermal method/acid leaching/ ultrasonic renovation </w:t>
            </w:r>
          </w:p>
          <w:p w:rsidR="00670427" w:rsidRPr="0077002F" w:rsidRDefault="00670427" w:rsidP="00670427">
            <w:pPr>
              <w:spacing w:before="288" w:after="288"/>
              <w:rPr>
                <w:lang w:val="en-US"/>
              </w:rPr>
            </w:pPr>
            <w:r w:rsidRPr="0077002F">
              <w:rPr>
                <w:lang w:val="en-US"/>
              </w:rPr>
              <w:t xml:space="preserve">precipitation </w:t>
            </w:r>
          </w:p>
          <w:p w:rsidR="00670427" w:rsidRPr="0077002F" w:rsidRDefault="00670427" w:rsidP="00670427">
            <w:pPr>
              <w:spacing w:before="288" w:after="288"/>
              <w:rPr>
                <w:lang w:val="en-US"/>
              </w:rPr>
            </w:pPr>
            <w:r w:rsidRPr="0077002F">
              <w:rPr>
                <w:lang w:val="en-US"/>
              </w:rPr>
              <w:t xml:space="preserve">solvent extrac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and Li products</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mparing flow chart</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a4f3c80e-b74c-4b60-9d80-6dd74410d299"/>
                <w:id w:val="-757361690"/>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TI0MTQwMiIsIlVyaVN0cmluZyI6Imh0dHA6Ly93d3cubmNiaS5ubG0ubmloLmdvdi9wdWJtZWQvMjkyNDE0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NDo0MDowOSIsIk1vZGlmaWVkQnkiOiJfUm9uamEgV2FnbmVyLVdlbnoiLCJJZCI6ImFhNDg0NTYwLTIwNDItNDA1MS1hYzAzLTBjOTBjYjIzODZmYiIsIk1vZGlmaWVkT24iOiIyMDIwLTExLTE5VDE0OjQwOjA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3NzQ0NjU1IiwiVXJpU3RyaW5nIjoiaHR0cHM6Ly9kb2kub3JnLzEwLjExNzcvMDczNDI0MlgxNzc0NDY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ODZdIn1dfSwiVGFnIjoiQ2l0YXZpUGxhY2Vob2xkZXIjYTRmM2M4MGUtYjc0Yy00YjYwLTlkODAtNmRkNzQ0MTBkMjk5IiwiVGV4dCI6Ils4Nl0iLCJXQUlWZXJzaW9uIjoiNi44LjAuMCJ9}</w:instrText>
                </w:r>
                <w:r w:rsidR="00670427" w:rsidRPr="0077002F">
                  <w:rPr>
                    <w:lang w:val="en-US"/>
                  </w:rPr>
                  <w:fldChar w:fldCharType="separate"/>
                </w:r>
                <w:r w:rsidR="00670427" w:rsidRPr="0077002F">
                  <w:rPr>
                    <w:lang w:val="en-US"/>
                  </w:rPr>
                  <w:t>[86]</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ryogenic cooling </w:t>
            </w:r>
          </w:p>
          <w:p w:rsidR="00670427" w:rsidRPr="0077002F" w:rsidRDefault="00670427" w:rsidP="00670427">
            <w:pPr>
              <w:spacing w:before="288" w:after="288"/>
              <w:rPr>
                <w:lang w:val="en-US"/>
              </w:rPr>
            </w:pPr>
            <w:r w:rsidRPr="0077002F">
              <w:rPr>
                <w:lang w:val="en-US"/>
              </w:rPr>
              <w:t>shredder</w:t>
            </w:r>
          </w:p>
          <w:p w:rsidR="00670427" w:rsidRPr="0077002F" w:rsidRDefault="00670427" w:rsidP="00670427">
            <w:pPr>
              <w:spacing w:before="288" w:after="288"/>
              <w:rPr>
                <w:lang w:val="en-US"/>
              </w:rPr>
            </w:pPr>
            <w:r w:rsidRPr="0077002F">
              <w:rPr>
                <w:lang w:val="en-US"/>
              </w:rPr>
              <w:t xml:space="preserve">hammer mill </w:t>
            </w:r>
          </w:p>
          <w:p w:rsidR="00670427" w:rsidRPr="0077002F" w:rsidRDefault="00670427" w:rsidP="00670427">
            <w:pPr>
              <w:spacing w:before="288" w:after="288"/>
              <w:rPr>
                <w:lang w:val="en-US"/>
              </w:rPr>
            </w:pPr>
            <w:r w:rsidRPr="0077002F">
              <w:rPr>
                <w:lang w:val="en-US"/>
              </w:rPr>
              <w:t xml:space="preserve">filter tank </w:t>
            </w:r>
          </w:p>
          <w:p w:rsidR="00670427" w:rsidRPr="0077002F" w:rsidRDefault="00670427" w:rsidP="00670427">
            <w:pPr>
              <w:spacing w:before="288" w:after="288"/>
              <w:rPr>
                <w:lang w:val="en-US"/>
              </w:rPr>
            </w:pPr>
            <w:r w:rsidRPr="0077002F">
              <w:rPr>
                <w:lang w:val="en-US"/>
              </w:rPr>
              <w:t>carbon filter press</w:t>
            </w:r>
          </w:p>
          <w:p w:rsidR="00670427" w:rsidRPr="0077002F" w:rsidRDefault="00670427" w:rsidP="00670427">
            <w:pPr>
              <w:spacing w:before="288" w:after="288"/>
              <w:rPr>
                <w:lang w:val="en-US"/>
              </w:rPr>
            </w:pPr>
            <w:r w:rsidRPr="0077002F">
              <w:rPr>
                <w:lang w:val="en-US"/>
              </w:rPr>
              <w:t>evaporation &amp; storage tank array</w:t>
            </w:r>
          </w:p>
          <w:p w:rsidR="00670427" w:rsidRPr="0077002F" w:rsidRDefault="00670427" w:rsidP="00670427">
            <w:pPr>
              <w:spacing w:before="288" w:after="288"/>
              <w:rPr>
                <w:lang w:val="en-US"/>
              </w:rPr>
            </w:pPr>
            <w:r w:rsidRPr="0077002F">
              <w:rPr>
                <w:lang w:val="en-US"/>
              </w:rPr>
              <w:t>mixing tank</w:t>
            </w:r>
          </w:p>
          <w:p w:rsidR="00670427" w:rsidRPr="0077002F" w:rsidRDefault="00670427" w:rsidP="00670427">
            <w:pPr>
              <w:spacing w:before="288" w:after="288"/>
              <w:rPr>
                <w:lang w:val="en-US"/>
              </w:rPr>
            </w:pPr>
            <w:r w:rsidRPr="0077002F">
              <w:rPr>
                <w:lang w:val="en-US"/>
              </w:rPr>
              <w:t>filter press</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2f58c765-272b-41b1-b1f0-3229673c1e1c"/>
                <w:id w:val="1772893771"/>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I5MmRiLWQwNmEtNDM5OS04MGNjLTBjNzcxY2U0YzE0NCIsIlJhbmdlTGVuZ3RoIjoz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VxyXG5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W4gYXBwcm9hY2ggdG8gcmVjeWNsZSBwcmVjaW91cyBtZXRhbHMgb2YgY2F0aG9kZSBtYXRlcmlhbHMgZnJvbSBzcGVudCBsaXRoaXVtIGNvYmFsdCBveGlk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mF0dGVyaWVzIGJ5IHVzaW5nIG9yZ2FuaWMgY2l0cmljIGFjaWQgYW5kIGh5ZHJvZ2VuIHBlcm94aWRlIGhhcyBiZWVuIHN0dWRpZWQgaW4gdGhpcyBwYXBlci4gVGhlIGVmZmVjdHMgb2YgbW9sYXIgcmF0aW8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9saWQtbGlxdWlkIHJhdGlvLCByZWFjdGlvbiB0aW1lIGFuZCB0ZW1wZXJhdHVyZSBvbiBsZWFjaGluZyBlZmZpY2llbmN5IG9mIGNvYmFsdCB3ZXJlIGludmVzdGlnYXRlZCByZXNwZWN0aXZlbHk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NZWFud2hpbGUgdGhlIGxlYWNoaW5nIGtpbmV0aWNzIGVxdWF0aW9uIG9mIGNvYmFsdCB3YXMgZXN0YWJsaXNoZWQsIGFuZCB0aGUgYXBwYXJlbnQgYWN0aXZhdGlvbiBlbmVyZ3kgb2YgbGVhY2h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FjdGlvbiBvZiBjb2JhbHQgd2FzIGNhbGN1bGF0ZWQgb3V0LiBUaGUgcmVzdWx0cyBzaG93IHRoYXQgd2hlbiB0aGUgbW9sYXIgcmF0aW8gb2YgY2l0cmljIGFjaWQgdG8gbGl0aGl1bSBjb2JhbHQgb3hpZGV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cyA0OjEsIHNvbGlkLXRvLWxpcXVpZCByYXRpbyBpcyAxNSBnL0wsIHRoZSByZWFjdGlvbiB0ZW1wZXJhdHVyZSBpcyA5MCAhLCB0aGUgcmVhY3Rpb24gdGltZSBpcyA1IGggYW5kIGNvbmNlbnRyYXRpb24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IMk8yIGlzIDEuMCB2b2wuICUsIHRoZSBsZWFjaGluZyBlZmZpY2llbmN5IGNvdWxkIGJlIHVwIHRvIDk5LjA3JS4gVGhlIGFwcGFyZW50IGFjdGl2YXRpb24gZW5lcmd5IG9mIGNvYmFsdCBsZWFja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hY3Rpb24gaXMgNDUuNzI0IEtKL21vbCwgYW5kIGJ5IG1lYW5zIG9mIGNvbmR1Y3RpbmcgZml0dGluZyB0ZXN0IGZvciB0aGUgcmVsYXRpb25zaGlwIGJldHdlZW4gbGl0aGl1bSBjb2JhbHQgb3hpZGV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G93ZGVyIHdpdGggZGlmZmVyZW50IHBhcnRpY2xlIHNpemVzIGFuZCBsZWFjaGluZyBlZmZpY2llbmN5LCBpdCBjYW4gYmUgY29uY2x1ZGVkIHRoYXQgdGhlIHJlYWN0aW9uIG9mIGxpdGhpdW0gY29iYWx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veGlkZXMgdXNpbmcgY2l0cmljIGFjaWQgYW5kIGh5ZHJvZ2VuIHBlcm94aWRlIGlzIGNoZW1pY2FsIHJlYWN0aW9uIGNvbnRyb2wufXtcXHJ0bGNoXFxhZjBcXGFmczI0XHJcbl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TQyBBZHZhbmNlcyAoMjAxOCksIDgsIDg5OTAtODk5OCwgZG9pOjEwLjEwMzkvQzhSQTAwMDYxQT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SZWNvdmVyaWVzIG9mIGNvYmFsdCBhbmQgbGl0aGl1bSBtZXRhbHMgZnJvbSBzcGVudCBsaXRoaXVtLWlvbiBiYXR0ZXJpZXMgYXJlIHZlcnkgaW1wb3J0YW50IGZvciBwcmV2ZW50aW9u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vZiBlbnZpcm9ubWVudGFsIHBvbGx1dGlvbiBhbmQgYWxsZXZpYXRpb24gb2YgcmVzb3VyY2Ugc2hvcnRhZ2UuIEluIHRoaXMgc3R1ZHksIGEgaHlkcm9tZXRhbGx1cmdpY2FsIHJvdXRlIGZvc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yZWNvdmVyeSBvZiBsaXRoaXVtIGZsdW9yaWRlIHdhcyBwcm9wb3NlZC4gTGl0aGl1bSBhbmQgY29iYWx0IGNvdWxkIGJlIGZpcnN0IHNlbGVjdGl2ZWx5IGxlYWNoZWQgaW50b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29sdXRpb24gdXNpbmcgZm9ybWljIGFjaWQgYW5kIGh5ZHJvZ2VuIHBlcm94aWRlLiBCeSBpbnZlc3RpZ2F0aW5nIHRoZSBlZmZlY3RzIG9mIGxlYWNoaW5nIHRlbXBlcmF0dXJl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pbWUsIHN0b2ljaGlvbWV0cmljIHJhdGlvLCBIMk8yIGNvbmNlbnRyYXRpb24gYW5kIHNvbGlkLXRvLWxpcXVpZCByYXRpbywgdGhlIGxlYWNoaW5nIGVmZmljaWVuY3kgb2YgTGk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DbyBjb3VsZCByZWFjaCA5OS45MCUgYW5kIDk5Ljk2JSwgcmVzcGVjdGl2ZWx5LiBNZWFud2hpbGUsIHRoZSBldmFsdWF0aW9uIG9mIGxlYWNoaW5nIGtpbmV0aWNzIGFuZ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NhbGN1bGF0aW9uIG9mIGFwcGFyZW50IGFjdGl2YXRpb24gZW5lcmdpZXMgcmV2ZWFsZWQgdGhhdCB0aGUgbGVhY2hpbmcgcHJvY2VzcyBmaXR0ZWQgY2hlbWljYWwgY29udHJvbH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2F0aXNmYWN0b3JpbHkuIEFmdGVyIGZ1cnRoZXIgZnJhY3Rpb25hbCBwcmVjaXBpdGF0aW9uLCBhIGhpZ2ggcHVyaXR5IG9mIDk5LjAlIGxpdGhpdW0gZmx1b3JpZGUgY291bGQgYmUgZmluYWxs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idGFpbmVkLCB0aHVzIGFjaGlldmluZyB0aGUgZWZmZWN0aXZlIHJlY292ZXJ5IG9mIHNwZW50IG1hdGVyaWFsIGZyb20gdGhlIGxpdGhpdW0taW9uIGJhdHRlcnk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OFJBMDAwNjFB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S9DOFJBMDAwNjFBIiwiVXJpU3RyaW5nIjoiaHR0cHM6Ly9kb2kub3JnLzEwLjEwMzkvQzhSQTAwMDYxQ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CAgICAgICAgICBMaXRoaXVtIGZsdW9yaWRlIHJlY292ZXJ5IGZyb20gY2F0aG9kZSBtYXRlcmlhbCBvZiBzcGVudCBsaXRoaXVtLWlvbiBiYXR0ZXJ5XHJcbi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ExpdGhpdW0gZmx1b3JpZGUgcmVjb3ZlcnkgZnJvbSBjYXRob2RlIG1hdGVyaWFsIG9mIHNwZW50IGxpdGhpdW0taW9uIGJhdHRlcnlcclxuICAgICAgICAgIExpdGhpdW0gZmx1b3JpZGUgcmVjb3ZlcnkgZnJvbSBjYXRob2RlIG1hdGVyaWFsIG9mIHNwZW50IGxpdGhpdW0taW9uIGJhdHRlcnlcclxuICAgICAgICAgIExpdGhpdW0gZmx1b3JpZGUgcmVjb3ZlcnkgZnJvbSBjYXRob2RlIG1hdGVyaWFsIG9mIHNwZW50IGxpdGhpdW0taW9uIGJhdHRlcnk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Gl0aGl1bSBmbHVvcmlkZSByZWNvdmVyeSBmcm9tIGNhdGhvZGUgbWF0ZXJpYWwgb2Ygc3BlbnQgbGl0aGl1bS1pb24gYmF0dGVyeTwvc3Bhbj48L3A+XHJcblx0XHRcdDxwIHN0eWxlPVwibWFyZ2luOjBwdCAwcHQgNnB0XCI+PHNwYW4gc3R5bGU9XCJmb250LWZhbWlseTonU2Vnb2UgVUknOyBmb250LXNpemU6OXB0XCI+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wqD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wqD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wqD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wqD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wqD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}</w:instrText>
                </w:r>
                <w:r w:rsidR="00670427" w:rsidRPr="0077002F">
                  <w:rPr>
                    <w:lang w:val="en-US"/>
                  </w:rPr>
                  <w:fldChar w:fldCharType="separate"/>
                </w:r>
                <w:r w:rsidR="00670427" w:rsidRPr="0077002F">
                  <w:rPr>
                    <w:lang w:val="en-US"/>
                  </w:rPr>
                  <w:t>[28,87,88]</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5</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the cathode materials </w:t>
            </w:r>
          </w:p>
          <w:p w:rsidR="00670427" w:rsidRPr="0077002F" w:rsidRDefault="00670427" w:rsidP="00670427">
            <w:pPr>
              <w:spacing w:before="288" w:after="288"/>
              <w:rPr>
                <w:lang w:val="en-US"/>
              </w:rPr>
            </w:pPr>
            <w:r w:rsidRPr="0077002F">
              <w:rPr>
                <w:lang w:val="en-US"/>
              </w:rPr>
              <w:t>citric acid leaching with H2O2</w:t>
            </w:r>
          </w:p>
          <w:p w:rsidR="00670427" w:rsidRPr="0077002F" w:rsidRDefault="00670427" w:rsidP="00670427">
            <w:pPr>
              <w:spacing w:before="288" w:after="288"/>
              <w:rPr>
                <w:lang w:val="en-US"/>
              </w:rPr>
            </w:pPr>
            <w:r w:rsidRPr="0077002F">
              <w:rPr>
                <w:lang w:val="en-US"/>
              </w:rPr>
              <w:t>leaching solu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n.a.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4bdf7680-3d5f-4ad9-8558-bf91fdd164f1"/>
                <w:id w:val="1755544524"/>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FuIGFwcHJvYWNoIHRvIHJlY3ljbGUgcHJlY2lvdXMgbWV0YWxzIG9mIGNhdGhvZGUgbWF0ZXJpYWxzIGZyb20gc3BlbnQgbGl0aGl1bSBjb2JhbHQgb3hpZ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dHRlcmllcyBieSB1c2luZyBvcmdhbmljIGNpdHJpYyBhY2lkIGFuZCBoeWRyb2dlbiBwZXJveGlkZSBoYXMgYmVlbiBzdHVkaWVkIGluIHRoaXMgcGFwZXIuIFRoZSBlZmZlY3RzIG9mIG1vbGFyIHJhdGlv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vbGlkLWxpcXVpZCByYXRpbywgcmVhY3Rpb24gdGltZSBhbmQgdGVtcGVyYXR1cmUgb24gbGVhY2hpbmcgZWZmaWNpZW5jeSBvZiBjb2JhbHQgd2VyZSBpbnZlc3RpZ2F0ZWQgcmVzcGVjdGl2ZWx5L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TWVhbndoaWxlIHRoZSBsZWFjaGluZyBraW5ldGljcyBlcXVhdGlvbiBvZiBjb2JhbHQgd2FzIGVzdGFibGlzaGVkLCBhbmQgdGhlIGFwcGFyZW50IGFjdGl2YXRpb24gZW5lcmd5IG9mIGxlYWNo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hY3Rpb24gb2YgY29iYWx0IHdhcyBjYWxjdWxhdGVkIG91dC4gVGhlIHJlc3VsdHMgc2hvdyB0aGF0IHdoZW4gdGhlIG1vbGFyIHJhdGlvIG9mIGNpdHJpYyBhY2lkIHRvIGxpdGhpdW0gY29iYWx0IG94aWR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XMgNDoxLCBzb2xpZC10by1saXF1aWQgcmF0aW8gaXMgMTUgZy9MLCB0aGUgcmVhY3Rpb24gdGVtcGVyYXR1cmUgaXMgOTAgISwgdGhlIHJlYWN0aW9uIHRpbWUgaXMgNSBoIGFuZCBjb25jZW50cmF0aW9u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DJPMiBpcyAxLjAgdm9sLiAlLCB0aGUgbGVhY2hpbmcgZWZmaWNpZW5jeSBjb3VsZCBiZSB1cCB0byA5OS4wNyUuIFRoZSBhcHBhcmVudCBhY3RpdmF0aW9uIGVuZXJneSBvZiBjb2JhbHQgbGVhY2h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YWN0aW9uIGlzIDQ1LjcyNCBLSi9tb2wsIGFuZCBieSBtZWFucyBvZiBjb25kdWN0aW5nIGZpdHRpbmcgdGVzdCBmb3IgdGhlIHJlbGF0aW9uc2hpcCBiZXR3ZWVuIGxpdGhpdW0gY29iYWx0IG94aWR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vd2RlciB3aXRoIGRpZmZlcmVudCBwYXJ0aWNsZSBzaXplcyBhbmQgbGVhY2hpbmcgZWZmaWNpZW5jeSwgaXQgY2FuIGJlIGNvbmNsdWRlZCB0aGF0IHRoZSByZWFjdGlvbiBvZiBsaXRoaXVtIGNvYmFsd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3hpZGVzIHVzaW5nIGNpdHJpYyBhY2lkIGFuZCBoeWRyb2dlbiBwZXJveGlkZSBpcyBjaGVtaWNhbCByZWFjdGlvbiBjb250cm9sLn17XFxydGxjaFxcYWYwXFxhZnMyNFxyXG5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3YWduZXJ3ZVxcQXBwRGF0YVxcTG9jYWxcXFRlbXBcXDE1MW1seGtvLmpwZyIsIlVyaVN0cmluZyI6IjYwMGY4YzcwLTZjY2YtNGZhMi05ZDE3LTFlZWFmYjgyMGJi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4OF0ifV19LCJUYWciOiJDaXRhdmlQbGFjZWhvbGRlciM0YmRmNzY4MC0zZDVmLTRhZDktODU1OC1iZjkxZmRkMTY0ZjEiLCJUZXh0IjoiWzg4XSIsIldBSVZlcnNpb24iOiI2LjguMC4wIn0=}</w:instrText>
                </w:r>
                <w:r w:rsidR="00670427" w:rsidRPr="0077002F">
                  <w:rPr>
                    <w:lang w:val="en-US"/>
                  </w:rPr>
                  <w:fldChar w:fldCharType="separate"/>
                </w:r>
                <w:r w:rsidR="00670427" w:rsidRPr="0077002F">
                  <w:rPr>
                    <w:lang w:val="en-US"/>
                  </w:rPr>
                  <w:t>[88]</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separation </w:t>
            </w:r>
          </w:p>
          <w:p w:rsidR="00670427" w:rsidRPr="0077002F" w:rsidRDefault="00670427" w:rsidP="00670427">
            <w:pPr>
              <w:spacing w:before="288" w:after="288"/>
              <w:rPr>
                <w:lang w:val="en-US"/>
              </w:rPr>
            </w:pPr>
            <w:r w:rsidRPr="0077002F">
              <w:rPr>
                <w:lang w:val="en-US"/>
              </w:rPr>
              <w:t xml:space="preserve">burning </w:t>
            </w:r>
          </w:p>
          <w:p w:rsidR="00670427" w:rsidRPr="0077002F" w:rsidRDefault="00670427" w:rsidP="00670427">
            <w:pPr>
              <w:spacing w:before="288" w:after="288"/>
              <w:rPr>
                <w:lang w:val="en-US"/>
              </w:rPr>
            </w:pPr>
            <w:r w:rsidRPr="0077002F">
              <w:rPr>
                <w:lang w:val="en-US"/>
              </w:rPr>
              <w:t xml:space="preserve">grinding </w:t>
            </w:r>
          </w:p>
          <w:p w:rsidR="00670427" w:rsidRPr="0077002F" w:rsidRDefault="00670427" w:rsidP="00670427">
            <w:pPr>
              <w:spacing w:before="288" w:after="288"/>
              <w:rPr>
                <w:lang w:val="en-US"/>
              </w:rPr>
            </w:pPr>
            <w:r w:rsidRPr="0077002F">
              <w:rPr>
                <w:lang w:val="en-US"/>
              </w:rPr>
              <w:t xml:space="preserve">formic acid leaching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dried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Filtrate </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9ce56064-844b-4f96-8a16-591e40f8f685"/>
                <w:id w:val="1344129098"/>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gpLCA4LCA4OTkwLTg5OTgsIGRvaToxMC4xMDM5L0M4UkEwMDA2MUE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b3ZlcmllcyBvZiBjb2JhbHQgYW5kIGxpdGhpdW0gbWV0YWxzIGZyb20gc3BlbnQgbGl0aGl1bS1pb24gYmF0dGVyaWVzIGFyZSB2ZXJ5IGltcG9ydGFudCBmb3IgcHJldmVudGlvbn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YgZW52aXJvbm1lbnRhbCBwb2xsdXRpb24gYW5kIGFsbGV2aWF0aW9uIG9mIHJlc291cmNlIHNob3J0YWdlLiBJbiB0aGlzIHN0dWR5LCBhIGh5ZHJvbWV0YWxsdXJnaWNhbCByb3V0ZSBm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cmVjb3Zlcnkgb2YgbGl0aGl1bSBmbHVvcmlkZSB3YXMgcHJvcG9zZWQuIExpdGhpdW0gYW5kIGNvYmFsdCBjb3VsZCBiZSBmaXJzdCBzZWxlY3RpdmVseSBsZWFjaGVkIGludG9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vbHV0aW9uIHVzaW5nIGZvcm1pYyBhY2lkIGFuZCBoeWRyb2dlbiBwZXJveGlkZS4gQnkgaW52ZXN0aWdhdGluZyB0aGUgZWZmZWN0cyBvZiBsZWFjaGluZyB0ZW1wZXJhdHVyZS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W1lLCBzdG9pY2hpb21ldHJpYyByYXRpbywgSDJPMiBjb25jZW50cmF0aW9uIGFuZCBzb2xpZC10by1saXF1aWQgcmF0aW8sIHRoZSBsZWFjaGluZyBlZmZpY2llbmN5IG9mIExp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Q28gY291bGQgcmVhY2ggOTkuOTAlIGFuZCA5OS45NiUsIHJlc3BlY3RpdmVseS4gTWVhbndoaWxlLCB0aGUgZXZhbHVhdGlvbiBvZiBsZWFjaGluZyBraW5ldGljcyBhbmR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jYWxjdWxhdGlvbiBvZiBhcHBhcmVudCBhY3RpdmF0aW9uIGVuZXJnaWVzIHJldmVhbGVkIHRoYXQgdGhlIGxlYWNoaW5nIHByb2Nlc3MgZml0dGVkIGNoZW1pY2FsIGNvbnRyb2x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NhdGlzZmFjdG9yaWx5LiBBZnRlciBmdXJ0aGVyIGZyYWN0aW9uYWwgcHJlY2lwaXRhdGlvbiwgYSBoaWdoIHB1cml0eSBvZiA5OS4wJSBsaXRoaXVtIGZsdW9yaWRlIGNvdWxkIGJlIGZpbmFsb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vYnRhaW5lZCwgdGh1cyBhY2hpZXZpbmcgdGhlIGVmZmVjdGl2ZSByZWNvdmVyeSBvZiBzcGVudCBtYXRlcmlhbCBmcm9tIHRoZSBsaXRoaXVtLWlvbiBiYXR0ZXJ5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ubnliZDFyby5qcGciLCJVcmlTdHJpbmciOiIzNDYzMzY1Yi1lYmU2LTQ5YjYtYTdiMS00ZTU1OTVhMzliY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4UkEwMDA2MU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5L0M4UkEwMDA2MUEiLCJVcmlTdHJpbmciOiJodHRwczovL2RvaS5vcmcvMTAuMTAzOS9DOFJBMDAwNjF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TGl0aGl1bSBmbHVvcmlkZSByZWNvdmVyeSBmcm9tIGNhdGhvZGUgbWF0ZXJpYWwgb2Ygc3BlbnQgbGl0aGl1bS1pb24gYmF0dGVyeVxyXG4gICAgICAgICAgTGl0aGl1bSBmbHVvcmlkZSByZWNvdmVyeSBmcm9tIGNhdGhvZGUgbWF0ZXJpYWwgb2Ygc3BlbnQgbGl0aGl1bS1pb24gYmF0dGVyeVxyXG4gICAgICAgICAgTGl0aGl1bSBmbHVvcmlkZSByZWNvdmVyeSBmcm9tIGNhdGhvZGUgbWF0ZXJpYWwgb2Ygc3BlbnQgbGl0aGl1bS1pb24gYmF0dGVyeS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ZsdW9yaWRlIHJlY292ZXJ5IGZyb20gY2F0aG9kZSBtYXRlcmlhbCBvZiBzcGVudCBsaXRoaXVtLWlvbiBiYXR0ZXJ5PC9zcGFuPjwvcD5cclxuXHRcdFx0PHAgc3R5bGU9XCJtYXJnaW46MHB0IDBwdCA2cHRcIj48c3BhbiBzdHlsZT1cImZvbnQtZmFtaWx5OidTZWdvZSBVSSc7IGZvbnQtc2l6ZTo5cHRcIj7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4N10ifV19LCJUYWciOiJDaXRhdmlQbGFjZWhvbGRlciM5Y2U1NjA2NC04NDRiLTRmOTYtOGExNi01OTFlNDBmOGY2ODUiLCJUZXh0IjoiWzg3XSIsIldBSVZlcnNpb24iOiI2LjguMC4wIn0=}</w:instrText>
                </w:r>
                <w:r w:rsidR="00670427" w:rsidRPr="0077002F">
                  <w:rPr>
                    <w:lang w:val="en-US"/>
                  </w:rPr>
                  <w:fldChar w:fldCharType="separate"/>
                </w:r>
                <w:r w:rsidR="00670427" w:rsidRPr="0077002F">
                  <w:rPr>
                    <w:lang w:val="en-US"/>
                  </w:rPr>
                  <w:t>[87]</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alkali soluble </w:t>
            </w:r>
          </w:p>
          <w:p w:rsidR="00670427" w:rsidRPr="0077002F" w:rsidRDefault="00670427" w:rsidP="00670427">
            <w:pPr>
              <w:spacing w:before="288" w:after="288"/>
              <w:rPr>
                <w:lang w:val="en-US"/>
              </w:rPr>
            </w:pPr>
            <w:r w:rsidRPr="0077002F">
              <w:rPr>
                <w:lang w:val="en-US"/>
              </w:rPr>
              <w:t xml:space="preserve">filtering </w:t>
            </w:r>
          </w:p>
          <w:p w:rsidR="00670427" w:rsidRPr="0077002F" w:rsidRDefault="00670427" w:rsidP="00670427">
            <w:pPr>
              <w:spacing w:before="288" w:after="288"/>
              <w:rPr>
                <w:lang w:val="en-US"/>
              </w:rPr>
            </w:pPr>
            <w:r w:rsidRPr="0077002F">
              <w:rPr>
                <w:lang w:val="en-US"/>
              </w:rPr>
              <w:t xml:space="preserve">residue </w:t>
            </w:r>
          </w:p>
          <w:p w:rsidR="00670427" w:rsidRPr="0077002F" w:rsidRDefault="00670427" w:rsidP="00670427">
            <w:pPr>
              <w:spacing w:before="288" w:after="288"/>
              <w:rPr>
                <w:lang w:val="en-US"/>
              </w:rPr>
            </w:pPr>
            <w:r w:rsidRPr="0077002F">
              <w:rPr>
                <w:lang w:val="en-US"/>
              </w:rPr>
              <w:t xml:space="preserve">screening </w:t>
            </w:r>
          </w:p>
          <w:p w:rsidR="00670427" w:rsidRPr="0077002F" w:rsidRDefault="00670427" w:rsidP="00670427">
            <w:pPr>
              <w:spacing w:before="288" w:after="288"/>
              <w:rPr>
                <w:lang w:val="en-US"/>
              </w:rPr>
            </w:pPr>
            <w:r w:rsidRPr="0077002F">
              <w:rPr>
                <w:lang w:val="en-US"/>
              </w:rPr>
              <w:t xml:space="preserve">leaching </w:t>
            </w:r>
          </w:p>
          <w:p w:rsidR="00670427" w:rsidRPr="0077002F" w:rsidRDefault="00670427" w:rsidP="00670427">
            <w:pPr>
              <w:spacing w:before="288" w:after="288"/>
              <w:rPr>
                <w:lang w:val="en-US"/>
              </w:rPr>
            </w:pPr>
            <w:r w:rsidRPr="0077002F">
              <w:rPr>
                <w:lang w:val="en-US"/>
              </w:rPr>
              <w:t xml:space="preserve">FePO4 precipitation </w:t>
            </w:r>
          </w:p>
          <w:p w:rsidR="00670427" w:rsidRPr="0077002F" w:rsidRDefault="00670427" w:rsidP="00670427">
            <w:pPr>
              <w:spacing w:before="288" w:after="288"/>
              <w:rPr>
                <w:lang w:val="en-US"/>
              </w:rPr>
            </w:pPr>
            <w:r w:rsidRPr="0077002F">
              <w:rPr>
                <w:lang w:val="en-US"/>
              </w:rPr>
              <w:t xml:space="preserve">extractant removal </w:t>
            </w:r>
          </w:p>
          <w:p w:rsidR="00670427" w:rsidRPr="0077002F" w:rsidRDefault="00670427" w:rsidP="00670427">
            <w:pPr>
              <w:spacing w:before="288" w:after="288"/>
              <w:rPr>
                <w:lang w:val="en-US"/>
              </w:rPr>
            </w:pPr>
            <w:r w:rsidRPr="0077002F">
              <w:rPr>
                <w:lang w:val="en-US"/>
              </w:rPr>
              <w:t>co-precipitation</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iCoMn(OH)</w:t>
            </w:r>
            <w:r w:rsidRPr="0077002F">
              <w:rPr>
                <w:vertAlign w:val="subscript"/>
                <w:lang w:val="en-US"/>
              </w:rPr>
              <w:t>2</w:t>
            </w:r>
            <w:r w:rsidRPr="0077002F">
              <w:rPr>
                <w:lang w:val="en-US"/>
              </w:rPr>
              <w:t xml:space="preserve"> and 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lyte recovery</w:t>
            </w:r>
          </w:p>
          <w:p w:rsidR="00670427" w:rsidRPr="0077002F" w:rsidRDefault="00670427" w:rsidP="00670427">
            <w:pPr>
              <w:spacing w:before="288" w:after="288"/>
              <w:rPr>
                <w:lang w:val="en-US"/>
              </w:rPr>
            </w:pPr>
            <w:r w:rsidRPr="0077002F">
              <w:rPr>
                <w:lang w:val="en-US"/>
              </w:rPr>
              <w:t>LIB manufacturing</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02fbde1d-b649-4d58-99b2-4ef114fc06c0"/>
                <w:id w:val="832578725"/>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dyZWVuIEVuZXJneSBhbmQgRW52aXJvbm1lbnQsIDIgKDIwMTcpIDQyLTUwLiBkb2k6MTAuMTAxNi9qLmdlZS4yMDE2LjExLjAxMD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1xccmVkMzNcXGdyZWVuMTUxXFxibHVlMjE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HJcbl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dpdGggdGhlIHJhcGlkIGRldmVsb3BtZW50IG9mIGNvbnN1bWVyIGVsZWN0cm9uaWNzIGFuZCBlbGVjdHJpYyB2ZWhpY2xlcyAoRVYpLCBhIGxhcmdlIG51bWJlciBvZiBzcGVudCBsaXRoaXVtLWlvbiBiYXR0ZXJpZXMgKExJQnMpIGhhdmV9e1xccnRsY2hcXGFmMFxcYWZzMjRcXGx0cmNoXFxmczE4XFxsYW5nMTAzMVxcbGFuZ25wMTAzMVxcbG9jaFxcYWYxXHJcbl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lZW4gZ2VuZXJhdGVkIHdvcmxkd2lkZS4gVGh1cywgZWZmZWN0aXZlIHJlY3ljbGluZyB0ZWNobm9sb2dpZXMgdG8gcmVjYXB0dXJlIGEgc2lnbmlmaWNhbnQgYW1vdW50IG9mIHZhbHVhYmxlIG1ldGFscyBjb250YWluZWQgaW4gc3BlbnQgTElC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yZSBoaWdobHkgZGVzaXJhYmxlIHRvIHByZXZlbnQgdGhlIGVudmlyb25tZW50YWwgcG9sbHV0aW9uIGFuZCByZXNvdXJjZSBkZXBsZXRpb24uIEluIHRoaXMgd29yaywgYSBub3ZlbCByZWN5Y2xpbmcgdGVjaG5vbG9neSB0byByZWdlbmVyYXRlIGF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ExpTmkxLzNDbzEvM01uMS8zTzIgY2F0aG9kZSBtYXRlcmlhbCBmcm9tIHNwZW50IExJQnMgd2l0aCBkaWZmZXJlbnQgY2F0aG9kZSBjaGVtaXN0cmllcyBoYXMgYmVlbiBkZXZlbG9wZWQuIEJ5IGRpc21hbnRsaW5nLCBjcnVzaGluZ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hbmQgaW1wdXJpdHkgcmVtb3ZpbmcsIHRoZSBMaU5pMS8zQ28xLzNNbjEvM08yIChzZWxlY3RlZCBhcyBhbiBleGFtcGxlIG9mIExpTml4Q295TW4oMXh5KU8yKSBwb3dkZXIgY2FuIGJlIGRpcmVjdGx5IHByZXBhcmVk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mcm9tIHRoZSBwdXJpZmllZCBsZWFjaGluZyBzb2x1dGlvbiB2aWEgY28tcHJlY2lwaXRhdGlvbiBmb2xsb3dlZCBieSBzb2xpZC1zdGF0ZSBzeW50aGVzaXMuIEZvciBjb21wYXJpc29uIHB1cnBvc2VzLCBhIGZyZXNoLXN5bnRoZXNpemVkIHNhbXBs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dGhlIHNhbWUgY29tcG9zaXRpb24gaGFzIGFsc28gYmVlbiBwcmVwYXJlZCB1c2luZyB0aGUgY29tbWVyY2lhbCByYXcgbWF0ZXJpYWxzIHZpYSB0aGUgc2FtZSBtZXRob2QuIFgtcmF5IGRpZmZyYWN0aW9uIChYUkQpLCBzY2FubmluZ3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xlY3Ryb24gbWljcm9zY29weSAoU0VNKSBhbmQgZWxlY3Ryb2NoZW1pY2FsIG1lYXN1cmVtZW50cyBoYXZlIGJlZW4gY2FycmllZCBvdXQgdG8gY2hhcmFjdGVyaXplIHRoZXNlIHNhbXBsZXMuIFRoZSBlbGVjdHJvY2hlbWljYWwgdGVz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c3VsdCBzdWdnZXN0cyB0aGF0IHRoZSByZS1zeW50aGVzaXplZCBzYW1wbGUgZGVsaXZlcnMgY3ljbGUgcGVyZm9ybWFuY2UgYW5kIGxvdyByYXRlIGNhcGFiaWxpdHkgd2hpY2ggYXJlIGNvbXBhcmFibGUgdG8gdGhvc2Ugb2YgdGhlIGZyZXNoc3ludGhlc2l6ZWR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hbXBsZS4gVGhpcyBub3ZlbCByZWN5Y2xpbmcgdGVjaG5pcXVlIGNhbiBiZSBvZiBncmVhdCB2YWx1ZSB0byB0aGUgcmVnZW5lcmF0aW9uIG9mIGEgcHVyZSBhbmQgbWFya2V0YWJsZSBMaU5peENveU1uKDF4eSlPM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dGhvZGUgbWF0ZXJpYWwgd2l0aCBsb3cgc2Vjb25kYXJ5IHBvbGx1dGlvbi59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clxuXFxydGxjaFxcYWZzMjBcXGx0cmNoXFxmczE4XFxmMXtcXHJ0bGNoXFxhZjBcXGFmczI0XFxsdHJjaFxcZnMxOFxcbGFuZzEwMzFcXGxhbmducDEwMzFcXGxvY2hcXGFmMVxcZGJjaFxcYWYxXFxoaWNoXFxmMVxcY2YxIFxcJ2E5IDIwMTcsIEluc3RpdHV0ZSBvZiBQcm9jZXNzIEVuZ2luZWVyaW5nLCBDaGluZXNlIEFjYWRlbXkgb2YgU2NpZW5jZXMuIFB1Ymxpc2hpbmcgc2VydmljZXMgYnkgRWxzZXZpZXIgQi5WLiBvbiBiZWhhbGYgb2YgS2VBaSBDb21tdW5pY2F0aW9u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Q28uLCBMdGQuIFRoaXMgaXMgYW4gb3BlbiBhY2Nlc3MgYXJ0aWNsZSB1bmRlciB0aGUgQ0MgQlktTkMtTkQgbGljZW5zZSAofVxyXG57XFxydGxjaFxcYWYwXFxhZnMyNFxcbHRyY2hcXGZzMThcXGxhbmcxMDMxXFxsYW5nbnAxMDMxXFxsb2NoXFxhZjFcXGRiY2hcXGFmMVxcaGljaFxcZjFcXGNmMiBodHRwOi8vY3JlYXRpdmVjb21tb25zLm9yZy9saWNlbnNlcy9ieS1uYy1uZC80LjAvfXtcXHJ0bGNoXFxhZjBcXGFmczI0XFxsdHJjaFxcZnMxOFxcbGFuZzEwMzFcXGxhbmducDEwMzFcXGxvY2hcXGFmMVxcZGJjaFxcYWYxXFxoaWNoXFxmMVxcY2YxIC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RG9ya2FcXEFwcERhdGFcXExvY2FsXFxUZW1wXFx4enpmbHEzay5qcGciLCJVcmlTdHJpbmciOiI1ZmVhNzc4NC03ZTgxLTRkNjgtYjhmOC05MTJkMmNhOGVhMW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2VlLjIwMTYuMTEuMDEw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dlZS4yMDE2LjExLjAxMCIsIlVyaVN0cmluZyI6Imh0dHBzOi8vZG9pLm9yZy8xMC4xMDE2L2ouZ2VlLjIwMTYuMTEuMD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jbG9zZWQtbG9vcCBwcm9jZXNzIGZvciByZWN5Y2xpbmcgTGlOaXhDb3lNbigx4oiSeOKIknkpTzIgZnJvbSBtaXhlZCBjYXRob2RlIG1hdGVyaWFscyBvZiBsaXRoaXVt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IGNsb3NlZC1sb29wIHByb2Nlc3MgZm9yIHJlY3ljbGluZyBMaU5pIHggQ28geSBNbiAoMeKIknjiiJJ5KSBPIDIgZnJvbSBtaXhlZCBjYXRob2RlIG1hdGVyaWFscyBvZiBsaXRoaXVtLWlvbiBiYXR0ZXJpZXMiLCJUcmFuc2xhdG9ycyI6W10sIlllYXIiOiIyMDE3IiwiWWVhclJlc29sdmVkIjoiMjAxNyIsIkNyZWF0ZWRCeSI6Il9Sb25qYSBXYWduZXItV2VueiIsIkNyZWF0ZWRPbiI6IjIwMjAtMTAtMDdUMTU6MDE6MjMiLCJNb2RpZmllZEJ5IjoiX1dhZ25lcndlIiwiSWQiOiI1ZmVhNzc4NC03ZTgxLTRkNjgtYjhmOC05MTJkMmNhOGVhMWE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g5XSJ9XX0sIlRhZyI6IkNpdGF2aVBsYWNlaG9sZGVyIzAyZmJkZTFkLWI2NDktNGQ1OC05OWIyLTRlZjExNGZjMDZjMCIsIlRleHQiOiJbODldIiwiV0FJVmVyc2lvbiI6IjYuOC4wLjAifQ==}</w:instrText>
                </w:r>
                <w:r w:rsidR="00670427" w:rsidRPr="0077002F">
                  <w:rPr>
                    <w:lang w:val="en-US"/>
                  </w:rPr>
                  <w:fldChar w:fldCharType="separate"/>
                </w:r>
                <w:r w:rsidR="00670427" w:rsidRPr="0077002F">
                  <w:rPr>
                    <w:lang w:val="en-US"/>
                  </w:rPr>
                  <w:t>[89]</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3</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 </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dismantling</w:t>
            </w:r>
          </w:p>
          <w:p w:rsidR="00670427" w:rsidRPr="0077002F" w:rsidRDefault="00670427" w:rsidP="00670427">
            <w:pPr>
              <w:spacing w:before="288" w:after="288"/>
              <w:rPr>
                <w:lang w:val="en-US"/>
              </w:rPr>
            </w:pPr>
            <w:r w:rsidRPr="0077002F">
              <w:rPr>
                <w:lang w:val="en-US"/>
              </w:rPr>
              <w:t xml:space="preserve">crushing </w:t>
            </w:r>
          </w:p>
          <w:p w:rsidR="00670427" w:rsidRPr="0077002F" w:rsidRDefault="00670427" w:rsidP="00670427">
            <w:pPr>
              <w:spacing w:before="288" w:after="288"/>
              <w:rPr>
                <w:lang w:val="en-US"/>
              </w:rPr>
            </w:pPr>
            <w:r w:rsidRPr="0077002F">
              <w:rPr>
                <w:lang w:val="en-US"/>
              </w:rPr>
              <w:t>heat treatment removes the adhesive (600 °C for 1 h)</w:t>
            </w:r>
          </w:p>
          <w:p w:rsidR="00670427" w:rsidRPr="0077002F" w:rsidRDefault="00670427" w:rsidP="00670427">
            <w:pPr>
              <w:spacing w:before="288" w:after="288"/>
              <w:rPr>
                <w:lang w:val="en-US"/>
              </w:rPr>
            </w:pPr>
            <w:r w:rsidRPr="0077002F">
              <w:rPr>
                <w:lang w:val="en-US"/>
              </w:rPr>
              <w:t xml:space="preserve">vibration sieve </w:t>
            </w:r>
          </w:p>
          <w:p w:rsidR="00670427" w:rsidRPr="0077002F" w:rsidRDefault="00670427" w:rsidP="00670427">
            <w:pPr>
              <w:spacing w:before="288" w:after="288"/>
              <w:rPr>
                <w:lang w:val="en-US"/>
              </w:rPr>
            </w:pPr>
            <w:r w:rsidRPr="0077002F">
              <w:rPr>
                <w:lang w:val="en-US"/>
              </w:rPr>
              <w:t xml:space="preserve">1st leaching </w:t>
            </w:r>
          </w:p>
          <w:p w:rsidR="00670427" w:rsidRPr="0077002F" w:rsidRDefault="00670427" w:rsidP="00670427">
            <w:pPr>
              <w:spacing w:before="288" w:after="288"/>
              <w:rPr>
                <w:lang w:val="en-US"/>
              </w:rPr>
            </w:pPr>
            <w:r w:rsidRPr="0077002F">
              <w:rPr>
                <w:lang w:val="en-US"/>
              </w:rPr>
              <w:t xml:space="preserve">1st filtering </w:t>
            </w:r>
          </w:p>
          <w:p w:rsidR="00670427" w:rsidRPr="0077002F" w:rsidRDefault="00670427" w:rsidP="00670427">
            <w:pPr>
              <w:spacing w:before="288" w:after="288"/>
              <w:rPr>
                <w:lang w:val="en-US"/>
              </w:rPr>
            </w:pPr>
            <w:r w:rsidRPr="0077002F">
              <w:rPr>
                <w:lang w:val="en-US"/>
              </w:rPr>
              <w:t xml:space="preserve">1st washing </w:t>
            </w:r>
          </w:p>
          <w:p w:rsidR="00670427" w:rsidRPr="0077002F" w:rsidRDefault="00670427" w:rsidP="00670427">
            <w:pPr>
              <w:spacing w:before="288" w:after="288"/>
              <w:rPr>
                <w:lang w:val="en-US"/>
              </w:rPr>
            </w:pPr>
            <w:r w:rsidRPr="0077002F">
              <w:rPr>
                <w:lang w:val="en-US"/>
              </w:rPr>
              <w:t xml:space="preserve">1st drying </w:t>
            </w:r>
          </w:p>
          <w:p w:rsidR="00670427" w:rsidRPr="0077002F" w:rsidRDefault="00670427" w:rsidP="00670427">
            <w:pPr>
              <w:spacing w:before="288" w:after="288"/>
              <w:rPr>
                <w:lang w:val="en-US"/>
              </w:rPr>
            </w:pPr>
            <w:r w:rsidRPr="0077002F">
              <w:rPr>
                <w:lang w:val="en-US"/>
              </w:rPr>
              <w:t xml:space="preserve">2nd leaching </w:t>
            </w:r>
          </w:p>
          <w:p w:rsidR="00670427" w:rsidRPr="0077002F" w:rsidRDefault="00670427" w:rsidP="00670427">
            <w:pPr>
              <w:spacing w:before="288" w:after="288"/>
              <w:rPr>
                <w:lang w:val="en-US"/>
              </w:rPr>
            </w:pPr>
            <w:r w:rsidRPr="0077002F">
              <w:rPr>
                <w:lang w:val="en-US"/>
              </w:rPr>
              <w:t xml:space="preserve">2nd filtering </w:t>
            </w:r>
          </w:p>
          <w:p w:rsidR="00670427" w:rsidRPr="0077002F" w:rsidRDefault="00670427" w:rsidP="00670427">
            <w:pPr>
              <w:spacing w:before="288" w:after="288"/>
              <w:rPr>
                <w:lang w:val="en-US"/>
              </w:rPr>
            </w:pPr>
            <w:r w:rsidRPr="0077002F">
              <w:rPr>
                <w:lang w:val="en-US"/>
              </w:rPr>
              <w:t xml:space="preserve">2nd washing </w:t>
            </w:r>
          </w:p>
          <w:p w:rsidR="00670427" w:rsidRPr="0077002F" w:rsidRDefault="00670427" w:rsidP="00670427">
            <w:pPr>
              <w:spacing w:before="288" w:after="288"/>
              <w:rPr>
                <w:lang w:val="en-US"/>
              </w:rPr>
            </w:pPr>
            <w:r w:rsidRPr="0077002F">
              <w:rPr>
                <w:lang w:val="en-US"/>
              </w:rPr>
              <w:t>2nd drying</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FePO</w:t>
            </w:r>
            <w:r w:rsidRPr="0077002F">
              <w:rPr>
                <w:vertAlign w:val="subscript"/>
                <w:lang w:val="en-US"/>
              </w:rPr>
              <w:t>4</w:t>
            </w:r>
            <w:r w:rsidRPr="0077002F">
              <w:rPr>
                <w:lang w:val="en-US"/>
              </w:rPr>
              <w:t xml:space="preserve"> and 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Don't edit this field"/>
                <w:tag w:val="CitaviPlaceholder#a6152778-6d7d-4aaf-ae1c-75b4f1f97ffe"/>
                <w:id w:val="447588966"/>
                <w:placeholder>
                  <w:docPart w:val="3BD544D13D1D8D4CA79AB4062121D475"/>
                </w:placeholder>
              </w:sdtPr>
              <w:sdtEndPr/>
              <w:sdtContent>
                <w:r w:rsidR="00670427" w:rsidRPr="0077002F">
                  <w:rPr>
                    <w:lang w:val="en-US"/>
                  </w:rPr>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TQyBBZHZhbmNlcyAoMjAxNiksIDYsIDQzNjEzLTQzNjI1LCBkb2k6MTAuMTAzOS9DNlJBMDU0NzdDPC9zcGFuPjwvcD5cclxuXHRcdDwvZGl2PlxyXG5cdDwvYm9keT5cclxuPC9odG1sPiIsIkFic3RyYWN0UnRmIjoie1xccnRmMVxcYW5zaVxcYW5zaWNwZzEyNTJcXHVjMFxcc3RzaGZkYmNoMFxcc3RzaGZsb2NoMFxcc3RzaGZoaWNoMFxcc3RzaGZiaTBcXGRlZmYwXFxhZGVmZjB7XFxmb250dGJse1xcZjBcXGZuaWxcXGZjaGFyc2V0MCBUaW1lcyBOZXcgUm9tYW5cclx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ZXcgcHJvY2VzcyBpcyBvcHRpbWl6ZWQgYW5kIHByZXNlbnRlZCBmb3IgdGhlIHJlY292ZXJ5IGFuZCByZWdlbmVyYXRpb24gb2YgTGlGZVBPNCBmcm9tIHNwZW50IGxpdGhpdW1pb25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hdHRlcmllcyAoTElCcykuIFRoZSByZWN5Y2xpbmcgcHJvY2VzcyByZWR1Y2VzIHRoZSBjb3N0IGFuZCBzZWNvbmRhcnkgcG9sbHV0aW9uIGNhdXNlZCBieSBjb21wbGljYXR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pb24gYW5kIHB1cmlmaWNhdGlvbiBwcm9jZXNzZXMgaW4gc3BlbnQgTElCIHJlY3ljbGluZy4gQW1vcnBob3VzIEZlUE80JDJIMk8gd2FzIHJlY292ZXJlZCBie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SBkaXNzb2x1dGlvbi1wcmVjaXBpdGF0aW9uIG1ldGhvZCBmcm9tIHNwZW50IExpRmVQTzQgYmF0dGVyaWVzLiBUaGUgZWZmZWN0cyBvZiBkaWZmZXJlbnQgc3VyZmFjdGFudHMgKGkuZS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DVEFCLCBTRFMgYW5kIFBFRyksIHdoaWNoIHdlcmUgYWRkZWQgdG8gdGhlIHNvbHV0aW9uIG9uIHRoZSByZWNvdmVyZWQgRmVQTzQkMkgyTywgd2VyZX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aW52ZXN0aWdhdGVkLiBMaTJDTzMgd2FzIHByZWNpcGl0YXRlZCBieSBhZGRpbmcgTmEyQ08zIHRvIHRoZSBmaWx0cmF0ZS4gVGhlbiB0aGUgTGlGZVBPNC9DIG1hdGVyaWFsIHdhc3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ludGhlc2l6ZWQgYnkgYSBjYXJib24gdGhlcm1hbCByZWR1Y3Rpb24gbWV0aG9kIHVzaW5nIHJlY3ljbGVkIEZlUE80JDJIMk8gYW5kIExpMkNPMyBhcyB0aGUgRmUsIFA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ExpIHNvdXJjZXMuIFRoZSBhcy1wcmVwYXJlZCBMaUZlUE80L0Mgc2hvd3MgY29tcGFyYWJsZSBlbGVjdHJvY2hlbWljYWwgcGVyZm9ybWFuY2UgdG8gdGhhdCBvZ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d2FnbmVyd2VcXEFwcERhdGFcXExvY2FsXFxUZW1wXFw0bDVkcTRmMC5qcGciLCJVcmlTdHJpbmciOiJhY2E1NDI1My0zY2EyLTRjMTMtOWQyYS1kNGZkOTM5ODUyZ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2UkEwNTQ3N0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5L0M2UkEwNTQ3N0MiLCJVcmlTdHJpbmciOiJodHRwczovL2RvaS5vcmcvMTAuMTAzOS9DNlJBMDU0NzdD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AgICAgICAgICAgT3B0aW1pemVkIExpIGFuZCBGZSByZWNvdmVyeSBmcm9tIHNwZW50IGxpdGhpdW0taW9uIGJhdHRlcmllcyB2aWEgYSBzb2x1dGlvbi1wcmVjaXBpdGF0aW9uIG1ldGhvZFxyXG4gICAgICAgICAgICAgICAgICAgIE9wdGltaXplZCBMaSBhbmQgRmUgcmVjb3ZlcnkgZnJvbSBzcGVudCBsaXRoaXVtLWlvbiBiYXR0ZXJpZXMgdmlhIGEgc29sdXRpb24tcHJlY2lwaXRhdGlvbiBtZXRob2RcclxuICAgICAgICAgIC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XHJcbiAgICAgICAgICBPcHRpbWl6ZWQgTGkgYW5kIEZlIHJlY292ZXJ5IGZyb20gc3BlbnQgbGl0aGl1bS1pb24gYmF0dGVyaWVzIHZpYSBhIHNvbHV0aW9uLXByZWNpcGl0YXRpb24gbWV0aG9k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CBPcHRpbWl6ZWQgTGkgYW5kIEZlIHJlY292ZXJ5IGZyb20gc3BlbnQgbGl0aGl1bS1pb24gYmF0dGVyaWVzIHZpYSBhIHNvbHV0aW9uLXByZWNpcGl0YXRpb24gbWV0aG9kPC9zcGFuPjwvcD5cclxuXHRcdFx0PHAgc3R5bGU9XCJtYXJnaW46MHB0IDBwdCA2cHRcIj48c3BhbiBzdHlsZT1cImZvbnQtZmFtaWx5OidTZWdvZSBVSSc7IGZvbnQtc2l6ZTo5cHRcIj7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wqDCoMKgwqDCoMKgwqDCoMKgwqAgT3B0aW1pemVkIExpIGFuZCBGZSByZWNvdmVyeSBmcm9tIHNwZW50IGxpdGhpdW0taW9uIGJhdHRlcmllcyB2aWEgYSBzb2x1dGlvbi1wcmVjaXBpdGF0aW9uIG1ldGhvZDwvc3Bhbj48L3A+XHJcblx0XHRcdDxwIHN0eWxlPVwibWFyZ2luOjBwdCAwcHQgNnB0XCI+PHNwYW4gc3R5bGU9XCJmb250LWZhbWlseTonU2Vnb2UgVUknOyBmb250LXNpemU6OXB0XCI+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TYxNTI3NzgtNmQ3ZC00YWFmLWFlMWMtNzViNGYxZjk3ZmZlIiwiVGV4dCI6Ils5MF0iLCJXQUlWZXJzaW9uIjoiNi44LjAuMCJ9}</w:instrText>
                </w:r>
                <w:r w:rsidR="00670427" w:rsidRPr="0077002F">
                  <w:rPr>
                    <w:lang w:val="en-US"/>
                  </w:rPr>
                  <w:fldChar w:fldCharType="separate"/>
                </w:r>
                <w:r w:rsidR="00670427" w:rsidRPr="0077002F">
                  <w:rPr>
                    <w:lang w:val="en-US"/>
                  </w:rPr>
                  <w:t>[90]</w:t>
                </w:r>
                <w:r w:rsidR="00670427" w:rsidRPr="0077002F">
                  <w:rPr>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 scrap</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Acid leaching </w:t>
            </w:r>
          </w:p>
          <w:p w:rsidR="00670427" w:rsidRPr="0077002F" w:rsidRDefault="00670427" w:rsidP="00670427">
            <w:pPr>
              <w:spacing w:before="288" w:after="288"/>
              <w:rPr>
                <w:lang w:val="en-US"/>
              </w:rPr>
            </w:pPr>
            <w:r w:rsidRPr="0077002F">
              <w:rPr>
                <w:lang w:val="en-US"/>
              </w:rPr>
              <w:t>Removal of Fe, Al by D2EHPA</w:t>
            </w:r>
          </w:p>
          <w:p w:rsidR="00670427" w:rsidRPr="0077002F" w:rsidRDefault="00670427" w:rsidP="00670427">
            <w:pPr>
              <w:spacing w:before="288" w:after="288"/>
              <w:rPr>
                <w:lang w:val="en-US"/>
              </w:rPr>
            </w:pPr>
            <w:r w:rsidRPr="0077002F">
              <w:rPr>
                <w:lang w:val="en-US"/>
              </w:rPr>
              <w:t xml:space="preserve">Removal of cu by selective precipitation </w:t>
            </w:r>
          </w:p>
          <w:p w:rsidR="00670427" w:rsidRPr="0077002F" w:rsidRDefault="00670427" w:rsidP="00670427">
            <w:pPr>
              <w:spacing w:before="288" w:after="288"/>
              <w:rPr>
                <w:lang w:val="en-US"/>
              </w:rPr>
            </w:pPr>
            <w:r w:rsidRPr="0077002F">
              <w:rPr>
                <w:lang w:val="en-US"/>
              </w:rPr>
              <w:t>Extraction of Co by SX with Cyanex 272</w:t>
            </w:r>
          </w:p>
          <w:p w:rsidR="00670427" w:rsidRPr="0077002F" w:rsidRDefault="00670427" w:rsidP="00670427">
            <w:pPr>
              <w:spacing w:before="288" w:after="288"/>
              <w:rPr>
                <w:lang w:val="en-US"/>
              </w:rPr>
            </w:pPr>
            <w:r w:rsidRPr="0077002F">
              <w:rPr>
                <w:lang w:val="en-US"/>
              </w:rPr>
              <w:t>Stripping</w:t>
            </w:r>
          </w:p>
          <w:p w:rsidR="00670427" w:rsidRPr="0077002F" w:rsidRDefault="00670427" w:rsidP="00670427">
            <w:pPr>
              <w:spacing w:before="288" w:after="288"/>
              <w:rPr>
                <w:lang w:val="en-US"/>
              </w:rPr>
            </w:pPr>
            <w:r w:rsidRPr="0077002F">
              <w:rPr>
                <w:lang w:val="en-US"/>
              </w:rPr>
              <w:t xml:space="preserve">Evaporization and crystallization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SO</w:t>
            </w:r>
            <w:r w:rsidRPr="0077002F">
              <w:rPr>
                <w:vertAlign w:val="subscript"/>
                <w:lang w:val="en-US"/>
              </w:rPr>
              <w:t>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thium recovery route Mass balance</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f4e2a9a7-3f4b-43a8-81f9-0446f16f5400"/>
                <w:id w:val="-1735232891"/>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zkwZWMwLTBmMTYtNGEwYi04MDg3LTQyOWZiYjNlZDIwYSIsIlJhbmdlTGVuZ3RoIjo1LCJSZWZlcmVuY2VJZCI6IjQxN2QzZGEwLWIxMTktNDg4Yi1hMWVjLTUxM2ZlZTk1MDczZC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Bvd3NvdXIuMjAxOS4yMjc2MzAiLCJVcmlTdHJpbmciOiJodHRwczovL2RvaS5vcmcvMTAuMTAxNi9qLmpwb3dzb3VyLjIwMTkuMjI3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M6MDA6MzUiLCJNb2RpZmllZEJ5IjoiX1JvbmphIFdhZ25lci1XZW56IiwiSWQiOiJmZmExOWVlMS1lMmQ1LTQ2ZWEtOTNkMi1mNTU5ZTk5NDBlYTkiLCJNb2RpZmllZE9uIjoiMjAyMS0wNy0yM1QxMzowMDozNSIsIlByb2plY3QiOnsiJHJlZiI6IjUifX1dLCJOb3RlcyI6IlBJSTogIFMwMzc4Nzc1MzE5MzE2MjM0IiwiT3JnYW5pemF0aW9ucyI6W10sIk90aGVyc0ludm9sdmVkIjpbXSwiUGFnZVJhbmdlIjoiPHNwPlxyXG4gIDxuPjIyNzYzMDwvbj5cclxuICA8aW4+dHJ1ZTwvaW4+XHJcbiAgPG9zPjIyNzYzMDwvb3M+XHJcbiAgPHBzPjIyNzYzMDwvcHM+XHJcbjwvc3A+XHJcbjxvcz4yMjc2MzA8L29zPiIsIlBlcmlvZGljYWwiOnsiJGlkIjoiMTY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c1XSJ9XX0sIlRhZyI6IkNpdGF2aVBsYWNlaG9sZGVyI2Y0ZTJhOWE3LTNmNGItNDNhOC04MWY5LTA0NDZmMTZmNTQwMCIsIlRleHQiOiJbMTc1XSIsIldBSVZlcnNpb24iOiI2LjguMC4wIn0=}</w:instrText>
                </w:r>
                <w:r w:rsidR="00670427" w:rsidRPr="0077002F">
                  <w:rPr>
                    <w:noProof/>
                    <w:lang w:val="en-US"/>
                  </w:rPr>
                  <w:fldChar w:fldCharType="separate"/>
                </w:r>
                <w:r w:rsidR="00670427" w:rsidRPr="0077002F">
                  <w:rPr>
                    <w:noProof/>
                    <w:lang w:val="en-US"/>
                  </w:rPr>
                  <w:t>[175]</w:t>
                </w:r>
                <w:r w:rsidR="00670427" w:rsidRPr="0077002F">
                  <w:rPr>
                    <w:noProof/>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mantling </w:t>
            </w:r>
          </w:p>
          <w:p w:rsidR="00670427" w:rsidRPr="0077002F" w:rsidRDefault="00670427" w:rsidP="00670427">
            <w:pPr>
              <w:spacing w:before="288" w:after="288"/>
              <w:rPr>
                <w:lang w:val="en-US"/>
              </w:rPr>
            </w:pPr>
            <w:r w:rsidRPr="0077002F">
              <w:rPr>
                <w:lang w:val="en-US"/>
              </w:rPr>
              <w:t xml:space="preserve">Cathode and anode separation </w:t>
            </w:r>
          </w:p>
          <w:p w:rsidR="00670427" w:rsidRPr="0077002F" w:rsidRDefault="00670427" w:rsidP="00670427">
            <w:pPr>
              <w:spacing w:before="288" w:after="288"/>
              <w:rPr>
                <w:lang w:val="en-US"/>
              </w:rPr>
            </w:pPr>
            <w:r w:rsidRPr="0077002F">
              <w:rPr>
                <w:lang w:val="en-US"/>
              </w:rPr>
              <w:t xml:space="preserve">Milling </w:t>
            </w:r>
          </w:p>
          <w:p w:rsidR="00670427" w:rsidRPr="0077002F" w:rsidRDefault="00670427" w:rsidP="00670427">
            <w:pPr>
              <w:spacing w:before="288" w:after="288"/>
              <w:rPr>
                <w:lang w:val="en-US"/>
              </w:rPr>
            </w:pPr>
            <w:r w:rsidRPr="0077002F">
              <w:rPr>
                <w:lang w:val="en-US"/>
              </w:rPr>
              <w:t xml:space="preserve">Sieving </w:t>
            </w:r>
          </w:p>
          <w:p w:rsidR="00670427" w:rsidRPr="0077002F" w:rsidRDefault="00670427" w:rsidP="00670427">
            <w:pPr>
              <w:spacing w:before="288" w:after="288"/>
              <w:rPr>
                <w:lang w:val="en-US"/>
              </w:rPr>
            </w:pPr>
            <w:r w:rsidRPr="0077002F">
              <w:rPr>
                <w:lang w:val="en-US"/>
              </w:rPr>
              <w:t xml:space="preserve">Microwave reduction </w:t>
            </w:r>
          </w:p>
          <w:p w:rsidR="00670427" w:rsidRPr="0077002F" w:rsidRDefault="00670427" w:rsidP="00670427">
            <w:pPr>
              <w:spacing w:before="288" w:after="288"/>
              <w:rPr>
                <w:lang w:val="en-US"/>
              </w:rPr>
            </w:pPr>
            <w:r w:rsidRPr="0077002F">
              <w:rPr>
                <w:lang w:val="en-US"/>
              </w:rPr>
              <w:t xml:space="preserve">Water leaching </w:t>
            </w:r>
          </w:p>
          <w:p w:rsidR="00670427" w:rsidRPr="0077002F" w:rsidRDefault="00670427" w:rsidP="00670427">
            <w:pPr>
              <w:spacing w:before="288" w:after="288"/>
              <w:rPr>
                <w:lang w:val="en-US"/>
              </w:rPr>
            </w:pPr>
            <w:r w:rsidRPr="0077002F">
              <w:rPr>
                <w:lang w:val="en-US"/>
              </w:rPr>
              <w:t>CO</w:t>
            </w:r>
            <w:r w:rsidRPr="0077002F">
              <w:rPr>
                <w:vertAlign w:val="subscript"/>
                <w:lang w:val="en-US"/>
              </w:rPr>
              <w:t>2</w:t>
            </w:r>
            <w:r w:rsidRPr="0077002F">
              <w:rPr>
                <w:lang w:val="en-US"/>
              </w:rPr>
              <w:t xml:space="preserve"> purging</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w:t>
            </w:r>
            <w:r w:rsidRPr="0077002F">
              <w:rPr>
                <w:vertAlign w:val="subscript"/>
                <w:lang w:val="en-US"/>
              </w:rPr>
              <w:t>2</w:t>
            </w:r>
            <w:r w:rsidRPr="0077002F">
              <w:rPr>
                <w:lang w:val="en-US"/>
              </w:rPr>
              <w:t>CO</w:t>
            </w:r>
            <w:r w:rsidRPr="0077002F">
              <w:rPr>
                <w:vertAlign w:val="subscript"/>
                <w:lang w:val="en-US"/>
              </w:rPr>
              <w:t>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312afc22-78ab-43b9-bc02-36e31b8c8323"/>
                <w:id w:val="-28116006"/>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jlkNjhiLTBiOGEtNGI2Yy1iYmQ5LTI1YTA1OTA0MTQyOCIsIlJhbmdlTGVuZ3RoIjo1LCJSZWZlcmVuY2VJZCI6ImY0ZmUyYmExLTM3YzItNDQ0OS1hMDJlLTBkNWZmZjcyNDI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0MDgzMS0wMjAtMDAyNjUtOCIsIlVyaVN0cmluZyI6Imh0dHBzOi8vZG9pLm9yZy8xMC4xMDA3L3M0MDgzMS0wMjAtMDAyNjUt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}</w:instrText>
                </w:r>
                <w:r w:rsidR="00670427" w:rsidRPr="0077002F">
                  <w:rPr>
                    <w:noProof/>
                    <w:lang w:val="en-US"/>
                  </w:rPr>
                  <w:fldChar w:fldCharType="separate"/>
                </w:r>
                <w:r w:rsidR="00670427" w:rsidRPr="0077002F">
                  <w:rPr>
                    <w:noProof/>
                    <w:lang w:val="en-US"/>
                  </w:rPr>
                  <w:t>[261]</w:t>
                </w:r>
                <w:r w:rsidR="00670427" w:rsidRPr="0077002F">
                  <w:rPr>
                    <w:noProof/>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ischarging </w:t>
            </w:r>
          </w:p>
          <w:p w:rsidR="00670427" w:rsidRPr="0077002F" w:rsidRDefault="00670427" w:rsidP="00670427">
            <w:pPr>
              <w:spacing w:before="288" w:after="288"/>
              <w:rPr>
                <w:lang w:val="en-US"/>
              </w:rPr>
            </w:pPr>
            <w:r w:rsidRPr="0077002F">
              <w:rPr>
                <w:lang w:val="en-US"/>
              </w:rPr>
              <w:t xml:space="preserve">disassembly </w:t>
            </w:r>
          </w:p>
          <w:p w:rsidR="00670427" w:rsidRPr="0077002F" w:rsidRDefault="00670427" w:rsidP="00670427">
            <w:pPr>
              <w:spacing w:before="288" w:after="288"/>
              <w:rPr>
                <w:lang w:val="en-US"/>
              </w:rPr>
            </w:pPr>
            <w:r w:rsidRPr="0077002F">
              <w:rPr>
                <w:lang w:val="en-US"/>
              </w:rPr>
              <w:t xml:space="preserve">gas blanket comminution </w:t>
            </w:r>
          </w:p>
          <w:p w:rsidR="00670427" w:rsidRPr="0077002F" w:rsidRDefault="00670427" w:rsidP="00670427">
            <w:pPr>
              <w:spacing w:before="288" w:after="288"/>
              <w:rPr>
                <w:lang w:val="en-US"/>
              </w:rPr>
            </w:pPr>
            <w:r w:rsidRPr="0077002F">
              <w:rPr>
                <w:lang w:val="en-US"/>
              </w:rPr>
              <w:t xml:space="preserve">vacuum drying </w:t>
            </w:r>
          </w:p>
          <w:p w:rsidR="00670427" w:rsidRPr="0077002F" w:rsidRDefault="00670427" w:rsidP="00670427">
            <w:pPr>
              <w:spacing w:before="288" w:after="288"/>
              <w:rPr>
                <w:lang w:val="en-US"/>
              </w:rPr>
            </w:pPr>
            <w:r w:rsidRPr="0077002F">
              <w:rPr>
                <w:lang w:val="en-US"/>
              </w:rPr>
              <w:t xml:space="preserve">mixing </w:t>
            </w:r>
          </w:p>
          <w:p w:rsidR="00670427" w:rsidRPr="0077002F" w:rsidRDefault="00670427" w:rsidP="00670427">
            <w:pPr>
              <w:spacing w:before="288" w:after="288"/>
              <w:rPr>
                <w:lang w:val="en-US"/>
              </w:rPr>
            </w:pPr>
            <w:r w:rsidRPr="0077002F">
              <w:rPr>
                <w:lang w:val="en-US"/>
              </w:rPr>
              <w:t xml:space="preserve">density separation </w:t>
            </w:r>
          </w:p>
          <w:p w:rsidR="00670427" w:rsidRPr="0077002F" w:rsidRDefault="00670427" w:rsidP="00670427">
            <w:pPr>
              <w:spacing w:before="288" w:after="288"/>
              <w:rPr>
                <w:lang w:val="en-US"/>
              </w:rPr>
            </w:pPr>
            <w:r w:rsidRPr="0077002F">
              <w:rPr>
                <w:lang w:val="en-US"/>
              </w:rPr>
              <w:t xml:space="preserve">second comminution </w:t>
            </w:r>
          </w:p>
          <w:p w:rsidR="00670427" w:rsidRPr="0077002F" w:rsidRDefault="00670427" w:rsidP="00670427">
            <w:pPr>
              <w:spacing w:before="288" w:after="288"/>
              <w:rPr>
                <w:lang w:val="en-US"/>
              </w:rPr>
            </w:pPr>
            <w:r w:rsidRPr="0077002F">
              <w:rPr>
                <w:lang w:val="en-US"/>
              </w:rPr>
              <w:t xml:space="preserve">size separation </w:t>
            </w:r>
          </w:p>
          <w:p w:rsidR="00670427" w:rsidRPr="0077002F" w:rsidRDefault="00670427" w:rsidP="00670427">
            <w:pPr>
              <w:spacing w:before="288" w:after="288"/>
              <w:rPr>
                <w:lang w:val="en-US"/>
              </w:rPr>
            </w:pPr>
            <w:r w:rsidRPr="0077002F">
              <w:rPr>
                <w:lang w:val="en-US"/>
              </w:rPr>
              <w:t xml:space="preserve">hydrometallurgy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athode elements salts</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Duesenfeld </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9d7f80d1-80dc-4096-b905-cb455d3eccd6"/>
                <w:id w:val="457850738"/>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IxZTc0LTRkZGQtNGZmMy04OGNiLTQwY2FlYjdlM2RhNiIsIlJhbmdlTGVuZ3RoIjo0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kyXSJ9XX0sIlRhZyI6IkNpdGF2aVBsYWNlaG9sZGVyIzlkN2Y4MGQxLTgwZGMtNDA5Ni1iOTA1LWNiNDU1ZDNlY2NkNiIsIlRleHQiOiJbOTJdIiwiV0FJVmVyc2lvbiI6IjYuOC4wLjAifQ==}</w:instrText>
                </w:r>
                <w:r w:rsidR="00670427" w:rsidRPr="0077002F">
                  <w:rPr>
                    <w:noProof/>
                    <w:lang w:val="en-US"/>
                  </w:rPr>
                  <w:fldChar w:fldCharType="separate"/>
                </w:r>
                <w:r w:rsidR="00670427" w:rsidRPr="0077002F">
                  <w:rPr>
                    <w:noProof/>
                    <w:lang w:val="en-US"/>
                  </w:rPr>
                  <w:t>[92]</w:t>
                </w:r>
                <w:r w:rsidR="00670427" w:rsidRPr="0077002F">
                  <w:rPr>
                    <w:noProof/>
                    <w:lang w:val="en-US"/>
                  </w:rPr>
                  <w:fldChar w:fldCharType="end"/>
                </w:r>
              </w:sdtContent>
            </w:sdt>
          </w:p>
        </w:tc>
      </w:tr>
      <w:tr w:rsidR="0077002F" w:rsidRPr="0077002F" w:rsidTr="00670427">
        <w:tc>
          <w:tcPr>
            <w:tcW w:w="988"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6</w:t>
            </w:r>
          </w:p>
        </w:tc>
        <w:tc>
          <w:tcPr>
            <w:tcW w:w="113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55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gas blanket comminution </w:t>
            </w:r>
          </w:p>
          <w:p w:rsidR="00670427" w:rsidRPr="0077002F" w:rsidRDefault="00670427" w:rsidP="00670427">
            <w:pPr>
              <w:spacing w:before="288" w:after="288"/>
              <w:rPr>
                <w:lang w:val="en-US"/>
              </w:rPr>
            </w:pPr>
            <w:r w:rsidRPr="0077002F">
              <w:rPr>
                <w:lang w:val="en-US"/>
              </w:rPr>
              <w:t xml:space="preserve">second comminution </w:t>
            </w:r>
          </w:p>
          <w:p w:rsidR="00670427" w:rsidRPr="0077002F" w:rsidRDefault="00670427" w:rsidP="00670427">
            <w:pPr>
              <w:spacing w:before="288" w:after="288"/>
              <w:rPr>
                <w:lang w:val="en-US"/>
              </w:rPr>
            </w:pPr>
            <w:r w:rsidRPr="0077002F">
              <w:rPr>
                <w:lang w:val="en-US"/>
              </w:rPr>
              <w:t xml:space="preserve">size separation </w:t>
            </w:r>
          </w:p>
          <w:p w:rsidR="00670427" w:rsidRPr="0077002F" w:rsidRDefault="00670427" w:rsidP="00670427">
            <w:pPr>
              <w:spacing w:before="288" w:after="288"/>
              <w:rPr>
                <w:lang w:val="en-US"/>
              </w:rPr>
            </w:pPr>
            <w:r w:rsidRPr="0077002F">
              <w:rPr>
                <w:lang w:val="en-US"/>
              </w:rPr>
              <w:t xml:space="preserve">hydrolysis </w:t>
            </w:r>
          </w:p>
          <w:p w:rsidR="00670427" w:rsidRPr="0077002F" w:rsidRDefault="00670427" w:rsidP="00670427">
            <w:pPr>
              <w:spacing w:before="288" w:after="288"/>
              <w:rPr>
                <w:lang w:val="en-US"/>
              </w:rPr>
            </w:pPr>
            <w:r w:rsidRPr="0077002F">
              <w:rPr>
                <w:lang w:val="en-US"/>
              </w:rPr>
              <w:t xml:space="preserve">filtration </w:t>
            </w:r>
          </w:p>
          <w:p w:rsidR="00670427" w:rsidRPr="0077002F" w:rsidRDefault="00670427" w:rsidP="00670427">
            <w:pPr>
              <w:spacing w:before="288" w:after="288"/>
              <w:rPr>
                <w:lang w:val="en-US"/>
              </w:rPr>
            </w:pPr>
            <w:r w:rsidRPr="0077002F">
              <w:rPr>
                <w:lang w:val="en-US"/>
              </w:rPr>
              <w:t xml:space="preserve">hydrometallurgy </w:t>
            </w:r>
          </w:p>
        </w:tc>
        <w:tc>
          <w:tcPr>
            <w:tcW w:w="1559"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athode elements salts</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cuply</w:t>
            </w:r>
          </w:p>
        </w:tc>
        <w:tc>
          <w:tcPr>
            <w:tcW w:w="1134" w:type="dxa"/>
            <w:gridSpan w:val="2"/>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rPr>
                  <w:lang w:val="en-US"/>
                </w:rPr>
                <w:alias w:val="To edit, see citavi.com/edit"/>
                <w:tag w:val="CitaviPlaceholder#0fdb686f-24de-4758-90eb-cc1506d612e2"/>
                <w:id w:val="2040698180"/>
                <w:placeholder>
                  <w:docPart w:val="0A737AC9C545B64688026862EE198647"/>
                </w:placeholder>
              </w:sdtPr>
              <w:sdtEndPr/>
              <w:sdtContent>
                <w:r w:rsidR="00670427" w:rsidRPr="0077002F">
                  <w:rPr>
                    <w:noProof/>
                    <w:lang w:val="en-US"/>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ajEzcDFveW4uanBnIiwiVXJpU3RyaW5nIjoiN2RmMGU5YzctMzYyZi00OWU2LWEwZTMtZjIyZGU4MzgxNW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IwLjEwNTI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yMC4xMDUyMTkiLCJVcmlTdHJpbmciOiJodHRwczovL2RvaS5vcmcvMTAuMTAxNi9qLnJlc2NvbnJlYy4yMDIwLjEwNTI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kyXSJ9XX0sIlRhZyI6IkNpdGF2aVBsYWNlaG9sZGVyIzBmZGI2ODZmLTI0ZGUtNDc1OC05MGViLWNjMTUwNmQ2MTJlMiIsIlRleHQiOiJbOTJdIiwiV0FJVmVyc2lvbiI6IjYuOC4wLjAifQ==}</w:instrText>
                </w:r>
                <w:r w:rsidR="00670427" w:rsidRPr="0077002F">
                  <w:rPr>
                    <w:noProof/>
                    <w:lang w:val="en-US"/>
                  </w:rPr>
                  <w:fldChar w:fldCharType="separate"/>
                </w:r>
                <w:r w:rsidR="00670427" w:rsidRPr="0077002F">
                  <w:rPr>
                    <w:noProof/>
                    <w:lang w:val="en-US"/>
                  </w:rPr>
                  <w:t>[92]</w:t>
                </w:r>
                <w:r w:rsidR="00670427" w:rsidRPr="0077002F">
                  <w:rPr>
                    <w:noProof/>
                    <w:lang w:val="en-US"/>
                  </w:rPr>
                  <w:fldChar w:fldCharType="end"/>
                </w:r>
              </w:sdtContent>
            </w:sdt>
          </w:p>
        </w:tc>
      </w:tr>
    </w:tbl>
    <w:p w:rsidR="00670427" w:rsidRPr="0077002F" w:rsidRDefault="00670427" w:rsidP="00670427">
      <w:pPr>
        <w:spacing w:before="288" w:after="288"/>
        <w:rPr>
          <w:lang w:val="en-US"/>
        </w:rPr>
      </w:pPr>
    </w:p>
    <w:p w:rsidR="00670427" w:rsidRPr="0077002F" w:rsidRDefault="00670427" w:rsidP="00670427">
      <w:pPr>
        <w:pStyle w:val="Caption"/>
        <w:keepNext/>
        <w:spacing w:before="288" w:after="288"/>
        <w:rPr>
          <w:rFonts w:asciiTheme="minorHAnsi" w:hAnsiTheme="minorHAnsi"/>
          <w:color w:val="auto"/>
        </w:rPr>
      </w:pPr>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7</w:t>
      </w:r>
      <w:r w:rsidRPr="0077002F">
        <w:rPr>
          <w:rFonts w:asciiTheme="minorHAnsi" w:hAnsiTheme="minorHAnsi"/>
          <w:color w:val="auto"/>
        </w:rPr>
        <w:fldChar w:fldCharType="end"/>
      </w:r>
      <w:r w:rsidRPr="0077002F">
        <w:rPr>
          <w:rFonts w:asciiTheme="minorHAnsi" w:hAnsiTheme="minorHAnsi"/>
          <w:color w:val="auto"/>
        </w:rPr>
        <w:t>: Recycling efficiency and degree of purity of different LIB recycling routes.</w:t>
      </w:r>
    </w:p>
    <w:tbl>
      <w:tblPr>
        <w:tblW w:w="8842" w:type="dxa"/>
        <w:tblLayout w:type="fixed"/>
        <w:tblLook w:val="04A0" w:firstRow="1" w:lastRow="0" w:firstColumn="1" w:lastColumn="0" w:noHBand="0" w:noVBand="1"/>
      </w:tblPr>
      <w:tblGrid>
        <w:gridCol w:w="1980"/>
        <w:gridCol w:w="2126"/>
        <w:gridCol w:w="2126"/>
        <w:gridCol w:w="1701"/>
        <w:gridCol w:w="909"/>
      </w:tblGrid>
      <w:tr w:rsidR="0077002F" w:rsidRPr="0077002F" w:rsidTr="00FC1E9A">
        <w:tc>
          <w:tcPr>
            <w:tcW w:w="1980"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Input</w:t>
            </w:r>
          </w:p>
        </w:tc>
        <w:tc>
          <w:tcPr>
            <w:tcW w:w="212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covered material</w:t>
            </w:r>
          </w:p>
        </w:tc>
        <w:tc>
          <w:tcPr>
            <w:tcW w:w="212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cycling efficiency [%]</w:t>
            </w:r>
          </w:p>
        </w:tc>
        <w:tc>
          <w:tcPr>
            <w:tcW w:w="1701"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Degree of purity [%] </w:t>
            </w:r>
          </w:p>
        </w:tc>
        <w:tc>
          <w:tcPr>
            <w:tcW w:w="9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s</w:t>
            </w:r>
          </w:p>
        </w:tc>
      </w:tr>
      <w:tr w:rsidR="0077002F" w:rsidRPr="0077002F" w:rsidTr="00FC1E9A">
        <w:tc>
          <w:tcPr>
            <w:tcW w:w="8842" w:type="dxa"/>
            <w:gridSpan w:val="5"/>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Direct physical</w:t>
            </w:r>
          </w:p>
        </w:tc>
      </w:tr>
      <w:tr w:rsidR="0077002F" w:rsidRPr="0077002F" w:rsidTr="00FC1E9A">
        <w:tc>
          <w:tcPr>
            <w:tcW w:w="1980" w:type="dxa"/>
            <w:tcBorders>
              <w:top w:val="single" w:sz="4" w:space="0" w:color="000000"/>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 xml:space="preserve">Electrode material </w:t>
            </w:r>
          </w:p>
        </w:tc>
        <w:tc>
          <w:tcPr>
            <w:tcW w:w="2126" w:type="dxa"/>
            <w:tcBorders>
              <w:top w:val="single" w:sz="4" w:space="0" w:color="000000"/>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Cathode material</w:t>
            </w:r>
          </w:p>
        </w:tc>
        <w:tc>
          <w:tcPr>
            <w:tcW w:w="2126" w:type="dxa"/>
            <w:tcBorders>
              <w:top w:val="single" w:sz="4" w:space="0" w:color="000000"/>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96.88</w:t>
            </w:r>
          </w:p>
        </w:tc>
        <w:tc>
          <w:tcPr>
            <w:tcW w:w="1701" w:type="dxa"/>
            <w:tcBorders>
              <w:top w:val="single" w:sz="4" w:space="0" w:color="000000"/>
              <w:left w:val="single" w:sz="4" w:space="0" w:color="00E66A"/>
              <w:bottom w:val="single" w:sz="4" w:space="0" w:color="00E66A"/>
              <w:right w:val="single" w:sz="4" w:space="0" w:color="00E66A"/>
            </w:tcBorders>
          </w:tcPr>
          <w:p w:rsidR="00670427" w:rsidRPr="0077002F" w:rsidRDefault="00670427" w:rsidP="00670427">
            <w:pPr>
              <w:spacing w:before="288" w:after="288"/>
              <w:rPr>
                <w:lang w:val="en-US"/>
              </w:rPr>
            </w:pPr>
            <w:r w:rsidRPr="0077002F">
              <w:rPr>
                <w:lang w:val="en-US"/>
              </w:rPr>
              <w:t>-</w:t>
            </w:r>
          </w:p>
        </w:tc>
        <w:tc>
          <w:tcPr>
            <w:tcW w:w="909" w:type="dxa"/>
            <w:tcBorders>
              <w:top w:val="single" w:sz="4" w:space="0" w:color="000000"/>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85a70194-eb1b-4aca-b020-725bcfcf19e4"/>
                <w:id w:val="-362983130"/>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DJkNGY2LTVjNmEtNDVkOS1hNTRkLTA0NmNhOTZlNDljYiIsIlJhbmdlTGVuZ3RoIjo0LCJSZWZlcmVuY2VJZCI6ImM0YzU3NzlhLTAwODAtNDAyZC1hOGZkLTUwZmNjYzdlNjllMCIsIlJlZmVyZW5jZSI6eyIkaWQiOiIzIiwiJHR5cGUiOiJTd2lzc0FjYWRlbWljLkNpdGF2aS5SZWZlcmVuY2UsIFN3aXNzQWNhZGVtaWMuQ2l0YXZpIiwiQWJzdHJhY3QiOiJ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w:instrText>
                </w:r>
                <w:r w:rsidR="00670427" w:rsidRPr="0077002F">
                  <w:instrText>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ouIiwiTGFzdE5hbWUiOiJEdSIsIlByb3RlY3RlZCI6ZmFsc2UsIlNleCI6MCwiQ3JlYXRlZEJ5IjoiX1JvbmphIFdhZ25lci1XZW56IiwiQ3JlYXRlZE9uIjoiMjAyMC0xMC0wN1QxMjo1Nzo0MSIsIk1vZGlmaWVkQnkiOiJfUm9uamEgV2FnbmVyLVdlbnoiLCJJZCI6IjNjMDkzOWZkLTEzNDQtNDliNS04NjBiLTc1MWFhNmZjNDg3ZiIsIk1vZGlmaWVkT24iOiIyMDIwLTEwLTA3VDEyOjU3OjQxIiwiUHJvamVjdCI6eyIkcmVmIjoiNSJ9fSx7IiRpZCI6Ijc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4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HJlZiI6IjUifX0seyIkaWQiOiI5IiwiJHR5cGUiOiJTd2lzc0FjYWRlbWljLkNpdGF2aS5QZXJzb24sIFN3aXNzQWNhZGVtaWMuQ2l0YXZpIiwiRmlyc3ROYW1lIjoiVy4iLCJMYXN0TmFtZSI6IlhpZSIsIlByb3RlY3RlZCI6ZmFsc2UsIlNleCI6MCwiQ3JlYXRlZEJ5IjoiX1JvbmphIFdhZ25lci1XZW56IiwiQ3JlYXRlZE9uIjoiMjAyMC0xMC0wN1QxMjo1NDozNyIsIk1vZGlmaWVkQnkiOiJfUm9uamEgV2FnbmVyLVdlbnoiLCJJZCI6IjA0M2I3NDM1LWQ4YTYtNDQ5Ny1hZTRiLTcwYjllZjQ0Yjg5YSIsIk1vZGlmaWVkT24iOiIyMDIwLTEwLTA3VDEyOjU0OjM3IiwiUHJvamVjdCI6eyIkcmVmIjoiNSJ9fSx7IiRpZCI6IjEw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iNTM1dXNmLmpwZyIsIlVyaVN0cmluZyI6ImM0YzU3NzlhLTAwODAtNDAyZC1hOGZkLTUwZmNjYzdlNjll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3UxMTA4MjM2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c3UxMTA4MjM2MyIsIlVyaVN0cmluZyI6Imh0dHBzOi8vZG9pLm9yZy8xMC4zMzkwL3N1MTEwODIz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jo1NzoxMyIsIk1vZGlmaWVkQnkiOiJfUm9uamEgV2FnbmVyLVdlbnoiLCJJZCI6IjI2YWQxMGUzLTVmYWMtNGVkMi05OTdlLTYzOGVhMzM4NmJlZCIsIk1vZGlmaWVkT24iOiIyMDIwLTEwLTA3VDEyOjU3OjEzIiwiUHJvamVjdCI6eyIkcmVmIjoiNSJ9fV0sIk5vdGVzIjoiUElJOiAgc3UxMTA4MjM2MyIsIk51bWJlciI6IjE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3VzdGFpbmFibGUgUHJvY2VzcyBmb3IgdGhlIFJlY292ZXJ5IG9mIEFub2RlIGFuZCBDYXRob2RlIE1hdGVyaWFscyBEZXJpdmVkIGZyb20gU3BlbnQgTGl0aGl1bS1Jb24gQmF0dGVyaWVzIiwiVHJhbnNsYXRvcnMiOltdLCJZZWFyIjoiMjAxOSIsIlllYXJSZXNvbHZlZCI6IjIwMTkiLCJDcmVhdGVkQnkiOiJfUm9uamEgV2FnbmVyLVdlbnoiLCJDcmVhdGVkT24iOiIyMDIwLTEwLTA3VDEyOjU2OjQyIiwiTW9kaWZpZWRCeSI6Il9XYWduZXJ3ZSIsIklkIjoiYzRjNTc3OWEtMDA4MC00MDJkLWE4ZmQtNTBmY2NjN2U2OWU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l0ifV19LCJUYWciOiJDaXRhdmlQbGFjZWhvbGRlciM4NWE3MDE5NC1lYjFiLTRhY2EtYjAyMC03MjViY2ZjZjE5ZTQiLCJUZXh0IjoiWzMyXSIsIldBSVZlcnNpb24iOiI2LjguMC4wIn0=}</w:instrText>
                </w:r>
                <w:r w:rsidR="00670427" w:rsidRPr="0077002F">
                  <w:fldChar w:fldCharType="separate"/>
                </w:r>
                <w:r w:rsidR="00670427" w:rsidRPr="0077002F">
                  <w:t>[32]</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Battery electrodes</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Cathode material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jc w:val="both"/>
            </w:pPr>
            <w:r w:rsidRPr="0077002F">
              <w:t>99.5 %</w:t>
            </w:r>
            <w:r w:rsidRPr="0077002F">
              <w:tab/>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To edit, see citavi.com/edit"/>
                <w:tag w:val="CitaviPlaceholder#b95f6170-7217-4dbd-a2db-17906351e7c6"/>
                <w:id w:val="-1362970488"/>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OS9kMWdjMDE2MjNnIiwiVXJpU3RyaW5nIjoiaHR0cHM6Ly9kb2kub3JnLzEwLjEwMzkvZDFnYzAxNjIz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TY5XSJ9XX0sIlRhZyI6IkNpdGF2aVBsYWNlaG9sZGVyI2I5NWY2MTcwLTcyMTctNGRiZC1hMmRiLTE3OTA2MzUxZTdjNiIsIlRleHQiOiJbMTY5XSIsIldBSVZlcnNpb24iOiI2LjguMC4wIn0=}</w:instrText>
                </w:r>
                <w:r w:rsidR="00670427" w:rsidRPr="0077002F">
                  <w:rPr>
                    <w:noProof/>
                  </w:rPr>
                  <w:fldChar w:fldCharType="separate"/>
                </w:r>
                <w:r w:rsidR="00670427" w:rsidRPr="0077002F">
                  <w:rPr>
                    <w:noProof/>
                  </w:rPr>
                  <w:t>[169]</w:t>
                </w:r>
                <w:r w:rsidR="00670427" w:rsidRPr="0077002F">
                  <w:rPr>
                    <w:noProof/>
                  </w:rPr>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Active material + carbon</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Active materials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9.3</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To edit, see citavi.com/edit"/>
                <w:tag w:val="CitaviPlaceholder#c7a551f0-1d32-4389-a358-c0cefc11dbe5"/>
                <w:id w:val="691347289"/>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WZlNjJhLThhZWMtNGQzOS04YzI3LWVjNDU4YjJmYTUwMiIsIlJhbmdlTGVuZ3RoIjo0LCJSZWZlcmVuY2VJZCI6ImRjNTcxODg5LTRkODMtNDdmNy04Njg4LWY2MGM4ZmEyZjc4M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EyNTk4LTAyMC0wMTU4Ny15IiwiVXJpU3RyaW5nIjoiaHR0cHM6Ly9kb2kub3JnLzEwLjEwMDcvczEyNTk4LTAyMC0wMTU4Ny1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OTNdIn1dfSwiVGFnIjoiQ2l0YXZpUGxhY2Vob2xkZXIjYzdhNTUxZjAtMWQzMi00Mzg5LWEzNTgtYzBjZWZjMTFkYmU1IiwiVGV4dCI6Ils5M10iLCJXQUlWZXJzaW9uIjoiNi44LjAuMCJ9}</w:instrText>
                </w:r>
                <w:r w:rsidR="00670427" w:rsidRPr="0077002F">
                  <w:rPr>
                    <w:noProof/>
                  </w:rPr>
                  <w:fldChar w:fldCharType="separate"/>
                </w:r>
                <w:r w:rsidR="00670427" w:rsidRPr="0077002F">
                  <w:rPr>
                    <w:noProof/>
                  </w:rPr>
                  <w:t>[93]</w:t>
                </w:r>
                <w:r w:rsidR="00670427" w:rsidRPr="0077002F">
                  <w:rPr>
                    <w:noProof/>
                  </w:rPr>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Active materi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Active material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7.1</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03b12153-4d21-49c0-b784-aec135318cbb"/>
                <w:id w:val="-1738779405"/>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xMDggKDIwMTUpIDMwMS0zMTEuIGRvaToxMC4xMDE2L2ouamNsZXByby4yMDE1LjA4LjAyNj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MaXRoaXVtLWlvbiBiYXR0ZXJpZXMgd2lsbCBwbGF5IGEgY3J1Y2lhbCByb2xlIGluIHRoZSBkZXZlbG9wbWVudCBvZiBtb2JpbGUgY29uc3VtZXIgZGV2aWNlcywgc3RhdGlvbmFye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lcmd5IHN0b3JhZ2Ugc3lzdGVtcywgYW5kIGVsZWN0cmljIG1vYmlsaXR5LiBUaGUgZ3Jvd3RoIGluIHRoZXNlIGZpZWxkcyB3aWxsIGJyaW5nIGFib3V0IGEgc3VyZ2UgaW4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l0aGl1bS1pb24gYmF0dGVyeSBtYXJrZXQuIFRoaXMgbGVhZHMgZXhwZXJ0cyB0byBhZ3JlZSB0aGF0IG1vcmUgZWZmZWN0aXZlIHJlY3ljbGluZyBwcm9jZXNzZXMgYXJ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uZWVkZWQgaW4gY29uanVuY3Rpb24gd2l0aCB0aGUgcmVjeWNsaW5nIG9mIGxpdGhpdW0uIFRoaXMgY2FsbHMgZm9yIGFuIGVudGlyZWx5IHJldm9sdXRpb25hcnk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yB3aGljaCB3ZSBoZXJlIGhhdmUgYXR0ZW1wdGVkIHRvIGRldmVsb3Au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PdXIgYXBwcm9hY2ggdXNlcyB0aGVybWFsIGRlY29tcG9zaXRpb24gb2YgdGhlIHBvbHl2aW55bGlkZW5lIGZsdW9yaWRlIGJpbmRlciB0byBsZXNzZW4gdGhlIGNvaGVzaW9u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vZiBjb2F0ZWQgYWN0aXZlIG1hdGVyaWFsIHBhcnRpY2xlcyBhbmQgd2Vha2VuIHRoZSBhZGhlc2lvbiBiZXR3ZWVuIGNvYXRpbmcgYW5kIGZvaWwuIFRoZW4sIGFuIGFpci1qZXRzZXBhcmF0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cyBhYmxlIHRvIGRldGFjaCB0aGUgY29hdGluZyBwb3dkZXIgZnJvbSB0aGUgY3VycmVudCBjb2xsZWN0b3IgZm9pbHMgd2hpbGUgc3RyZXNzaW5nIHJlbWFpbm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GFydGljdWxhdGUgYWdnbG9tZXJhdGVzLiBUaGlzIHNlcGFyYXRpb24gcHJvY2VzcyBuYW1lZCBBTlZJSUwgKEFkaGVzaW9uIE5ldXRyYWxpemF0aW9uIHZpYSBJbmNpbmVyYXRpb25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bmQgSW1wYWN0IExpYmVyYXRpb24pIHdhcyB0ZXN0ZWQgb24gYSBsYWJvcmF0b3J5IHNjYWxlIHdpdGggZWxlY3Ryb2RlIHJlamVjdHMuIFdlIGNvbXBhcmVkIHRoaXMgdG9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3aWRlbHkgdXNlZCBtZWNoYW5pY2FsIHJlY3ljbGluZyBwcm9jZXNzIHRoYXQgdXRpbGl6ZXMgYSBjdXR0aW5nIG1pbGwgdG8gc2VwYXJhdGUgdGhlIGN1cnJlbnQgY29sbGVjdG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NvYXRpbmcuIEludGVybWVkaWF0ZXMgYW5kIHByb2R1Y3RzIHdlcmUgY2hhcmFjdGVyaXplZCB1c2luZyB0aGVybW9ncmF2aW1ldHJpYyBhbmFseXNpcywgdGFw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RoZXNpb24gdGVzdHMsIGF0b21pYyBhYnNvcnB0aW9uIHNwZWN0cm9zY29weSwgcGFydGljbGUgc2l6ZSBhbmFseXNpcywgYW5kIGdyYXZpbWV0cmljIHNpZXZlIGFuYWx5c2lzLiBX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vdW5kIHRoYXQgOTcuMSUgdy93IG9mIHRoZSBlbGVjdHJvZGUgY29hdGluZyBjYW4gYmUgcmVnYWluZWQgd2l0aCBhbHVtaW51bSBpbXB1cml0aWVzIG9mIG9ubHkgMC4xJSB3L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ywgMzAgdGltZXMgcHVyZXIgdGhhbiB0aGUgY29tcGFyYXRpdmUgcHJvY2Vzcy4gVGhpcyBkZW1vbnN0cmF0ZXMgYSBtb3JlIGVmZmVjdGl2ZS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YW4gaXMgY3VycmVudGx5IGF2YWlsYWJsZSB0aGF0IGFsc28gZW5hYmxlcyB0aGUgcmVjYXB0dXJlIG9mIGxpdGhpdW0gZnJvbSB0aGUgZWxlY3Ryb2RlIGNvYXRpbmc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a3RvYXZoZS5qcGciLCJVcmlTdHJpbmciOiIxZDgyNDY5MS04ZmE3LTQ1Y2UtYTBjOS05OWE0M2I5MzkzMm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1LjA4LjAy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UuMDguMDI2IiwiVXJpU3RyaW5nIjoiaHR0cHM6Ly9kb2kub3JnLzEwLjEwMTYvai5qY2xlcHJvLjIwMTUuMDguMDI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jY6NTMiLCJNb2RpZmllZEJ5IjoiX1JvbmphIFdhZ25lci1XZW56IiwiSWQiOiI4ZjBlOGJiNC1hZTJhLTRjYTItOGI1Ny0wYTE4ZTNiZDAzMzYiLCJNb2RpZmllZE9uIjoiMjAyMC0xMC0xOVQwNzoyNjo1MyIsIlByb2plY3QiOnsiJHJlZiI6IjUifX1dLCJOb3RlcyI6IlBJSTogIFMwOTU5NjUyNjE1MDExMTU0IiwiTnVtYmVyIjoiMTA4IiwiT3JnYW5pemF0aW9ucyI6W10sIk90aGVyc0ludm9sdmVkIjpbXSwiUGFnZUNvdW50IjoiMTEi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2IiwiJHR5cGUiOiJTd2lzc0FjYWRlbWljLkNpdGF2aS5QZXJpb2RpY2FsLCBTd2lzc0FjYWRlbWljLkNpdGF2aSIsIklzc24iOiIwOTU5NjUyNiIsIk5hbWUiOiJKb3VybmFsIG9mIENsZWFuZXIgUHJvZHVjdGlvbiIsIlBhZ2luYXRpb24iOjAsIlByb3RlY3RlZCI6ZmFsc2UsIkNyZWF0ZWRCeSI6Il9Sb25qYSBXYWduZXItV2VueiIsIkNyZWF0ZWRPbiI6IjIwMjAtMTAtMDdUMTE6NTA6MDciLCJNb2RpZmllZEJ5IjoiX1JvbmphIFdhZ25lci1XZW56IiwiSWQiOiIzZWNiY2EzNi0xZjdjLTQwNjctYjcyOC03OTU4MGYwMDE2ZmUiLCJNb2RpZmllZE9uIjoiMjAyMC0xMC0wN1QxMTo1MDowNy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bGl0aGl1bS1pb24gYmF0dGVyaWVzOiBhIG5vdmVsIG1ldGhvZCB0byBzZXBhcmF0ZSBjb2F0aW5nIGFuZCBmb2lsIG9mIGVsZWN0cm9k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DUuIEZ1cnRoZXIgcmVzZWFyY2g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5Y2xpbmcgb2YgbGl0aGl1bS1pb24gYmF0dGVyaWVzOiBhIG5vdmVsIG1ldGhvZCB0byBzZXBhcmF0ZSBjb2F0aW5nIGFuZCBmb2lsIG9mIGVsZWN0cm9kZXMiLCJUcmFuc2xhdG9ycyI6W10sIlllYXIiOiIyMDE1IiwiWWVhclJlc29sdmVkIjoiMjAxNSIsIkNyZWF0ZWRCeSI6Il9Sb25qYSBXYWduZXItV2VueiIsIkNyZWF0ZWRPbiI6IjIwMjAtMTAtMTlUMDc6MjY6NDAiLCJNb2RpZmllZEJ5IjoiX1dhZ25lcndlIiwiSWQiOiIxZDgyNDY5MS04ZmE3LTQ1Y2UtYTBjOS05OWE0M2I5MzkzMmY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2Nl0ifV19LCJUYWciOiJDaXRhdmlQbGFjZWhvbGRlciMwM2IxMjE1My00ZDIxLTQ5YzAtYjc4NC1hZWMxMzUzMThjYmIiLCJUZXh0IjoiWzE2Nl0iLCJXQUlWZXJzaW9uIjoiNi44LjAuMCJ9}</w:instrText>
                </w:r>
                <w:r w:rsidR="00670427" w:rsidRPr="0077002F">
                  <w:fldChar w:fldCharType="separate"/>
                </w:r>
                <w:r w:rsidR="00670427" w:rsidRPr="0077002F">
                  <w:t>[166]</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Battery systems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75</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f7fdf9a9-e9c5-4056-a964-3ed02032dd7a"/>
                <w:id w:val="-1312404350"/>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OThiNWE3LWU4ZWEtNDMwNS1iZjJjLWVhMWM4NzNjODE2OSIsIlJhbmdlTGVuZ3RoIjo0LCJSZWZlcmVuY2VJZCI6IjhkZWVkNTE1LTAyODctNGZkZS04MjJjLTUyNzA2OWQ4OTJ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RvcmthXFxBcHBEYXRhXFxMb2NhbFxcVGVtcFxcbnptcWMxeWEuanBnIiwiVXJpU3RyaW5nIjoiOGRlZWQ1MTUtMDI4Ny00ZmRlLTgyMmMtNTI3MDY5ZDg5MmM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IxXSJ9XX0sIlRhZyI6IkNpdGF2aVBsYWNlaG9sZGVyI2Y3ZmRmOWE5LWU5YzUtNDA1Ni1hOTY0LTNlZDAyMDMyZGQ3YSIsIlRleHQiOiJbMjFdIiwiV0FJVmVyc2lvbiI6IjYuOC4wLjAifQ==}</w:instrText>
                </w:r>
                <w:r w:rsidR="00670427" w:rsidRPr="0077002F">
                  <w:fldChar w:fldCharType="separate"/>
                </w:r>
                <w:r w:rsidR="00670427" w:rsidRPr="0077002F">
                  <w:t>[21]</w:t>
                </w:r>
                <w:r w:rsidR="00670427" w:rsidRPr="0077002F">
                  <w:fldChar w:fldCharType="end"/>
                </w:r>
              </w:sdtContent>
            </w:sdt>
            <w:r w:rsidR="00670427" w:rsidRPr="0077002F">
              <w:t xml:space="preserve"> </w:t>
            </w:r>
            <w:sdt>
              <w:sdtPr>
                <w:alias w:val="Don't edit this field"/>
                <w:tag w:val="CitaviPlaceholder#1c3690a5-5681-4e28-b331-53ead8c8f042"/>
                <w:id w:val="-57489552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clxu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GluY3JlYXNpbmcgdXNhZ2Ugb2YgZWxlY3RyaWNhbCBkcml2ZSBzeXN0ZW1zIGFuZCBzdGF0aW9uYXJ5IGVuZXJneSBzdG9yYWdlIHdvcmxkd2lkZSBsZWFkIHRvIGEgaGlnaCBkZW1hbmQgb2YgcmF3IG1hdGVyaWFsc3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m9yIHRoZSBwcm9kdWN0aW9uIG9mIGxpdGhpdW0taW9uIGJhdHRlcmllcy4gVG8gcHJldmVudCBmdXJ0aGVyIHNob3J0YWdlIG9mIHRoZXNlIGNydWNpYWwgbWF0ZXJpYWxzLCBlY29sb2dpY2FsIGFuZCBlZmZpY2llbnQ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2VzIG9mIGxpdGhpdW0taW9uIGJhdHRlcmllcyBhcmUgbmVlZGVkLiBOb3dhZGF5cyBpbmR1c3RyaWFsIHByb2Nlc3NlcyBhcmUgbW9zdGx5IHB5cm9tZXRhbGx1cmdpY2FsIGFuZCBhcyBzdWNoIGVuZXJneSBhbmR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Nvc3QgaW50ZW5zaXZlLiBUaGUgTGl0aG9SZWMgcHJvamVjdHMsIGZ1bmRlZCBieSB0aGUgRmVkZXJhbCBNaW5pc3RyeSBmb3IgdGhlIEVudmlyb25tZW50LCBOYXR1cmUgQ29uc2VydmF0aW9uLCBCdWlsZGluZy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NsZWFyIFNhZmV0eSAoQk1VQiksIGFpbWVkIGF0IGEgcmVhbGl6YXRpb24gb2YgYSBuZXcgZW5lcmd5LWVmZmljaWVudCByZWN5Y2xpbmcgcHJvY2VzcywgYWJzdGFpbmluZyBoaWdoIHRlbXBlcmF0dXJlcyBhbmQgdHJhY2luZ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VjaGFuaWNhbCBwcm9jZXNzLXN0ZXBzLiBUaGUgY29uZHVjdGVkIG1lY2hhbmljYWwgcHJvY2Vzc2VzIHdlcmUgdGhvcm91Z2hseSBpbnZlc3RpZ2F0ZWQgYnkgZXhwZXJpbWVudHMgaW4gYSBsYWJvcmF0b3J5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hpbiB0ZWNobmljYWwgc2NhbGUsIGRlc2NyaWJpbmcgZ2FzIHJlbGVhc2Ugb2YgYWdlZCBhbmQgbm9uLWFnZWQgbGl0aGl1bS1pb24gYmF0dGVyaWVzIGR1cmluZyBkcnkgY3J1c2hpbmcsIGludGVybWVkaWF0ZXMsIGFuZ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ZHVjdHMgb2YgdGhlIG1lY2hhbmljYWwgc2VwYXJhdGlvbi4gQ29uY2x1c2l2ZWx5LCB3ZSBmb3VuZCB0aGF0IGFwcGx5aW5nIGEgc2Vjb25kIGNydXNoaW5nIHN0ZXAgaW5jcmVhc2VzIHRoZSB5aWVsZCBvZiB0aGUgY29h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wgYnV0IGFsc28gZW5hYmxlcyBtb3JlIHNlbGVjdGl2ZSBzZXBhcmF0aW9uLiBUaGlzIHdvcmsgaWRlbnRpZmllcyB0aGUgbmVlZCBmb3IgcmVjeWNsaW5nIG9mIGxpdGhpdW0taW9uIGJhdHRlcmllcyBhbmQgaXR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aGFsbGVuZ2VzIGFuZCBoYXphcmQgcG90ZW50aWFsIGluIHJlZ2FyZHMgdG8gdGhlIGFwcGxpZWQgbWF0ZXJpYWxzLiBUaGUgb3V0bGluZWQgcmVzdWx0cyBzaG93IGEgc2FmZSBhbmQgZWNvbG9naWNhbC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YSBtYXRlcmlhbCByZWN5Y2xpbmcgcmF0ZSBvZiBhdCBsZWFzdCA3NS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kxdGIxZWFpLmpwZyIsIlVyaVN0cmluZyI6IjM0MTliOGY4LTg4ZDAtNGUzZS05ZDAxLWNiMTUwNzJiN2Yy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1MV0ifV19LCJUYWciOiJDaXRhdmlQbGFjZWhvbGRlciMxYzM2OTBhNS01NjgxLTRlMjgtYjMzMS01M2VhZDhjOGYwNDIiLCJUZXh0IjoiWzUxXSIsIldBSVZlcnNpb24iOiI2LjguMC4wIn0=}</w:instrText>
                </w:r>
                <w:r w:rsidR="00670427" w:rsidRPr="0077002F">
                  <w:fldChar w:fldCharType="separate"/>
                </w:r>
                <w:r w:rsidR="00670427" w:rsidRPr="0077002F">
                  <w:t>[51]</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New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Cu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73.6</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vMerge w:val="restart"/>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db109b3c-b634-4746-b909-c9cde959963f"/>
                <w:id w:val="-14967245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xpdGhpdW0taW9uIGJhdHRlcmllcyAoTElCcykgaGF2ZSBhbiBlc3RhYmxpc2hlZCByb2xlIGluIHRoZSBjb25zdW1lciBlbGVjdHJvbmljcyBtYXJrZXRzIHdpdGggbWluaW11bSByaXNrIG9mfXtcXHJ0bGNoXFxhZjBcXGFmczI0XFxsdHJjaF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yZXBsYWNlbWVudCBmcm9tIGFueSBvdGhlciBjb250ZW5kZXIgaW4gdGhlIG5lYXIgZnV0dXJlLiBUaGUgcmVjZW50IG1vbWVudHVtIHRvd2FyZHMgZWxlY3RyaWMgdmVoaWNsZXMgY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hlIHJlbmV3YWJsZSBlbmVyZ3kgc3RvcmFnZSBtYXJrZXQgaXMgY3JlYXRpbmcgYW4gaW5jcmVhc2VkIGRlbWFuZCBmb3IgTElCcy4gVGhlIGxhcmdlIGFtb3VudCBvZiBoYXphcmRvd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dhc3RlIGdlbmVyYXRlZCBmcm9tIHRoZSBkaXNwb3NhbCBvZiBMSUJzIGlzIGRyaXZpbmcgcmVzZWFyY2ggaW50byBhIHN1c3RhaW5hYmxlIGFwcHJvYWNoIGZvciBMSUIgdHJlYXRtZW50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Y292ZXJ5LiBUaGUgcG9zaXRpdmUgZWxlY3Ryb2RlIGFjdGl2ZSBtYXRlcmlhbHMgYmVpbmcgdGhlIG1haW4gdGFyZ2V0ZWQgY29tcG9uZW50IGFzIGl0IGlzIHRoZSBncmVhdGVzdCBjb3N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jb250cmlidXRvciB0byBMSUJzIHByb2R1Y3Rpb24uIER1cmluZyB0aGUgcHJvZHVjdGlvbiBvZiB0aGUgcG9zaXRpdmUgZWxlY3Ryb2RlLCBhIHBvd2RlciBvZiBhY3RpdmUgbWF0ZXJp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eXBpY2FsbHkgTGl0aGl1bSBDb2JhbHQgT3hpZGUgaXMgYXBwbGllZCB0byBhbHVtaW5pdW0gZm9pbCBhbmQgaGVsZCB0b2dldGhlciB1c2luZyBhIHBvbHl2aW55bGlkZW5lIGZsdW9yaWR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oUFZERikgYmluZGVyLn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VGhlIHJlY292ZXJ5IG9mIHBvc2l0aXZlIGVsZWN0cm9kZSBhY3RpdmUgbWF0ZXJpYWwgaW52b2x2ZXMgcGh5c2ljYWwgYW5kIGNoZW1pY2FsIHRyZWF0bWVudC5XaGVyZSBlZmZlY3RpdmUgY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WZmaWNpZW50IHBoeXNpY2FsIHRyZWF0bWVudCB3b3VsZCByZWR1Y2UgdGhlIGNvc3QgaW5jdXJyZWQgZm9yIHRoZSBzdWJzZXF1ZW50IGNoZW1pY2FsIHRyZWF0bWVudC4gTWVjaGFuaWN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HJlYXRtZW50IGlzIGFuIGludGVncmFsIHBhcnQgb2YgbGliZXJhdGluZyBhbmQgY29uY2VudHJhdGluZyBwb3NpdGl2ZSBlbGVjdHJvZGUgYWN0aXZlIG1hdGVyaWFsLiBUaGUgcG9zaXRpdmUgZWxlY3Ryb2R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bWF0ZXJpYWxzIGhhdmUgYmVlbiByZXBvcnRlZCBhcmUgYmVpbmcgY29uY2VudHJhdGVkIGluIHRoZSBmaW5lciBzaXplIHJlZ2lvbi4gSG93ZXZlciwgdGhlIGN1dCBwb2lud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XR3aGljaCB0aGUgcG9zaXRpdmUgZWxlY3Ryb2RlIGFjdGl2ZW1hdGVyaWFsIGJlaW5nIGNvbmNlbnRyYXRlZCBpcyBzdWJzdGFudGlhbGx5IGdyZWF0ZXIgdGhhbiB0aGUgc2l6ZSBvZiB0aGUgcG9zaXRpd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wb2ludCBvZiA4NTAgXFx1OTU2IG1naXZlcyB0aGUgYmVzdCBjb21wb3NpdGlvbiBvZiB0aGUgcG9zaXRpdmUgZWxlY3Ryb2RlIGFjdGl2ZSBtYXRlcmlhbHMgcmVjb3ZlcnkgdGhhdG1pbmltaXNlcy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nZvbHZlbWVudCBvZiBjb3BwZXIgYW5kIGFsdW1pbml1bS4gSG93ZXZlciwgbW9zdCBvZiB0aGUgYWN0aXZlbWF0ZXJpYWxzIGFyZSBzdGlsbCBoZWxkIHRvZ2V0aGVyIGJ5IHRoZSBQVkRG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aW5kZXIgdGhhdCBjcmVhdGVzIGEgc3Vic3RhbnRpYWxseSBoaWdoZXIgY3V0IHBvaW50IHByb3Bvc2VkIHRoYXQgdGhlIGFjdHVhbCBzaXplIG9mIHRoZSBwb3NpdGl2ZSBlbGVjdHJvZGUgYWN0aXZ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F0ZXJpYWwgY29udGFpbmVkIHdpdGhpbiBzcGVudCBMSUJzLiBUaGUgaW50ZXJhY3Rpb24gb2YgY29wcGVyIGFuZCBhbHVtaW5pdW0gY3VycmVudCBjb2xsZWN0b3IgYmFzZWQgb24gc2l6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xzbyBmdXJ0aGVyIGRpc2N1c3NlZCBpbiB0aGlzIHBhcGVyLiBBIGNvbXBhcmlzb24gYmV0d2VlbiBzZWxlY3RpdmUgbGliZXJhdGlvbiBpbiB0aGUgbmV3IGFuZCBzcGVudCBMSUJzIGhh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lZW4gbWFkZSB0byBhc3Nlc3MgdGhlIGRpZmZlcmVuY2UgaW4gbWVjaGFuaWNhbCBwcm9wZXJ0aWVzIHRoYXQgY29udHJpYnV0ZSB0byBpdHMgb3ZlcmFsbCBsaWJlcmF0aW9uIGVmZmljaWVuY3k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RvcmthXFxBcHBEYXRhXFxMb2NhbFxcVGVtcFxcNHBpa2swMzMuanBnIiwiVXJpU3RyaW5nIjoiOTE5MWYyMDctYTE3MC00OWJiLTg5Y2ItYzdiYTZjOTE5ZTd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1c21hdC4yMDE5LmUwMDEz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dXNtYXQuMjAxOS5lMDAxMzQiLCJVcmlTdHJpbmciOiJodHRwczovL2RvaS5vcmcvMTAuMTAxNi9qLnN1c21hdC4yMDE5LmUwMDEz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eyIkaWQiOiIxNS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WxlY3RpdmUgbGliZXJhdGlvbiBpbiBkcnkgbWlsbGVkIHNwZW50IGxpdGhpdW0t4oCe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ZWxlY3RpdmUgbGliZXJhdGlvbiBpbiBkcnkgbWlsbGVkIHNwZW50IGxpdGhpdW0taW9uIGJhdHRlcmllcyIsIlRyYW5zbGF0b3JzIjpbXSwiWWVhciI6IjIwMjAiLCJZZWFyUmVzb2x2ZWQiOiIyMDIwIiwiQ3JlYXRlZEJ5IjoiX1JvbmphIFdhZ25lci1XZW56IiwiQ3JlYXRlZE9uIjoiMjAyMC0xMC0xOVQwNzo0ODoxMCIsIk1vZGlmaWVkQnkiOiJfV2FnbmVyd2UiLCJJZCI6IjkxOTFmMjA3LWExNzAtNDliYi04OWNiLWM3YmE2YzkxOWU3Yi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g1XSJ9XX0sIlRhZyI6IkNpdGF2aVBsYWNlaG9sZGVyI2RiMTA5YjNjLWI2MzQtNDc0Ni1iOTA5LWM5Y2RlOTU5OTYzZiIsIlRleHQiOiJbMTg1XSIsIldBSVZlcnNpb24iOiI2LjguMC4wIn0=}</w:instrText>
                </w:r>
                <w:r w:rsidR="00670427" w:rsidRPr="0077002F">
                  <w:fldChar w:fldCharType="separate"/>
                </w:r>
                <w:r w:rsidR="00670427" w:rsidRPr="0077002F">
                  <w:t>[185]</w:t>
                </w:r>
                <w:r w:rsidR="00670427" w:rsidRPr="0077002F">
                  <w:fldChar w:fldCharType="end"/>
                </w:r>
              </w:sdtContent>
            </w:sdt>
            <w:r w:rsidR="00670427" w:rsidRPr="0077002F">
              <w:t xml:space="preserve"> </w:t>
            </w:r>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u</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59.8</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vMerge/>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Pyrolytic LFP materi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FP</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70.71</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88.21</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ba7a09ac-487f-430c-9699-eacc9d4d8982"/>
                <w:id w:val="1410036665"/>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9sbG9pZHMgYW5kIFN1cmZhY2VzIEEsIDU5NiAoMjAyMCkgMTI0NzQxLiBkb2k6MTAuMTAxNi9qLmNvbHN1cmZhLjIwMjAuMTI0NzQx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lIHByZXNlbnQgc3R1ZHksIGEgY2xlYW4gYW5kIHNpbXBsZSByZXZlcnNlIGZsb3RhdGlvbiBwcm9jZXNzIHdhcyBwcm9wb3NlZCB0byByZWNvdmVyeSBweXJvbHl0aWMgTGlGZVBPN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WF0ZXJpYWxzIChwcm9kdWNlZCBkdXJpbmcgdGhlIHJlY292ZXJ5IG9mIHNwZW50IExpRmVQTzQgYmF0dGVyaWVzKSBiYXNlZCBvbiB0aGUgZGlmZmVyZW50IHN1cmZhY2UgcHJvcGVydGl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JldHdlZW4gcHlyb2x5dGljIExpRmVQTzQgYW5kIEMuIFNjYW5uaW5nIGVsZWN0cm9uIG1pY3Jvc2NvcGUgYW5kIFgtcmF5IHBob3RvZWxlY3Ryb24gc3BlY3Ryb3Njb3B5IGFuYWx5c2V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vZiBweXJvbHl0aWMgYWN0aXZlIG1hdGVyaWFscyBpbmRpY2F0ZWQgdGhhdCBweXJvbHlzaXMgcHJvY2VzcyBwcm9tb3RlZCB0aGUgYWdnbG9tZXJhdGlvbiBvZiBhY3RpdmUgbWF0ZXJpYWxzIGFu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hdHRhY2htZW50IG9mIG9yZ2FuaWMgbWF0ZXJpYWxzIHRvIHRoZSBzdXJmYWNlIG9mIExpRmVQTzQsIHdoaWNoIHdhcyBiZW5lZmljaWFsIHRvIHRoZSBmbG90YXRpb24gb2YgTGlGZVBPNC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FmdGVyIG9uZSBzdGFnZSBvZiByb3VnaGluZyBhbmQgdHdvIHN0YWdlcyBvZiBzY2F2ZW5naW5nLCB0aGUgZ3JhZGUgYW5kIHJlY292ZXJ5IG9mIExpRmVQTzQgY2FuIGJlIHJlYWNoZWQgdG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A4OC4yMSAlIGFuZCA3MC43MSAlLCByZXNwZWN0aXZlbHksIHVuZGVyIHRoZSBvcHRpbWFsIGNvbmRpdGlvbiBvZiBwSD0xMCwgTUlCQz0xMCBtZy9MLCBhbmQgYW15bHVtPTEwM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y90LiBJbiBhZGRpdGlvbiwgcmVnZW5lcmF0aW9uIGV4cGVyaW1lbnRzIG9mIHJlY292ZXJlZCBMaUZlUE80IG1hdGVyaWFscyBpbmRpY2F0ZWQgdGhhdCB0aGUgcmVnZW5lcmF0ZW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ZlUE80IGhhdmUgYSBzcGVjaWZpYyBjYXBhY2l0eSBvZiAxMjEuNjBtQWgvZyBhdCAwLjIgQyBhbmQgYSBnb29kIGN5Y2xpbmcgcGVyZm9ybWFuY2UuIFRoZXJlZm9yZSw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ZWQgTGlGZVBPNCBjYW4gYmUgdXNlZCB0byByZW1ha2UgTGlGZVBPNCBiYXR0ZXJpZXM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RvcmthXFxBcHBEYXRhXFxMb2NhbFxcVGVtcFxcNGN3c21lYXguanBnIiwiVXJpU3RyaW5nIjoiNGMwYzA4N2QtMzFlMi00NzRlLWEyNGMtMTYyMzU5MTZkZmF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sc3VyZmEuMjAyMC4xMjQ3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jb2xzdXJmYS4yMDIwLjEyNDc0MSIsIlVyaVN0cmluZyI6Imh0dHBzOi8vZG9pLm9yZy8xMC4xMDE2L2ouY29sc3VyZmEuMjAyMC4xMjQ3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dmVyc2UgZmxvdGF0aW9uIHByb2Nlc3MgZm9yIHRoZSByZWNvdmVyeSBvZiBweXJvbHl0aWMgTGlGZVBPN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MKgwqDCoMKgwqDCoMKgwqDCoMKgIEV4cGVyaW1lbnRhbCBzZXR1cCBhbmQgcHJvY2VkdXJl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DUmVkaVQgYXV0aG9yc2hpcCBjb250cmlidXRpb24gc3RhdGVtZW50PC9zcGFuPjwvcD5cclxuXHRcdFx0PHAgc3R5bGU9XCJtYXJnaW46MHB0IDBwdCA2cHRcIj48c3BhbiBzdHlsZT1cImZvbnQtZmFtaWx5OidTZWdvZSBVSSc7IGZvbnQtc2l6ZTo5cHRcIj7CoMKgwqDCoMKgwqDCoMKgwqAgRGVjbGFyYXRpb24gb2YgQ29tcGV0aW5nIEludGVyZXN0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}</w:instrText>
                </w:r>
                <w:r w:rsidR="00670427" w:rsidRPr="0077002F">
                  <w:fldChar w:fldCharType="separate"/>
                </w:r>
                <w:r w:rsidR="00670427" w:rsidRPr="0077002F">
                  <w:t>[192]</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Cathode material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o &amp; Li</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100</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c68dd2fe-24b1-4729-a1c3-7b948905a309"/>
                <w:id w:val="-1533718063"/>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XHJcb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XHJcb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GhqM2Z0ZWZ5LmpwZyIsIlVyaVN0cmluZyI6Ijc1ZTZjNWU0LWJlNTUtNDAzNS04Y2RkLWM1MDBmYWEzZDRk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E3LjA1LjA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DUwMjYwMSIsIlVyaVN0cmluZyI6Imh0dHA6Ly93d3cubmNiaS5ubG0ubmloLmdvdi9wdWJtZWQvMjg1MDI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OVQwNzozMjowMSIsIk1vZGlmaWVkQnkiOiJfUm9uamEgV2FnbmVyLVdlbnoiLCJJZCI6ImU4NjY5MDViLWNhZWMtNDkzNi1iM2RjLTliYTM0OWU0OWYwYSIsIk1vZGlmaWVkT24iOiIyMDIwLTEwLTE5VDA3OjMyOjA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1LjAxMyIsIlVyaVN0cmluZyI6Imh0dHBzOi8vZG9pLm9yZy8xMC4xMDE2L2oud2FzbWFuLjIwMTcuMDUuMD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c3BlbnQgbGl0aGl1bS1pb24gYmF0dGVyeSB3aXRoIHBvbHl2aW55bCBjaGxvcmlkZSBieSBtZWNoYW5vY2hlbWljYWwgcHJvY2Vz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UmVjb3ZlcnkgcHJvY2VkdXJlPC9zcGFuPjwvcD5cclxuXHRcdFx0PHAgc3R5bGU9XCJtYXJnaW46MHB0IDBwdCA2cHRcIj48c3BhbiBzdHlsZT1cImZvbnQtZmFtaWx5OidTZWdvZSBVSSc7IGZvbnQtc2l6ZTo5cHRcIj7CoMKgwqDCoMKgwqDCoMKgwqDCoMKgwqDCoMKgwqDCoMKgwqDCoCAyLjMgQW5hbHl0aWNhbCBtZXRob2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eWNsaW5nIG9mIHNwZW50IGxpdGhpdW0taW9uIGJhdHRlcnkgd2l0aCBwb2x5dmlueWwgY2hsb3JpZGUgYnkgbWVjaGFub2NoZW1pY2FsIHByb2Nlc3MiLCJUcmFuc2xhdG9ycyI6W10sIlllYXIiOiIyMDE3IiwiWWVhclJlc29sdmVkIjoiMjAxNyIsIkNyZWF0ZWRCeSI6Il9Sb25qYSBXYWduZXItV2VueiIsIkNyZWF0ZWRPbiI6IjIwMjAtMTAtMTlUMDc6MzE6NTIiLCJNb2RpZmllZEJ5IjoiX1dhZ25lcndlIiwiSWQiOiI3NWU2YzVlNC1iZTU1LTQwMzUtOGNkZC1jNTAwZmFhM2Q0ZG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4M10ifV19LCJUYWciOiJDaXRhdmlQbGFjZWhvbGRlciNjNjhkZDJmZS0yNGIxLTQ3MjktYTFjMy03Yjk0ODkwNWEzMDkiLCJUZXh0IjoiWzE4M10iLCJXQUlWZXJzaW9uIjoiNi44LjAuMCJ9}</w:instrText>
                </w:r>
                <w:r w:rsidR="00670427" w:rsidRPr="0077002F">
                  <w:fldChar w:fldCharType="separate"/>
                </w:r>
                <w:r w:rsidR="00670427" w:rsidRPr="0077002F">
                  <w:t>[183]</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Active materi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oating powder</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7.1</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0.1 % Al impurity</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868f46a3-6f77-4d4e-915b-98c1e71cdaa7"/>
                <w:id w:val="1800808539"/>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xMDggKDIwMTUpIDMwMS0zMTEuIGRvaToxMC4xMDE2L2ouamNsZXByby4yMDE1LjA4LjAyNj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MaXRoaXVtLWlvbiBiYXR0ZXJpZXMgd2lsbCBwbGF5IGEgY3J1Y2lhbCByb2xlIGluIHRoZSBkZXZlbG9wbWVudCBvZiBtb2JpbGUgY29uc3VtZXIgZGV2aWNlcywgc3RhdGlvbmFye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lcmd5IHN0b3JhZ2Ugc3lzdGVtcywgYW5kIGVsZWN0cmljIG1vYmlsaXR5LiBUaGUgZ3Jvd3RoIGluIHRoZXNlIGZpZWxkcyB3aWxsIGJyaW5nIGFib3V0IGEgc3VyZ2UgaW4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l0aGl1bS1pb24gYmF0dGVyeSBtYXJrZXQuIFRoaXMgbGVhZHMgZXhwZXJ0cyB0byBhZ3JlZSB0aGF0IG1vcmUgZWZmZWN0aXZlIHJlY3ljbGluZyBwcm9jZXNzZXMgYXJ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uZWVkZWQgaW4gY29uanVuY3Rpb24gd2l0aCB0aGUgcmVjeWNsaW5nIG9mIGxpdGhpdW0uIFRoaXMgY2FsbHMgZm9yIGFuIGVudGlyZWx5IHJldm9sdXRpb25hcnkgcmVjeWNs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yB3aGljaCB3ZSBoZXJlIGhhdmUgYXR0ZW1wdGVkIHRvIGRldmVsb3Au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PdXIgYXBwcm9hY2ggdXNlcyB0aGVybWFsIGRlY29tcG9zaXRpb24gb2YgdGhlIHBvbHl2aW55bGlkZW5lIGZsdW9yaWRlIGJpbmRlciB0byBsZXNzZW4gdGhlIGNvaGVzaW9u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vZiBjb2F0ZWQgYWN0aXZlIG1hdGVyaWFsIHBhcnRpY2xlcyBhbmQgd2Vha2VuIHRoZSBhZGhlc2lvbiBiZXR3ZWVuIGNvYXRpbmcgYW5kIGZvaWwuIFRoZW4sIGFuIGFpci1qZXRzZXBhcmF0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cyBhYmxlIHRvIGRldGFjaCB0aGUgY29hdGluZyBwb3dkZXIgZnJvbSB0aGUgY3VycmVudCBjb2xsZWN0b3IgZm9pbHMgd2hpbGUgc3RyZXNzaW5nIHJlbWFpbm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GFydGljdWxhdGUgYWdnbG9tZXJhdGVzLiBUaGlzIHNlcGFyYXRpb24gcHJvY2VzcyBuYW1lZCBBTlZJSUwgKEFkaGVzaW9uIE5ldXRyYWxpemF0aW9uIHZpYSBJbmNpbmVyYXRpb25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bmQgSW1wYWN0IExpYmVyYXRpb24pIHdhcyB0ZXN0ZWQgb24gYSBsYWJvcmF0b3J5IHNjYWxlIHdpdGggZWxlY3Ryb2RlIHJlamVjdHMuIFdlIGNvbXBhcmVkIHRoaXMgdG9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3aWRlbHkgdXNlZCBtZWNoYW5pY2FsIHJlY3ljbGluZyBwcm9jZXNzIHRoYXQgdXRpbGl6ZXMgYSBjdXR0aW5nIG1pbGwgdG8gc2VwYXJhdGUgdGhlIGN1cnJlbnQgY29sbGVjdG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NvYXRpbmcuIEludGVybWVkaWF0ZXMgYW5kIHByb2R1Y3RzIHdlcmUgY2hhcmFjdGVyaXplZCB1c2luZyB0aGVybW9ncmF2aW1ldHJpYyBhbmFseXNpcywgdGFw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RoZXNpb24gdGVzdHMsIGF0b21pYyBhYnNvcnB0aW9uIHNwZWN0cm9zY29weSwgcGFydGljbGUgc2l6ZSBhbmFseXNpcywgYW5kIGdyYXZpbWV0cmljIHNpZXZlIGFuYWx5c2lzLiBX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vdW5kIHRoYXQgOTcuMSUgdy93IG9mIHRoZSBlbGVjdHJvZGUgY29hdGluZyBjYW4gYmUgcmVnYWluZWQgd2l0aCBhbHVtaW51bSBpbXB1cml0aWVzIG9mIG9ubHkgMC4xJSB3L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ywgMzAgdGltZXMgcHVyZXIgdGhhbiB0aGUgY29tcGFyYXRpdmUgcHJvY2Vzcy4gVGhpcyBkZW1vbnN0cmF0ZXMgYSBtb3JlIGVmZmVjdGl2ZSByZWN5Y2xpbmcgcHJvY2V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YW4gaXMgY3VycmVudGx5IGF2YWlsYWJsZSB0aGF0IGFsc28gZW5hYmxlcyB0aGUgcmVjYXB0dXJlIG9mIGxpdGhpdW0gZnJvbSB0aGUgZWxlY3Ryb2RlIGNvYXRpbmc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a3RvYXZoZS5qcGciLCJVcmlTdHJpbmciOiIxZDgyNDY5MS04ZmE3LTQ1Y2UtYTBjOS05OWE0M2I5MzkzMm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1LjA4LjAy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UuMDguMDI2IiwiVXJpU3RyaW5nIjoiaHR0cHM6Ly9kb2kub3JnLzEwLjEwMTYvai5qY2xlcHJvLjIwMTUuMDguMDI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jY6NTMiLCJNb2RpZmllZEJ5IjoiX1JvbmphIFdhZ25lci1XZW56IiwiSWQiOiI4ZjBlOGJiNC1hZTJhLTRjYTItOGI1Ny0wYTE4ZTNiZDAzMzYiLCJNb2RpZmllZE9uIjoiMjAyMC0xMC0xOVQwNzoyNjo1MyIsIlByb2plY3QiOnsiJHJlZiI6IjUifX1dLCJOb3RlcyI6IlBJSTogIFMwOTU5NjUyNjE1MDExMTU0IiwiTnVtYmVyIjoiMTA4IiwiT3JnYW5pemF0aW9ucyI6W10sIk90aGVyc0ludm9sdmVkIjpbXSwiUGFnZUNvdW50IjoiMTEi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2IiwiJHR5cGUiOiJTd2lzc0FjYWRlbWljLkNpdGF2aS5QZXJpb2RpY2FsLCBTd2lzc0FjYWRlbWljLkNpdGF2aSIsIklzc24iOiIwOTU5NjUyNiIsIk5hbWUiOiJKb3VybmFsIG9mIENsZWFuZXIgUHJvZHVjdGlvbiIsIlBhZ2luYXRpb24iOjAsIlByb3RlY3RlZCI6ZmFsc2UsIkNyZWF0ZWRCeSI6Il9Sb25qYSBXYWduZXItV2VueiIsIkNyZWF0ZWRPbiI6IjIwMjAtMTAtMDdUMTE6NTA6MDciLCJNb2RpZmllZEJ5IjoiX1JvbmphIFdhZ25lci1XZW56IiwiSWQiOiIzZWNiY2EzNi0xZjdjLTQwNjctYjcyOC03OTU4MGYwMDE2ZmUiLCJNb2RpZmllZE9uIjoiMjAyMC0xMC0wN1QxMTo1MDowNy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bGl0aGl1bS1pb24gYmF0dGVyaWVzOiBhIG5vdmVsIG1ldGhvZCB0byBzZXBhcmF0ZSBjb2F0aW5nIGFuZCBmb2lsIG9mIGVsZWN0cm9k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DUuIEZ1cnRoZXIgcmVzZWFyY2g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5Y2xpbmcgb2YgbGl0aGl1bS1pb24gYmF0dGVyaWVzOiBhIG5vdmVsIG1ldGhvZCB0byBzZXBhcmF0ZSBjb2F0aW5nIGFuZCBmb2lsIG9mIGVsZWN0cm9kZXMiLCJUcmFuc2xhdG9ycyI6W10sIlllYXIiOiIyMDE1IiwiWWVhclJlc29sdmVkIjoiMjAxNSIsIkNyZWF0ZWRCeSI6Il9Sb25qYSBXYWduZXItV2VueiIsIkNyZWF0ZWRPbiI6IjIwMjAtMTAtMTlUMDc6MjY6NDAiLCJNb2RpZmllZEJ5IjoiX1dhZ25lcndlIiwiSWQiOiIxZDgyNDY5MS04ZmE3LTQ1Y2UtYTBjOS05OWE0M2I5MzkzMmY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2Nl0ifV19LCJUYWciOiJDaXRhdmlQbGFjZWhvbGRlciM4NjhmNDZhMy02Zjc3LTRkNGUtOTE1Yi05OGMxZTcxY2RhYTciLCJUZXh0IjoiWzE2Nl0iLCJXQUlWZXJzaW9uIjoiNi44LjAuMCJ9}</w:instrText>
                </w:r>
                <w:r w:rsidR="00670427" w:rsidRPr="0077002F">
                  <w:fldChar w:fldCharType="separate"/>
                </w:r>
                <w:r w:rsidR="00670427" w:rsidRPr="0077002F">
                  <w:t>[166]</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u</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5.9</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75627666-23aa-47fe-897c-15b0f20156fa"/>
                <w:id w:val="228591806"/>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jIwMTAgNHRoIEludGVybmF0aW9uYWwgQ29uZmVyZW5jZSBvbiBCaW9pbmZvcm1hdGljcyBhbmQgQmlvbWVkaWNhbCBFbmdpbmVlcmluZzsyMDEwOyA7IDsxMC4xMTA5L0lDQkJFLjIwMTAuNTUxODAxNT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0aGlzIHBhcGVyLCBiYXNlZCBvbiB0aGUgc3RydWN0dXJlIG9mIGxpdGhpdW0taW9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iYXR0ZXJpZXMsIHRoZSBlbGVjdHJvZGUgbWF0ZXJpYWxzIHdlcmUgc2VwYXJhdGVkIGZyb20gc3BlbnQgbGl0aGl1bWlvbn17XFxydGxjaFxcYWYwXFxhZnMyNFxcbHRyY2hcXGZzMThcXGxhbmcxMDMxXFxsYW5nbnAxMDMxXFxsb2NoXFxhZjFcclxu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F0dGVyaWVzIChMSUJzKSB3aXRoIGFpbSB0byByZWN5Y2xlIGFsbCB2YWx1YWJsZSBjb21wb25lbnRzIGF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hbm9kZXMsIGFuZCBkaXNzb2x1dGlvbiBtZXRob2Qgd2FzIHVzZWQgdG8gcGFydGl0aW9uIGFjdGl2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vbXBvbmVudHMgZnJvbSBjYXRob2Rlcy4gT3dpbmcgdG8gbG93IGJvbmRpbmcgZm9yY2UgYmV0d2Vlbn17XFxydGxjaFxcYWYwXFxhZnMyNFxcbHRyY2h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mczE4XFxsYW5nMTAzMVxcbGFuZ25wMTAzMVxcbG9jaFxcYWYxXFxkYmNoXFxhZjFcXGhpY2hcXGYxXFxjZjEgZ3JhcGhpdGUgY2FyYm9uIHBhcnRpY2xlcyBhbmQgY29wcGVyIGZvaWwsIGdyYXBoaXRlIGNhcmJvbiBjYW4gZWFzaWx5fXtcXHJ0bGNoXFxhZjBcXGFmczI0XFxsdHJjaF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kcm9wIG9mZiBhbmQgYmUgc2VwYXJhdGVkIHdoZW4gYW5vZGUgbWF0ZXJpYWxzIHdlcmUgc3RydWNrLiBU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XN1bHRzIHNob3dlZCB0aGF0IGFmdGVyIHNocmVkZGluZyBhbmQgc2lldmluZywgbW9zdCBjb3BwZXIgd2FzfXtcXHJ0bGNoXFxhZjBcXGFmczI0XFxsdHJjaF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ZzMThcXGxhbmcxMDMxXFxsYW5nbnAxMDMxXFxsb2NoXFxhZjFcXGRiY2hcXGFmMVxcaGljaFxcZjFcXGNmMSBjb25jZW50cmF0ZWQgaW4gdGhlIHNpemUgcmFuZ2UgYWJvdmUgMC4zMCBtbSBhdCB0aGUgY29uZGl0aW9uIG9mIDN9e1xccnRsY2hcXGFmMFxcYWZzMjRcXGx0cmNoXFxmczE4XFxsYW5nMTAzMVxcbGFuZ25wMTAzMVxcbG9jaFxcYWYxXFxkYmNoXFxhZjFcclxu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pbiBwdWx2ZXJpemF0aW9uLCB3aGljaCBsZWQgdG8gYSBmYXZvcml0ZSByZWNvdmVyeSByYXRlIGZvciBjb3BwZXI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hY2hpbmcgOTUuOSUuIFRoZSBzZWxlY3RlZCBvcmdhbmljIHNvbHZlbnQgTiwgTmRpbWV0aHlsZm9ybWFtaWRlfXtcXHJ0bGNoXFxhZjBcXGFmczI0XFxsdHJjaF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ZzMThcXGxhbmcxMDMxXFxsYW5nbnAxMDMxXFxsb2NoXFxhZjFcXGRiY2hcXGFmMVxcaGljaFxcZjFcXGNmMSAoRE1GKSBjb3VsZCBiZSBzdWNjZXNzZnVsbHkgYXBwbGllZCB0byBkaXNzb2x2ZX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IHBvbHl2aW55bGlkZW5lIGZsdW9yaWRlIChQVkRGKSBhZGhlc2l2ZSB0aGF0IHRoZSBjYXRob2RlIGFjdGl2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iemppcWJuYS5qcGciLCJVcmlTdHJpbmciOiJlNzFlNzRiNy0xMGEwLTQ1YWItOTUwNy01OGQwM2Q5Y2Yz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QkJFLjIwMTAuNTUxODA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SUNCQkUuMjAxMC41NTE4MDE1IiwiVXJpU3RyaW5nIjoiaHR0cHM6Ly9kb2kub3JnLzEwLjExMDkvSUNCQkUuMjAxMC41NTE4MD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TQ6MzQiLCJNb2RpZmllZEJ5IjoiX1JvbmphIFdhZ25lci1XZW56IiwiSWQiOiJlZDM1OGFiNC00YzRjLTRhZDAtOTU4ZS0yNDY4MmUyZDEwOGEiLCJNb2RpZmllZE9uIjoiMjAyMC0xMC0xOVQwNzoxNDoz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pZWVleHBsb3JlLmllZWUub3JnL2RvY3VtZW50LzU1MTgwMTUvIiwiVXJpU3RyaW5nIjoiaHR0cDovL2llZWV4cGxvcmUuaWVlZS5vcmcvZG9jdW1lbnQvNTUxODAxNS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}</w:instrText>
                </w:r>
                <w:r w:rsidR="00670427" w:rsidRPr="0077002F">
                  <w:fldChar w:fldCharType="separate"/>
                </w:r>
                <w:r w:rsidR="00670427" w:rsidRPr="0077002F">
                  <w:t>[193]</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o</w:t>
            </w:r>
          </w:p>
          <w:p w:rsidR="00670427" w:rsidRPr="0077002F" w:rsidRDefault="00670427" w:rsidP="00670427">
            <w:pPr>
              <w:spacing w:before="288" w:after="288"/>
            </w:pPr>
            <w:r w:rsidRPr="0077002F">
              <w:t>Mn</w:t>
            </w:r>
          </w:p>
          <w:p w:rsidR="00670427" w:rsidRPr="0077002F" w:rsidRDefault="00670427" w:rsidP="00670427">
            <w:pPr>
              <w:spacing w:before="288" w:after="288"/>
            </w:pPr>
            <w:r w:rsidRPr="0077002F">
              <w:t xml:space="preserve">Cu </w:t>
            </w:r>
          </w:p>
          <w:p w:rsidR="00670427" w:rsidRPr="0077002F" w:rsidRDefault="00670427" w:rsidP="00670427">
            <w:pPr>
              <w:spacing w:before="288" w:after="288"/>
            </w:pPr>
            <w:r w:rsidRPr="0077002F">
              <w:t>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7.66</w:t>
            </w:r>
          </w:p>
          <w:p w:rsidR="00670427" w:rsidRPr="0077002F" w:rsidRDefault="00670427" w:rsidP="00670427">
            <w:pPr>
              <w:spacing w:before="288" w:after="288"/>
            </w:pPr>
            <w:r w:rsidRPr="0077002F">
              <w:t>96.66</w:t>
            </w:r>
          </w:p>
          <w:p w:rsidR="00670427" w:rsidRPr="0077002F" w:rsidRDefault="00670427" w:rsidP="00670427">
            <w:pPr>
              <w:spacing w:before="288" w:after="288"/>
            </w:pPr>
            <w:r w:rsidRPr="0077002F">
              <w:t>90.14</w:t>
            </w:r>
          </w:p>
          <w:p w:rsidR="00670427" w:rsidRPr="0077002F" w:rsidRDefault="00670427" w:rsidP="00670427">
            <w:pPr>
              <w:spacing w:before="288" w:after="288"/>
            </w:pPr>
            <w:r w:rsidRPr="0077002F">
              <w:t>86.29</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e0066530-60d7-4982-9498-9ed5b4f2911a"/>
                <w:id w:val="157655626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DbGVhbmVyIFByb2R1Y3Rpb24sIDE4NSAoMjAxOCkgNjQ2LTY1Mi4gZG9pOjEwLjEwMTYvai5qY2xlcHJvLjIwMTguMDMuMDY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wgYSBtZWNoYW5pY2FsIHNlcGFyYXRpb24gYW5kIHRoZXJtYWwgdHJlYXRtZW50IHByb2Nlc3MgaXMgZGV2ZWxvcGVkIHRvIHJlY292ZXIgdmFsdWFibGV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ldGFscyBhbmQgZ3JhcGhpdGUgZnJvbSB0aGUgMC4yNW1tIGNydXNoZWQgcHJvZHVjdHMgb2Ygc3BlbnQgbGl0aGl1bS1pb24gYmF0dGVyaWVzIChMaUJzKS4gRWZmZWN0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2V5IHBhcmFtZXRlcnMgZm9yIHJvYXN0aW5nIHN1Y2ggYXMgdGhlIHRlbXBlcmF0dXJlIGFuZCByb2FzdGluZyB0aW1lIGFyZSBpbnZlc3RpZ2F0ZWQgdG8gZGV0ZXJtaW5l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W9zdCBlZmZpY2llbnQgY29uZGl0aW9ucyBmb3Igc3VyZmFjZSBtb2RpZmljYXRpb24gb2YgdGhlIG1peGVkIGVsZWN0cm9kZSBtYXRlcmlhbHMgYnkgcm9hc3RpbmcuIF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vYXN0ZWQgbWl4ZWQgZWxlY3Ryb2RlIG1hdGVyaWFscyBhcmUgc2VwYXJhdGVkIGJ5IGZsb3RhdGlvbiBvcGVyYXRpb24gdG8gcmVjb3ZlciB0aGUgY2F0aG9kZSBtYXRlcml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5kIGFub2RlIG1hdGVyaWFscyByZXNwZWN0aXZlbHkuIFRoZSByZXN1bHRzIHNob3cgdGhhdCBtb3N0IG9mIHRoZSBvcmdhbmljIG91dGVyIGxheWVyIGNvYXRlZCBvbi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dXJmYWNlIG9mIHRoZSBtaXhlZCBlbGVjdHJvZGUgbWF0ZXJpYWxzIGNhbiBiZSByZW1vdmVkIGF0IHRoZSB0ZW1wZXJhdHVyZSBvZiA0NTAgQyBmb3IgMTUgbWluLiBBZnRlc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9hc3RpbmcgdHJlYXRtZW50LCB0aGUgb3JpZ2luYWwgd2V0dGFiaWxpdHkgb2YgTGlDb08yIGFuZCBncmFwaGl0ZSBpcyByZWdhaW5lZC4gVGhlIDAuMjVtbSBjcnVzaGV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ZHVjdHMgb2Ygc3BlbnQgTGlCcyBjYW4gYmUgc2VwYXJhdGVkIGludG8gTGlDb08yIGNvbmNlbnRyYXRlIGFuZCBncmFwaGl0ZSBjb25jZW50cmF0ZSBieSBmbG90YX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Byb2Nlc3MgZWZmaWNpZW50bHkuIFRoZSBlbnJpY2htZW50IHJhdGlvcyBvZiBDbywgTW4sIEN1IGFuZCBBbCBhcmUgMS4zNSwgMS4yOSwgMS4yNSBhbmQgMS4xOSwgdGhlaXIgcmVjb3Zlcn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YXRlcyBhcmUgOTcuNjYlLCA5My42NiUsIDkwLjE0JSBhbmQgODYuMjklLCByZXNwZWN0aXZlbHkuIFRoaXMgcHJvY2VzcyBwcm9wb3NlZCBmb3IgdGhlIHJlY292ZXJ5IG9m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YWx1YWJsZSBtYXRlcmlhbHMgaXMgc2ltcGxlIGFuZCBvZiBoaWdoIGVmZmljaWVudCBmb3IgdGhlIHNwZW50IGxpdGhpdW0taW9uIGJhdHRlcmllcyByZWN5Y2xpbmcgaW5kdXN0cnk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kYuIiwiTGFzdE5hbWUiOiJXYW5nIiwiUHJvdGVjdGVkIjpmYWxzZSwiU2V4IjowLCJDcmVhdGVkQnkiOiJfUm9uamEgV2FnbmVyLVdlbnoiLCJDcmVhdGVkT24iOiIyMDIwLTEwLTEzVDA5OjEzOjI3IiwiTW9kaWZpZWRCeSI6Il9Sb25qYSBXYWduZXItV2VueiIsIklkIjoiNzE1ZjE1OGItYjEyZi00ZGEwLWI2N2MtNDE1MjNlYmExOTVkIiwiTW9kaWZpZWRPbiI6IjIwMjAtMTAtMTNUMDk6MTM6MjciLCJQcm9qZWN0Ijp7IiRpZCI6IjUiLCIkdHlwZSI6IlN3aXNzQWNhZGVtaWMuQ2l0YXZpLlByb2plY3QsIFN3aXNzQWNhZGVtaWMuQ2l0YXZpIn19LHsiJGlkIjoiNi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cmVmIjoiNSJ9fSx7IiRpZCI6Ijc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RG9ya2FcXEFwcERhdGFcXExvY2FsXFxUZW1wXFxlM3phdGIyZC5qcGciLCJVcmlTdHJpbmciOiI1NGJiZDE3Yy0zZDVmLTQ1YTMtOTA1Ny05YjAzZWY0ODU3Y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4LjAzLjA2O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Y2xlcHJvLjIwMTguMDMuMDY5IiwiVXJpU3RyaW5nIjoiaHR0cHM6Ly9kb2kub3JnLzEwLjEwMTYvai5qY2xlcHJvLjIwMTguMDMuMD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3siJGlkIjoiMTk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HZhbHVhYmxlIG1hdGVyaWFscyBmcm9tIHNwZW50IGxpdGhpdW0taW9uIGJhdHRlcmllcyBieSBtZWNoYW5pY2FsIHNlcGFyYXRpb24gYW5kIHRoZXJtYWwgdHJlYXRtZW50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2YWx1YWJsZSBtYXRlcmlhbHMgZnJvbSBzcGVudCBsaXRoaXVtLWlvbiBiYXR0ZXJpZXMgYnkgbWVjaGFuaWNhbCBzZXBhcmF0aW9uIGFuZCB0aGVybWFsIHRyZWF0bWVudCIsIlRyYW5zbGF0b3JzIjpbXSwiWWVhciI6IjIwMTgiLCJZZWFyUmVzb2x2ZWQiOiIyMDE4IiwiQ3JlYXRlZEJ5IjoiX1JvbmphIFdhZ25lci1XZW56IiwiQ3JlYXRlZE9uIjoiMjAyMC0xMC0xOVQwNzowNDoyMiIsIk1vZGlmaWVkQnkiOiJfV2FnbmVyd2UiLCJJZCI6IjU0YmJkMTdjLTNkNWYtNDVhMy05MDU3LTliMDNlZjQ4NTdiMC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TgyXSJ9XX0sIlRhZyI6IkNpdGF2aVBsYWNlaG9sZGVyI2UwMDY2NTMwLTYwZDctNDk4Mi05NDk4LTllZDViNGYyOTExYSIsIlRleHQiOiJbMTgyXSIsIldBSVZlcnNpb24iOiI2LjguMC4wIn0=}</w:instrText>
                </w:r>
                <w:r w:rsidR="00670427" w:rsidRPr="0077002F">
                  <w:fldChar w:fldCharType="separate"/>
                </w:r>
                <w:r w:rsidR="00670427" w:rsidRPr="0077002F">
                  <w:t>[182]</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o</w:t>
            </w:r>
          </w:p>
          <w:p w:rsidR="00670427" w:rsidRPr="0077002F" w:rsidRDefault="00670427" w:rsidP="00670427">
            <w:pPr>
              <w:spacing w:before="288" w:after="288"/>
            </w:pPr>
            <w:r w:rsidRPr="0077002F">
              <w:t>Mn</w:t>
            </w:r>
          </w:p>
          <w:p w:rsidR="00670427" w:rsidRPr="0077002F" w:rsidRDefault="00670427" w:rsidP="00670427">
            <w:pPr>
              <w:spacing w:before="288" w:after="288"/>
            </w:pPr>
            <w:r w:rsidRPr="0077002F">
              <w:t xml:space="preserve">Cu </w:t>
            </w:r>
          </w:p>
          <w:p w:rsidR="00670427" w:rsidRPr="0077002F" w:rsidRDefault="00670427" w:rsidP="00670427">
            <w:pPr>
              <w:spacing w:before="288" w:after="288"/>
            </w:pPr>
            <w:r w:rsidRPr="0077002F">
              <w:t>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8.99</w:t>
            </w:r>
          </w:p>
          <w:p w:rsidR="00670427" w:rsidRPr="0077002F" w:rsidRDefault="00670427" w:rsidP="00670427">
            <w:pPr>
              <w:spacing w:before="288" w:after="288"/>
            </w:pPr>
            <w:r w:rsidRPr="0077002F">
              <w:t>89.45</w:t>
            </w:r>
          </w:p>
          <w:p w:rsidR="00670427" w:rsidRPr="0077002F" w:rsidRDefault="00670427" w:rsidP="00670427">
            <w:pPr>
              <w:spacing w:before="288" w:after="288"/>
            </w:pPr>
            <w:r w:rsidRPr="0077002F">
              <w:t>94.95</w:t>
            </w:r>
          </w:p>
          <w:p w:rsidR="00670427" w:rsidRPr="0077002F" w:rsidRDefault="00670427" w:rsidP="00670427">
            <w:pPr>
              <w:spacing w:before="288" w:after="288"/>
            </w:pPr>
            <w:r w:rsidRPr="0077002F">
              <w:t>87.83</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82d77aa7-d682-433f-8c27-018643447849"/>
                <w:id w:val="-156903257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DbGVhbmVyIFByb2R1Y3Rpb24sIENvcnJlY3RlZCBwcm9vZi4gZG9pOjEwLjEwMTYvai5qY2xlcHJvLjIwMTYuMTIuMTA2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wgYSBGZW50b24gcmVhZ2VudCBhc3Npc3RlZCBmbG90YXRpb24gcHJvY2VzcyBpcyBkZXZlbG9wZWQgdG8gcmVjb3ZlciB2YWx1YWJsZSBlbGVjdHJvZGV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hdGVyaWFscyBMaUNvTzIgYW5kIGdyYXBoaXRlIGZyb20gc3BlbnQgbGl0aGl1bS1pb24gYmF0dGVyaWVzIChMaUJzKS4gQXQgcm9vbSB0ZW1wZXJhdHVyZSwgZWZmZWN0IG9mIGtl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hcmFtZXRlcnMgZm9yIEZlbnRvbiByZWFjdGlvbiBzdWNoIGFzIHRoZSByYXRpb3Mgb2YgSDJPMi9GZTJcXCdmZSAoNDBlMjgwKSBhbmQgbGlxdWlkLXNvbGlkICgyNWUxMDAp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W52ZXN0aWdhdGVkIHRvIGRldGVybWluZSB0aGUgbW9zdCBlZmZpY2llbnQgY29uZGl0aW9ucyBvZiBzdXJmYWNlIG1vZGlmaWNhdGlvbiBvZiBlbGVjdHJvZGUgbWF0ZXJpYWxz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RmVudG9uIHJlYWdlbnQuIFRoZSBtb2RpZmllZCBlbGVjdHJvZGUgbWF0ZXJpYWxzIGFyZSBzZXBhcmF0ZWQgYnkgZmxvdGF0aW9uIG9wZXJhdGlvbiB0byByZWNvdmVy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F0aG9kZSBtYXRlcmlhbCBhbmQgYW5vZGUgbWF0ZXJpYWxzIHJlc3BlY3RpdmVseS4gVGhlIHJlc3VsdHMgc2hvdyB0aGF0IGluIHRoZSBvcHRpbXVtIGNvbmRpdGlvbnMgdGhh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GZTJcXCdmZS9IMk8yIHJhdGlvIGlzIDE6MTIwLCBhbmQgdGhlIGxpcXVpZC1zb2xpZCByYXRpbyBpcyA3NToxLCBtb3N0IG9mIHRoZSBvcmdhbmljIG91dGVyIGxheWVyIGNvYXRlZCB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IHN1cmZhY2Ugb2YgZWxlY3Ryb2RlIG1hdGVyaWFscyBjYW4gYmUgcmVtb3ZlZC4gQWZ0ZXIgbW9kaWZpZWQgYnkgRmVudG9uIHJlYWdlbnQsIHRoZSBvcmlnaW5hb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dldHRhYmlsaXR5IG9mIExpQ29PMiBhbmQgZ3JhcGhpdGUgaXMgcmVnYWluZWQuIFRoZSAwLjI1IG1tIGNydXNoZWQgcHJvZHVjdHMgb2Ygc3BlbnQgTGlCcyBjYW4gYmV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NlcGFyYXRlZCBpbnRvIExpQ29PMiBjb25jZW50cmF0ZSBhbmQgZ3JhcGhpdGUgY29uY2VudHJhdGUgYnkgZmxvdGF0aW9uIHByb2Nlc3MgZWZmaWNpZW50bHk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WS4iLCJMYXN0TmFtZSI6IkhlIiwiUHJvdGVjdGVkIjpmYWxzZSwiU2V4IjowLCJDcmVhdGVkQnkiOiJfUm9uamEgV2FnbmVyLVdlbnoiLCJDcmVhdGVkT24iOiIyMDIwLTEwLTA3VDEyOjU0OjM3IiwiTW9kaWZpZWRCeSI6Il9Sb25qYSBXYWduZXItV2VueiIsIklkIjoiZjc3ZjhmNDctYzlmMi00NWNlLTk2ZWUtYzZlZGQ1YTFhOWMxIiwiTW9kaWZpZWRPbiI6IjIwMjAtMTAtMDdUMTI6NTQ6MzciLCJQcm9qZWN0Ijp7IiRpZCI6IjUiLCIkdHlwZSI6IlN3aXNzQWNhZGVtaWMuQ2l0YXZpLlByb2plY3QsIFN3aXNzQWNhZGVtaWMuQ2l0YXZpIn19LHsiJGlkIjoiNi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cmVmIjoiNSJ9fSx7IiRpZCI6Ijc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mcm53eGh0aS5qcGciLCJVcmlTdHJpbmciOiI1M2RjMmM4Zi1lYmM1LTRkMWQtOTg4NS1iOThkYWViNWMx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2LjEyLj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YuMTIuMTA2IiwiVXJpU3RyaW5nIjoiaHR0cHM6Ly9kb2kub3JnLzEwLjEwMTYvai5qY2xlcHJvLjIwMTYuMTIuMTA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TGlDb08yIGFuZCBncmFwaGl0ZSBmcm9tIHNwZW50IGxpdGhpdW0taW9uIGJhdHRlcmllcyBieSBGZW50b24gcmVhZ2VudC1hc3Npc3RlZCBmbG90YXRpb2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ExpQ29PMiBhbmQgZ3JhcGhpdGUgZnJvbSBzcGVudCBsaXRoaXVtLWlvbiBiYXR0ZXJpZXMgYnkgRmVudG9uIHJlYWdlbnQtYXNzaXN0ZWQgZmxvdGF0aW9uIiwiVHJhbnNsYXRvcnMiOltdLCJWb2x1bWUiOiIxNDMiLCJZZWFyIjoiMjAxNyIsIlllYXJSZXNvbHZlZCI6IjIwMTciLCJDcmVhdGVkQnkiOiJfUm9uamEgV2FnbmVyLVdlbnoiLCJDcmVhdGVkT24iOiIyMDIwLTEwLTE1VDE0OjIzOjAxIiwiTW9kaWZpZWRCeSI6Il9XYWduZXJ3ZSIsIklkIjoiNTNkYzJjOGYtZWJjNS00ZDFkLTk4ODUtYjk4ZGFlYjVjMTc3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NjddIn1dfSwiVGFnIjoiQ2l0YXZpUGxhY2Vob2xkZXIjODJkNzdhYTctZDY4Mi00MzNmLThjMjctMDE4NjQzNDQ3ODQ5IiwiVGV4dCI6IlsxNjddIiwiV0FJVmVyc2lvbiI6IjYuOC4wLjAifQ==}</w:instrText>
                </w:r>
                <w:r w:rsidR="00670427" w:rsidRPr="0077002F">
                  <w:fldChar w:fldCharType="separate"/>
                </w:r>
                <w:r w:rsidR="00670427" w:rsidRPr="0077002F">
                  <w:t>[167]</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Active materi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iCoO</w:t>
            </w:r>
            <w:r w:rsidRPr="0077002F">
              <w:rPr>
                <w:vertAlign w:val="subscript"/>
              </w:rPr>
              <w:t>2</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89.83</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1.75</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552837ec-3829-45b0-a15d-b73541d836fd"/>
                <w:id w:val="615488919"/>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NaW5lcmFscyBFbmdpbmVlcmluZywgMTQ4ICgyMDIwKSAxMDYyMjMuIGRvaToxMC4xMDE2L2oubWluZW5nLjIwMjAuMTA2MjIz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tZXRob2Qgb2YgY3J5b2dlbmljIGdyaW5kaW5nIGFuZCBmcm90aCBmbG90YXRpb24gaXMgcHJvcG9zZWQgdG8gcmVjb3ZlciBMaUNvTzIgYW5kIGdyYXBoaXRlIGZyb20gc3BlbnR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xpdGhpdW0taW9uIGJhdHRlcmllcy4gQWZ0ZXIgOSBtaW4gb2YgY3J5b2dlbmljIGdyaW5kaW5nLCB0aGUgZ3JhZGUgb2YgTGlDb08yIGNvbmNlbnRyYXRlIHdhcyB1cCB0byA5MS43NSUsIHdpdGh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IHJlY292ZXJ5IHJhdGUgb2YgODkuODMlIGFmdGVyIGZsb3RhdGlvbiwgYnV0IHRoZSBtYXRlcmlhbHMgdGhhdCBoYXZlIG5vdCBiZWVuIGNyeW9nZW5pYyBncmluZGluZywgdGhlIGdyYWRl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jb3ZlcnkgcmF0ZSBvZiBMaUNvTzIgYWZ0ZXIgZmxvdGF0aW9uIG9ubHkgNTUuMzYlIGFuZCA3Mi44JSwgcmVzcGVjdGl2ZWx5LiBBbmFseXNpcyBvZiB0aGUgc3VyZmFjZSBwcm9wZXJ0aWV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1vcnBob2xvZ3kgb2YgZWxlY3Ryb2RlIHBhcnRpY2xlcyB3YXMgcGVyZm9ybWVkIHVzaW5nIHNjYW5uaW5nIGVsZWN0cm9uIG1pY3Jvc2NvcHksIFgtcmF5IHBob3RvZWxlY3Ry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wZWN0cm9zY29weSwgYW5kIGZpZWxkIGVtaXNzaW9uLWVsZWN0cm9uIHByb2JlIG1pY3JvLWFuYWx5c2lzLiBSZXN1bHRzIGluZGljYXRlIHRoYXQgdGhlIG9yZ2FuaWMgYmluZGVyIG9u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1cmZhY2Ugb2YgdGhlIHJhdyBtYXRlcmlhbHMgcmVzdWx0ZWQgaW4gYSBwb29yIHJlY292ZXJ5IHJhdGUgYW5kIGdyYWRlIG9mIHRoZSBmbG90YXRpb24gY29uY2VudHJhdGUuIENyeW9nZW5pY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3JpbmRpbmcsIG9uIHRoZSBvdGhlciBoYW5kLCBjYXVzZWQgdGhlIG9yZ2FuaWMgYmluZGVyIG9uIHRoZSBzdXJmYWNlIG9mIGVsZWN0cm9kZSBtYXRlcmlhbHMgdG8gcGVlbCBvZmYsIHdpdGh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cGhlcmljYWwgZ3JhcGhpdGUgY2hhbmdpbmcgaW50byBhIHNjYWx5IGxheWVyIHN0cnVjdHVyZSB0aGF0IHJldmVhbGVkIGEgbmV3IHN1cmZhY2UuIFRoZSBoeWRyb3BoaWxpY2l0eSBvZiBMaUNvTzJ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oeWRyb3Bob2JpY2l0eSBvZiBncmFwaGl0ZSB3ZXJlIG9idmlvdXNseSBpbXByb3ZlZCBieSBjcnlvZ2VuaWMgZ3JpbmRpbmcsIGFuZCBpbiB0dXJuIGNvbnRyaWJ1dGVkIHRvIGF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XhjZWxsZW50IGZsb3RhdGlvbiBzZXBhcmF0aW9uLiBUaGlzIHdvcmsgcHJvdmlkZXMgYW4gZWZmaWNpZW50IGFuZCBlbnZpcm9ubWVudGFsbHktZnJpZW5kbHkgcHJvY2VzcyBmb3IgcmVjb3Zlcm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TGlDb08yIGFuZCBncmFwaGl0ZSBmcm9tIHNwZW50IGxpdGhpdW0taW9uIGJhdHRlcmllcy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ERvcmthXFxBcHBEYXRhXFxMb2NhbFxcVGVtcFxcdHVkdmUzZGQuanBnIiwiVXJpU3RyaW5nIjoiNjk2ZWZhMjAtMjI2MC00MmIwLWJjNDItMDFlMDI4NjZlOG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1pbmVuZy4yMDIwLjEwNjIyM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taW5lbmcuMjAyMC4xMDYyMjMiLCJVcmlTdHJpbmciOiJodHRwczovL2RvaS5vcmcvMTAuMTAxNi9qLm1pbmVuZy4yMDIwLjEwNjIy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vdmVyeSBvZiBMaUNvTzIgYW5kIGdyYXBoaXRlIGZyb20gc3BlbnQgbGl0aGl1bS1pb24gYmF0dGVyaWVzIGJ5IGNyeW9nZW5pYyBncmluZGluZyBhbmQgZnJvdGggZmxvdGF0aW9u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1JlZGlUIGF1dGhvcnNoaXAgY29udHJpYnV0aW9uIHN0YXRlbWVudDwvc3Bhbj48L3A+XHJcblx0XHRcdDxwIHN0eWxlPVwibWFyZ2luOjBwdCAwcHQgNnB0XCI+PHNwYW4gc3R5bGU9XCJmb250LWZhbWlseTonU2Vnb2UgVUknOyBmb250LXNpemU6OXB0XCI+wqDCoMKgwqDCoMKgwqDCoMKgIG1rOkgxXzE4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}</w:instrText>
                </w:r>
                <w:r w:rsidR="00670427" w:rsidRPr="0077002F">
                  <w:fldChar w:fldCharType="separate"/>
                </w:r>
                <w:r w:rsidR="00670427" w:rsidRPr="0077002F">
                  <w:t>[170]</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Active material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iCoO</w:t>
            </w:r>
            <w:r w:rsidRPr="0077002F">
              <w:rPr>
                <w:vertAlign w:val="subscript"/>
              </w:rPr>
              <w:t>2</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6.88</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3.89</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55ab7f3f-9cc4-4002-9479-1f312418bad2"/>
                <w:id w:val="2008858552"/>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DUyBTdXN0YWluYWJsZSBDaGVtLiBFbmcuIDIwMTguNjoxMDg5Ni0xMDkwND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2YWx1YXRlIHRoZSByZWluZm9yY2luZyBlZmZlY3Qgb2YgcHlyb2x5c2lzXFx1ODcyMiB1bHRyYXNvdW5kIG9uIGZsb3RhdGlvbiBiZWhhdmlvci4gUmVzdWx0cyBzaG93IHRoYXQgb3JnYW5pYyBiaW5kZXIgYW5kIGVsZWN0cm9seXRl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3IiwiJHR5cGUiOiJTd2lzc0FjYWRlbWljLkNpdGF2aS5QZXJzb24sIFN3aXNzQWNhZGVtaWMuQ2l0YXZpIiwiRmlyc3ROYW1lIjoiWS4iLCJMYXN0TmFtZSI6IkZlbmciLCJQcm90ZWN0ZWQiOmZhbHNlLCJTZXgiOjAsIkNyZWF0ZWRCeSI6Il9Sb25qYSBXYWduZXItV2VueiIsIkNyZWF0ZWRPbiI6IjIwMjAtMTAtMDdUMTI6NTQ6MzciLCJNb2RpZmllZEJ5IjoiX1JvbmphIFdhZ25lci1XZW56IiwiSWQiOiJiZWExN2FkOS00ZjcyLTQ2ZTItYTkxNS03ZGY0OTNkNGU5ZjgiLCJNb2RpZmllZE9uIjoiMjAyMC0xMC0wN1QxMjo1NDozNyIsIlByb2plY3QiOnsiJHJlZiI6IjUifX0seyIkaWQiOiI4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HJlZiI6IjUifX0seyIkaWQiOiI5IiwiJHR5cGUiOiJTd2lzc0FjYWRlbWljLkNpdGF2aS5QZXJzb24sIFN3aXNzQWNhZGVtaWMuQ2l0YXZpIiwiRmlyc3ROYW1lIjoiWC4iLCJMYXN0TmFtZSI6IlpodSIsIlByb3RlY3RlZCI6ZmFsc2UsIlNleCI6MCwiQ3JlYXRlZEJ5IjoiX1JvbmphIFdhZ25lci1XZW56IiwiQ3JlYXRlZE9uIjoiMjAyMC0xMC0wN1QxMjo1NDozNyIsIk1vZGlmaWVkQnkiOiJfUm9uamEgV2FnbmVyLVdlbnoiLCJJZCI6ImRlN2Q2Y2EzLTNmMTEtNDY0Ni05YWNmLWViZjJhMjkzYTU0ZCIsIk1vZGlmaWVkT24iOiIyMDIwLTEwLTA3VDEyOjU0OjM3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xmeGVoZzBmdi5qcGciLCJVcmlTdHJpbmciOiJkYjMxOTEzNS02ZjM2LTQzYjItYWFhMi02ODBhZDcwNWI5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GIwMjE4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c3VzY2hlbWVuZy44YjAyMTg2IiwiVXJpU3RyaW5nIjoiaHR0cHM6Ly9kb2kub3JnLzEwLjEwMjEvYWNzc3VzY2hlbWVuZy44YjAyMTg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I3XSJ9XX0sIlRhZyI6IkNpdGF2aVBsYWNlaG9sZGVyIzU1YWI3ZjNmLTljYzQtNDAwMi05NDc5LTFmMzEyNDE4YmFkMiIsIlRleHQiOiJbMjddIiwiV0FJVmVyc2lvbiI6IjYuOC4wLjAifQ==}</w:instrText>
                </w:r>
                <w:r w:rsidR="00670427" w:rsidRPr="0077002F">
                  <w:fldChar w:fldCharType="separate"/>
                </w:r>
                <w:r w:rsidR="00670427" w:rsidRPr="0077002F">
                  <w:t>[27]</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o</w:t>
            </w:r>
          </w:p>
          <w:p w:rsidR="00670427" w:rsidRPr="0077002F" w:rsidRDefault="00670427" w:rsidP="00670427">
            <w:pPr>
              <w:spacing w:before="288" w:after="288"/>
            </w:pPr>
            <w:r w:rsidRPr="0077002F">
              <w:t>Li</w:t>
            </w:r>
          </w:p>
          <w:p w:rsidR="00670427" w:rsidRPr="0077002F" w:rsidRDefault="00670427" w:rsidP="00670427">
            <w:pPr>
              <w:spacing w:before="288" w:after="288"/>
            </w:pPr>
            <w:r w:rsidRPr="0077002F">
              <w:t>Graphite</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5.72</w:t>
            </w:r>
          </w:p>
          <w:p w:rsidR="00670427" w:rsidRPr="0077002F" w:rsidRDefault="00670427" w:rsidP="00670427">
            <w:pPr>
              <w:spacing w:before="288" w:after="288"/>
            </w:pPr>
            <w:r w:rsidRPr="0077002F">
              <w:t>98.93</w:t>
            </w:r>
          </w:p>
          <w:p w:rsidR="00670427" w:rsidRPr="0077002F" w:rsidRDefault="00670427" w:rsidP="00670427">
            <w:pPr>
              <w:spacing w:before="288" w:after="288"/>
            </w:pPr>
            <w:r w:rsidRPr="0077002F">
              <w:t>91.05</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a40ee292-1c3c-407d-aadd-55ee8f640ffd"/>
                <w:id w:val="-639582696"/>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jA1ZmE3LWRhZjMtNDIxMy1hZjE3LWYyYjRjOGMyZDczZiIsIlJhbmdlTGVuZ3RoIjo0LCJSZWZlcmVuY2VJZCI6ImNlMzFlYmZkLTA1YTctNGM1MC1iMzEwLWYwNDM4MGMzZjRjMSIsIlJlZmVyZW5jZSI6eyIkaWQiOiIzIiwiJHR5cGUiOiJTd2lzc0FjYWRlbWljLkNpdGF2aS5SZWZlcmVuY2UsIFN3aXNzQWNhZGVtaWMuQ2l0YXZpIiwiQWJzdHJhY3QiOiJ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PC9zcGFuPjwvcD5cclxuXHRcdDwvZGl2PlxyXG5cdDwvYm9keT5cclxuPC9odG1sPiIsIkFic3RyYWN0U291cmNlVGV4dEZvcm1hdCI6MCwiQWZmaWxpYXRpb24iOiJTY2hvb2wgb2YgRW52aXJvbm1lbnRhbCBTY2llbmNlIGFuZCBFbmdpbmVlcmluZywgU2hhbmdoYWkgSmlhbyBUb25nIFVuaXZlcnNpdHksIDgwMCBEb25nY2h1YW4gUm9hZCwgU2hhbmdoYWkgMjAwMjQwLCBQZW9wbGUncyBSZXB1YmxpYyBvZiBDaGluYS5cclxu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iBFbGVjdHJvbmljIGFkZHJlc3M6IHpteHVAc2p0dS5lZHUuY24uIiwiQXV0aG9ycyI6W3siJGlkIjoiNC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sczNmdWozaC5qcGciLCJVcmlTdHJpbmciOiJjZTMxZWJmZC0wNWE3LTRjNTAtYjMxMC1mMDQzODBjM2Y0Y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UuMDkuMDU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UuMDkuMDUwIiwiVXJpU3RyaW5nIjoiaHR0cHM6Ly9kb2kub3JnLzEwLjEwMTYvai5qaGF6bWF0LjIwMTUuMDku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RUMTE6MTQ6NDAiLCJNb2RpZmllZEJ5IjoiX1JvbmphIFdhZ25lci1XZW56IiwiSWQiOiIzMzI2N2YyOC03YTc5LTQ4YTMtOGJjYi05MjNhNTA0YmJlODgiLCJNb2RpZmllZE9uIjoiMjAyMC0xMC0xNFQxMToxNDo0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NDQ4NDk1IiwiVXJpU3RyaW5nIjoiaHR0cDovL3d3dy5uY2JpLm5sbS5uaWguZ292L3B1Ym1lZC8yNjQ0ODQ5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Vudmlyb25tZW50YWxseS1mcmllbmRseSBveHlnZW4tZnJlZSByb2FzdGluZy93ZXQgbWFnbmV0aWMgc2VwYXJhdGlvbiB0ZWNobm9sb2d5IGZvciBpbiBzaXR1IHJlY3ljbGluZyBjb2JhbHQsIGxpdGhpdW0gY2Fy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M3XSJ9XX0sIlRhZyI6IkNpdGF2aVBsYWNlaG9sZGVyI2E0MGVlMjkyLTFjM2MtNDA3ZC1hYWRkLTU1ZWU4ZjY0MGZmZCIsIlRleHQiOiJbMzddIiwiV0FJVmVyc2lvbiI6IjYuOC4wLjAifQ==}</w:instrText>
                </w:r>
                <w:r w:rsidR="00670427" w:rsidRPr="0077002F">
                  <w:fldChar w:fldCharType="separate"/>
                </w:r>
                <w:r w:rsidR="00670427" w:rsidRPr="0077002F">
                  <w:t>[37]</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FP batteries</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FP</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2.52</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28d179f6-0760-4ef1-809b-b8578edf5045"/>
                <w:id w:val="928621435"/>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l0aCB0aGUgcmFwaWQgZGV2ZWxvcG1lbnQgb2YgdGhlIGVsZWN0cmljIHZlaGljbGUgbWFya2V0IHNpbmNlIDIwMTIsIGxpdGhpdW0taXJvbiBwaG9zcGhhdGUgKExGUCkgYmF0dGVyaWVzIGZhY2UgcmV0aXJlbWVudH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0ZW5zaXZlbHkuIE51bWVyb3VzIExGUCBiYXR0ZXJpZXMgaGF2ZSBiZWVuIGdlbmVyYXRlZCBnaXZlbiB0aGVpciBzaG9ydCBzZXJ2aWNlIGxpZmUuIFRodXMsIHJlY3ljbGluZyBzcGVudCBMRlAgYmF0dGVyaWVzIGlzIGNydWNpYWw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G93ZXZlciwgcHVibGlzaGVkIGluZm9ybWF0aW9uIG9uIHRoZSByZWNvdmVyeSB0ZWNobm9sb2d5IG9mIHNwZW50IExGUCBiYXR0ZXJpZXMgaXMgbWluaW1hbC4gVHJhZGl0aW9uYWwgc2VwYXJhdG9ycyBhbmQgc2VwYXJhdGlvb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b3JpZXMgb2YgcmVjb3ZlcmluZyB0ZWNobm9sb2dpZXMgd2VyZSB1bnN1aXRhYmxlIGZvciBndWlkaW5nIHRoZSBzZXBhcmF0aW9uIHByb2Nlc3Mgb2YgcmVjb3ZlcmluZyBtZXRhbHMgZnJvbSBzcGVudCBMRlAgYmF0dGVyaWV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RoZSBzZXBhcmF0aW9uIHJhdGUgb2YgdGhlIGN1cnJlbnQgbWV0aG9kIGZvciByZWNvdmVyaW5nIHNwZW50IExGUCBiYXR0ZXJpZXMgd2FzIHJhdGhlciBsb3cuIEZ1cnRoZXJtb3JlLCBzb21lIHdhc3Rld2F0ZXIgd2F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wcm9kdWNlZC4gSW4gdGhpcyBzdHVkeSwgc3BlbnQgTEZQIGJhdHRlcmllcyB3ZXJlIGRpc21hbnRsZWQgaW50byBpbmRpdmlkdWFsIHBhcnRzIG9mIGFsdW1pbml1bSBzaGVsbHMsIGNhdGhvZGUgc2xpY2VzLCBwb2x5bW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hcGhyYWdtcyBhbmQgYW5vZGUgc2xpY2VzLiBUaGUgYW5vZGUgcGllY2VzIHdlcmUgc2NyYXBlZCB0byBzZXBhcmF0ZSBjb3BwZXIgZm9pbCBhbmQgYW5vZGUgcG93ZGVyLiBUaGUgY2F0aG9kZSBwaWVjZXMgd2V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cm1hbGx5IHRyZWF0ZWQgdG8gcmVkdWNlIGFkaGVzaW9uIGJldHdlZW4gdGhlIGNhdGhvZGUgcG93ZGVyIGFuZCB0aGUgYWx1bWluaXVtIGZvaWwuIFRoZSBkaXNzb2NpYXRpb24gcmF0ZSBvZiB0aGUgY2F0aG9kZSBzbGlj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FjaGVkIDEwMCUgYWZ0ZXIgY3J1c2hpbmcgd2hlbiB0aGUgdGVtcGVyYXR1cmUgYW5kIHRpbWUgcmVhY2hlZCAzMDBcXHU4NDUxICBhbmQgMTIwIG1pbiwgcmVzcGVjdGl2ZWx5LiBFZGR5IGN1cnJlbnQgc2VwYXJhdGlvbiB3YXN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BlcmZvcm1lZCB0byBzZXBhcmF0ZSBub25mZXJyb3VzIG1ldGFscyAoYWx1bWluaXVtKSBmcm9tIGFsdW1pbml1bSBhbmQgTEZQIG1peHR1cmUuIFRoZSBvcHRpbWl6ZWQgb3BlcmF0aW9uIHBhcmFtZXRlcn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kZHkgY3VycmVudCBzZXBhcmF0aW9uIHdlcmUgZmVlZGluZyBzcGVlZCBvZiAxIG0vcyBhbmQgbWFnbmV0aWMgZmllbGQgcm90YXRpb24gc3BlZWQgb2YgNCBtL3MuIFRoZSBzZXBhcmF0aW9uIHJhdGUgb2YgdGhlIGVkZHkgY3VycmVud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2VwYXJhdGlvbiByZWFjaGVkIDEwMCUuIE1hc3MgYmFsYW5jZSBvZiB0aGUgcmVjb3ZlcmVkIG1hdGVyaWFscyB3YXMgY29uZHVjdGVkLiBSZXN1bHRzIHNob3dlZCB0aGF0IHRoZSByZWNvdmVyeSByYXRlIG9mIHNwZW50IExGU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biByZWFjaCA5Mi41MiUuIFRoaXMgc3R1ZHkgZXN0YWJsaXNoZWQgYSBncmVlbiBhbmQgZnVsbCBtYXRlcmlhbCByZWNvdmVyeSBwcm9jZXNzIGZvciBzcGVudCBMRlAgYmF0dGVyaWV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XHJcb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cmFkb2lsby5qcGciLCJVcmlTdHJpbmciOiJkOTI2ZDA4ZC1hMjhiLTRhMDktOGY5MS03YWM1NjE4NWY5M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k4NzE2MT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5ODcxNjEwIiwiVXJpU3RyaW5nIjoiaHR0cHM6Ly9kb2kub3JnLzEwLjExNzcvMDczNDI0MlgxOTg3MTY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zVDE0OjM4OjE4IiwiTW9kaWZpZWRCeSI6Il9Sb25qYSBXYWduZXItV2VueiIsIklkIjoiZDRiZTFlOGYtYWNiYS00YmI3LWE0NWQtMzI0ZTE1NzAwNDkwIiwiTW9kaWZpZWRPbiI6IjIwMjAtMTAtMTNUMTQ6Mzg6MT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TQ4Njc0MiIsIlVyaVN0cmluZyI6Imh0dHA6Ly93d3cubmNiaS5ubG0ubmloLmdvdi9wdWJtZWQvMzE0ODY3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Y0XSJ9XX0sIlRhZyI6IkNpdGF2aVBsYWNlaG9sZGVyIzI4ZDE3OWY2LTA3NjAtNGVmMS04MDliLWI4NTc4ZWRmNTA0NSIsIlRleHQiOiJbMTY0XSIsIldBSVZlcnNpb24iOiI2LjguMC4wIn0=}</w:instrText>
                </w:r>
                <w:r w:rsidR="00670427" w:rsidRPr="0077002F">
                  <w:fldChar w:fldCharType="separate"/>
                </w:r>
                <w:r w:rsidR="00670427" w:rsidRPr="0077002F">
                  <w:t>[164]</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s</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Cu</w:t>
            </w:r>
          </w:p>
          <w:p w:rsidR="00670427" w:rsidRPr="0077002F" w:rsidRDefault="00670427" w:rsidP="00670427">
            <w:pPr>
              <w:spacing w:before="288" w:after="288"/>
            </w:pPr>
            <w:r w:rsidRPr="0077002F">
              <w:t>Co</w:t>
            </w:r>
          </w:p>
          <w:p w:rsidR="00670427" w:rsidRPr="0077002F" w:rsidRDefault="00670427" w:rsidP="00670427">
            <w:pPr>
              <w:spacing w:before="288" w:after="288"/>
            </w:pPr>
            <w:r w:rsidRPr="0077002F">
              <w:t>Al</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0.44</w:t>
            </w:r>
          </w:p>
          <w:p w:rsidR="00670427" w:rsidRPr="0077002F" w:rsidRDefault="00670427" w:rsidP="00670427">
            <w:pPr>
              <w:spacing w:before="288" w:after="288"/>
            </w:pPr>
            <w:r w:rsidRPr="0077002F">
              <w:t>94.39</w:t>
            </w:r>
          </w:p>
          <w:p w:rsidR="00670427" w:rsidRPr="0077002F" w:rsidRDefault="00670427" w:rsidP="00670427">
            <w:pPr>
              <w:spacing w:before="288" w:after="288"/>
            </w:pPr>
            <w:r w:rsidRPr="0077002F">
              <w:t>94.14</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755158b6-5bd7-42fc-bc0d-b42c0ef759d8"/>
                <w:id w:val="1485122424"/>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XYXN0ZSBNYW5hZ2VtZW50LCAzNCAoMjAxNCkgMTA1MS0xMDU4LiBkb2k6MTAuMTAxNi9qLndhc21hbi4yMDE0LjAxLjAwM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1pbmVyYWwgcHJvY2Vzc2luZyBvcGVyYXRpb24gaXMgYSBjcml0aWNhbCBzdGVwIGluIGFueSByZWN5Y2xpbmcgcHJvY2VzcyB0byByZWFsaXplIGxpYmVyYXRpb24sIHNlcGFyYXRpb25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uZCBjb25jZW50cmF0aW9uIG9mIHRoZSB0YXJnZXQgcGFydHMuIERldmVsb3BpbmcgZWZmZWN0aXZlIHJlY3ljbGluZyBtZXRob2RzIHRvIHJlY292ZXIgYWxsIHRoZSB2YWx1YWJs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hcnRzIGZyb20gc3BlbnQgbGl0aGl1bS1pb24gYmF0dGVyaWVzIGlzIGluIGdyZWF0IG5lY2Vzc2l0eS4gVGhlIGFpbSBvZiB0aGlzIHN0dWR5IGlzIHRvIGNhcmVmdWxseSB1bmRlcnRha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oZW1pY2FsIGFuZCBwcm9jZXNzIG1pbmVyYWxvZ2ljYWwgY2hhcmFjdGVyaXphdGlvbnMgb2Ygc3BlbnQgbGl0aGl1bS1pb24gYmF0dGVyaWVzIGJ5IGNvdXBsaW5nIHNldmVy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FseXRpY2FsIHRlY2huaXF1ZXMgdG8gcHJvdmlkZSBiYXNpYyBpbmZvcm1hdGlvbiBmb3IgdGhlIHJlc2VhcmNoZXMgb24gZWZmZWN0aXZlIG1lY2hhbmljYWwgY3J1c2h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zZXBhcmF0aW9uIG1ldGhvZHMgaW4gcmVjeWNsaW5nIHByb2Nlc3MuIFRoZSByZXN1bHRzIHNob3cgdGhhdCB0aGUgZ3JhZGUgb2YgQ28sIEN1IGFuZCBBbCBpcyBmYWlyb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aWdoIGluIHNwZW50IGxpdGhpdW0gaW9uIGJhdHRlcmllcyBhbmQgdXAgdG8gMTcuNjIgd3QuJSwgNy4xNyB3dC4lIGFuZCAyMS42MCB3dC4lLiBTcGVudCBsaXRoaXVtLWlvbiBiYXR0ZXJpZ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hhdmUgZ29vZCBzZWxlY3RpdmUgY3J1c2hpbmcgcHJvcGVydHksIHRoZSBjcnVzaGVkIHByb2R1Y3RzIGNvdWxkIGJlIGRpdmlkZWQgaW50byB0aHJlZSBwYXJ0cywgdGhl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yZSBBbC1lbnJpY2hlZCBmcmFjdGlvbiAoKzIgbW0pLCBDdSBhbmQgQWwtZW5yaWNoZWQgZnJhY3Rpb24gKDIgKyAwLjI1IG1tKSBhbmQgQ28gYW5kIGdyYXBoaXRlZW5yaWNoZW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ZyYWN0aW9uICgwLjI1IG1tKS4gVGhlIG1pbmVyYWwgcGhhc2UgYW5kIGNoZW1pY2FsIHN0YXRlIGFuYWx5c2lzIHJldmVhbCB0aGUgZWxlY3Ryb2Rl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tYXRlcmlhbHMgcmVjb3ZlcmVkIGZyb20gMC4yNSBtbSBzaXplIGZyYWN0aW9uIGtlZXAgdGhlIG9yaWdpbmFsIGNyeXN0YWwgZm9ybXMgYW5kIGNoZW1pY2FsIHN0YXR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uIGxpdGhpdW0taW9uIGJhdHRlcmllcywgYnV0IHRoZSBzdXJmYWNlIG9mIHRoZSBwb3dkZXJzIGhhcyBiZWVuIGNvYXRlZCBieSBhIGNlcnRhaW4ga2luZCBvZiBoeWRyb2NhcmJvbi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Jhc2VkIG9uIHRoZXNlIHJlc3VsdHMgYSBmbG93c2hlZXQgdG8gcmVjeWNsZSBzcGVudCBMaUJzIGlzIHByb3Bvc2Vk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aaGFuZyIsIlByb3RlY3RlZCI6ZmFsc2UsIlNleCI6MCwiQ3JlYXRlZEJ5IjoiX1JvbmphIFdhZ25lci1XZW56IiwiQ3JlYXRlZE9uIjoiMjAyMC0xMC0wN1QxMjo1NDozNyIsIk1vZGlmaWVkQnkiOiJfUm9uamEgV2FnbmVyLVdlbnoiLCJJZCI6IjU1MTFiYjMzLWE0ZWEtNGJlZS04N2RiLWE1OTZlMGZlODg5NSIsIk1vZGlmaWVkT24iOiIyMDIwLTEwLTA3VDEyOjU0OjM3IiwiUHJvamVjdCI6eyIkaWQiOiI1IiwiJHR5cGUiOiJTd2lzc0FjYWRlbWljLkNpdGF2aS5Qcm9qZWN0LCBTd2lzc0FjYWRlbWljLkNpdGF2aSJ9fSx7IiRpZCI6IjY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mM2dtM2owbi5qcGciLCJVcmlTdHJpbmciOiJlZTBlMGVmMC1lYjMyLTQ5ODctYTZmZS0xZTMyN2E4OWNjY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QuMDEuMDA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0LjAxLjAwMiIsIlVyaVN0cmluZyI6Imh0dHBzOi8vZG9pLm9yZy8xMC4xMDE2L2oud2FzbWFuLjIwMTQuMDEuMD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hlbWljYWwgYW5kIHByb2Nlc3MgbWluZXJhbG9naWNhbCBjaGFyYWN0ZXJpemF0aW9ucyBvZiBzcGVudMKgIGxpdGhpdW0taW9uIGJhdHRlcmllczogQW4gYXBwcm9hY2ggYnkgbXVsdGktYW5hbHl0aWNhbCB0ZWNobmlxd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aGVtaWNhbCBhbmQgcHJvY2VzcyBtaW5lcmFsb2dpY2FsIGNoYXJhY3Rlcml6YXRpb25zIG9mIHNwZW50IGxpdGhpdW0taW9uIGJhdHRlcmllczogQW4gYXBwcm9hY2ggYnkgbXVsdGktYW5hbHl0aWNhbCB0ZWNobmlxdWVzIiwiVHJhbnNsYXRvcnMiOltdLCJZZWFyIjoiMjAxNCIsIlllYXJSZXNvbHZlZCI6IjIwMTQiLCJDcmVhdGVkQnkiOiJfUm9uamEgV2FnbmVyLVdlbnoiLCJDcmVhdGVkT24iOiIyMDIwLTEwLTEzVDA5OjExOjE2IiwiTW9kaWZpZWRCeSI6Il9XYWduZXJ3ZSIsIklkIjoiZWUwZTBlZjAtZWIzMi00OTg3LWE2ZmUtMWUzMjdhODljY2E5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zMF0ifV19LCJUYWciOiJDaXRhdmlQbGFjZWhvbGRlciM3NTUxNThiNi01YmQ3LTQyZmMtYmMwZC1iNDJjMGVmNzU5ZDgiLCJUZXh0IjoiWzMwXSIsIldBSVZlcnNpb24iOiI2LjguMC4wIn0=}</w:instrText>
                </w:r>
                <w:r w:rsidR="00670427" w:rsidRPr="0077002F">
                  <w:fldChar w:fldCharType="separate"/>
                </w:r>
                <w:r w:rsidR="00670427" w:rsidRPr="0077002F">
                  <w:t>[30]</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iCoO</w:t>
            </w:r>
            <w:r w:rsidRPr="0077002F">
              <w:rPr>
                <w:vertAlign w:val="subscript"/>
              </w:rPr>
              <w:t>2</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86.97</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8.00</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b04fbf2a-9585-40e4-8fdc-52a71be9d0f3"/>
                <w:id w:val="-137993275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yMzEgKDIwMTkpIDE0MTgtMTQyNy4gZG9pOjEwLjEwMTYvai5qY2xlcHJvLjIwMTkuMDQuMjc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zdHVkeSwgYSBub3ZlbCBwcm9jZXNzIG9mIG1lY2hhbmljYWwgY3J1c2hpbmcgY29tYmluZWQgd2l0aCBhIHB5cm9seXNpcy1lbmhhbmNlZCBmbG90YXRpb24gd2F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kZXZlbG9wZWQgdG8gcmVjb3ZlciBMaUNvTzIgYW5kIGdyYXBoaXRlIGZyb20gc3BlbnQgbGl0aGl1bS1pb24gYmF0dGVyaWVzLCB3aGljaCBsYXlzIHRoZSBmb3VuZGF0aW9uIGZvc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zdWJzZXF1ZW50IG1ldGFsbHVyZ2ljYWwgcHJvY2Vzcy4gUHlyb2x5c2lzIHRlY2hub2xvZ3kgd2FzIHVzZWQgdG8gc29sdmUgdGhlIHByb2JsZW0gb2YgbG93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mbG90YXRpb24gZWZmaWNpZW5jeSBvZiBlbGVjdHJvZGUgbWF0ZXJpYWxzLiBUaGUgcHlyb2x5c2lzIGNoYXJhY3RlcmlzdGljcyBvZiB0aGUgZWxlY3Ryb2RlIG1hdGVyaWFscyB3Z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FyZWZ1bGx5IGFuYWx5emVkLCBhbmQgYmFzZWQgb24gdGhlIHJlc3VsdHMsIHRoZSBlZmZlY3RzIG9mIHB5cm9seXNpcyB0cmVhdG1lbnQgb24gdGhlIHN1cmZhY2UgbWljcm9jaGFyYWN0ZXJpc3RpY3M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XJmYWNlIGVsZW1lbnQgY2hlbWljYWwgc3RhdGVzLCBhbmQgbWluZXJhbCBwaGFzZXMgb2YgZWxlY3Ryb2RlIG1hdGVyaWFscyB3ZXJlIGZ1bGx5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pbnZlc3RpZ2F0ZWQgdG8gZXhwbG9yZSB0aGUgcHlyb2x5c2lzIGZsb3RhdGlvbiBlbmhhbmNlbWVudCBtZWNoYW5pc20uIEFmdGVyd2FyZHMsIGZsb3RhdGlvbiBtZXRob2R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2VyZSB1dGlsaXplZCB0byBzZXBhcmF0ZSBMaUNvTzIgZnJvbSBncmFwaGl0ZS4gU3VyZmFjZSBtaWNyby1jaGFyYWN0ZXJpemF0aW9uIGFuYWx5c2lzIHNob3dlZCB0aGF0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zaWR1YWwgb3JnYW5pYyBiaW5kZXJzIGFuZCBlbGVjdHJvbHl0ZXMgd2VyZSB0aGUgbWFpbiByZWFzb24gdGhhdCByZXN1bHRlZCBpbiBhIGxvdyBmbG90YXRpb24gZWZmaWNpZW5j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VsZWN0cm9kZSBtYXRlcmlhbHMuIFRoZSB0aGVybW9ncmF2aW1ldHJpYyBhbmFseXNpcyBhbmQgcHlyb2x5c2lzIHByb2R1Y3RzIGluZGljYXRlZCB0aGF0IHRoZSBvcmdh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aW5kZXJzIGFuZCBlbGVjdHJvbHl0ZSBjYW4gYmUgcmVtb3ZlZCBhdCBhIHB5cm9seXNpcyB0ZW1wZXJhdHVyZSBvZiA1MDAgQy4gWC1yYXkgcG93ZGVyIGRpZmZyYWN0b21ld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hbHlzaXMgZGVtb25zdHJhdGVkIHRoYXQgdGhlIGVsZWN0cm9kZSBwYXJ0aWNsZSBtaW5lcmFsIHBoYXNlcyB3ZXJlIG5vdCBhbHRlcmVkIGF0IGEgcHlyb2x5c2lz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0ZW1wZXJhdHVyZSBvZiBsZXNzIHRoYW4gNTUwIEMuIFRoZSBvcHRpbXVtIGZsb3RhdGlvbiBiZWhhdmlvciB3YXMgcHJlc2VudGVkIGF0IGEgcHlyb2x5c2lzIHRlbXBlcmF0dXJl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b2YgNTUwIEMgd2l0aCBoZWF0aW5nIHJhdGUgb2YgMTAgQy9taW4gYW5kIHB5cm9seXNpcyB0aW1lIG9mIDE1IG1pbiBMaUNvTzIgZ3JhZGUgaXMgOTQuNzIlIHdpdGh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RoZSByZWNvdmVyeSBvZiA4My43NSUgaW4gdGhpcyBjb25kaXRpb24uIFR3byBzdGFnZSBweXJvbHlzaXMtZW5oYW5jZWQgZmxvdGF0aW9uIHByb2Nlc3NlcyBjYW4gZnVydGhlc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XBncmFkZSB0aGUgTGlDb08yIGdyYWRlIHRvIDk4LjAwJS4gVGhpcyByZXNlYXJjaCBwcm9wb3NlcyBhIG5vdmVsIG1ldGhvZCB0byBpbXByb3ZlIHRoZSBmbG90Y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ZmZpY2llbmN5IG9mIGVsZWN0cm9kZSBtYXRlcmlhbHMsIGFuZCB0aGUgcmVsZXZhbnQgbWVjaGFuaXNtIGlzIGV4cGxvcmVkLCB3aGljaCBwcm92aWRlcyBhbiBhbHRlcm5hdGl2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jeWNsaW5nIGZsb3djaGFydCBvZiBzcGVudCBsaXRoaXVtLWlvbiBiYXR0ZXJpZXM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Jqcmtwem5hLmpwZyIsIlVyaVN0cmluZyI6IjBjYTQwZmFiLTVlNjEtNGU1ZS05OTg2LTRkNDgyZGFlN2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xlcHJvLjIwMTkuMDQuMjc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wNC4yNzkiLCJVcmlTdHJpbmciOiJodHRwczovL2RvaS5vcmcvMTAuMTAxNi9qLmpjbGVwcm8uMjAxOS4wNC4y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wcGxpY2F0aW9uIG9mIG1lY2hhbmljYWwgY3J1c2hpbmcgY29tYmluZWQgd2l0aCBweXJvbHlzaXMtZW5oYW5jZWQgZmxvdGF0aW9uIHRlY2hub2xvZ3kgdG8gcmVjb3ZlciBncmFwaGl0ZSBhbmQgTGlDb08yIGZybyAuLi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EFwcGVuZGl4IEEuIFN1cHBsZW1lbnRhcnkgZGF0YT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wcGxpY2F0aW9uIG9mIG1lY2hhbmljYWwgY3J1c2hpbmcgY29tYmluZWQgd2l0aCBweXJvbHlzaXMtZW5oYW5jZWQgZmxvdGF0aW9uIHRlY2hub2xvZ3kgdG8gcmVjb3ZlciBncmFwaGl0ZSBhbmQgTGlDb08yIGZyb20gc3BlbnQgbGl0aGl1bS1pb24gYmF0dGVyaWVzIiwiVHJhbnNsYXRvcnMiOltdLCJZZWFyIjoiMjAxOSIsIlllYXJSZXNvbHZlZCI6IjIwMTkiLCJDcmVhdGVkQnkiOiJfUm9uamEgV2FnbmVyLVdlbnoiLCJDcmVhdGVkT24iOiIyMDIwLTEwLTA4VDEyOjEzOjIxIiwiTW9kaWZpZWRCeSI6Il9XYWduZXJ3ZSIsIklkIjoiMGNhNDBmYWItNWU2MS00ZTVlLTk5ODYtNGQ0ODJkYWU3Yzkz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V0ifV19LCJUYWciOiJDaXRhdmlQbGFjZWhvbGRlciNiMDRmYmYyYS05NTg1LTQwZTQtOGZkYy01MmE3MWJlOWQwZjMiLCJUZXh0IjoiWzMxXSIsIldBSVZlcnNpb24iOiI2LjguMC4wIn0=}</w:instrText>
                </w:r>
                <w:r w:rsidR="00670427" w:rsidRPr="0077002F">
                  <w:fldChar w:fldCharType="separate"/>
                </w:r>
                <w:r w:rsidR="00670427" w:rsidRPr="0077002F">
                  <w:t>[31]</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IB</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iCoO</w:t>
            </w:r>
            <w:r w:rsidRPr="0077002F">
              <w:rPr>
                <w:vertAlign w:val="subscript"/>
              </w:rPr>
              <w:t>2</w:t>
            </w:r>
          </w:p>
          <w:p w:rsidR="00670427" w:rsidRPr="0077002F" w:rsidRDefault="00670427" w:rsidP="00670427">
            <w:pPr>
              <w:spacing w:before="288" w:after="288"/>
            </w:pPr>
            <w:r w:rsidRPr="0077002F">
              <w:t>graphite</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49.32</w:t>
            </w:r>
          </w:p>
          <w:p w:rsidR="00670427" w:rsidRPr="0077002F" w:rsidRDefault="00670427" w:rsidP="00670427">
            <w:pPr>
              <w:spacing w:before="288" w:after="288"/>
            </w:pPr>
            <w:r w:rsidRPr="0077002F">
              <w:t>73.56</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97.19</w:t>
            </w:r>
          </w:p>
          <w:p w:rsidR="00670427" w:rsidRPr="0077002F" w:rsidRDefault="00670427" w:rsidP="00670427">
            <w:pPr>
              <w:spacing w:before="288" w:after="288"/>
            </w:pPr>
            <w:r w:rsidRPr="0077002F">
              <w:t>82.57</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941f12e8-0c51-4d66-a0d9-3fc3bfb0ba81"/>
                <w:id w:val="23868063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FuZCBQdXJpZmljYXRpb24gVGVjaG5vbG9neSwgMTkwICgyMDE3KSA0NS01Mi4gZG9pOjEwLjEwMTYvai5zZXBwdXIuMjAxNy4wOC4wNDk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QyZXB2MnN5LmpwZyIsIlVyaVN0cmluZyI6ImM2NGFkODI2LWRiYTItNGRjMi04NGQ2LTMwNGU2NWExYjA5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ZXBwdXIuMjAxNy4wOC4wN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VwcHVyLjIwMTcuMDguMDQ5IiwiVXJpU3RyaW5nIjoiaHR0cHM6Ly9kb2kub3JnLzEwLjEwMTYvai5zZXBwdXIuMjAxNy4wOC4wN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wcm9taXNpbmcgcGh5c2ljYWwgbWV0aG9kIGZvciByZWNvdmVyeSBvZiBMaUNvTzIgYW5kIGdyYXBoaXRlIGZyb20gc3BlbnQgbGl0aGl1bS1pb24gYmF0dGVyaWVzOiBHcmluZGluZyBmbG90YXRpb24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HJldHJlYXRtZW50czwvc3Bhbj48L3A+XHJcblx0XHRcdDxwIHN0eWxlPVwibWFyZ2luOjBwdCAwcHQgNnB0XCI+PHNwYW4gc3R5bGU9XCJmb250LWZhbWlseTonU2Vnb2UgVUknOyBmb250LXNpemU6OXB0XCI+wqDCoMKgwqDCoMKgwqDCoMKgwqDCoMKgwqDCoMKgwqDCoMKgwqAgR3JpbmRpbmcgZmxvdGF0aW9uPC9zcGFuPjwvcD5cclxuXHRcdFx0PHAgc3R5bGU9XCJtYXJnaW46MHB0IDBwdCA2cHRcIj48c3BhbiBzdHlsZT1cImZvbnQtZmFtaWx5OidTZWdvZSBVSSc7IGZvbnQtc2l6ZTo5cHRcIj7CoMKgwqDCoMKgwqDCoMKgwqDCoMKgwqDCoMKgwqDCoMKgwqDCoCBBZHZhbmNlZCBh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wcm9taXNpbmcgcGh5c2ljYWwgbWV0aG9kIGZvciByZWNvdmVyeSBvZiBMaUNvTyAyIGFuZCBncmFwaGl0ZSBmcm9tIHNwZW50IGxpdGhpdW0taW9uIGJhdHRlcmllczogR3JpbmRpbmcgZmxvdGF0aW9uIiwiVHJhbnNsYXRvcnMiOltdLCJZZWFyIjoiMjAxOCIsIlllYXJSZXNvbHZlZCI6IjIwMTgiLCJDcmVhdGVkQnkiOiJfUm9uamEgV2FnbmVyLVdlbnoiLCJDcmVhdGVkT24iOiIyMDIwLTEwLTA4VDExOjQxOjQyIiwiTW9kaWZpZWRCeSI6Il9XYWduZXJ3ZSIsIklkIjoiYzY0YWQ4MjYtZGJhMi00ZGMyLTg0ZDYtMzA0ZTY1YTFiMDk0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ODddIn1dfSwiVGFnIjoiQ2l0YXZpUGxhY2Vob2xkZXIjOTQxZjEyZTgtMGM1MS00ZDY2LWEwZDktM2ZjM2JmYjBiYTgxIiwiVGV4dCI6IlsxODddIiwiV0FJVmVyc2lvbiI6IjYuOC4wLjAifQ==}</w:instrText>
                </w:r>
                <w:r w:rsidR="00670427" w:rsidRPr="0077002F">
                  <w:fldChar w:fldCharType="separate"/>
                </w:r>
                <w:r w:rsidR="00670427" w:rsidRPr="0077002F">
                  <w:t>[187]</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Spent LIB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Cathode material </w:t>
            </w:r>
          </w:p>
          <w:p w:rsidR="00670427" w:rsidRPr="0077002F" w:rsidRDefault="00670427" w:rsidP="00670427">
            <w:pPr>
              <w:spacing w:before="288" w:after="288"/>
            </w:pPr>
            <w:r w:rsidRPr="0077002F">
              <w:t xml:space="preserve">Anode material </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69.13                                    </w:t>
            </w:r>
          </w:p>
          <w:p w:rsidR="00670427" w:rsidRPr="0077002F" w:rsidRDefault="00670427" w:rsidP="00670427">
            <w:pPr>
              <w:spacing w:before="288" w:after="288"/>
            </w:pPr>
            <w:r w:rsidRPr="0077002F">
              <w:t>93.89</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 xml:space="preserve">At least 2.09 % impurities </w:t>
            </w:r>
          </w:p>
          <w:p w:rsidR="00670427" w:rsidRPr="0077002F" w:rsidRDefault="00670427" w:rsidP="00670427">
            <w:pPr>
              <w:spacing w:before="288" w:after="288"/>
            </w:pPr>
            <w:r w:rsidRPr="0077002F">
              <w:t xml:space="preserve">93.89 </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2917eadb-ff79-4b3c-9d8b-60351a4a4c63"/>
                <w:id w:val="161101386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jkwMjc4LTYyZGItNGZiOC05NzcwLTVkNjUzZjJiYWQ3NSIsIlJhbmdlTGVuZ3RoIjo0LCJSZWZlcmVuY2VJZCI6ImM0YzU3NzlhLTAwODAtNDAyZC1hOGZkLTUwZmNjYzdlNjllMCIsIlJlZmVyZW5jZSI6eyIkaWQiOiIzIiwiJHR5cGUiOiJTd2lzc0FjYWRlbWljLkNpdGF2aS5SZWZlcmVuY2UsIFN3aXNzQWNhZGVtaWMuQ2l0YXZpIiwiQWJzdHJhY3QiOiJ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GJiNTM1dXNmLmpwZyIsIlVyaVN0cmluZyI6ImM0YzU3NzlhLTAwODAtNDAyZC1hOGZkLTUwZmNjYzdlNjll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3UxMTA4MjM2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c3UxMTA4MjM2MyIsIlVyaVN0cmluZyI6Imh0dHBzOi8vZG9pLm9yZy8xMC4zMzkwL3N1MTEwODIz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jo1NzoxMyIsIk1vZGlmaWVkQnkiOiJfUm9uamEgV2FnbmVyLVdlbnoiLCJJZCI6IjI2YWQxMGUzLTVmYWMtNGVkMi05OTdlLTYzOGVhMzM4NmJlZCIsIk1vZGlmaWVkT24iOiIyMDIwLTEwLTA3VDEyOjU3OjEzIiwiUHJvamVjdCI6eyIkcmVmIjoiNSJ9fV0sIk5vdGVzIjoiUElJOiAgc3UxMTA4MjM2MyIsIk51bWJlciI6IjE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U3VzdGFpbmFibGUgUHJvY2VzcyBmb3IgdGhlIFJlY292ZXJ5IG9mIEFub2RlIGFuZCBDYXRob2RlIE1hdGVyaWFscyBEZXJpdmVkIGZyb20gU3BlbnQgTGl0aGl1bS1Jb24gQmF0dGVyaWVzIiwiVHJhbnNsYXRvcnMiOltdLCJZZWFyIjoiMjAxOSIsIlllYXJSZXNvbHZlZCI6IjIwMTkiLCJDcmVhdGVkQnkiOiJfUm9uamEgV2FnbmVyLVdlbnoiLCJDcmVhdGVkT24iOiIyMDIwLTEwLTA3VDEyOjU2OjQyIiwiTW9kaWZpZWRCeSI6Il9XYWduZXJ3ZSIsIklkIjoiYzRjNTc3OWEtMDA4MC00MDJkLWE4ZmQtNTBmY2NjN2U2OWU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l0ifV19LCJUYWciOiJDaXRhdmlQbGFjZWhvbGRlciMyOTE3ZWFkYi1mZjc5LTRiM2MtOWQ4Yi02MDM1MWE0YTRjNjMiLCJUZXh0IjoiWzMyXSIsIldBSVZlcnNpb24iOiI2LjguMC4wIn0=}</w:instrText>
                </w:r>
                <w:r w:rsidR="00670427" w:rsidRPr="0077002F">
                  <w:fldChar w:fldCharType="separate"/>
                </w:r>
                <w:r w:rsidR="00670427" w:rsidRPr="0077002F">
                  <w:t>[32]</w:t>
                </w:r>
                <w:r w:rsidR="00670427" w:rsidRPr="0077002F">
                  <w:fldChar w:fldCharType="end"/>
                </w:r>
              </w:sdtContent>
            </w:sdt>
          </w:p>
        </w:tc>
      </w:tr>
      <w:tr w:rsidR="0077002F" w:rsidRPr="0077002F" w:rsidTr="00670427">
        <w:tc>
          <w:tcPr>
            <w:tcW w:w="1980"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Spent LFP batteries</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LFP</w:t>
            </w:r>
          </w:p>
        </w:tc>
        <w:tc>
          <w:tcPr>
            <w:tcW w:w="2126"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49.67</w:t>
            </w:r>
          </w:p>
        </w:tc>
        <w:tc>
          <w:tcPr>
            <w:tcW w:w="1701" w:type="dxa"/>
            <w:tcBorders>
              <w:top w:val="single" w:sz="4" w:space="0" w:color="00E66A"/>
              <w:left w:val="single" w:sz="4" w:space="0" w:color="00E66A"/>
              <w:bottom w:val="single" w:sz="4" w:space="0" w:color="00E66A"/>
              <w:right w:val="single" w:sz="4" w:space="0" w:color="00E66A"/>
            </w:tcBorders>
          </w:tcPr>
          <w:p w:rsidR="00670427" w:rsidRPr="0077002F" w:rsidRDefault="00670427" w:rsidP="00670427">
            <w:pPr>
              <w:spacing w:before="288" w:after="288"/>
            </w:pPr>
            <w:r w:rsidRPr="0077002F">
              <w:t>88.67 %</w:t>
            </w:r>
          </w:p>
        </w:tc>
        <w:tc>
          <w:tcPr>
            <w:tcW w:w="909" w:type="dxa"/>
            <w:tcBorders>
              <w:top w:val="single" w:sz="4" w:space="0" w:color="00E66A"/>
              <w:left w:val="single" w:sz="4" w:space="0" w:color="00E66A"/>
              <w:bottom w:val="single" w:sz="4" w:space="0" w:color="00E66A"/>
              <w:right w:val="single" w:sz="4" w:space="0" w:color="00E66A"/>
            </w:tcBorders>
          </w:tcPr>
          <w:p w:rsidR="00670427" w:rsidRPr="0077002F" w:rsidRDefault="0077002F" w:rsidP="00670427">
            <w:pPr>
              <w:spacing w:before="288" w:after="288"/>
            </w:pPr>
            <w:sdt>
              <w:sdtPr>
                <w:alias w:val="Don't edit this field"/>
                <w:tag w:val="CitaviPlaceholder#6c1648f8-4942-44da-84da-5e70889559ec"/>
                <w:id w:val="-1961106600"/>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mQ4NTgwLTA2OTctNDNhMy1iNGMxLTIyMTE4ODhmYjYyYiIsIlJhbmdlTGVuZ3RoIjo0LCJSZWZlcmVuY2VJZCI6IjMwMWRiYjMwLTNjMWItNGJlNy1hNWIwLTRiZGY5NWM0Njg3OCIsIlJlZmVyZW5jZSI6eyIkaWQiOiIzIiwiJHR5cGUiOiJTd2lzc0FjYWRlbWljLkNpdGF2aS5SZWZlcmVuY2UsIFN3aXNzQWNhZGVtaWMuQ2l0YXZpIiwiQWJzdHJhY3QiOiJ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TWluZXJhbCBQcm9jZXNzaW5nICYgQmlvZW5naW5lZXJpbmcsIENlbnRyYWwgU291dGggVW5pdmVyc2l0eSwgQ2hhbmdzaGEgNDEwMDgzLCBDaGluY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DVsb3Bicnl2LmpwZyIsIlVyaVN0cmluZyI6IjMwMWRiYjMwLTNjMWItNGJlNy1hNWIwLTRiZGY5NWM0Njg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OS4wMy4wNj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5LjAzLjA2OCIsIlVyaVN0cmluZyI6Imh0dHBzOi8vZG9pLm9yZy8xMC4xMDE2L2oud2FzbWFuLjIwMTkuMDMu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VUMTM6NTI6MTMiLCJNb2RpZmllZEJ5IjoiX1JvbmphIFdhZ25lci1XZW56IiwiSWQiOiI4YzM0YjU1OS0wMmNkLTQ5MTctODIxMy01OGQ1YmU2MDUxZDkiLCJNb2RpZmllZE9uIjoiMjAyMC0xMC0xNVQxMzo1Mjox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xMDc5NzYyIiwiVXJpU3RyaW5nIjoiaHR0cDovL3d3dy5uY2JpLm5sbS5uaWguZ292L3B1Ym1lZC8zMTA3OTc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jE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eXJvbHlzaXMgYW5kIHBoeXNpY2FsIHNlcGFyYXRpb24gZm9yIHRoZSByZWNvdmVyeSBvZiBzcGVudCBMaUZlUE80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FeHBlcmltZW50YWwgc2V0dXAgYW5kIHByb2NlZHVyZT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eXJvbHlzaXMgYW5kIHBoeXNpY2FsIHNlcGFyYXRpb24gZm9yIHRoZSByZWNvdmVyeSBvZiBzcGVudCBMaUZlUE80IGJhdHRlcmllcyIsIlRyYW5zbGF0b3JzIjpbXSwiWWVhciI6IjIwMTkiLCJZZWFyUmVzb2x2ZWQiOiIyMDE5IiwiQ3JlYXRlZEJ5IjoiX1JvbmphIFdhZ25lci1XZW56IiwiQ3JlYXRlZE9uIjoiMjAyMC0xMC0xNVQxMzo1MTo1NiIsIk1vZGlmaWVkQnkiOiJfV2FnbmVyd2UiLCJJZCI6IjMwMWRiYjMwLTNjMWItNGJlNy1hNWIwLTRiZGY5NWM0Njg3OC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NmMxNjQ4ZjgtNDk0Mi00NGRhLTg0ZGEtNWU3MDg4OTU1OWVjIiwiVGV4dCI6IlszNF0iLCJXQUlWZXJzaW9uIjoiNi44LjAuMCJ9}</w:instrText>
                </w:r>
                <w:r w:rsidR="00670427" w:rsidRPr="0077002F">
                  <w:fldChar w:fldCharType="separate"/>
                </w:r>
                <w:r w:rsidR="00670427" w:rsidRPr="0077002F">
                  <w:t>[34]</w:t>
                </w:r>
                <w:r w:rsidR="00670427" w:rsidRPr="0077002F">
                  <w:fldChar w:fldCharType="end"/>
                </w:r>
              </w:sdtContent>
            </w:sdt>
          </w:p>
        </w:tc>
      </w:tr>
      <w:tr w:rsidR="0077002F" w:rsidRPr="0077002F" w:rsidTr="00FC1E9A">
        <w:tc>
          <w:tcPr>
            <w:tcW w:w="1980" w:type="dxa"/>
            <w:tcBorders>
              <w:top w:val="single" w:sz="4" w:space="0" w:color="00E66A"/>
              <w:left w:val="single" w:sz="4" w:space="0" w:color="00E66A"/>
              <w:bottom w:val="single" w:sz="4" w:space="0" w:color="000000"/>
              <w:right w:val="single" w:sz="4" w:space="0" w:color="00E66A"/>
            </w:tcBorders>
          </w:tcPr>
          <w:p w:rsidR="00670427" w:rsidRPr="0077002F" w:rsidRDefault="00670427" w:rsidP="00670427">
            <w:pPr>
              <w:spacing w:before="288" w:after="288"/>
            </w:pPr>
            <w:r w:rsidRPr="0077002F">
              <w:t>Scrap material</w:t>
            </w:r>
          </w:p>
        </w:tc>
        <w:tc>
          <w:tcPr>
            <w:tcW w:w="2126" w:type="dxa"/>
            <w:tcBorders>
              <w:top w:val="single" w:sz="4" w:space="0" w:color="00E66A"/>
              <w:left w:val="single" w:sz="4" w:space="0" w:color="00E66A"/>
              <w:bottom w:val="single" w:sz="4" w:space="0" w:color="000000"/>
              <w:right w:val="single" w:sz="4" w:space="0" w:color="00E66A"/>
            </w:tcBorders>
          </w:tcPr>
          <w:p w:rsidR="00670427" w:rsidRPr="0077002F" w:rsidRDefault="00670427" w:rsidP="00670427">
            <w:pPr>
              <w:spacing w:before="288" w:after="288"/>
            </w:pPr>
            <w:r w:rsidRPr="0077002F">
              <w:t>Al foil</w:t>
            </w:r>
          </w:p>
        </w:tc>
        <w:tc>
          <w:tcPr>
            <w:tcW w:w="2126" w:type="dxa"/>
            <w:tcBorders>
              <w:top w:val="single" w:sz="4" w:space="0" w:color="00E66A"/>
              <w:left w:val="single" w:sz="4" w:space="0" w:color="00E66A"/>
              <w:bottom w:val="single" w:sz="4" w:space="0" w:color="000000"/>
              <w:right w:val="single" w:sz="4" w:space="0" w:color="00E66A"/>
            </w:tcBorders>
          </w:tcPr>
          <w:p w:rsidR="00670427" w:rsidRPr="0077002F" w:rsidRDefault="00670427" w:rsidP="00670427">
            <w:pPr>
              <w:spacing w:before="288" w:after="288"/>
            </w:pPr>
            <w:r w:rsidRPr="0077002F">
              <w:t>88.6</w:t>
            </w:r>
          </w:p>
        </w:tc>
        <w:tc>
          <w:tcPr>
            <w:tcW w:w="1701" w:type="dxa"/>
            <w:tcBorders>
              <w:top w:val="single" w:sz="4" w:space="0" w:color="00E66A"/>
              <w:left w:val="single" w:sz="4" w:space="0" w:color="00E66A"/>
              <w:bottom w:val="single" w:sz="4" w:space="0" w:color="000000"/>
              <w:right w:val="single" w:sz="4" w:space="0" w:color="00E66A"/>
            </w:tcBorders>
          </w:tcPr>
          <w:p w:rsidR="00670427" w:rsidRPr="0077002F" w:rsidRDefault="00670427" w:rsidP="00670427">
            <w:pPr>
              <w:spacing w:before="288" w:after="288"/>
            </w:pPr>
            <w:r w:rsidRPr="0077002F">
              <w:t>74.8</w:t>
            </w:r>
          </w:p>
        </w:tc>
        <w:tc>
          <w:tcPr>
            <w:tcW w:w="909" w:type="dxa"/>
            <w:tcBorders>
              <w:top w:val="single" w:sz="4" w:space="0" w:color="00E66A"/>
              <w:left w:val="single" w:sz="4" w:space="0" w:color="00E66A"/>
              <w:bottom w:val="single" w:sz="4" w:space="0" w:color="000000"/>
              <w:right w:val="single" w:sz="4" w:space="0" w:color="00E66A"/>
            </w:tcBorders>
          </w:tcPr>
          <w:p w:rsidR="00670427" w:rsidRPr="0077002F" w:rsidRDefault="0077002F" w:rsidP="00670427">
            <w:pPr>
              <w:spacing w:before="288" w:after="288"/>
              <w:rPr>
                <w:lang w:val="en-US"/>
              </w:rPr>
            </w:pPr>
            <w:sdt>
              <w:sdtPr>
                <w:alias w:val="Don't edit this field"/>
                <w:tag w:val="CitaviPlaceholder#0cb9c5dc-2db5-4fde-905e-7a047a77bd3b"/>
                <w:id w:val="1610782556"/>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3YWduZXJ3ZVxcQXBwRGF0YVxcTG9jYWxcXFRlbXBcXHNqZm9wdnhsLmpwZyIsIlVyaVN0cmluZyI6ImIwYjYxMGU2LTllMWEtNDA2MC05ZjNhLWY0OTRkZTgyNDI4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EwLjA3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yLjEwLjA3MiIsIlVyaVN0cmluZyI6Imh0dHBzOi8vZG9pLm9yZy8xMC4xMDE2L2ouanBvd3NvdXIuMjAxMi4xMC4w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FuZCBoZWF0IHRyZWF0bWVudCBvZiB0aGUgTGkoTmkxLzNDbzEvM01uMS8zKU8yIGNhdGhvZGUgc2NyYXAgbWF0ZXJpYWwgZm9yIGxpdGhpdW0gaW9uIGJhdHRlcnk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J0ZiI6IntcXHJ0ZjFcXGFuc2lcXGFuc2ljcGcxMjUyXHJcb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VxyXG5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HJcblxcc3NlbWloaWRkZW5cXHNwcmlvcml0eTAgRGVmYXVsdCBQYXJhZ3JhcGggRm9udDt9fXtcXCpcXHJzaWR0YmxcXHJzaWQxMDk3NjA2Mn1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SZWNvdmVyeSBhbmQgaGVhdCB0cmVhdG1lbnQgb2YgdGhlIExpKE5pMS8zQ28xLzNNbjEvMylPMiBjYXRob2RlIHNjcmFwIG1hdGVyaWFsIGZvciBsaXRoaXVtIGlvbiBiYXR0ZXJ5fXtcXHJ0bGNoXFxhZjNcXGFmczE4XFxsdHJjaFxcZnMxOFxcbG9jaFxcYWYzXFxkYmNoXFxhZjNcclxu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MS4gSW50cm9kdWN0aW9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DIuIEV4cGVyaW1lbnRhbH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gICAgICAgICAgMi4xLjIuIFNvbHZlbnQgbWV0aG9k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IuMy4gRWxlY3Ryb2NoZW1pY2FsIG1lYXN1cmVtZW50c3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zLiBSZXN1bHRzIGFuZCBkaXNjdXNzaW9u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HJcblxcbG9jaFxcYWYzXFxkYmNoXFxhZjNcXGhpY2hcXGYze1xccnRsY2hcXGFmM1xcYWZzMThcXGx0cmNoXFxmczE4XFxsb2NoXFxhZjNcXGRiY2hcXGFmM1xcaGljaFxcZjNcXGluc3JzaWQxMDk3NjA2MiAgICAgICAgICAgICAgICAgICAgIDMuMS4gU2ludGVyaW5nIG1ldGhvZH17XFxydGxjaFxcYWYzXFxhZnMxOFxcbHRyY2hcXGZzMThcXGxvY2hcXGFmM1xcZGJjaFxcYWYzXFxoaWNoXFxmM1xcaW5zcnNpZDEwOTc2MDYyXFxwYXJ9XFxwYXJkXFxwbGFpblxcaXRhcDBcXHMwXFxzYTEyMFxcYXNwYWxwaGFcXGFzcG51bVxyXG5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zLjIuIFNvbHZlbnQgbWV0aG9kfXtcXHJ0bGNoXFxhZjNcXGFmczE4XFxsdHJjaFxcZnMxOFxcbG9jaFxcYWYzXFxkYmNoXFxhZjNcXGhpY2hcXGYzXFxpbnNyc2lkMTA5NzYwNjJcclxu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MuMy4gUmVjb3ZlcnkgcmF0ZSBvZiBzY3JhcCBtYXRlcmlhbHN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AgICAgICAgICAgNC4gQ29uY2x1c2lvbn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w:instrText>
                </w:r>
                <w:r w:rsidR="00670427" w:rsidRPr="0077002F">
                  <w:rPr>
                    <w:lang w:val="en-US"/>
                  </w:rPr>
                  <w:instrText>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UYWJsZU9mQ29udGVudHNTb3VyY2VUZXh0Rm9ybWF0IjowLCJUYXNrcyI6W10sIlRpdGxlIjoiUmVjb3ZlcnkgYW5kIGhlYXQgdHJlYXRtZW50IG9mIHRoZSBMaShOaTEvM0NvMS8zTW4xLzMpTzIgY2F0aG9kZSBzY3JhcCBtYXRlcmlhbCBmb3IgbGl0aGl1bSBpb24gYmF0dGVyeSIsIlRyYW5zbGF0b3JzIjpbXSwiVm9sdW1lIjoiMjMyIiwiWWVhciI6IjIwMTMiLCJZZWFyUmVzb2x2ZWQiOiIyMDEzIiwiQ3JlYXRlZEJ5IjoiX1JvbmphIFdhZ25lci1XZW56IiwiQ3JlYXRlZE9uIjoiMjAyMC0xMi0xNlQxNjowMzowNSIsIk1vZGlmaWVkQnkiOiJfV2FnbmVyd2UiLCJJZCI6ImIwYjYxMGU2LTllMWEtNDA2MC05ZjNhLWY0OTRkZTgyNDI4N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gwXSJ9XX0sIlRhZyI6IkNpdGF2aVBsYWNlaG9sZGVyIzBjYjljNWRjLTJkYjUtNGZkZS05MDVlLTdhMDQ3YTc3YmQzYiIsIlRleHQiOiJbMTgwXSIsIldBSVZlcnNpb24iOiI2LjguMC4wIn0=}</w:instrText>
                </w:r>
                <w:r w:rsidR="00670427" w:rsidRPr="0077002F">
                  <w:fldChar w:fldCharType="separate"/>
                </w:r>
                <w:r w:rsidR="00670427" w:rsidRPr="0077002F">
                  <w:rPr>
                    <w:lang w:val="en-US"/>
                  </w:rPr>
                  <w:t>[180]</w:t>
                </w:r>
                <w:r w:rsidR="00670427" w:rsidRPr="0077002F">
                  <w:fldChar w:fldCharType="end"/>
                </w:r>
              </w:sdtContent>
            </w:sdt>
          </w:p>
        </w:tc>
      </w:tr>
      <w:tr w:rsidR="0077002F" w:rsidRPr="0077002F" w:rsidTr="00FC1E9A">
        <w:tc>
          <w:tcPr>
            <w:tcW w:w="8842" w:type="dxa"/>
            <w:gridSpan w:val="5"/>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Pyro-metallurgical route</w:t>
            </w:r>
          </w:p>
        </w:tc>
      </w:tr>
      <w:tr w:rsidR="0077002F" w:rsidRPr="0077002F" w:rsidTr="00FC1E9A">
        <w:tc>
          <w:tcPr>
            <w:tcW w:w="1980"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Input</w:t>
            </w:r>
          </w:p>
        </w:tc>
        <w:tc>
          <w:tcPr>
            <w:tcW w:w="212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covered material</w:t>
            </w:r>
          </w:p>
        </w:tc>
        <w:tc>
          <w:tcPr>
            <w:tcW w:w="212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cycling efficiency [%]</w:t>
            </w:r>
          </w:p>
        </w:tc>
        <w:tc>
          <w:tcPr>
            <w:tcW w:w="1701"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Degree of purity [%] </w:t>
            </w:r>
          </w:p>
        </w:tc>
        <w:tc>
          <w:tcPr>
            <w:tcW w:w="9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s</w:t>
            </w:r>
          </w:p>
        </w:tc>
      </w:tr>
      <w:tr w:rsidR="0077002F" w:rsidRPr="0077002F" w:rsidTr="00FC1E9A">
        <w:tc>
          <w:tcPr>
            <w:tcW w:w="1980" w:type="dxa"/>
            <w:tcBorders>
              <w:top w:val="single" w:sz="4" w:space="0" w:color="000000"/>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olymer LIB</w:t>
            </w:r>
          </w:p>
        </w:tc>
        <w:tc>
          <w:tcPr>
            <w:tcW w:w="2126" w:type="dxa"/>
            <w:tcBorders>
              <w:top w:val="single" w:sz="4" w:space="0" w:color="000000"/>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Co</w:t>
            </w:r>
          </w:p>
          <w:p w:rsidR="00670427" w:rsidRPr="0077002F" w:rsidRDefault="00670427" w:rsidP="00670427">
            <w:pPr>
              <w:spacing w:before="288" w:after="288"/>
              <w:rPr>
                <w:lang w:val="en-US"/>
              </w:rPr>
            </w:pPr>
            <w:r w:rsidRPr="0077002F">
              <w:rPr>
                <w:lang w:val="en-US"/>
              </w:rPr>
              <w:t>Li</w:t>
            </w:r>
          </w:p>
        </w:tc>
        <w:tc>
          <w:tcPr>
            <w:tcW w:w="2126" w:type="dxa"/>
            <w:tcBorders>
              <w:top w:val="single" w:sz="4" w:space="0" w:color="000000"/>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99.84</w:t>
            </w:r>
          </w:p>
        </w:tc>
        <w:tc>
          <w:tcPr>
            <w:tcW w:w="1701" w:type="dxa"/>
            <w:tcBorders>
              <w:top w:val="single" w:sz="4" w:space="0" w:color="000000"/>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909" w:type="dxa"/>
            <w:tcBorders>
              <w:top w:val="single" w:sz="4" w:space="0" w:color="000000"/>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b5219322-6cca-4059-b165-71230d0245d0"/>
                <w:id w:val="1385213052"/>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</w:instrText>
                </w:r>
                <w:r w:rsidR="00670427" w:rsidRPr="0077002F">
                  <w:instrText>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U3VzdGFpbmFibGUgTWV0YWxsdXJneSwgZG9pOjEwLjEwMDcvczQwODMxLTAxNy0wMTMxLTc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ZSBoYXZlIHByZXZpb3VzbHkgZGVtb25zdHJhdGVkIGEgbmV3IHB5cm9tZXRhbGx1cmdpY2FsLWJhc2VkIG1ldGhvZCB0byByZWNvdmVyIHZhbHVhYmxlIG1ldG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dGhlIGFsbG95IHBvd2RlcnMgaW4gMTIwIGcvTCBzdWxmdXJpYyBhY2lkIGF0IDkwIEMgZm9yIDguMCBoLCBhbmQgdGhlIHNvbGlkLXRvLWxpcXVpZCByYXRpbywgYWd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1hbmdhbmVzZS1yaWNoIHNsYWcgYW5kIGNvbmNlbnRyYXRlZCBzdWxmdXJpYyBhY2lkLiBUaGlzIG1lYW5zIHRoYXQgdGhlIHJlY292ZXJ5IG9mIE1uIGFuZCBMaSBmcm9tIHRoZSBsZWFjaGF0ZSBjYW4gYmUgZGlyZWN0bHkgY2FycmllZCBvdXQgd2l0aG91dCBhbnkgZnVydGhlciBwdXJpZmljYXRpb24gcHJvY2Vzcy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1NWlwa2Viay5qcGciLCJVcmlTdHJpbmciOiI0YTYyNmZjZC1kMWIxLTQ3MDktOTFlMC05MmJlOWVhYThkZ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DgzMS0wMTctMDEzMS03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NDA4MzEtMDE3LTAxMzEtNyIsIlVyaVN0cmluZyI6Imh0dHBzOi8vZG9pLm9yZy8xMC4xMDA3L3M0MDgzMS0wMTctMDEzMS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VmFsdWFibGUgTWV0YWxzIGZyb20gU3BlbnQgTGl0aGl1bS1Jb24gQmF0dGVyaWVzIGJ5IFNtZWx0aW5nIFJlZHVjdGlvbiBQcm9jZXNzIEJhc2VkIG9uIE1uTy0tU2lPMi0tQWwyTzMgU2xhZyBTeXN0ZW08L3NwYW4+PC9wPlxyXG5cdFx0XHQ8cCBzdHlsZT1cIm1hcmdpbjowcHQgMHB0IDZwdFwiPjxzcGFuIHN0eWxlPVwiZm9udC1mYW1pbHk6J1NlZ29lIFVJJzsgZm9udC1zaXplOjlwdFwiPsKgwqDCoMKgwqDCoMKgwqDCoCBBYnN0cmFjdD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1hdGVyaWFscyBhbmQgTWV0aG9kcz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WYWx1YWJsZSBNZXRhbHMgZnJvbSBTcGVudCBMaXRoaXVtLUlvbiBCYXR0ZXJpZXMgYnkgU21lbHRpbmcgUmVkdWN0aW9uIFByb2Nlc3MgQmFzZWQgb24gTW5P4oCTU2lPMuKAk0FsMk8zIFNsYWcgU3lzdGVtIiwiVHJhbnNsYXRvcnMiOltdLCJZZWFyIjoiMjAxNyIsIlllYXJSZXNvbHZlZCI6IjIwMTciLCJDcmVhdGVkQnkiOiJfUm9uamEgV2FnbmVyLVdlbnoiLCJDcmVhdGVkT24iOiIyMDIwLTEwLTIzVDEzOjExOjUzIiwiTW9kaWZpZWRCeSI6Il9XYWduZXJ3ZSIsIklkIjoiNGE2MjZmY2QtZDFiMS00NzA5LTkxZTAtOTJiZTllYWE4ZGU3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NiNTIxOTMyMi02Y2NhLTQwNTktYjE2NS03MTIzMGQwMjQ1ZDAiLCJUZXh0IjoiWzQyXSIsIldBSVZlcnNpb24iOiI2LjguMC4wIn0=}</w:instrText>
                </w:r>
                <w:r w:rsidR="00670427" w:rsidRPr="0077002F">
                  <w:fldChar w:fldCharType="separate"/>
                </w:r>
                <w:r w:rsidR="00670427" w:rsidRPr="0077002F">
                  <w:t>[42]</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NMC batteries</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 xml:space="preserve">Co </w:t>
            </w:r>
          </w:p>
          <w:p w:rsidR="00670427" w:rsidRPr="0077002F" w:rsidRDefault="00670427" w:rsidP="00670427">
            <w:pPr>
              <w:spacing w:before="288" w:after="288"/>
            </w:pPr>
            <w:r w:rsidRPr="0077002F">
              <w:t>Li</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gt; 99</w:t>
            </w:r>
          </w:p>
          <w:p w:rsidR="00670427" w:rsidRPr="0077002F" w:rsidRDefault="00670427" w:rsidP="00670427">
            <w:pPr>
              <w:spacing w:before="288" w:after="288"/>
            </w:pPr>
            <w:r w:rsidRPr="0077002F">
              <w:t>38.30</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72804193-7e80-45f5-a6de-675466c4b8eb"/>
                <w:id w:val="-4769085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1c3RhaW5hYmxlIE1hdGVyaWFscyBhbmQgVGVjaG5vbG9naWVzLCAyMyAoMjAyMCkgZTAwMTM5LiBkb2k6MTAuMTAxNi9qLnN1c21hdC4yMDE5LmUwMDEzOT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RyaWVkIGluIGFuIG92ZW4gb3Zlcm5pZ2h0IHByaW9yIHRvIGZ1cnRoZXIgcmVkdWN0aW9uIGF0IDcwMCBcXCdiMEMgZm9yIGZ1bGwgcmVkdWN0aW9uIG9mIGNvYmFsdCBveGlkZSB0b21ldGFsbGljIGNvYmFsdC4gVGhlIHNpbXBsZSBhbmQgZW52aXJvbm1lbnRhbGx5IGZyaWVuZGx5IGFwcHJvYWNoIHByb3Bvc2VkIGluIHRoaXN3b3JrIGZvciB0aGUgcmVjb3Zlcnkgb2YgTGkgYW5kIENvIGZyb21zcGVudCBMSUJzIGNhbiBwb3RlbnRpYWxseSBoZWxwIGluIGFkZHJlc3NpbmcgdGhlIHByb2JsZW1zIGFzc29jaWF0ZWQgd2l0aCB3YXN0ZSBMSUJzIGFuZCBkZXBsZXRpb24gb2YgbmF0dXJhbCByZXNvdXJjZX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G1zZWE1NHZoLmpwZyIsIlVyaVN0cmluZyI6ImFmNjhiNTY1LTg5MTgtNDMyNC1iMjc2LTVkZjRiMjIzNDNj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dXNtYXQuMjAxOS5lMDAxMz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3VzbWF0LjIwMTkuZTAwMTM5IiwiVXJpU3RyaW5nIjoiaHR0cHM6Ly9kb2kub3JnLzEwLjEwMTYvai5zdXNtYXQuMjAxOS5lMDAx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vdmVyeSBvZiBsaXRoaXVtIGFuZCBjb2JhbHQgZnJvbSB3YXN0ZSBsaXRoaXVtLeKAnmlvbiBiYXR0ZXJpZXMgdGhyb3VnaCBhIHNlbGVjdGl2ZSBpc29sYXRpb24t4oCec3VzcGVuc2lvbiBhcHByb2FjaD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b3Zlcnkgb2YgbGl0aGl1bSBhbmQgY29iYWx0IGZyb20gd2FzdGUgbGl0aGl1bS1pb24gYmF0dGVyaWVzIHRocm91Z2ggYSBzZWxlY3RpdmUgaXNvbGF0aW9uLXN1c3BlbnNpb24gYXBwcm9hY2giLCJUcmFuc2xhdG9ycyI6W10sIlllYXIiOiIyMDIwIiwiWWVhclJlc29sdmVkIjoiMjAyMCIsIkNyZWF0ZWRCeSI6Il9Sb25qYSBXYWduZXItV2VueiIsIkNyZWF0ZWRPbiI6IjIwMjAtMTAtMjJUMDg6NDI6MTciLCJNb2RpZmllZEJ5IjoiX1dhZ25lcndlIiwiSWQiOiJhZjY4YjU2NS04OTE4LTQzMjQtYjI3Ni01ZGY0YjIyMzQzYzI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IwMV0ifV19LCJUYWciOiJDaXRhdmlQbGFjZWhvbGRlciM3MjgwNDE5My03ZTgwLTQ1ZjUtYTZkZS02NzU0NjZjNGI4ZWIiLCJUZXh0IjoiWzIwMV0iLCJXQUlWZXJzaW9uIjoiNi44LjAuMCJ9}</w:instrText>
                </w:r>
                <w:r w:rsidR="00670427" w:rsidRPr="0077002F">
                  <w:fldChar w:fldCharType="separate"/>
                </w:r>
                <w:r w:rsidR="00670427" w:rsidRPr="0077002F">
                  <w:t>[201]</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 xml:space="preserve">Electrode material </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Li as Li</w:t>
            </w:r>
            <w:r w:rsidRPr="0077002F">
              <w:rPr>
                <w:vertAlign w:val="subscript"/>
              </w:rPr>
              <w:t>2</w:t>
            </w:r>
            <w:r w:rsidRPr="0077002F">
              <w:t>CO</w:t>
            </w:r>
            <w:r w:rsidRPr="0077002F">
              <w:rPr>
                <w:vertAlign w:val="subscript"/>
              </w:rPr>
              <w:t>3</w:t>
            </w:r>
          </w:p>
          <w:p w:rsidR="00670427" w:rsidRPr="0077002F" w:rsidRDefault="00670427" w:rsidP="00670427">
            <w:pPr>
              <w:spacing w:before="288" w:after="288"/>
            </w:pPr>
            <w:r w:rsidRPr="0077002F">
              <w:t>Mn</w:t>
            </w:r>
            <w:r w:rsidRPr="0077002F">
              <w:rPr>
                <w:vertAlign w:val="subscript"/>
              </w:rPr>
              <w:t>3</w:t>
            </w:r>
            <w:r w:rsidRPr="0077002F">
              <w:t>O</w:t>
            </w:r>
            <w:r w:rsidRPr="0077002F">
              <w:rPr>
                <w:vertAlign w:val="subscript"/>
              </w:rPr>
              <w:t>4</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1.3</w:t>
            </w:r>
          </w:p>
          <w:p w:rsidR="00670427" w:rsidRPr="0077002F" w:rsidRDefault="00670427" w:rsidP="00670427">
            <w:pPr>
              <w:spacing w:before="288" w:after="288"/>
            </w:pPr>
            <w:r w:rsidRPr="0077002F">
              <w:t>-</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9.7</w:t>
            </w:r>
          </w:p>
          <w:p w:rsidR="00670427" w:rsidRPr="0077002F" w:rsidRDefault="00670427" w:rsidP="00670427">
            <w:pPr>
              <w:spacing w:before="288" w:after="288"/>
            </w:pPr>
            <w:r w:rsidRPr="0077002F">
              <w:t>95.11</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d2e8cbab-9dad-4fe9-a935-b0b5bb47be2e"/>
                <w:id w:val="-192186228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Dg4MzQwLTc1ZGMtNGE2Ni1hZDAyLWIyNTgzZmRlOGMyNi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2QyZThjYmFiLTlkYWQtNGZlOS1hOTM1LWIwYjViYjQ3YmUyZSIsIlRleHQiOiJbNDNdIiwiV0FJVmVyc2lvbiI6IjYuOC4wLjAifQ==}</w:instrText>
                </w:r>
                <w:r w:rsidR="00670427" w:rsidRPr="0077002F">
                  <w:fldChar w:fldCharType="separate"/>
                </w:r>
                <w:r w:rsidR="00670427" w:rsidRPr="0077002F">
                  <w:t>[43]</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ab/>
              <w:t>Active material</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Li</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3.00</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high grade material”</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b18b41e1-bd10-4827-b4e5-4a26b3ef16af"/>
                <w:id w:val="1942643308"/>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5Ljc6MTY3MjktMTY3Mzc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NwZW50IGxpdGhpdW0taW9uIGJhdHRlcmllcyAoTElCcykgaXMgZXNzZW50aWFsIGZvciBib3RoIGVudmlyb25tZW50YWwgcHJvdGVjdGlvbiBhbmQgbmF0dXJhb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9uc2VydmluZyBhbmQgZW52aXJvbm1lbnRhbCBmcmllbmRseSBhbmQgd2lsbCBicmluZyBhIGJyaWdodCBwcm9zcGVjdGl2ZSBmb3Igc3VzdGFpbmFibGUgcmVjeWNsaW5nIG9mIHNwZW50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mVzZWFyY2ggSW5zdGl0dXRlIG9mIFRzaW5naHVhIFVuaXZlcnNpdHkgaW4gU2hlbnpoZW4sIFNoZW4gWmhlbiA1MTgwNTcsIENoaW5hXHJcblNoZW56aGVuIFJ1aWN5Y2xlIEVudmlyb25tZW50YWwgVGVjaG5vbG9neSBDb21wYW55IExpbWl0ZWQsIFNoZW4gWmhlbiA1MTgwMDAsIENoaW5hIiwiQXV0aG9ycyI6W3siJGlkIjoiNC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LHsiJGlkIjoiOCIsIiR0eXBlIjoiU3dpc3NBY2FkZW1pYy5DaXRhdmkuUGVyc29uLCBTd2lzc0FjYWRlbWljLkNpdGF2aSIsIkZpcnN0TmFtZSI6IkwuIiwiTGFzdE5hbWUiOiJaaGFuZyIsIlByb3RlY3RlZCI6ZmFsc2UsIlNleCI6MCwiQ3JlYXRlZEJ5IjoiX1JvbmphIFdhZ25lci1XZW56IiwiQ3JlYXRlZE9uIjoiMjAyMC0xMC0wN1QxMzo0MTo1MyIsIk1vZGlmaWVkQnkiOiJfUm9uamEgV2FnbmVyLVdlbnoiLCJJZCI6ImMwNmZiMzhmLTk5NGUtNDg3Mi04YWRjLWY2NzkwN2YzYmNmZCIsIk1vZGlmaWVkT24iOiIyMDIwLTEwLTA3VDEzOjQxOjUzIiwiUHJvamVjdCI6eyIkcmVmIjoiNSJ9fSx7IiRpZCI6Ijk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ZXRobTVoM3YuanBnIiwiVXJpU3RyaW5nIjoiNzczNzViNzctM2RkMC00NWMwLWFmOWMtMDcyNmNlOWVm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liMDQxNz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3N1c2NoZW1lbmcuOWIwNDE3NSIsIlVyaVN0cmluZyI6Imh0dHBzOi8vZG9pLm9yZy8xMC4xMDIxL2Fjc3N1c2NoZW1lbmcuOWIwND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HNwZW50IGxpdGhpdW0taW9uIGJhdHRlcmllcywgY2F0aG9kZSBtYXRlcmlhbHMsIGNhdGFseXRpYyByZWR1Y3Rpb24sIHN1c3RhaW5hYmxlIHJlY3ljbGluZywgbG93IGVuZXJneSBjb25zdW1wdGlvb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QxXSJ9XX0sIlRhZyI6IkNpdGF2aVBsYWNlaG9sZGVyI2IxOGI0MWUxLWJkMTAtNDgyNy1iNGU1LTRhMjZiM2VmMTZhZiIsIlRleHQiOiJbNDFdIiwiV0FJVmVyc2lvbiI6IjYuOC4wLjAifQ==}</w:instrText>
                </w:r>
                <w:r w:rsidR="00670427" w:rsidRPr="0077002F">
                  <w:fldChar w:fldCharType="separate"/>
                </w:r>
                <w:r w:rsidR="00670427" w:rsidRPr="0077002F">
                  <w:t>[41]</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 xml:space="preserve">Electrode material </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Li</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81.9</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f3f523c4-bf59-4389-b346-5cf7f2346750"/>
                <w:id w:val="-241182648"/>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HpudGlyNGNjLmpwZyIsIlVyaVN0cmluZyI6ImU0YzNkZmMwLWI3ZTEtNDEwZS1iOTg3LTVmMzY4NWVhNjQ1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ZXN0LjdiMDI1Nj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I1NjEiLCJVcmlTdHJpbmciOiJodHRwczovL2RvaS5vcmcvMTAuMTAyMS9hY3MuZXN0LjdiMDI1N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lQwODoyNjo0OCIsIk1vZGlmaWVkQnkiOiJfUm9uamEgV2FnbmVyLVdlbnoiLCJJZCI6ImRhYzg2ZWUyLTVlNGMtNDI4YS04M2NiLTQwZjZiOWRkZDYwYiIsIk1vZGlmaWVkT24iOiIyMDIwLTEwLTIyVDA4OjI2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g5MTUwMjEiLCJVcmlTdHJpbmciOiJodHRwOi8vd3d3Lm5jYmkubmxtLm5paC5nb3YvcHVibWVkLzI4OTE1MDI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IwNV0ifV19LCJUYWciOiJDaXRhdmlQbGFjZWhvbGRlciNmM2Y1MjNjNC1iZjU5LTQzODktYjM0Ni01Y2Y3ZjIzNDY3NTAiLCJUZXh0IjoiWzIwNV0iLCJXQUlWZXJzaW9uIjoiNi44LjAuMCJ9}</w:instrText>
                </w:r>
                <w:r w:rsidR="00670427" w:rsidRPr="0077002F">
                  <w:fldChar w:fldCharType="separate"/>
                </w:r>
                <w:r w:rsidR="00670427" w:rsidRPr="0077002F">
                  <w:t>[205]</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pent LCO cathode material</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Li as Li</w:t>
            </w:r>
            <w:r w:rsidRPr="0077002F">
              <w:rPr>
                <w:vertAlign w:val="subscript"/>
              </w:rPr>
              <w:t>3</w:t>
            </w:r>
            <w:r w:rsidRPr="0077002F">
              <w:t>PO</w:t>
            </w:r>
            <w:r w:rsidRPr="0077002F">
              <w:rPr>
                <w:vertAlign w:val="subscript"/>
              </w:rPr>
              <w:t>4</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1.5</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cd58d664-620a-4c60-88dd-5c00a53b4c83"/>
                <w:id w:val="33003084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DUyBTdXN0YWluYWJsZSBDaGVtLiBFbmcuIDIwMTkuNzoxMjIyMi0xMjIzMDwvc3Bhbj48L3A+XHJcblx0XHQ8L2Rpdj5cclxuXHQ8L2JvZHk+XHJcbjwvaHRtbD4iLCJBYnN0cmFjdFJ0ZiI6IntcXHJ0ZjFcXGFuc2lcclxuXFxhbnNpY3BnMTI1MlxcdWMwXFxzdHNoZmRiY2gwXFxzdHNoZmxvY2gwXFxzdHNoZmhpY2gwXFxzdHNoZmJpMFxcZGVmZjBcXGFkZWZmMHtcXGZvbnR0Ymx7XFxmMFxcZm5pbFxcZmNoYXJzZXQwIFRpbWVzIE5ldyBSb21hbjt9XHJcbn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UgcmFwaWQgZ3Jvd3RoIGluIGRlbWFuZCBmb3IgbGl0aGl1bSBpb24gYmF0dGVyaWVzIChMSUJzKSByZXN1bHRzIGluIHRoZSBnZW5lcmF0aW9uIG9mIGEgdmFzdCBhbW91bnQgb2Z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wZW50IExJQnMuIFJlY292ZXJ5IG9mIHZhbHVhYmxlIG1ldGFscyBmcm9tIHNwZW50IExJQnMgaXMgcmVxdWlyZWQgaW4gdGVybXMgb2YgZW52aXJvbm1lbnRhbCBwcm90ZWN0aW9uIGFuZCBuYXR1cmFsIHJlc291cmNlIGNvbnNlcnZhdGlvbi4gSGVyZSwgd2UgZGV2ZWxvcGVkIGEgbm92ZWwgcHJvY2VzcyBmb3IgdGhlIHN1c3RhaW5hYmxlIHJlY292ZXJ5IG9mIExpIGFuZCBDbyBmcm9tIHNwZW50IExpQ29PMiBjYXRob2RlcyBiYXNlZCBvbiBpbiBzaXR1IHJlZHVjdGl2ZSByb2FzdGluZy4gSW4gdGhlIG9wZXJhdGlvb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4dGVybmFsIHJlZHVjdGFudHMgYWRkaW5nLCB3aGljaCBjYW4gbWFrZSB0aGUgcmVjeWNsaW5nIHByb2Nlc3Mgb2Ygc3BlbnQgTElCcyBzaW1wbGVyLCBtb3JlIHN1c3RhaW5hYmxlLCBhbmQgbW9yZSBlY29ub21pY2Fs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3IiwiJHR5cGUiOiJTd2lzc0FjYWRlbWljLkNpdGF2aS5QZXJzb24sIFN3aXNzQWNhZGVtaWMuQ2l0YXZpIiwiRmlyc3ROYW1lIjoiWC4iLCJMYXN0TmFtZSI6IkxpdSIsIlByb3RlY3RlZCI6ZmFsc2UsIlNleCI6MCwiQ3JlYXRlZEJ5IjoiX1JvbmphIFdhZ25lci1XZW56IiwiQ3JlYXRlZE9uIjoiMjAyMC0xMC0yMVQwODoyNzoyMSIsIk1vZGlmaWVkQnkiOiJfUm9uamEgV2FnbmVyLVdlbnoiLCJJZCI6IjUzZDFiNGFlLTM3NTgtNDJlNS04OThhLWE2OWE4ZWM3NzA2OCIsIk1vZGlmaWVkT24iOiIyMDIwLTEwLTIxVDA4OjI3OjIxIiwiUHJvamVjdCI6eyIkcmVmIjoiNSJ9fSx7IiRpZCI6Ijg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tZXcyMmkwbC5qcGciLCJVcmlTdHJpbmciOiIzMjcwYmQxYi1mMjZmLTQzMmEtYmVkZS00ODg1YTIzYjM1Y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TU2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YWNzc3VzY2hlbWVuZy45YjAxNTY0IiwiVXJpU3RyaW5nIjoiaHR0cHM6Ly9kb2kub3JnLzEwLjEwMjEvYWNzc3VzY2hlbWVuZy45YjAxNT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UiLCIkdHlwZSI6IlN3aXNzQWNhZGVtaWMuQ2l0YXZpLlB1Ymxpc2hlciwgU3dpc3NBY2FkZW1pYy5DaXRhdmkiLCJOYW1lIjoiQUNTIiwiUHJvdGVjdGVkIjpmYWxzZSwiQ3JlYXRlZEJ5IjoiX1JvbmphIFdhZ25lci1XZW56IiwiQ3JlYXRlZE9uIjoiMjAyMC0xMC0xNVQxMzo1OTozMCIsIk1vZG</w:instrText>
                </w:r>
                <w:r w:rsidR="00670427" w:rsidRPr="0077002F">
                  <w:rPr>
                    <w:lang w:val="en-US"/>
                  </w:rPr>
                  <w:instrText>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QwXSJ9XX0sIlRhZyI6IkNpdGF2aVBsYWNlaG9sZGVyI2NkNThkNjY0LTYyMGEtNGM2MC04OGRkLTVjMDBhNTNiNGM4MyIsIlRleHQiOiJbNDBdIiwiV0FJVmVyc2lvbiI6IjYuOC4wLjAifQ==}</w:instrText>
                </w:r>
                <w:r w:rsidR="00670427" w:rsidRPr="0077002F">
                  <w:fldChar w:fldCharType="separate"/>
                </w:r>
                <w:r w:rsidR="00670427" w:rsidRPr="0077002F">
                  <w:rPr>
                    <w:lang w:val="en-US"/>
                  </w:rPr>
                  <w:t>[40]</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Active material of spent LIB</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 and Co</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Does not provide efficiency for the final step</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Simulated slag</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 as LiCl</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97.45</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9786b824-9154-4ff6-be13-b8bb91187249"/>
                <w:id w:val="-1973441076"/>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</w:instrText>
                </w:r>
                <w:r w:rsidR="00670427" w:rsidRPr="0077002F">
                  <w:instrText>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C42OjEzMTYwLTEzMTY3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hlbiB0aGUgc3BlbnQgbGl0aGl1bSBpb24gYmF0dGVyeSBpcyBwcm9jZXNzZWQgcHlyb21ldGFsbHVyZ2ljYWxseSwgbGl0aGl1bSBpcyBnZW5lcmFsbHkgZml4ZWQgYXMgc2xhZyB3aXRoIGEgaGlnaCBtZWx0aW5nL2JvaWxpbmcgcG9pbnQgd2hpY2ggaXMgZGlmZmljdWx0IHRvIGJlIHRyZWF0ZWQgZnVydGhlci4gSW4gdGhpcyByZXNlYXJjaCwgYW4gaW5ub3ZhdGl2ZSBtZXRob2QgdG8gcmVjeWNsZSBsaXRoaXVtIGZyb20gcHlyby1zbGFnIGJ5IGV2YXBvcmF0aW9uIGR1cmluZyBjaGxvcmluYXRpb24gcm9hc3Rpbmcgd2FzIHByb3Bvc2VkLiBEaWZmZXJ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aGxvcmluZSBkb25vcnMsIG5hbWVseSBOYUNsLCBBbENsMywgYW5kIENhQ2wyIHdlcmUgZXZhbHVhdGVkIGJ5IEhTQyBzb2Z0d2FyZSBhbmQgZXhwZXJpbWVudHMsIGFtb25nIHdoaWNoIENhQ2wyIHBvc3Nlc3NlZCBhIHN0cm9uZ2VyIGFiaWxpdHkgb2YgY2hsb3JpbmUgZG9uYXRpb24gaW4gdGhlIGNobG9yaW5hdGlvbiByb2FzdGluZ3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ERvcmthXFxBcHBEYXRhXFxMb2NhbFxcVGVtcFxcbWJ1MHNpamIuanBnIiwiVXJpU3RyaW5nIjoiOGE1MjI0ZjYtNmQ4Mi00YjM5LTkyNjEtMTg4NWMxODczYzQ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hiMDI3MT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Fjc3N1c2NoZW1lbmcuOGIwMjcxMyIsIlVyaVN0cmluZyI6Imh0dHBzOi8vZG9pLm9yZy8xMC4xMDIxL2Fjc3N1c2NoZW1lbmcuOGIwMjc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5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}</w:instrText>
                </w:r>
                <w:r w:rsidR="00670427" w:rsidRPr="0077002F">
                  <w:fldChar w:fldCharType="separate"/>
                </w:r>
                <w:r w:rsidR="00670427" w:rsidRPr="0077002F">
                  <w:t>[196]</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pent LIB</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Li as LiCO</w:t>
            </w:r>
            <w:r w:rsidRPr="0077002F">
              <w:rPr>
                <w:vertAlign w:val="subscript"/>
              </w:rPr>
              <w:t>3</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0</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9.95</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e196fd48-b9a0-4e97-8834-36df681263f7"/>
                <w:id w:val="99545491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YzI1eHdwZmUuanBnIiwiVXJpU3RyaW5nIjoiOTFiY2I4ZjMtNWY5MS00MTE5LTk4ZDQtOGY2YTA1OTMyMm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kuMDEuMDc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b3dzb3VyLjIwMTkuMDEuMDcyIiwiVXJpU3RyaW5nIjoiaHR0cHM6Ly9kb2kub3JnLzEwLjEwMTYvai5qcG93c291ci4yMDE5LjAxLjA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yMDJdIn1dfSwiVGFnIjoiQ2l0YXZpUGxhY2Vob2xkZXIjZTE5NmZkNDgtYjlhMC00ZTk3LTg4MzQtMzZkZjY4MTI2M2Y3IiwiVGV4dCI6IlsyMDJdIiwiV0FJVmVyc2lvbiI6IjYuOC4wLjAifQ==}</w:instrText>
                </w:r>
                <w:r w:rsidR="00670427" w:rsidRPr="0077002F">
                  <w:fldChar w:fldCharType="separate"/>
                </w:r>
                <w:r w:rsidR="00670427" w:rsidRPr="0077002F">
                  <w:t>[202]</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pent LIB</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Co as CoCl</w:t>
            </w:r>
            <w:r w:rsidRPr="0077002F">
              <w:rPr>
                <w:vertAlign w:val="subscript"/>
              </w:rPr>
              <w:t>2</w:t>
            </w:r>
          </w:p>
          <w:p w:rsidR="00670427" w:rsidRPr="0077002F" w:rsidRDefault="00670427" w:rsidP="00670427">
            <w:pPr>
              <w:spacing w:before="288" w:after="288"/>
            </w:pPr>
            <w:r w:rsidRPr="0077002F">
              <w:t>Li as LiCl</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9.3</w:t>
            </w:r>
          </w:p>
          <w:p w:rsidR="00670427" w:rsidRPr="0077002F" w:rsidRDefault="00670427" w:rsidP="00670427">
            <w:pPr>
              <w:spacing w:before="288" w:after="288"/>
            </w:pPr>
            <w:r w:rsidRPr="0077002F">
              <w:t>99.18</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w:t>
            </w:r>
          </w:p>
          <w:p w:rsidR="00670427" w:rsidRPr="0077002F" w:rsidRDefault="00670427" w:rsidP="00670427">
            <w:pPr>
              <w:spacing w:before="288" w:after="288"/>
            </w:pPr>
            <w:r w:rsidRPr="0077002F">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85a8cafd-538c-4056-a533-6b0bf6cd0553"/>
                <w:id w:val="-2042882045"/>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2MTQ0LTE2MTUw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mNsdWRpbmcgcm9hc3RpbmcgdGVtcGVyYXR1cmUsIHRpbWUsIGFuZCBMaUNvTzIvTkg0Q2wgbWFzcyByYXRpbywgd2VyZSBpbnZlc3RpZ2F0ZWQgaW4gZGV0YWlsLiBUaGUgcmVzdWx0cyBzaG93ZWQgdGhhdCBtb3JlIHRoYW4gOTklIENvIGFuZCBMaSB3ZXJlIHJlY292ZXJlZCB1bmRlciBvcHRpbXVtIGNvbmRpdGlvbnM6IHRlbXBlcmF0dXJlIG9mIDM1MCBcXCdiMEMsIHJlYWN0aW9uIHRpbWUgb2YgMjAgbWluLCBhbmQgYSBMaUNvTzIvTkg0Q2wgbWFzcyByYXRpbyBvZiAxOjIuIEEgcG9zc2libGUgcmVhY3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WNoYW5pc20gYmV0d2VlbiBMaUNvTzIgYW5kIE5INENsIGlzIHByb3Bvc2VkIGJhc2VkIG9uIHRoZXJtb2R5bmFtaWMsIFgtcmF5IGRpZmZyYWN0aW9uLCBhbmQgWC1yYXkgcGhvdG9lbGVjdHJvbiBzcGVjdHJvc2NvcHkgYW5hbHlzZXMuIFRoZSB0cmVhdG1lbnQgb2Ygb3RoZXIgc3BlbnQgbGl0aGl1bS1pb24gYmF0dGVyeSBjYXRob2RlIG1hdGVyaWFscywgc3VjaCBhcyBMaU1uMk80IGFuZCBMaUNvMS8zTW4xLzNOaTEvM08yLCB2ZXJpZmllZCB0aGUgZWZmZWN0aXZlbmVzcyBvZiB0aGUgbWV0aG9kIGZvciByZWNvdmVyaW5nIHRoZSB2YWx1YWJsZSBtZXRhbH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lMWtrdHFqay5qcGciLCJVcmlTdHJpbmciOiJkMDcwMzAwMS1kYzdiLTQzYjktYmYwYy0xODNkMmQ1MWI4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zA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c3VzY2hlbWVuZy45YjAzMDU0IiwiVXJpU3RyaW5nIjoiaHR0cHM6Ly9kb2kub3JnLzEwLjEwMjEvYWNzc3VzY2hlbWVuZy45YjAzM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TddIn1dfSwiVGFnIjoiQ2l0YXZpUGxhY2Vob2xkZXIjODVhOGNhZmQtNTM4Yy00MDU2LWE1MzMtNmIwYmY2Y2QwNTUzIiwiVGV4dCI6IlsxOTddIiwiV0FJVmVyc2lvbiI6IjYuOC4wLjAifQ==}</w:instrText>
                </w:r>
                <w:r w:rsidR="00670427" w:rsidRPr="0077002F">
                  <w:fldChar w:fldCharType="separate"/>
                </w:r>
                <w:r w:rsidR="00670427" w:rsidRPr="0077002F">
                  <w:t>[197]</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imulated slag</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Li as LiCl</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0.58</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34e89e42-f8e7-4696-8013-eb40fd084b60"/>
                <w:id w:val="-1680650115"/>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FuZCBQdXJpZmljYXRpb24gVGVjaG5vbG9neSwgMjMzICgyMDE5KSAxMTYwMjUuIGRvaToxMC4xMDE2L2ouc2VwcHVyLjIwMTkuMTE2MDI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RG9ya2FcXEFwcERhdGFcXExvY2FsXFxUZW1wXFxjenl5ZHEzMS5qcGciLCJVcmlTdHJpbmciOiI1MGQ3YTUzYi1hNjMyLTQzOTktODIwZS0wNDc5NWQ4NzI2NW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VwcHVyLjIwMTkuMTE2MDI1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nNlcHB1ci4yMDE5LjExNjAyNSIsIlVyaVN0cmluZyI6Imh0dHBzOi8vZG9pLm9yZy8xMC4xMDE2L2ouc2VwcHVyLjIwMTkuMTE2MDI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xpdGhpdW0gbGVhY2hpbmcgdmlhIGNhbGNpdW0gY2hsb3JpZGUgcm9hc3RpbmcgZnJvbSBzaW11bGF0ZWQgcHlyb21ldGFsbHVyZ2ljYWwgc2xhZyBvZiBzcGVudCBsaXRoaXVtIGlvbiBiYXR0ZXJ5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}</w:instrText>
                </w:r>
                <w:r w:rsidR="00670427" w:rsidRPr="0077002F">
                  <w:fldChar w:fldCharType="separate"/>
                </w:r>
                <w:r w:rsidR="00670427" w:rsidRPr="0077002F">
                  <w:t>[195]</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Spent LCO batteries</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 xml:space="preserve">Co </w:t>
            </w:r>
          </w:p>
          <w:p w:rsidR="00670427" w:rsidRPr="0077002F" w:rsidRDefault="00670427" w:rsidP="00670427">
            <w:pPr>
              <w:spacing w:before="288" w:after="288"/>
            </w:pPr>
            <w:r w:rsidRPr="0077002F">
              <w:t>Li</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95.72</w:t>
            </w:r>
          </w:p>
          <w:p w:rsidR="00670427" w:rsidRPr="0077002F" w:rsidRDefault="00670427" w:rsidP="00670427">
            <w:pPr>
              <w:spacing w:before="288" w:after="288"/>
            </w:pPr>
            <w:r w:rsidRPr="0077002F">
              <w:t>98.93</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high-purity produc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ddcbb7a2-eb20-4846-ab4e-3541e6f09bcc"/>
                <w:id w:val="-488254560"/>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WZmOTBmLTdjNGMtNGQ3Ni04YmE4LTQ1MGJlMmYyNjM3ZiIsIlJhbmdlTGVuZ3RoIjo0LCJSZWZlcmVuY2VJZCI6ImNlMzFlYmZkLTA1YTctNGM1MC1iMzEwLWYwNDM4MGMzZjRjMSIsIlJlZmVyZW5jZSI6eyIkaWQiOiIzIiwiJHR5cGUiOiJTd2lzc0FjYWRlbWljLkNpdGF2aS5SZWZlcmVuY2UsIFN3aXNzQWNhZGVtaWMuQ2l0YXZpIiwiQWJzdHJhY3QiOiJ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iBFbGVjdHJvbmljIGFkZHJlc3M6IHpteHVAc2p0dS5lZHUuY24uIiwiQXV0aG9ycyI6W3siJGlkIjoiNC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sczNmdWozaC5qcGciLCJVcmlTdHJpbmciOiJjZTMxZWJmZC0wNWE3LTRjNTAtYjMxMC1mMDQzODBjM2Y0Y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UuMDkuMDU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UuMDkuMDUwIiwiVXJpU3RyaW5nIjoiaHR0cHM6Ly9kb2kub3JnLzEwLjEwMTYvai5qaGF6bWF0LjIwMTUuMDku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RUMTE6MTQ6NDAiLCJNb2RpZmllZEJ5IjoiX1JvbmphIFdhZ25lci1XZW56IiwiSWQiOiIzMzI2N2YyOC03YTc5LTQ4YTMtOGJjYi05MjNhNTA0YmJlODgiLCJNb2RpZmllZE9uIjoiMjAyMC0xMC0xNFQxMToxNDo0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NDQ4NDk1IiwiVXJpU3RyaW5nIjoiaHR0cDovL3d3dy5uY2JpLm5sbS5uaWguZ292L3B1Ym1lZC8yNjQ0ODQ5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Vudmlyb25tZW50YWxseS1mcmllbmRseSBveHlnZW4tZnJlZSByb2FzdGluZy93ZXQgbWFnbmV0aWMgc2VwYXJhdGlvbiB0ZWNobm9sb2d5IGZvciBpbiBzaXR1IHJlY3ljbGluZyBjb2JhbHQsIGxpdGhpdW0gY2Fy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</w:instrText>
                </w:r>
                <w:r w:rsidR="00670427" w:rsidRPr="0077002F">
                  <w:rPr>
                    <w:lang w:val="en-US"/>
                  </w:rPr>
                  <w:instrText>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M3XSJ9XX0sIlRhZyI6IkNpdGF2aVBsYWNlaG9sZGVyI2RkY2JiN2EyLWViMjAtNDg0Ni1hYjRlLTM1NDFlNmYwOWJjYyIsIlRleHQiOiJbMzddIiwiV0FJVmVyc2lvbiI6IjYuOC4wLjAifQ==}</w:instrText>
                </w:r>
                <w:r w:rsidR="00670427" w:rsidRPr="0077002F">
                  <w:fldChar w:fldCharType="separate"/>
                </w:r>
                <w:r w:rsidR="00670427" w:rsidRPr="0077002F">
                  <w:rPr>
                    <w:lang w:val="en-US"/>
                  </w:rPr>
                  <w:t>[37]</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Portable LIB</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Li as Li</w:t>
            </w:r>
            <w:r w:rsidRPr="0077002F">
              <w:rPr>
                <w:vertAlign w:val="subscript"/>
                <w:lang w:val="en-US"/>
              </w:rPr>
              <w:t>2</w:t>
            </w:r>
            <w:r w:rsidRPr="0077002F">
              <w:rPr>
                <w:lang w:val="en-US"/>
              </w:rPr>
              <w:t>CO</w:t>
            </w:r>
            <w:r w:rsidRPr="0077002F">
              <w:rPr>
                <w:vertAlign w:val="subscript"/>
                <w:lang w:val="en-US"/>
              </w:rPr>
              <w:t>3</w:t>
            </w:r>
            <w:r w:rsidRPr="0077002F">
              <w:rPr>
                <w:lang w:val="en-US"/>
              </w:rPr>
              <w:t>, Co alloy, Fe, Ni, Al, Cu, EMC, EC</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54,68</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1f7757c5-f021-460d-8348-ab80ceccf198"/>
                <w:id w:val="-2110268872"/>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</w:instrText>
                </w:r>
                <w:r w:rsidR="00670427" w:rsidRPr="0077002F">
                  <w:instrText>2YgdGhlIGZpbmUgZnJhY3Rpb24gZXh0cmFjdGVkIGZyb20gc3BlbnQgTGktaW9uIGJhdHRlcmllcy4gVGhpcyBmaW5lIGZyYWN0aW9uIG1haW5seSBjb25zaXN0cyBvZiB0aGVcclxuY29iYWx0IGFuZCBsaXRoaXVtIGNvbnRhaW5pbmcgZWxlY3Ryb2RlIG1hdGVyaWFsLiBTaW5jZSBhIHNlbGVjdGl2ZSBweXJvbWV0YWxsdXJnaWNhbCB0cmVhdG1lbnQgb2YgdGhlXHJcbmZpbmUgZnJhY3Rpb24gZm9yIHByb2R1Y2luZyBhIGNvYmFsdCBhbGxveSBoYXMgbm90IGJlZW4gZG9uZSBiZWZvcmUsIHRoZSBwcm9vZiBvZiBmZWFzaWJpbGl0eSB3YXMgdGhlIG1haW5cclxuYWlt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DcgKDIwMTIpIDE3My0xODIuIDEwLjEwMTYvai5qcG93c291ci4yMDEyLjAxLjE1Mjwvc3Bhbj48L3A+XHJcblx0XHQ8L2Rpdj5cclxuXHQ8L2JvZHk+XHJcbjwvaHRtbD4iLCJBYnN0cmFjdFJ0ZiI6IntcXHJ0ZjFcclxu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jb29wZXJhdGlvbiB3aXRoIHRoZSBpbmR1c3RyaWFsIHByb2plY3QgcGFydG5lcnMgQUNDVVJFQyBSZWN5Y2xpbmcgYW5kIFVWUi1GSUEgYSByZWN5Y2xpbmcgcHJvY2Vz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BlY2lhbGx5IGRlZGljYXRlZCB0byBwb3J0YWJsZSBMaS1pb24gYmF0dGVyaWVzIHdhcyBkZXZlbG9wZWQgY29tYmluaW5nIGEgbWVjaGFuaWNhbCBwcmV0cmVhdG1lbn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h5ZHJvLSBhbmQgcHlyb21ldGFsbHVyZ2ljYWwgcHJvY2VzcyBzdGVwcy4gVGhlcmVmb3JlIG5vdCBvbmx5IHRoZSByZWNvdmVyeSBvZiBjb2JhbHQgYnV0IGFsc28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WNvdmVyeSBvZiBhbGwgb3RoZXIgYmF0dGVyeSBjb21wb25lbnRzLCBlc3BlY2lhbGx5IG9mIGxpdGhpdW0gd2FzIG9mIGludGVyZXN0LiBCZXNpZGVzIHRoZSBjaGFyYWN0ZXJpemF0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GV2YWx1YXRpb24gb2YgYWxsIGdlbmVyYXRlZCBtZXRhbGxpYyBtYXRlcmlhbCBmcmFjdGlvbnMsIHRoZSBmb2N1cyBvZiB0aGUgcmVzZWFyY2ggd29yayB3YXN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RoZSBkZXZlbG9wbWVudCBvZiBhIHB5cm9tZXRhbGx1cmdpY2FsIHByb2Nlc3Mgc3RlcCBpbiBhbiBlbGVjdHJpYyBhcmMgZnVybmFjZSBmb3IgdGhlIGNhcmJvLXJlZHVjdGl2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lbHRpbmcgb2YgdGhlIGZpbmUgZnJhY3Rpb24gZXh0cmFjdGVkIGZyb20gc3BlbnQgTGktaW9uIGJhdHRlcmllcy4gVGhpcyBmaW5lIGZyYWN0aW9uIG1haW5seSBjb25zaXN0cyBvZi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NvYmFsdCBhbmQgbGl0aGl1bSBjb250YWluaW5nIGVsZWN0cm9kZSBtYXRlcmlhbC4gU2luY2UgYSBzZWxlY3RpdmUgcHlyb21ldGFsbHVyZ2ljYWwgdHJlYXRtZW50IG9m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ZpbmUgZnJhY3Rpb24gZm9yIHByb2R1Y2luZyBhIGNvYmFsdCBhbGxveSBoYXMgbm90IGJlZW4gZG9uZSBiZWZvcmUsIHRoZSBwcm9vZiBvZiBmZWFzaWJpbGl0eSB3YXMgdGhlIG1haW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pb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Eb3JrYVxcQXBwRGF0YVxcTG9jYWxcXFRlbXBcXGhuYmNvc3FmLmpwZyIsIlVyaVN0cmluZyI6ImM4ODIwZTc4LWNiZTItNDNjZC1hYjJkLTU0YzNhNzI1OGU3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AxLjE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G93c291ci4yMDEyLjAxLjE1MiIsIlVyaVN0cmluZyI6Imh0dHBzOi8vZG9pLm9yZy8xMC4xMDE2L2ouanBvd3NvdXIuMjAxMi4wMS4x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GV2ZWxvcG1lbnQgb2YgYSByZWN5Y2xpbmcgcHJvY2VzcyBmb3IgTGk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</w:instrText>
                </w:r>
                <w:r w:rsidR="00670427" w:rsidRPr="0077002F">
                  <w:rPr>
                    <w:lang w:val="en-US"/>
                  </w:rPr>
                  <w:instrText>NsaW5nIHByb2Nlc3M8L3NwYW4+PC9wPlxyXG5cdFx0XHQ8cCBzdHlsZT1cIm1hcmdpbjowcHQgMHB0IDZwdFwiPjxzcGFuIHN0eWxlPVwiZm9udC1mYW1pbHk6J1NlZ29lIFVJJzsgZm9udC1zaXplOjlwdFwiPsKgwqDCoMKgwqDCoMKgwqDCoCA3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RldmVsb3BtZW50IG9mIGEgcmVjeWNsaW5nIHByb2Nlc3MgZm9yIExpLWlvbiBiYXR0ZXJpZXMiLCJUcmFuc2xhdG9ycyI6W10sIlllYXIiOiIyMDEyIiwiWWVhclJlc29sdmVkIjoiMjAxMiIsIkNyZWF0ZWRCeSI6Il9Sb25qYSBXYWduZXItV2VueiIsIkNyZWF0ZWRPbiI6IjIwMjAtMTAtMjFUMDk6MDU6MzgiLCJNb2RpZmllZEJ5IjoiX1dhZ25lcndlIiwiSWQiOiJjODgyMGU3OC1jYmUyLTQzY2QtYWIyZC01NGMzYTcyNThlN2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M2XSJ9XX0sIlRhZyI6IkNpdGF2aVBsYWNlaG9sZGVyIzFmNzc1N2M1LWYwMjEtNDYwZC04MzQ4LWFiODBjZWNjZjE5OCIsIlRleHQiOiJbMzZdIiwiV0FJVmVyc2lvbiI6IjYuOC4wLjAifQ==}</w:instrText>
                </w:r>
                <w:r w:rsidR="00670427" w:rsidRPr="0077002F">
                  <w:fldChar w:fldCharType="separate"/>
                </w:r>
                <w:r w:rsidR="00670427" w:rsidRPr="0077002F">
                  <w:rPr>
                    <w:lang w:val="en-US"/>
                  </w:rPr>
                  <w:t>[36]</w:t>
                </w:r>
                <w:r w:rsidR="00670427" w:rsidRPr="0077002F">
                  <w:fldChar w:fldCharType="end"/>
                </w:r>
              </w:sdtContent>
            </w:sdt>
          </w:p>
        </w:tc>
      </w:tr>
      <w:tr w:rsidR="0077002F" w:rsidRPr="0077002F" w:rsidTr="00670427">
        <w:tc>
          <w:tcPr>
            <w:tcW w:w="1980"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Active material </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Co  </w:t>
            </w:r>
          </w:p>
          <w:p w:rsidR="00670427" w:rsidRPr="0077002F" w:rsidRDefault="00670427" w:rsidP="00670427">
            <w:pPr>
              <w:spacing w:before="288" w:after="288"/>
              <w:rPr>
                <w:lang w:val="en-US"/>
              </w:rPr>
            </w:pPr>
            <w:r w:rsidRPr="0077002F">
              <w:rPr>
                <w:lang w:val="en-US"/>
              </w:rPr>
              <w:t xml:space="preserve">Ni </w:t>
            </w:r>
          </w:p>
          <w:p w:rsidR="00670427" w:rsidRPr="0077002F" w:rsidRDefault="00670427" w:rsidP="00670427">
            <w:pPr>
              <w:spacing w:before="288" w:after="288"/>
              <w:rPr>
                <w:lang w:val="en-US"/>
              </w:rPr>
            </w:pPr>
            <w:r w:rsidRPr="0077002F">
              <w:rPr>
                <w:lang w:val="en-US"/>
              </w:rPr>
              <w:t>Mn</w:t>
            </w:r>
          </w:p>
          <w:p w:rsidR="00670427" w:rsidRPr="0077002F" w:rsidRDefault="00670427" w:rsidP="00670427">
            <w:pPr>
              <w:spacing w:before="288" w:after="288"/>
              <w:rPr>
                <w:lang w:val="en-US"/>
              </w:rPr>
            </w:pPr>
            <w:r w:rsidRPr="0077002F">
              <w:rPr>
                <w:lang w:val="en-US"/>
              </w:rPr>
              <w:t>Li</w:t>
            </w:r>
          </w:p>
        </w:tc>
        <w:tc>
          <w:tcPr>
            <w:tcW w:w="2126"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98</w:t>
            </w:r>
          </w:p>
          <w:p w:rsidR="00670427" w:rsidRPr="0077002F" w:rsidRDefault="00670427" w:rsidP="00670427">
            <w:pPr>
              <w:spacing w:before="288" w:after="288"/>
              <w:rPr>
                <w:lang w:val="en-US"/>
              </w:rPr>
            </w:pPr>
            <w:r w:rsidRPr="0077002F">
              <w:rPr>
                <w:lang w:val="en-US"/>
              </w:rPr>
              <w:t>99</w:t>
            </w:r>
          </w:p>
          <w:p w:rsidR="00670427" w:rsidRPr="0077002F" w:rsidRDefault="00670427" w:rsidP="00670427">
            <w:pPr>
              <w:spacing w:before="288" w:after="288"/>
              <w:rPr>
                <w:lang w:val="en-US"/>
              </w:rPr>
            </w:pPr>
            <w:r w:rsidRPr="0077002F">
              <w:rPr>
                <w:lang w:val="en-US"/>
              </w:rPr>
              <w:t>99</w:t>
            </w:r>
          </w:p>
          <w:p w:rsidR="00670427" w:rsidRPr="0077002F" w:rsidRDefault="00670427" w:rsidP="00670427">
            <w:pPr>
              <w:spacing w:before="288" w:after="288"/>
              <w:rPr>
                <w:lang w:val="en-US"/>
              </w:rPr>
            </w:pPr>
            <w:r w:rsidRPr="0077002F">
              <w:rPr>
                <w:lang w:val="en-US"/>
              </w:rPr>
              <w:t>73</w:t>
            </w:r>
          </w:p>
        </w:tc>
        <w:tc>
          <w:tcPr>
            <w:tcW w:w="1701"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batteriefähig” translates to battery grade </w:t>
            </w:r>
          </w:p>
        </w:tc>
        <w:tc>
          <w:tcPr>
            <w:tcW w:w="909"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95b26a2f-bfd1-496e-96ec-bd8fef4ecf52"/>
                <w:id w:val="1838036675"/>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DFjNjkyLTU4MjUtNDc2Yi04ZjNhLTE5YWQ4NDNlMzYyNyIsIlJhbmdlTGVuZ3RoIjo1LCJSZWZlcmVuY2VJZCI6IjdhZWZlNDlmLTRlMTMtNDdiYS04MWI3LWNkMGQzNmE3ZWY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</w:instrText>
                </w:r>
                <w:r w:rsidR="00670427" w:rsidRPr="0077002F">
                  <w:instrText>24iOiIyMDIwLTEwLTIxVDA4OjUwOjAwIiwiTW9kaWZpZWRCeSI6Il9Sb25qYSBXYWduZXItV2VueiIsIklkIjoiYWQwNjI1NTQtMTZhNy00NzA2LWFlNzEtNjAyOWJjY2VkYjc1IiwiTW9kaWZpZWRPbiI6IjIwMjAtMTAtMjFUMDg6NTA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RvcmthXFxBcHBEYXRhXFxMb2NhbFxcVGVtcFxcdzJnYTF3bHMuanBnIiwiVXJpU3RyaW5nIjoiN2FlZmU0OWYtNGUxMy00N2JhLTgxYjctY2QwZDM2YTdlZjk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}</w:instrText>
                </w:r>
                <w:r w:rsidR="00670427" w:rsidRPr="0077002F">
                  <w:fldChar w:fldCharType="separate"/>
                </w:r>
                <w:r w:rsidR="00670427" w:rsidRPr="0077002F">
                  <w:t>[271]</w:t>
                </w:r>
                <w:r w:rsidR="00670427" w:rsidRPr="0077002F">
                  <w:fldChar w:fldCharType="end"/>
                </w:r>
              </w:sdtContent>
            </w:sdt>
          </w:p>
        </w:tc>
      </w:tr>
      <w:tr w:rsidR="0077002F" w:rsidRPr="0077002F" w:rsidTr="00FC1E9A">
        <w:tc>
          <w:tcPr>
            <w:tcW w:w="1980" w:type="dxa"/>
            <w:tcBorders>
              <w:top w:val="single" w:sz="4" w:space="0" w:color="ED7D31" w:themeColor="accent2"/>
              <w:left w:val="single" w:sz="4" w:space="0" w:color="ED7D31" w:themeColor="accent2"/>
              <w:bottom w:val="single" w:sz="4" w:space="0" w:color="000000"/>
              <w:right w:val="single" w:sz="4" w:space="0" w:color="ED7D31" w:themeColor="accent2"/>
            </w:tcBorders>
          </w:tcPr>
          <w:p w:rsidR="00670427" w:rsidRPr="0077002F" w:rsidRDefault="00670427" w:rsidP="00670427">
            <w:pPr>
              <w:spacing w:before="288" w:after="288"/>
            </w:pPr>
            <w:r w:rsidRPr="0077002F">
              <w:t xml:space="preserve"> Simulated Slag </w:t>
            </w:r>
          </w:p>
        </w:tc>
        <w:tc>
          <w:tcPr>
            <w:tcW w:w="2126" w:type="dxa"/>
            <w:tcBorders>
              <w:top w:val="single" w:sz="4" w:space="0" w:color="ED7D31" w:themeColor="accent2"/>
              <w:left w:val="single" w:sz="4" w:space="0" w:color="ED7D31" w:themeColor="accent2"/>
              <w:bottom w:val="single" w:sz="4" w:space="0" w:color="000000"/>
              <w:right w:val="single" w:sz="4" w:space="0" w:color="ED7D31" w:themeColor="accent2"/>
            </w:tcBorders>
          </w:tcPr>
          <w:p w:rsidR="00670427" w:rsidRPr="0077002F" w:rsidRDefault="00670427" w:rsidP="00670427">
            <w:pPr>
              <w:spacing w:before="288" w:after="288"/>
            </w:pPr>
            <w:r w:rsidRPr="0077002F">
              <w:t xml:space="preserve">Li </w:t>
            </w:r>
          </w:p>
        </w:tc>
        <w:tc>
          <w:tcPr>
            <w:tcW w:w="2126" w:type="dxa"/>
            <w:tcBorders>
              <w:top w:val="single" w:sz="4" w:space="0" w:color="ED7D31" w:themeColor="accent2"/>
              <w:left w:val="single" w:sz="4" w:space="0" w:color="ED7D31" w:themeColor="accent2"/>
              <w:bottom w:val="single" w:sz="4" w:space="0" w:color="000000"/>
              <w:right w:val="single" w:sz="4" w:space="0" w:color="ED7D31" w:themeColor="accent2"/>
            </w:tcBorders>
          </w:tcPr>
          <w:p w:rsidR="00670427" w:rsidRPr="0077002F" w:rsidRDefault="00670427" w:rsidP="00670427">
            <w:pPr>
              <w:spacing w:before="288" w:after="288"/>
            </w:pPr>
            <w:r w:rsidRPr="0077002F">
              <w:t>78.83</w:t>
            </w:r>
          </w:p>
        </w:tc>
        <w:tc>
          <w:tcPr>
            <w:tcW w:w="1701" w:type="dxa"/>
            <w:tcBorders>
              <w:top w:val="single" w:sz="4" w:space="0" w:color="ED7D31" w:themeColor="accent2"/>
              <w:left w:val="single" w:sz="4" w:space="0" w:color="ED7D31" w:themeColor="accent2"/>
              <w:bottom w:val="single" w:sz="4" w:space="0" w:color="000000"/>
              <w:right w:val="single" w:sz="4" w:space="0" w:color="ED7D31" w:themeColor="accent2"/>
            </w:tcBorders>
          </w:tcPr>
          <w:p w:rsidR="00670427" w:rsidRPr="0077002F" w:rsidRDefault="00670427" w:rsidP="00670427">
            <w:pPr>
              <w:spacing w:before="288" w:after="288"/>
            </w:pPr>
            <w:r w:rsidRPr="0077002F">
              <w:t>-</w:t>
            </w:r>
          </w:p>
        </w:tc>
        <w:tc>
          <w:tcPr>
            <w:tcW w:w="909" w:type="dxa"/>
            <w:tcBorders>
              <w:top w:val="single" w:sz="4" w:space="0" w:color="ED7D31" w:themeColor="accent2"/>
              <w:left w:val="single" w:sz="4" w:space="0" w:color="ED7D31" w:themeColor="accent2"/>
              <w:bottom w:val="single" w:sz="4" w:space="0" w:color="000000"/>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e3cea520-ed2e-49c8-80fb-2d113efe42c2"/>
                <w:id w:val="1029917696"/>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kpLCA5LCAyMzkwOC0yMzkxNSwgZG9pOjEwLjEwMzkvQzlSQTAzNzU0Qz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0aGUgcHlyb21ldGFsbHVyZ2ljYWwgdHJlYXRtZW50IGZvciBzcGVudCBsaXRoaXVtLWlvbiBiYXR0ZXJpZXMgKExJQnMpLCBsaXRoaXVtIGlzIGdlbmVyYWxseSBwcmVzZW50IGluIHNsYWd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dpdGggQWwsIENhIGFuZCBTaSBhbmQgaXMgaGFyZCB0byBiZSBmdXJ0aGVyIHRyZWF0ZWQuIEluIHRoaXMgc3R1ZHksIGxpdGhpdW0gd2FzIHJlY292ZXJlZCBmcm9tIGEgc2ltdWxhdGV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lyb21ldGFsbHVyZ2ljYWwgc2xhZyAocHlyby1zbGFnKSB2aWEgc29kaXVtIHJvYXN0aW5nIGFuZCB3YXRlciBsZWFjaGluZy4gVGhlIHRoZXJtb2R5bmFtaWMgcHJvY2Vz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m9yIHRoZSByZWFjdGlvbnMgYmV0d2VlbiBzbGFnIGFuZCBhZGRpdGl2ZXMgc3VjaCBhcyBOYUNsLCBOYU5PMyBhbmQgTmEyU080IHdlcmUgc2ltdWxhdGVkIGR1cmluZ3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HJvYXN0aW5nIGJ5IHRoZSBIU0Mgc29mdHdhcmUsIHdoZXJlIE5hMlNPNCBwb3NzZXNzZWQgc3Ryb25nZXIgY2hlbWljYWwgcmVhY3Rpdml0eS4gVGhlIG9wdGltYWx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NvbmRpdGlvbnMgZm9yIHJvYXN0aW5nIHdlcmUgZXhwZXJpbWVudGFsbHkgZGV0ZXJtaW5lZCB0byBiZSA4MDAgQyBmb3IgNjAgbWluIGFuZCBhbiBOYTJTTzQvTGl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1vbGFyIHJhdGlvIG9mIDMgOiAxLCBmb2xsb3dlZCBieSB3YXRlciBsZWFjaGluZyBhdCA3MCBDIGZvciA4MCBtaW4gdXNpbmcgYSBsaXF1aWQtdG8tc29saWQgKEwvUykgbWFz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hdGlvIG9mIDMwIDogMS4gVGhpcyB5aWVsZGVkIGEgbWF4aW11bSBvZiA5My42MiUgbGl0aGl1bSByZWNvdmVyeS4gVGhlIG1lY2hhbmlzbSBieSB3aGljaCBpbnNvbHVib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xpdGhpdW0gaW4gc2xhZyB3YXMgdHJhbnNmb3JtZWQgaW50byBzb2x1YmxlIGxpdGhpdW0gYnkgc2FsdCByb2FzdGluZyB3YXMgcHJvcG9zZWQgdXNpbmcgdGhlIGFuYWx5c2lz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WFJEIGFuZCBFRFMgc3BlY3RyYSwgaW4gd2hpY2ggaW9uIGV4Y2hhbmdlIG9jY3VycmVkIGJldHdlZW4gTmErIGFuZCBMaSsgYXQgYSBjZXJ0YWluIHRlbXBlcmF0dXJ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ERvcmthXFxBcHBEYXRhXFxMb2NhbFxcVGVtcFxcazVzYmV1emUuanBnIiwiVXJpU3RyaW5nIjoiMDZlN2Q1MTItYzc1NS00MmQ2LTliNGMtY2UwOTlmYTdjZW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OVJBMDM3NTRD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OS9DOVJBMDM3NTRDIiwiVXJpU3RyaW5nIjoiaHR0cHM6Ly9kb2kub3JnLzEwLjEwMzkvQzlSQTAzNzU0Q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DCoMKgwqDCoMKgwqDCoMKgwqDCoCBBcXVlb3VzIGxlYWNoaW5nIG9mIGxpdGhpdW0gZnJvbSBzaW11bGF0ZWQgcHlyb21ldGFsbHVyZ2ljYWwgc2xhZyBieSBzb2RpdW0gc3VsZm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wqD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MKg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</w:instrText>
                </w:r>
                <w:r w:rsidR="00670427" w:rsidRPr="0077002F">
                  <w:rPr>
                    <w:lang w:val="en-US"/>
                  </w:rPr>
                  <w:instrText>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k5XSJ9XX0sIlRhZyI6IkNpdGF2aVBsYWNlaG9sZGVyI2UzY2VhNTIwLWVkMmUtNDljOC04MGZiLTJkMTEzZWZlNDJjMiIsIlRleHQiOiJbMTk5XSIsIldBSVZlcnNpb24iOiI2LjguMC4wIn0=}</w:instrText>
                </w:r>
                <w:r w:rsidR="00670427" w:rsidRPr="0077002F">
                  <w:fldChar w:fldCharType="separate"/>
                </w:r>
                <w:r w:rsidR="00670427" w:rsidRPr="0077002F">
                  <w:rPr>
                    <w:lang w:val="en-US"/>
                  </w:rPr>
                  <w:t>[199]</w:t>
                </w:r>
                <w:r w:rsidR="00670427" w:rsidRPr="0077002F">
                  <w:fldChar w:fldCharType="end"/>
                </w:r>
              </w:sdtContent>
            </w:sdt>
          </w:p>
        </w:tc>
      </w:tr>
      <w:tr w:rsidR="0077002F" w:rsidRPr="0077002F" w:rsidTr="00FC1E9A">
        <w:tc>
          <w:tcPr>
            <w:tcW w:w="8842" w:type="dxa"/>
            <w:gridSpan w:val="5"/>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Hydro-metallurgical route</w:t>
            </w:r>
          </w:p>
        </w:tc>
      </w:tr>
      <w:tr w:rsidR="0077002F" w:rsidRPr="0077002F" w:rsidTr="00FC1E9A">
        <w:tc>
          <w:tcPr>
            <w:tcW w:w="1980"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Input</w:t>
            </w:r>
          </w:p>
        </w:tc>
        <w:tc>
          <w:tcPr>
            <w:tcW w:w="212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covered material</w:t>
            </w:r>
          </w:p>
        </w:tc>
        <w:tc>
          <w:tcPr>
            <w:tcW w:w="2126"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cycling efficiency [%]</w:t>
            </w:r>
          </w:p>
        </w:tc>
        <w:tc>
          <w:tcPr>
            <w:tcW w:w="1701"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Degree of purity [%] </w:t>
            </w:r>
          </w:p>
        </w:tc>
        <w:tc>
          <w:tcPr>
            <w:tcW w:w="909"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s</w:t>
            </w:r>
          </w:p>
        </w:tc>
      </w:tr>
      <w:tr w:rsidR="0077002F" w:rsidRPr="0077002F" w:rsidTr="00FC1E9A">
        <w:tc>
          <w:tcPr>
            <w:tcW w:w="1980" w:type="dxa"/>
            <w:tcBorders>
              <w:top w:val="single" w:sz="4" w:space="0" w:color="00000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Spent LIBs </w:t>
            </w:r>
          </w:p>
        </w:tc>
        <w:tc>
          <w:tcPr>
            <w:tcW w:w="2126" w:type="dxa"/>
            <w:tcBorders>
              <w:top w:val="single" w:sz="4" w:space="0" w:color="00000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 as Li</w:t>
            </w:r>
            <w:r w:rsidRPr="0077002F">
              <w:rPr>
                <w:vertAlign w:val="subscript"/>
                <w:lang w:val="en-US"/>
              </w:rPr>
              <w:t>2</w:t>
            </w:r>
            <w:r w:rsidRPr="0077002F">
              <w:rPr>
                <w:lang w:val="en-US"/>
              </w:rPr>
              <w:t>CO</w:t>
            </w:r>
            <w:r w:rsidRPr="0077002F">
              <w:rPr>
                <w:vertAlign w:val="subscript"/>
                <w:lang w:val="en-US"/>
              </w:rPr>
              <w:t>3</w:t>
            </w:r>
          </w:p>
        </w:tc>
        <w:tc>
          <w:tcPr>
            <w:tcW w:w="2126" w:type="dxa"/>
            <w:tcBorders>
              <w:top w:val="single" w:sz="4" w:space="0" w:color="00000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6</w:t>
            </w:r>
          </w:p>
        </w:tc>
        <w:tc>
          <w:tcPr>
            <w:tcW w:w="1701" w:type="dxa"/>
            <w:tcBorders>
              <w:top w:val="single" w:sz="4" w:space="0" w:color="00000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9.93</w:t>
            </w:r>
          </w:p>
        </w:tc>
        <w:tc>
          <w:tcPr>
            <w:tcW w:w="909" w:type="dxa"/>
            <w:tcBorders>
              <w:top w:val="single" w:sz="4" w:space="0" w:color="00000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8262d386-34b4-4c95-b808-2bee7d5d7312"/>
                <w:id w:val="-1379392096"/>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</w:instrText>
                </w:r>
                <w:r w:rsidR="00670427" w:rsidRPr="0077002F">
                  <w:instrText>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NsZWFuZXIgUHJvZHVjdGlvbiwgQWNjZXB0ZWQgbWFudXNjcmlwdC4gZG9pOjEwLjEwMTYvai5qY2xlcHJvLjIwMTguMDEuMDQwPC9zcGFuPjwvcD5cclxuXHRcdDwvZGl2PlxyXG5cdDwvYm9keT5cclxuPC9odG1sPiIsIkFic3RyYWN0UnRmIjoie1xccnRmMVxcYW5zaVxcYW5zaWNwZzEyNTJcXHVjMFxcc3RzaGZkYmNoMFxcc3RzaGZsb2NoMFxcc3RzaGZoaWNoMFxcc3RzaGZiaTBcXGRlZmYwXHJcblxcYWRlZmYwe1xcZm9udHRibHtcXGYwXFxmbmlsXFxmY2hhcnNldDAgVGltZXMgTmV3IFJvbWFuO317XFxmMVxcZm5pbFxcZmNoYXJzZXQwIFNlZ29lIFVJO319e1xcY29sb3J0Ymw7XFxyZWQwXFxncmVlbjBcXGJsdWUwXHJcbj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JlY292ZXJ5IG9mIHZhbHVhYmxlIG1ldGFscyBmcm9tIHNwZW50IGxpdGhpdW0taW9uIGJhdHRlcnkgKExJQikgaXMgb2YgYm90aCBlbnZpcm9ubWVudGFs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WNvbm9taWMgaW1wb3J0YW5jZS4gQWNpZGljIGxlYWNoaW5nIHVzdWFsbHkgZW5jb3VudGVycyBpc3N1ZXMgb2YgbG93IHNlbGVjdGl2aXR5IG9yIHNsb3cga2luZXRpY3N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3aXRoIGNvbnNpZGVyYWJsZSBzZWNvbmRhcnkgd2FzdGUgZ2VuZXJhdGlvbiBkdXJpbmcgZnVydGhlciBwdXJpZmljYXRpb24uIEluIHRoaXMgcmVzZWFyY2gsIGF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Nsb3NlZC1sb29wIHByb2Nlc3Mgd2l0aCBpbXByb3ZlZCBsZWFjaGluZyBzZWxlY3Rpdml0eSBmb3IgcmVjeWNsaW5nIG9mIHNwZW50IExpTml4Q295TW4xLXgteU8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iYXR0ZXJ5IHVzaW5nIHdlYWsgYWNpZGljIGxlYWNoYW50IHdhcyBkZW1vbnN0cmF0ZWQuIFRvIG9idGFpbiBvcHRpbWFsIGNvbmRpdGlvbnMgb2YgdGhlIGxlYWNo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HJvY2VzcywgdGhlIGVmZmVjdHMgb2YgYWNpZCBjb25jZW50cmF0aW9uLCBzb2xpZCB0byBsaXF1aWQgKFMvTCkgcmF0aW8sIHRlbXBlcmF0dXJlIGFuZCByZWR1Y3RhbnQgY29udGVud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2VyZSBzeXN0ZW1hdGljYWxseSBpbnZlc3RpZ2F0ZWQuIEFsbW9zdCBhbGwgQ28sIExpLCBNbiBhbmQgTmkgY291bGQgYmUgZWZmZWN0aXZlbHkgcmVjb3ZlcmVkIGludG8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9sdXRpb24gd2hpbGUgQWwgcmVtYWluZWQgaW4gdGhlIHJlc2lkdWUgYXMgbWV0YWxsaWMgZm9ybSwgYWZ0ZXIgb25lLXN0ZXAgbGVhY2hpbmcuIFRoZSByb2x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WR1Y3RhbnQgZHVyaW5nIGxlYWNoaW5nIHdhcyBmdXJ0aGVyIGV2YWx1YXRlZCB3aGljaCB3YXMgZm91bmQgdG8gYmUgY3JpdGljYWwgZm9yIHRoZSBsZWFjaGluZ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2luZXRpY3MuIEl0IGlzIGNsZWFyIHRoYXQgdGhlIGFkZGl0aW9uIG9mIHJlZHVjdGFudCBjb3VsZCBhbHRlciB0aGUgcmF0ZS1jb250cm9sbGluZyBzdGVwIG9mIGxlYWNoaW5n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aW9uIGRpZmZ1c2lvbiBpbiB0aGUgcmVzaWR1ZSBsYXllciB0byB0aGUgc3VyZmFjZSBjaGVtaWNhbCByZWFjdGlvbnMuIFdpdGggaGlnaCBzZWxlY3Rpdml0eSBhZ2FpbnN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XB1cml0aWVzLCB0aGlzIHJlc2VhcmNoIHByb3Bvc2VkIGFuZCB2ZXJpZmllZCBhIHByb2Nlc3MgdG8gcmVjb3ZlciBoaWdoIHB1cml0eSBMaTJDTzMgZnJvbSB0aG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jYXRob2RlIHNjcmFwIG9mIExJQnMsIGFuZCBtb3JlIHRoYW4gOTAlIG9mIHRoZSBnbG9iYWwgcmVjb3ZlcnkgcmF0ZSBvZiB2YWx1YWJsZSBtZXRhbHMgY2FuIGJl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hY2hpZXZlZC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xMiIsIiR0eXBlIjoiU3dpc3NBY2FkZW1pYy5DaXRhdmkuUGVyc29uLCBTd2lzc0FjYWRlbWljLkNpdGF2aSIsIkZpcnN0TmFtZSI6IlouIiwiTGFzdE5hbWUiOiJTdW4iLCJQcm90ZWN0ZWQiOmZhbHNlLCJTZXgiOjAsIkNyZWF0ZWRCeSI6Il9Sb25qYSBXYWduZXItV2VueiIsIkNyZWF0ZWRPbiI6IjIwMjAtMTEtMThUMTM6MzQ6NTUiLCJNb2RpZmllZEJ5IjoiX1JvbmphIFdhZ25lci1XZW56IiwiSWQiOiJjZmRiMTgwNS0xMGQ5LTQzMmUtYjNmZi0xMmNmMzg4ZTViNjgiLCJNb2RpZmllZE9uIjoiMjAyMC0xMS0xOFQxMzozNDo1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HdhZ25lcndlXFxBcHBEYXRhXFxMb2NhbFxcVGVtcFxcZ3dvcDNqdHcuanBnIiwiVXJpU3RyaW5nIjoiNTJmYzgwZGItYTE3Ny00Y2NmLWE2N2YtZDFlNDA2OGUyMGY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C4wMS4wNDA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mNsZXByby4yMDE4LjAxLjA0MCIsIlVyaVN0cmluZyI6Imh0dHBzOi8vZG9pLm9yZy8xMC4xMDE2L2ouamNsZXByby4yMDE4LjAxLjA0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</w:instrText>
                </w:r>
                <w:r w:rsidR="00670427" w:rsidRPr="0077002F">
                  <w:rPr>
                    <w:lang w:val="en-US"/>
                  </w:rPr>
                  <w:instrText>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UyXSJ9XX0sIlRhZyI6IkNpdGF2aVBsYWNlaG9sZGVyIzgyNjJkMzg2LTM0YjQtNGM5NS1iODA4LTJiZWU3ZDVkNzMxMiIsIlRleHQiOiJbNTJdIiwiV0FJVmVyc2lvbiI6IjYuOC4wLjAifQ==}</w:instrText>
                </w:r>
                <w:r w:rsidR="00670427" w:rsidRPr="0077002F">
                  <w:fldChar w:fldCharType="separate"/>
                </w:r>
                <w:r w:rsidR="00670427" w:rsidRPr="0077002F">
                  <w:rPr>
                    <w:lang w:val="en-US"/>
                  </w:rPr>
                  <w:t>[52]</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s</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as CoC</w:t>
            </w:r>
            <w:r w:rsidRPr="0077002F">
              <w:rPr>
                <w:vertAlign w:val="subscript"/>
                <w:lang w:val="en-US"/>
              </w:rPr>
              <w:t>2</w:t>
            </w:r>
            <w:r w:rsidRPr="0077002F">
              <w:rPr>
                <w:lang w:val="en-US"/>
              </w:rPr>
              <w:t>O</w:t>
            </w:r>
            <w:r w:rsidRPr="0077002F">
              <w:rPr>
                <w:vertAlign w:val="subscript"/>
                <w:lang w:val="en-US"/>
              </w:rPr>
              <w:t>4</w:t>
            </w:r>
            <w:r w:rsidRPr="0077002F">
              <w:rPr>
                <w:lang w:val="en-US"/>
              </w:rPr>
              <w:t>·2H</w:t>
            </w:r>
            <w:r w:rsidRPr="0077002F">
              <w:rPr>
                <w:vertAlign w:val="subscript"/>
                <w:lang w:val="en-US"/>
              </w:rPr>
              <w:t>2</w:t>
            </w:r>
            <w:r w:rsidRPr="0077002F">
              <w:rPr>
                <w:lang w:val="en-US"/>
              </w:rPr>
              <w:t>O</w:t>
            </w:r>
          </w:p>
          <w:p w:rsidR="00670427" w:rsidRPr="0077002F" w:rsidRDefault="00670427" w:rsidP="00670427">
            <w:pPr>
              <w:spacing w:before="288" w:after="288"/>
              <w:rPr>
                <w:lang w:val="en-US"/>
              </w:rPr>
            </w:pPr>
            <w:r w:rsidRPr="0077002F">
              <w:rPr>
                <w:lang w:val="en-US"/>
              </w:rPr>
              <w:t>Li as Li</w:t>
            </w:r>
            <w:r w:rsidRPr="0077002F">
              <w:rPr>
                <w:vertAlign w:val="subscript"/>
                <w:lang w:val="en-US"/>
              </w:rPr>
              <w:t>2</w:t>
            </w:r>
            <w:r w:rsidRPr="0077002F">
              <w:rPr>
                <w:lang w:val="en-US"/>
              </w:rPr>
              <w:t>CO</w:t>
            </w:r>
            <w:r w:rsidRPr="0077002F">
              <w:rPr>
                <w:vertAlign w:val="subscript"/>
                <w:lang w:val="en-US"/>
              </w:rPr>
              <w:t>3</w:t>
            </w:r>
          </w:p>
          <w:p w:rsidR="00670427" w:rsidRPr="0077002F" w:rsidRDefault="00670427" w:rsidP="00670427">
            <w:pPr>
              <w:spacing w:before="288" w:after="288"/>
              <w:rPr>
                <w:lang w:val="en-US"/>
              </w:rPr>
            </w:pP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1.2</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62.13</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0.32 % impurities</w:t>
            </w:r>
          </w:p>
          <w:p w:rsidR="00670427" w:rsidRPr="0077002F" w:rsidRDefault="00670427" w:rsidP="00670427">
            <w:pPr>
              <w:spacing w:before="288" w:after="288"/>
              <w:rPr>
                <w:lang w:val="en-US"/>
              </w:rPr>
            </w:pPr>
            <w:r w:rsidRPr="0077002F">
              <w:rPr>
                <w:lang w:val="en-US"/>
              </w:rPr>
              <w:t>0.52 % impurities</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41975332-fdee-4c25-85cd-a1ca575f663c"/>
                <w:id w:val="-542828052"/>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</w:instrText>
                </w:r>
                <w:r w:rsidR="00670427" w:rsidRPr="0077002F">
                  <w:instrText>kaXNzb2x2ZWQgaW4gdGhlIHNvbHV0aW9uIG9mXHJcbjIgbW9sL0wgSDJTTzQgYW5kIDIuMCUgSDJPMiAodm9sdW1lIGZyYWN0aW9uKSwgYW5kIDk0LjclIG9mIENvIGFuZCA3MS4wJSBvZiBMaSBjYW4gYmUgcmVjb3ZlcmVkIHJlc3BlY3RpdmVseSBpbiB0aGUgZm9ybSBvZlxyXG5Db0MyTzTOhzJIMk8gYW5kIExpMkNPMy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clxuXFxsdHJwYXJcXGxpMFxcbGluMFxccmkwXFxyaW4wXFxxbFxcZmFhdXRvXFxydGxjaFxcYWZzMjBcXGx0cmNoXFxmczE4XFxmMSBOb3JtYWw7fXtcXCpcXGNzMTBcXGFkZGl0aXZlIERlZmF1bHQgUGFyYWdyYXBoIEZvbnQ7fX17XFwqXFxnZW5lcmF0b3IgQXNwb3NlLldvcmRzIGZvciAuTkVUIDExLjExLjAuMFxyXG4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NhdGhvZGUgbWF0ZXJpYWwgb2Ygc3BlbnQgbGl0aGl1bS1pb24gYmF0dGVyaWVzIHdhcyByZWZpbmVkIHRvIG9idGFpbiBoaWdoIHZhbHVlLWFkZGVkIGNvYmFsdCBhbmQgbGl0aGl1bSBwcm9kdWN0cyBiYXNlZH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4gdGhlIGNoZW1pY2FsIGJlaGF2aW9ycyBvZiBtZXRhbCBpbiBkaWZmZXJlbnQgb3hpZGF0aW9uIHN0YXRlcy4gVGhlIGFjdGl2ZSBzdWJzdGFuY2VzIHNlcGFyYXRlZCBmcm9tIHRoZSBjYXRob2RlIG9mIHNwZW5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l0aGl1bS1pb24gYmF0dGVyaWVzIHdlcmUgZGlzc29sdmVkIGluIEgyU080IGFuZCBIMk8yIHNvbHV0aW9uLCBhbmQgcHJlY2lwaXRhdGVkIGFzIENvQzJPNFxcJ2I3MkgyTyBtaWNyb3BhcnRpY2xlcyBieSBhZGRpdGlvbiBvZ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KE5INCkyQzJPNC4gQWZ0ZXIgY29sbGVjdGlvbiBvZiB0aGUgQ29DMk80XFwnYjcySDJPIHByb2R1Y3QgYnkgZmlsdHJhdGlvbiwgdGhlIExpMkNPMyBwcmVjaXBpdGF0ZXMgd2VyZSBvYnRhaW5lZCBieSBhZGRpdGlvbiBvZiBOYTJDTz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iB0aGUgbGVmdCBmaWx0cmF0ZS4gVGhlIGV4cGVyaW1lbnRhbCBzdHVkeSBzaG93cyB0aGF0IDk2LjMlIG9mIENvIChtYXNzIGZyYWN0aW9uKSBhbmQgODcuNSUgb2YgTGkgY2FuIGJlIGRpc3NvbHZlZCBpbiB0aGUgc29sdXRpb24gb2Z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DIgbW9sL0wgSDJTTzQgYW5kIDIuMCUgSDJPMiAodm9sdW1lIGZyYWN0aW9uKSwgYW5kIDk0LjclIG9mIENvIGFuZCA3MS4wJSBvZiBMaSBjYW4gYmUgcmVjb3ZlcmVkIHJlc3BlY3RpdmVseSBpbiB0aGUgZm9ybSBvZ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NvQzJPNFxcdTkwMyAySDJPIGFuZCBMaTJDTz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cm1ranN4dnEuanBnIiwiVXJpU3RyaW5nIjoiNGU2MmUyYzYtYjUyMy00OGRhLWI2MGEtZGY2YWJiNTBkYT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TMTAwMy02MzI2KDExKTYxNDYwLV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xMDAzLTYzMjYoMTEpNjE0NjAtWCIsIlVyaVN0cmluZyI6Imh0dHBzOi8vZG9pLm9yZy8xMC4xMDE2L1MxMDAzLTYzMjYoMTEpNjE0NjAtW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</w:instrText>
                </w:r>
                <w:r w:rsidR="00670427" w:rsidRPr="0077002F">
                  <w:rPr>
                    <w:lang w:val="en-US"/>
                  </w:rPr>
                  <w:instrText>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E2MF0ifV19LCJUYWciOiJDaXRhdmlQbGFjZWhvbGRlciM0MTk3NTMzMi1mZGVlLTRjMjUtODVjZC1hMWNhNTc1ZjY2M2MiLCJUZXh0IjoiWzE2MF0iLCJXQUlWZXJzaW9uIjoiNi44LjAuMCJ9}</w:instrText>
                </w:r>
                <w:r w:rsidR="00670427" w:rsidRPr="0077002F">
                  <w:fldChar w:fldCharType="separate"/>
                </w:r>
                <w:r w:rsidR="00670427" w:rsidRPr="0077002F">
                  <w:rPr>
                    <w:lang w:val="en-US"/>
                  </w:rPr>
                  <w:t>[160]</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cathodic waste material</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Mn as MnO</w:t>
            </w:r>
            <w:r w:rsidRPr="0077002F">
              <w:rPr>
                <w:vertAlign w:val="subscript"/>
                <w:lang w:val="en-US"/>
              </w:rPr>
              <w:t>2</w:t>
            </w:r>
            <w:r w:rsidRPr="0077002F">
              <w:rPr>
                <w:lang w:val="en-US"/>
              </w:rPr>
              <w:t>, Na</w:t>
            </w:r>
            <w:r w:rsidRPr="0077002F">
              <w:rPr>
                <w:vertAlign w:val="subscript"/>
                <w:lang w:val="en-US"/>
              </w:rPr>
              <w:t>0.55</w:t>
            </w:r>
            <w:r w:rsidRPr="0077002F">
              <w:rPr>
                <w:lang w:val="en-US"/>
              </w:rPr>
              <w:t>Mn</w:t>
            </w:r>
            <w:r w:rsidRPr="0077002F">
              <w:rPr>
                <w:vertAlign w:val="subscript"/>
                <w:lang w:val="en-US"/>
              </w:rPr>
              <w:t>2</w:t>
            </w:r>
            <w:r w:rsidRPr="0077002F">
              <w:rPr>
                <w:lang w:val="en-US"/>
              </w:rPr>
              <w:t>O</w:t>
            </w:r>
            <w:r w:rsidRPr="0077002F">
              <w:rPr>
                <w:vertAlign w:val="subscript"/>
                <w:lang w:val="en-US"/>
              </w:rPr>
              <w:t>4</w:t>
            </w:r>
            <w:r w:rsidRPr="0077002F">
              <w:rPr>
                <w:lang w:val="en-US"/>
              </w:rPr>
              <w:t>·1.5 H</w:t>
            </w:r>
            <w:r w:rsidRPr="0077002F">
              <w:rPr>
                <w:vertAlign w:val="subscript"/>
                <w:lang w:val="en-US"/>
              </w:rPr>
              <w:t>2</w:t>
            </w:r>
            <w:r w:rsidRPr="0077002F">
              <w:rPr>
                <w:lang w:val="en-US"/>
              </w:rPr>
              <w:t xml:space="preserve">O </w:t>
            </w:r>
          </w:p>
          <w:p w:rsidR="00670427" w:rsidRPr="0077002F" w:rsidRDefault="00670427" w:rsidP="00670427">
            <w:pPr>
              <w:spacing w:before="288" w:after="288"/>
              <w:rPr>
                <w:lang w:val="en-US"/>
              </w:rPr>
            </w:pPr>
            <w:r w:rsidRPr="0077002F">
              <w:rPr>
                <w:lang w:val="en-US"/>
              </w:rPr>
              <w:t>Co</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5</w:t>
            </w:r>
          </w:p>
          <w:p w:rsidR="00670427" w:rsidRPr="0077002F" w:rsidRDefault="00670427" w:rsidP="00670427">
            <w:pPr>
              <w:spacing w:before="288" w:after="288"/>
              <w:rPr>
                <w:lang w:val="en-US"/>
              </w:rPr>
            </w:pPr>
            <w:r w:rsidRPr="0077002F">
              <w:rPr>
                <w:lang w:val="en-US"/>
              </w:rPr>
              <w:t>90</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c09bc3e1-cc3e-4ba1-ade5-a4c96e76442c"/>
                <w:id w:val="-535035471"/>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jhjMjg4LWExZGMtNDkyYS1iZmVlLTY2ZDY2NzQ1NWFmOSIsIlJhbmdlTGVuZ3RoIjo1LCJSZWZlcmVuY2VJZCI6IjYyYWMzN2U5LTQ0NGYtNGY4Ni1hMjcyLThlZjZlZWQzZjQwMiIsIlJlZmVyZW5jZSI6eyIkaWQiOiIzIiwiJHR5cGUiOiJTd2lzc0FjYWRlbWljLkNpdGF2aS5SZWZlcmVuY2UsIFN3aXNzQWNhZGVtaWMuQ2l0YXZpIiwiQWJzdHJhY3QiOiJ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bigJx3YXN0ZSt3YXN0ZeKGknJlc291cmNlcy7igJ1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tb2dyYXZpbWV0cnlhbmFseXNpc3VuZGVyc3RhbmRhcmRhdG1vc3BoZXJpY3ByZXNzdXJlLlRoZW50aGVveHlnZW4tZnJlZXJvYXN0aW5nL3dldG1hZ25ldGljc2VwYXJhdGl</w:instrText>
                </w:r>
                <w:r w:rsidR="00670427" w:rsidRPr="0077002F">
                  <w:instrText>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4iLCJBYnN0cmFjdENvbXBsZXhpdHkiOjA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GRxcnlxcGhiLmpwZyIsIlVyaVN0cmluZyI6IjYyYWMzN2U5LTQ0NGYtNGY4Ni1hMjcyLThlZjZlZWQzZjQ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Ny4wMS4wOT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NsZXByby4yMDE3LjAxLjA5NSIsIlVyaVN0cmluZyI6Imh0dHBzOi8vZG9pLm9yZy8xMC4xMDE2L2ouamNsZXByby4yMDE3LjAxLjA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EyNF0ifV19LCJUYWciOiJDaXRhdmlQbGFjZWhvbGRlciNjMDliYzNlMS1jYzNlLTRiYTEtYWRlNS1hNGM5NmU3NjQ0MmMiLCJUZXh0IjoiWzEyNF0iLCJXQUlWZXJzaW9uIjoiNi44LjAuMCJ9}</w:instrText>
                </w:r>
                <w:r w:rsidR="00670427" w:rsidRPr="0077002F">
                  <w:fldChar w:fldCharType="separate"/>
                </w:r>
                <w:r w:rsidR="00670427" w:rsidRPr="0077002F">
                  <w:t>[124]</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Li</w:t>
            </w:r>
          </w:p>
          <w:p w:rsidR="00670427" w:rsidRPr="0077002F" w:rsidRDefault="00670427" w:rsidP="00670427">
            <w:pPr>
              <w:spacing w:before="288" w:after="288"/>
            </w:pPr>
            <w:r w:rsidRPr="0077002F">
              <w:t xml:space="preserve">Ni </w:t>
            </w:r>
          </w:p>
          <w:p w:rsidR="00670427" w:rsidRPr="0077002F" w:rsidRDefault="00670427" w:rsidP="00670427">
            <w:pPr>
              <w:spacing w:before="288" w:after="288"/>
            </w:pPr>
            <w:r w:rsidRPr="0077002F">
              <w:t>Co</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1.77</w:t>
            </w:r>
          </w:p>
          <w:p w:rsidR="00670427" w:rsidRPr="0077002F" w:rsidRDefault="00670427" w:rsidP="00670427">
            <w:pPr>
              <w:spacing w:before="288" w:after="288"/>
            </w:pPr>
            <w:r w:rsidRPr="0077002F">
              <w:t>89.64</w:t>
            </w:r>
          </w:p>
          <w:p w:rsidR="00670427" w:rsidRPr="0077002F" w:rsidRDefault="00670427" w:rsidP="00670427">
            <w:pPr>
              <w:spacing w:before="288" w:after="288"/>
            </w:pPr>
            <w:r w:rsidRPr="0077002F">
              <w:t>88.1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9.3</w:t>
            </w:r>
          </w:p>
          <w:p w:rsidR="00670427" w:rsidRPr="0077002F" w:rsidRDefault="00670427" w:rsidP="00670427">
            <w:pPr>
              <w:spacing w:before="288" w:after="288"/>
            </w:pPr>
            <w:r w:rsidRPr="0077002F">
              <w:t>98.9</w:t>
            </w:r>
          </w:p>
          <w:p w:rsidR="00670427" w:rsidRPr="0077002F" w:rsidRDefault="00670427" w:rsidP="00670427">
            <w:pPr>
              <w:spacing w:before="288" w:after="288"/>
            </w:pPr>
            <w:r w:rsidRPr="0077002F">
              <w:t>99.5</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3bae2af4-09e6-465b-b312-e42f2ad8886b"/>
                <w:id w:val="-466894539"/>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NsZWFuZXIgUHJvZHVjdGlvbiwgMTEyICgyMDE2KSAzNTYyLTM1NzAuIGRvaToxMC4xMDE2L2ouamNsZXByby4yMDE1LjEwLjEzMj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aXRoIHRoZSBzdXJnZSBvZiBzcGVudCBsaXRoaXVtLWlvbiBiYXR0ZXJpZXMgKExJQnMpIGdlbmVyYXRlZCB3b3JsZHdpZGUsIHJlc291cmNlIHV0aWxpemF0aW9uIG9mIHRoZXNl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eGhhdXN0ZWQgYmF0dGVyaWVzIHdpbGwgYmUgZGVzaWRlcmF0ZWQgdG8gYWxsZXZpYXRlIHRoZSByZXNvdXJjZSBkZXBsZXRpb24gYW5kIGVudmlyb25tZW50YWwgcG9sbHV0aW9u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hlcmVpbiBhbiBhdG9tLWVjb25vbWljIHByb2Nlc3MgY29tYmluZWQgd2l0aCByZWR1Y3RpdmUgbGVhY2hpbmcgYW5kIHNlbGVjdGl2ZSBwcmVjaXBpdGF0aW9uIHdhc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XhwbG9yZWQgdG8gcmVjb3ZlciB2YWx1YWJsZSBtZXRhbHMgZnJvbSB3YXN0ZSBjYXRob2RlIG1hdGVyaWFscyBvZiBzcGVudCBMSUJzIGluIHRoaXMgc3R1ZHkuIFdhc3Rl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2F0aG9kZSBtYXRlcmlhbHMgd2VyZSBmaXJzdGx5IGRpc3NvbHZlZCB1c2luZyBjaXRyaWMgYWNpZCBhbmQgRC1nbHVjb3NlIGFzIGxlYWNoYW50IGFuZCByZWR1Y3RhbnQs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XNwZWN0aXZlbHkuIEFib3V0IDk5JSwgOTElLCA5MiUgYW5kIDk0JSBMaSwgTmksIENvIGFuZCBNbiBjb3VsZCBiZSBsZWFjaGVkIHVuZGVyIHRoZSBmb2xsb3dpbmd9e1xccnRsY2hcXGFmMFxcYWZzMjRcclxu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9wdGltaXplZCBjb25kaXRpb25zOiByZXRlbnRpb24gdGltZSBlIDEyMCBtaW4sIHJlYWN0aW9uIHRlbXBlcmF0dXJlIGUgODAgQywgY29uY2VudHJhdGlvbiBvZiBjaXRyaW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Y2lkIGUgMS41IG1vbC9MLCBwdWxwIGRlbnNpdHkgZSAyMCBnL0wgYW5kIHJlZHVjdGFudCBkb3NhZ2UgZSAwLjUgZy9nLiBIaWdoIHZhbHVlLWFkZGVkIG1ldGFscyB3ZXJ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VuIHNlcGFyYXRlZCBhbmQgcmVjb3ZlcmVkIGJ5IHNlbGVjdGl2ZSBwcmVjaXBpdGF0aW9uIG1ldGhvZC4gSXQgd2FzIGFsc28gZGlzY292ZXJlZCB0aGF0IHRoZSByZXNpZHV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xlYWNoYXRlIGFmdGVyIG1ldGFscyByZWNvdmVyeSBjYW4gYmUgcmUtdXRpbGl6ZWQgYXMgbGVhY2hpbmcgcmVhZ2VudCB3aXRoIHBvdGVudGlhbGx5IGV4Y2VsbGVudCBwZXJmb3JtYW5j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XMgZnJlc2ggbGVhY2hhbnQuIEluIGFkZGl0aW9uLCB0aGUgbGVhY2hpbmcgYW5kIHByZWNpcGl0YXRpb24gbWVjaGFuaXNtIHdhcyBhbHNvIHRlbnRhdGl2ZWx5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aW52ZXN0aWdhdGVkIGluIHRlcm1zIG9mIGdsdWNvc2Ugb3hpZGF0aW9uIHBhdGh3YXkgYW5kIG1hdGVyaWFscyByZWNvdmVyeS4gRmluYWxseSwgYXRvbSB1dGlsaXphdGlvbiBlZmZpY2llbmN5IHdhcyBjYWxjdWxhdGVkIGFuZCB0aGUgYXRvbSB1dGlsaXphdGlvbiBlZmZpY2llbmN5IGNhbiBhY2hpZXZlIGFzIGhpZ2ggYXMgOTglIGZvciB0aGUgd2hvbGV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JlY292ZXJ5IHByb2Nlc3MuIEJvdGggZXhwZXJpbWVudGFsIGFuZCB0aGVvcmV0aWNhbCByZXN1bHRzIG9idGFpbmVkIGNhbiBzdXBwb3J0IGEgc3VzdGFpbmFibGUgY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VzaXJhYmxlIHByb2Nlc3MgZm9yIGEgY29tcHJlaGVuc2l2ZSByZWNvdmVyeSBvZiBtZXRhbCB2YWx1ZXMgZnJvbSBzcGVudCBMSUJzIGluIGEgY2xvc2VkLWxvb3AgbWFubmVy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Y2xxYXJsbmkuanBnIiwiVXJpU3RyaW5nIjoiNmZiZDU0NzItNmVlNC00MjNjLTlkMTktNzk0NmIzZmFjY2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NS4xMC4xMz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NsZXByby4yMDE1LjEwLjEzMiIsIlVyaVN0cmluZyI6Imh0dHBzOi8vZG9pLm9yZy8xMC4xMDE2L2ouamNsZXByby4yMDE1LjEwLjE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3siJGlkIjoiMTY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W4gYXRvbS1lY29ub21pYyBwcm9jZXNzIGZvciB0aGUgcmVjb3Zlcnkgb2YgaGlnaCB2YWx1ZS1hZGRlZCBtZXRhbHMgZnJvbSBzcGVudCBsaXRoaXVt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NYXRlcmlhbHMgYW5kIG1ldGhvZHM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SZWR1Y3RpdmUgbGVhY2hpbmc8L3NwYW4+PC9wPlxyXG5cdFx0XHQ8cCBzdHlsZT1cIm1hcmdpbjowcHQgMHB0IDZwdFwiPjxzcGFuIHN0eWxlPVwiZm9udC1mYW1pbHk6J1NlZ29lIFVJJzsgZm9udC1zaXplOjlwdFwiPsKgwqDCoMKgwqDCoMKgwqDCoMKgwqDCoMKgwqDCoMKgwqDCoMKgIDIuMy4gU2VsZWN0aXZlIHByZWNpcGl0YXRpb248L3NwYW4+PC9wPlxyXG5cdFx0XHQ8cCBzdHlsZT1cIm1hcmdpbjowcHQgMHB0IDZwdFwiPjxzcGFuIHN0eWxlPVwiZm9udC1mYW1pbHk6J1NlZ29lIFVJJzsgZm9udC1zaXplOjlwdFwiPsKgwqDCoMKgwqDCoMKgwqDCoMKgwqDCoMKgwqDCoMKgwqDCoMKgIDIuNC4gQW5hbHl0aWNhbCBtZXRob2R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biBhdG9tLWVjb25vbWljIHByb2Nlc3MgZm9yIHRoZSByZWNvdmVyeSBvZiBoaWdoIHZhbHVlLWFkZGVkIG1ldGFscyBmcm9tIHNwZW50IGxpdGhpdW0taW9uIGJhdHRlcmllcyIsIlRyYW5zbGF0b3JzIjpbXSwiWWVhciI6IjIwMTYiLCJZZWFyUmVzb2x2ZWQiOiIyMDE2IiwiQ3JlYXRlZEJ5IjoiX1JvbmphIFdhZ25lci1XZW56IiwiQ3JlYXRlZE9uIjoiMjAyMC0xMC0yOFQwODoxMDozNiIsIk1vZGlmaWVkQnkiOiJfV2FnbmVyd2UiLCJJZCI6IjZmYmQ1NDcyLTZlZTQtNDIzYy05ZDE5LTc5NDZiM2ZhY2Ni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I2XSJ9XX0sIlRhZyI6IkNpdGF2aVBsYWNlaG9sZGVyIzNiYWUyYWY0LTA5ZTYtNDY1Yi1iMzEyLWU0MmYyYWQ4ODg2YiIsIlRleHQiOiJbMTI2XSIsIldBSVZlcnNpb24iOiI2LjguMC4wIn0=}</w:instrText>
                </w:r>
                <w:r w:rsidR="00670427" w:rsidRPr="0077002F">
                  <w:fldChar w:fldCharType="separate"/>
                </w:r>
                <w:r w:rsidR="00670427" w:rsidRPr="0077002F">
                  <w:t>[126]</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LCO </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Li as Li</w:t>
            </w:r>
            <w:r w:rsidRPr="0077002F">
              <w:rPr>
                <w:vertAlign w:val="subscript"/>
              </w:rPr>
              <w:t>3</w:t>
            </w:r>
            <w:r w:rsidRPr="0077002F">
              <w:t>PO</w:t>
            </w:r>
            <w:r w:rsidRPr="0077002F">
              <w:rPr>
                <w:vertAlign w:val="subscript"/>
              </w:rPr>
              <w:t>4</w:t>
            </w:r>
          </w:p>
          <w:p w:rsidR="00670427" w:rsidRPr="0077002F" w:rsidRDefault="00670427" w:rsidP="00670427">
            <w:pPr>
              <w:spacing w:before="288" w:after="288"/>
            </w:pPr>
            <w:r w:rsidRPr="0077002F">
              <w:t>Co as CoC</w:t>
            </w:r>
            <w:r w:rsidRPr="0077002F">
              <w:rPr>
                <w:vertAlign w:val="subscript"/>
              </w:rPr>
              <w:t>2</w:t>
            </w:r>
            <w:r w:rsidRPr="0077002F">
              <w:t>O</w:t>
            </w:r>
            <w:r w:rsidRPr="0077002F">
              <w:rPr>
                <w:vertAlign w:val="subscript"/>
              </w:rPr>
              <w:t>4</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88</w:t>
            </w:r>
          </w:p>
          <w:p w:rsidR="00670427" w:rsidRPr="0077002F" w:rsidRDefault="00670427" w:rsidP="00670427">
            <w:pPr>
              <w:spacing w:before="288" w:after="288"/>
            </w:pPr>
          </w:p>
          <w:p w:rsidR="00670427" w:rsidRPr="0077002F" w:rsidRDefault="00670427" w:rsidP="00670427">
            <w:pPr>
              <w:spacing w:before="288" w:after="288"/>
            </w:pPr>
            <w:r w:rsidRPr="0077002F">
              <w:t>99</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8.3</w:t>
            </w:r>
          </w:p>
          <w:p w:rsidR="00670427" w:rsidRPr="0077002F" w:rsidRDefault="00670427" w:rsidP="00670427">
            <w:pPr>
              <w:spacing w:before="288" w:after="288"/>
            </w:pPr>
          </w:p>
          <w:p w:rsidR="00670427" w:rsidRPr="0077002F" w:rsidRDefault="00670427" w:rsidP="00670427">
            <w:pPr>
              <w:spacing w:before="288" w:after="288"/>
            </w:pPr>
            <w:r w:rsidRPr="0077002F">
              <w:t>97.8</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a71b71f1-31ac-40b0-9e9b-a8f8c2c8ddae"/>
                <w:id w:val="-650989520"/>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TMzYTI4LWRkODMtNGExNy05Y2E0LTg3MDYzZWIyZTY3OCIsIlJhbmdlTGVuZ3RoIjo1LCJSZWZlcmVuY2VJZCI6IjUxZjc4NzU2LTZkYmUtNDY4NC04YWNlLTY1YTVmZWVmNGYzNyIsIlJlZmVyZW5jZSI6eyIkaWQiOiIzIiwiJHR5cGUiOiJTd2lzc0FjYWRlbWljLkNpdGF2aS5SZWZlcmVuY2UsIFN3aXNzQWNhZGVtaWMuQ2l0YXZpIiwiQWJzdHJhY3QiOiJIeWRyb21ldGFsbHVyZ3ksIEFjY2VwdGVkIG1hbnVzY3JpcHQuIGRvaToxMC4xMDE2L2ouaHlkcm9tZXQuMjAxNi4xMC4wMjQ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x5YnNjc25kLmpwZyIsIlVyaVN0cmluZyI6IjUxZjc4NzU2LTZkYmUtNDY4NC04YWNlLTY1YTVmZWVmNGY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oeWRyb21ldC4yMDE2LjEwL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oeWRyb21ldC4yMDE2LjEwLjAyNCIsIlVyaVN0cmluZyI6Imh0dHBzOi8vZG9pLm9yZy8xMC4xMDE2L2ouaHlkcm9tZXQuMjAxNi4xMC4wM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E0Nl0ifV19LCJUYWciOiJDaXRhdmlQbGFjZWhvbGRlciNhNzFiNzFmMS0zMWFjLTQwYjAtOWU5Yi1hOGY4YzJjOGRkYWUiLCJUZXh0IjoiWzE0Nl0iLCJXQUlWZXJzaW9uIjoiNi44LjAuMCJ9}</w:instrText>
                </w:r>
                <w:r w:rsidR="00670427" w:rsidRPr="0077002F">
                  <w:fldChar w:fldCharType="separate"/>
                </w:r>
                <w:r w:rsidR="00670427" w:rsidRPr="0077002F">
                  <w:t>[146]</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Li as Li</w:t>
            </w:r>
            <w:r w:rsidRPr="0077002F">
              <w:rPr>
                <w:vertAlign w:val="subscript"/>
              </w:rPr>
              <w:t>2</w:t>
            </w:r>
            <w:r w:rsidRPr="0077002F">
              <w:t>C</w:t>
            </w:r>
            <w:r w:rsidRPr="0077002F">
              <w:rPr>
                <w:vertAlign w:val="subscript"/>
              </w:rPr>
              <w:t>2</w:t>
            </w:r>
            <w:r w:rsidRPr="0077002F">
              <w:t>O</w:t>
            </w:r>
            <w:r w:rsidRPr="0077002F">
              <w:rPr>
                <w:vertAlign w:val="subscript"/>
              </w:rPr>
              <w:t>4</w:t>
            </w:r>
          </w:p>
          <w:p w:rsidR="00670427" w:rsidRPr="0077002F" w:rsidRDefault="00670427" w:rsidP="00670427">
            <w:pPr>
              <w:spacing w:before="288" w:after="288"/>
            </w:pPr>
            <w:r w:rsidRPr="0077002F">
              <w:t>Co as CoC</w:t>
            </w:r>
            <w:r w:rsidRPr="0077002F">
              <w:rPr>
                <w:vertAlign w:val="subscript"/>
              </w:rPr>
              <w:t>2</w:t>
            </w:r>
            <w:r w:rsidRPr="0077002F">
              <w:t>O</w:t>
            </w:r>
            <w:r w:rsidRPr="0077002F">
              <w:rPr>
                <w:vertAlign w:val="subscript"/>
              </w:rPr>
              <w:t>4</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8</w:t>
            </w:r>
          </w:p>
          <w:p w:rsidR="00670427" w:rsidRPr="0077002F" w:rsidRDefault="00670427" w:rsidP="00670427">
            <w:pPr>
              <w:spacing w:before="288" w:after="288"/>
            </w:pPr>
            <w:r w:rsidRPr="0077002F">
              <w:t>97</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b53dea95-873c-4f06-b582-6620525b22ac"/>
                <w:id w:val="203301733"/>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HBweTBmZmR1LmpwZyIsIlVyaVN0cmluZyI6ImEzNjI2OWM4LWE3N2EtNDQwNi1iMjI0LTU5OTUzZTE2NDc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oYXptYXQuMjAxNS4wMi4wNj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oYXptYXQuMjAxNS4wMi4wNjQiLCJVcmlTdHJpbmciOiJodHRwczovL2RvaS5vcmcvMTAuMTAxNi9qLmpoYXptYXQuMjAxNS4wMi4wN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OFQxMDoxMDo0NyIsIk1vZGlmaWVkQnkiOiJfUm9uamEgV2FnbmVyLVdlbnoiLCJJZCI6ImY4MjlmZWQ0LTRkNDktNGQ2My1iZTNiLTEyY2E3Y2U0ZWI4YyIsIk1vZGlmaWVkT24iOiIyMDIwLTEyLTE4VDEwOjEwOjQ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U4OTc2OTIiLCJVcmlTdHJpbmciOiJodHRwOi8vd3d3Lm5jYmkubmxtLm5paC5nb3YvcHVibWVkLzI1ODk3Njk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Ob3ZlbCBhcHByb2FjaCB0byByZWNvdmVyIGNvYmFsdCBhbmQgbGl0aGl1bSBmcm9tIHNwZW50IGxpdGhpdW0taW9uIGJhdHRlcnkgdXNpbmcgb3hhbGljIGFjaWQ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BcHBlbmRpeCBBIFN1cHBsZW1lbnRhcnkgZGF0YT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5vdmVsIGFwcHJvYWNoIHRvIHJlY292ZXIgY29iYWx0IGFuZCBsaXRoaXVtIGZyb20gc3BlbnQgbGl0aGl1bS1pb24gYmF0dGVyeSB1c2luZyBveGFsaWMgYWNpZCIsIlRyYW5zbGF0b3JzIjpbXSwiVm9sdW1lIjoiMjk1IiwiWWVhciI6IjIwMTUiLCJZZWFyUmVzb2x2ZWQiOiIyMDE1IiwiQ3JlYXRlZEJ5IjoiX1JvbmphIFdhZ25lci1XZW56IiwiQ3JlYXRlZE9uIjoiMjAyMC0xMi0xOFQxMDoxMDowNyIsIk1vZGlmaWVkQnkiOiJfV2FnbmVyd2UiLCJJZCI6ImEzNjI2OWM4LWE3N2EtNDQwNi1iMjI0LTU5OTUzZTE2NDc1O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U3XSJ9XX0sIlRhZyI6IkNpdGF2aVBsYWNlaG9sZGVyI2I1M2RlYTk1LTg3M2MtNGYwNi1iNTgyLTY2MjA1MjViMjJhYyIsIlRleHQiOiJbMTU3XSIsIldBSVZlcnNpb24iOiI2LjguMC4wIn0=}</w:instrText>
                </w:r>
                <w:r w:rsidR="00670427" w:rsidRPr="0077002F">
                  <w:fldChar w:fldCharType="separate"/>
                </w:r>
                <w:r w:rsidR="00670427" w:rsidRPr="0077002F">
                  <w:t>[157]</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cathode material</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Li as LiF</w:t>
            </w:r>
          </w:p>
          <w:p w:rsidR="00670427" w:rsidRPr="0077002F" w:rsidRDefault="00670427" w:rsidP="00670427">
            <w:pPr>
              <w:spacing w:before="288" w:after="288"/>
            </w:pPr>
            <w:r w:rsidRPr="0077002F">
              <w:t>Co</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2.12</w:t>
            </w:r>
          </w:p>
          <w:p w:rsidR="00670427" w:rsidRPr="0077002F" w:rsidRDefault="00670427" w:rsidP="00670427">
            <w:pPr>
              <w:spacing w:before="288" w:after="288"/>
            </w:pPr>
            <w:r w:rsidRPr="0077002F">
              <w:t>78.57</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9.0</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a75af820-ecbd-46dc-aea1-56d2faa92501"/>
                <w:id w:val="-156432708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U0MgQWR2YW5jZXMgKDIwMTgpLCA4LCA4OTkwLTg5OTgsIGRvaToxMC4xMDM5L0M4UkEwMDA2MUE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b3ZlcmllcyBvZiBjb2JhbHQgYW5kIGxpdGhpdW0gbWV0YWxzIGZyb20gc3BlbnQgbGl0aGl1bS1pb24gYmF0dGVyaWVzIGFyZSB2ZXJ5IGltcG9ydGFudCBmb3IgcHJldmVudGlvbn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YgZW52aXJvbm1lbnRhbCBwb2xsdXRpb24gYW5kIGFsbGV2aWF0aW9uIG9mIHJlc291cmNlIHNob3J0YWdlLiBJbiB0aGlzIHN0dWR5LCBhIGh5ZHJvbWV0YWxsdXJnaWNhbCByb3V0ZSBm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cmVjb3Zlcnkgb2YgbGl0aGl1bSBmbHVvcmlkZSB3YXMgcHJvcG9zZWQuIExpdGhpdW0gYW5kIGNvYmFsdCBjb3VsZCBiZSBmaXJzdCBzZWxlY3RpdmVseSBsZWFjaGVkIGludG9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vbHV0aW9uIHVzaW5nIGZvcm1pYyBhY2lkIGFuZCBoeWRyb2dlbiBwZXJveGlkZS4gQnkgaW52ZXN0aWdhdGluZyB0aGUgZWZmZWN0cyBvZiBsZWFjaGluZyB0ZW1wZXJhdHVyZS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W1lLCBzdG9pY2hpb21ldHJpYyByYXRpbywgSDJPMiBjb25jZW50cmF0aW9uIGFuZCBzb2xpZC10by1saXF1aWQgcmF0aW8sIHRoZSBsZWFjaGluZyBlZmZpY2llbmN5IG9mIExp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Q28gY291bGQgcmVhY2ggOTkuOTAlIGFuZCA5OS45NiUsIHJlc3BlY3RpdmVseS4gTWVhbndoaWxlLCB0aGUgZXZhbHVhdGlvbiBvZiBsZWFjaGluZyBraW5ldGljcyBhbmR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jYWxjdWxhdGlvbiBvZiBhcHBhcmVudCBhY3RpdmF0aW9uIGVuZXJnaWVzIHJldmVhbGVkIHRoYXQgdGhlIGxlYWNoaW5nIHByb2Nlc3MgZml0dGVkIGNoZW1pY2FsIGNvbnRyb2x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NhdGlzZmFjdG9yaWx5LiBBZnRlciBmdXJ0aGVyIGZyYWN0aW9uYWwgcHJlY2lwaXRhdGlvbiwgYSBoaWdoIHB1cml0eSBvZiA5OS4wJSBsaXRoaXVtIGZsdW9yaWRlIGNvdWxkIGJlIGZpbmFsb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vYnRhaW5lZCwgdGh1cyBhY2hpZXZpbmcgdGhlIGVmZmVjdGl2ZSByZWNvdmVyeSBvZiBzcGVudCBtYXRlcmlhbCBmcm9tIHRoZSBsaXRoaXVtLWlvbiBiYXR0ZXJ5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ubnliZDFyby5qcGciLCJVcmlTdHJpbmciOiIzNDYzMzY1Yi1lYmU2LTQ5YjYtYTdiMS00ZTU1OTVhMzliY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4UkEwMDA2MU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5L0M4UkEwMDA2MUEiLCJVcmlTdHJpbmciOiJodHRwczovL2RvaS5vcmcvMTAuMTAzOS9DOFJBMDAwNjF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MKg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DCoMKgwqDCoMKgwqDCoMKgwqDCoCBMaXRoaXVtIGZsdW9yaWRlIHJlY292ZXJ5IGZyb20gY2F0aG9kZSBtYXRlcmlhbCBvZiBzcGVudCBsaXRoaXVtLWlvbiBiYXR0ZXJ5PC9zcGFuPjwvcD5cclxuXHRcdFx0PHAgc3R5bGU9XCJtYXJnaW46MHB0IDBwdCA2cHRcIj48c3BhbiBzdHlsZT1cImZvbnQtZmFtaWx5OidTZWdvZSBVSSc7IGZvbnQtc2l6ZTo5cHRcIj7CoMKgwqDCoMKgwqDCoMKgwqAgTGl0aGl1bSBmbHVvcmlkZSByZWNvdmVyeSBmcm9tIGNhdGhvZGUgbWF0ZXJpYWwgb2Ygc3BlbnQgbGl0aGl1bS1pb24gYm</w:instrText>
                </w:r>
                <w:r w:rsidR="00670427" w:rsidRPr="0077002F">
                  <w:rPr>
                    <w:lang w:val="en-US"/>
                  </w:rPr>
                  <w:instrText>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4N10ifV19LCJUYWciOiJDaXRhdmlQbGFjZWhvbGRlciNhNzVhZjgyMC1lY2JkLTQ2ZGMtYWVhMS01NmQyZmFhOTI1MDEiLCJUZXh0IjoiWzg3XSIsIldBSVZlcnNpb24iOiI2LjguMC4wIn0=}</w:instrText>
                </w:r>
                <w:r w:rsidR="00670427" w:rsidRPr="0077002F">
                  <w:fldChar w:fldCharType="separate"/>
                </w:r>
                <w:r w:rsidR="00670427" w:rsidRPr="0077002F">
                  <w:rPr>
                    <w:lang w:val="en-US"/>
                  </w:rPr>
                  <w:t>[87]</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athode scrap from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Al as Al foil</w:t>
            </w:r>
          </w:p>
          <w:p w:rsidR="00670427" w:rsidRPr="0077002F" w:rsidRDefault="00670427" w:rsidP="00670427">
            <w:pPr>
              <w:spacing w:before="288" w:after="288"/>
              <w:rPr>
                <w:lang w:val="en-US"/>
              </w:rPr>
            </w:pPr>
            <w:r w:rsidRPr="0077002F">
              <w:rPr>
                <w:lang w:val="en-US"/>
              </w:rPr>
              <w:t>Li as Li</w:t>
            </w:r>
            <w:r w:rsidRPr="0077002F">
              <w:rPr>
                <w:vertAlign w:val="subscript"/>
                <w:lang w:val="en-US"/>
              </w:rPr>
              <w:t>2</w:t>
            </w:r>
            <w:r w:rsidRPr="0077002F">
              <w:rPr>
                <w:lang w:val="en-US"/>
              </w:rPr>
              <w:t>CO</w:t>
            </w:r>
            <w:r w:rsidRPr="0077002F">
              <w:rPr>
                <w:vertAlign w:val="subscript"/>
                <w:lang w:val="en-US"/>
              </w:rPr>
              <w:t>3</w:t>
            </w:r>
          </w:p>
          <w:p w:rsidR="00670427" w:rsidRPr="0077002F" w:rsidRDefault="00670427" w:rsidP="00670427">
            <w:pPr>
              <w:spacing w:before="288" w:after="288"/>
              <w:rPr>
                <w:lang w:val="en-US"/>
              </w:rPr>
            </w:pPr>
            <w:r w:rsidRPr="0077002F">
              <w:rPr>
                <w:lang w:val="en-US"/>
              </w:rPr>
              <w:t xml:space="preserve">Ni </w:t>
            </w:r>
          </w:p>
          <w:p w:rsidR="00670427" w:rsidRPr="0077002F" w:rsidRDefault="00670427" w:rsidP="00670427">
            <w:pPr>
              <w:spacing w:before="288" w:after="288"/>
              <w:rPr>
                <w:lang w:val="en-US"/>
              </w:rPr>
            </w:pPr>
            <w:r w:rsidRPr="0077002F">
              <w:rPr>
                <w:lang w:val="en-US"/>
              </w:rPr>
              <w:t>Co</w:t>
            </w:r>
          </w:p>
          <w:p w:rsidR="00670427" w:rsidRPr="0077002F" w:rsidRDefault="00670427" w:rsidP="00670427">
            <w:pPr>
              <w:spacing w:before="288" w:after="288"/>
              <w:rPr>
                <w:lang w:val="en-US"/>
              </w:rPr>
            </w:pPr>
            <w:r w:rsidRPr="0077002F">
              <w:rPr>
                <w:lang w:val="en-US"/>
              </w:rPr>
              <w:t>Mn</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5.44</w:t>
            </w:r>
          </w:p>
          <w:p w:rsidR="00670427" w:rsidRPr="0077002F" w:rsidRDefault="00670427" w:rsidP="00670427">
            <w:pPr>
              <w:spacing w:before="288" w:after="288"/>
              <w:rPr>
                <w:lang w:val="en-US"/>
              </w:rPr>
            </w:pPr>
            <w:r w:rsidRPr="0077002F">
              <w:rPr>
                <w:lang w:val="en-US"/>
              </w:rPr>
              <w:t>98.12</w:t>
            </w:r>
          </w:p>
          <w:p w:rsidR="00670427" w:rsidRPr="0077002F" w:rsidRDefault="00670427" w:rsidP="00670427">
            <w:pPr>
              <w:spacing w:before="288" w:after="288"/>
              <w:rPr>
                <w:lang w:val="en-US"/>
              </w:rPr>
            </w:pPr>
            <w:r w:rsidRPr="0077002F">
              <w:rPr>
                <w:lang w:val="en-US"/>
              </w:rPr>
              <w:t>49.78</w:t>
            </w:r>
          </w:p>
          <w:p w:rsidR="00670427" w:rsidRPr="0077002F" w:rsidRDefault="00670427" w:rsidP="00670427">
            <w:pPr>
              <w:spacing w:before="288" w:after="288"/>
              <w:rPr>
                <w:lang w:val="en-US"/>
              </w:rPr>
            </w:pPr>
            <w:r w:rsidRPr="0077002F">
              <w:rPr>
                <w:lang w:val="en-US"/>
              </w:rPr>
              <w:t>37.75</w:t>
            </w:r>
          </w:p>
          <w:p w:rsidR="00670427" w:rsidRPr="0077002F" w:rsidRDefault="00670427" w:rsidP="00670427">
            <w:pPr>
              <w:spacing w:before="288" w:after="288"/>
              <w:rPr>
                <w:lang w:val="en-US"/>
              </w:rPr>
            </w:pPr>
            <w:r w:rsidRPr="0077002F">
              <w:rPr>
                <w:lang w:val="en-US"/>
              </w:rPr>
              <w:t>62.39</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9.98</w:t>
            </w:r>
          </w:p>
          <w:p w:rsidR="00670427" w:rsidRPr="0077002F" w:rsidRDefault="00670427" w:rsidP="00670427">
            <w:pPr>
              <w:spacing w:before="288" w:after="288"/>
              <w:rPr>
                <w:lang w:val="en-US"/>
              </w:rPr>
            </w:pPr>
            <w:r w:rsidRPr="0077002F">
              <w:rPr>
                <w:lang w:val="en-US"/>
              </w:rPr>
              <w:t>99.9</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f6e61590-4921-4cd2-87c1-71ce7a6c481e"/>
                <w:id w:val="309992099"/>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</w:instrText>
                </w:r>
                <w:r w:rsidR="00670427" w:rsidRPr="0077002F">
                  <w:instrText>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wZHVma2ttby5qcGciLCJVcmlTdHJpbmciOiI5ZThhMzBlNi0zMmJlLTRlMDAtODRhYy1iN2U4ZmZlNmQy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NmIwMzMy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Fjcy5lc3QuNmIwMzMyMCIsIlVyaVN0cmluZyI6Imh0dHBzOi8vZG9pLm9yZy8xMC4xMDIxL2Fjcy5lc3QuNmIwMzMy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MzOjI1IiwiTW9kaWZpZWRCeSI6Il9Sb25qYSBXYWduZXItV2VueiIsIklkIjoiMDQ5ZDU3MjYtM2QwNS00MjVhLWFiOWItNmI1ODA2NWZjNjM1IiwiTW9kaWZpZWRPbiI6IjIwMjAtMTEtMThUMTM6MzM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A4MTM2MiIsIlVyaVN0cmluZyI6Imh0dHA6Ly93d3cubmNiaS5ubG0ubmloLmdvdi9wdWJtZWQvMjgwODEz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}</w:instrText>
                </w:r>
                <w:r w:rsidR="00670427" w:rsidRPr="0077002F">
                  <w:fldChar w:fldCharType="separate"/>
                </w:r>
                <w:r w:rsidR="00670427" w:rsidRPr="0077002F">
                  <w:t>[53]</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CO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84.55</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ntained unidentified impurities”</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039143b1-931f-4193-959f-78edb4d63127"/>
                <w:id w:val="-212668161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bm90ZXNcXGFmdG5ucmxjXFxub2dyb3dhdXRvZml0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lsaXN2Y2ZxLmpwZyIsIlVyaVN0cmluZyI6ImJlN2Q0ZTJlLTBkZjAtNGZhZC1hZTU2LWU2ZDY3Y2JjNTdm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2OTEvbWF0ZXJpYWxzLTEtMS0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Y5MS9tYXRlcmlhbHMtMS0xLTIiLCJVcmlTdHJpbmciOiJodHRwczovL2RvaS5vcmcvMTAuMTI2OTEvbWF0ZXJpYWxzLTEtMS0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E1MF0ifV19LCJUYWciOiJDaXRhdmlQbGFjZWhvbGRlciMwMzkxNDNiMS05MzFmLTQxOTMtOTU5Zi03OGVkYjRkNjMxMjciLCJUZXh0IjoiWzE1MF0iLCJXQUlWZXJzaW9uIjoiNi44LjAuMCJ9}</w:instrText>
                </w:r>
                <w:r w:rsidR="00670427" w:rsidRPr="0077002F">
                  <w:fldChar w:fldCharType="separate"/>
                </w:r>
                <w:r w:rsidR="00670427" w:rsidRPr="0077002F">
                  <w:t>[150]</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s</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 as CoC</w:t>
            </w:r>
            <w:r w:rsidRPr="0077002F">
              <w:rPr>
                <w:vertAlign w:val="subscript"/>
              </w:rPr>
              <w:t>2</w:t>
            </w:r>
            <w:r w:rsidRPr="0077002F">
              <w:t>O</w:t>
            </w:r>
            <w:r w:rsidRPr="0077002F">
              <w:rPr>
                <w:vertAlign w:val="subscript"/>
              </w:rPr>
              <w:t>4</w:t>
            </w:r>
            <w:r w:rsidRPr="0077002F">
              <w:t>·2H</w:t>
            </w:r>
            <w:r w:rsidRPr="0077002F">
              <w:rPr>
                <w:vertAlign w:val="subscript"/>
              </w:rPr>
              <w:t>2</w:t>
            </w:r>
            <w:r w:rsidRPr="0077002F">
              <w:t>O</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89.77</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5.91</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4d40da52-7385-4eea-b547-1eb8be809382"/>
                <w:id w:val="90911122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SEVNSUNBTCBFTkdJTkVFUklORyBKT1VSTkFMLCAyODEgKDIwMTUpIDQxOC00MjcuIGRvaToxMC4xMDE2L2ouY2VqLjIwMTUuMDYuMDcxPC9zcGFuPjwvcD5cclxuXHRcdDwvZGl2PlxyXG5cdDwvYm9keT5cclxuPC9odG1sPiIsIkFic3RyYWN0UnRmIjoie1xccnRmMVxcYW5zaVxcYW5zaWNwZzEyNTJcXHVjMFxcc3RzaGZkYmNoMFxcc3RzaGZsb2NoMFxcc3RzaGZoaWNoMFxcc3RzaGZiaTBcXGRlZmYwXHJcblxcYWRlZmYwe1xcZm9udHRibHtcXGYwXFxmbmlsXFxmY2hhcnNldDAgVGltZXMgTmV3IFJvbWFuO317XFxmMVxcZm5pbFxcZmNoYXJzZXQwIFNlZ29lIFVJO319e1xcY29sb3J0Ymw7XFxyZWQwXFxncmVlbjBcXGJsdWUwXHJcbj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luIHRoaXMgc3R1ZHksIHN1bGZ1cmljIGFjaWQgbGVhY2hpbmcgd2FzIGFwcGxpZWQgdG8gcmVjb3ZlciBsaXRoaXVtLCBjb2JhbHQsIG5pY2tlbCBhbmQgbWFuZ2FuZXNlIGZyb20gdGhlfXtcXHJ0bGNoXFxhZjBcXGFmczI0XFxsdHJjaFxcZnMxOFxcbGFuZzEwMzFcXGxhbmducDEwMzFcXGxvY2hcXGFmMVxcZGJjaFxcYWYxXFxoaWNoXFxmMVxcY3MxMFxcY2YxXFxwYXJ9XHJcbl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pYyBhY3RpdmUgbWF0ZXJpYWwgb2Ygc3BlbnQgTElCcyBpbiBwcmVzZW5jZSBvZiBhIHJlZHVjaW5nIGFnZW50LCBzb2RpdW0gYmlzdWxmaXRlLiBUaGUgY29uZGl0aW9ucyBm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ZGlzc29sdXRpb24gb2YgdmFsdWFibGUgbWV0YWxzIHdlcmUgb3B0aW1pemVkIHdoaWxlIHZhcnlpbmcgdGhlIHBhcmFtZXRlcnMgc3VjaCBhcyBhY2lkIGNvbmNlbnRyYXRpb24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ZWFjaGluZyB0aW1lLCB0ZW1wZXJhdHVyZSBhbmQgcHVscCBkZW5zaXR5LiBJdCB3YXMgZm91bmQgdGhhdCB3aXRoIDEgTSBIMlNPNCBhbmQgMC4wNzUgTU5hSFNPM3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FzIHJlZHVjaW5nIGFnZW50IDk2LjclIExpLCA5MS42JSBDbywgOTYuNCUgTmkgYW5kIDg3LjklIE1uIHdlcmUgcmVjb3ZlcmVkIGluIDQgaCBhdCAzNjggSyBhbmQgYSBwdWxw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kZW5zaXR5IG9mIDIwIGcvTC4gS2luZXRpYyBkYXRhIGZvciB0aGUgZGlzc29sdXRpb24gb2YgdGhlIG1ldGFscyBzdWNoIGFzIExpLCBDbyBhbmQgTmkgaW4gdGhlIHRlbXBlcmF0d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FuZ2UgMzA4XFx1ODIxMSAzNjggSyBzaG93ZWQgYmVzdCBmaXQgdG8gdGhlIGtpbmV0aWMgbW9kZWwgZ292ZXJuZWQgYnkgdGhlIGVtcGlyaWNhbCBsb2dhcml0aG1pYyByYXRlIGxhdy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xlYWNoaW5nIG9mIHRoZSBtZXRhbHMgcHJvY2VlZGVkIHRocm91Z2ggdGhlIGRpZmZ1c2lvbiBvZiBsaXhpdmlhbnQgb24gdGhlIHN1cmZhY2Ugb2YgdGhlIHN1YnN0cmF0ZSBwYXJ0aWNsZXM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2hpY2ggd2FzIGNvcnJvYm9yYXRlZCBieSBYUkQgcGhhc2UgYW5hbHlzZXMgYW5kIFNFTVxcdTgyMTEgRURTIG9mIHRoZSB1bnRyZWF0ZWQgc2FtcGxlIGFuZCB0aGUgbGVh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c2lkdWVzLiBGcm9tIHRoZSBsZWFjaCBsaXF1b3IsID45OCUgQ28gd2FzIHJlY292ZXJlZCBhcyBjb2JhbHQgb3hhbGF0ZSAoQ29DMk80MkgyTykgYnkgcHJlY2lwaXRhdGlvb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pdGggb3hhbGljIGFjaWQuIE1uQ08zLCBOaUNPMyBhbmQgTGkyQ08zIHdlcmUgcHJlY2lwaXRhdGVkIGZyb20gdGhlIGNvYmFsdCBkZXBsZXRlZCBzb2x1dGlvbi4gQnkgdGhp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HJvY2VzcywgaGlnaCByZWNvdmVyeSBvZiBMaSBhbmQgQ28gY291bGQgYmUgYWNoaWV2ZWQgaW4gdGhlIHNvbHV0aW9uIGFuZCB0aGVuIGluIHRoZSBmb3JtIG9mIGNhcmJvbmF0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veGFsYXRlLCByZXNwZWN0aXZlbHkgYWxvbmcgd2l0aCB0aGUgcmVjb3Zlcnkgb2YgTW4gYW5kIE5pIGFzIHRoZWlyIGNhcmJvbmF0ZX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DJ0a3ZyYmw0LmpwZyIsIlVyaVN0cmluZyI6Ijc3NWVmMmFlLWUzNzgtNGUzZS1iYWU3LTRlNTNmMDhjMjZk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ai4yMDE1LjA2LjA3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ZWouMjAxNS4wNi4wNzEiLCJVcmlTdHJpbmciOiJodHRwczovL2RvaS5vcmcvMTAuMTAxNi9qLmNlai4yMDE1LjA2LjA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h5ZHJvbWV0YWxsdXJnaWNhbCBwcm9jZXNzaW5nIG9mIHNwZW50IGxpdGhpdW0gaW9uIGJhdHRlcmllcyAoTElCcynCoCBpbiB0aGUgcHJlc2VuY2Ugb2YgYSByZWR1Y2luZyBhZ2VudCB3aXRoIGVtcGhhc2lzIG9uIGtpbmV0aWNzIG9mIGxlYWNoaW5n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ERpc21hbnRsaW5nIG9mIHNwZW50IGJhdHRlcmllcyBhbmQgc2VwYXJhdGlvbiBvZiBjYXRob2RlIG1hdGVyaWFsPC9zcGFuPjwvcD5cclxuXHRcdFx0PHAgc3R5bGU9XCJtYXJnaW46MHB0IDBwdCA2cHRcIj48c3BhbiBzdHlsZT1cImZvbnQtZmFtaWx5OidTZWdvZSBVSSc7IGZvbnQtc2l6ZTo5cHRcIj7CoMKgwqDCoMKgwqDCoMKgwqDCoMKgwqDCoMKgwqDCoMKgwqDCoCAyLjIgTGVhY2hpbmcgb2YgdGhlIGNhdGhvZGUgYWN0aXZlIG1hdGVyaWFs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</w:instrText>
                </w:r>
                <w:r w:rsidR="00670427" w:rsidRPr="0077002F">
                  <w:rPr>
                    <w:lang w:val="en-US"/>
                  </w:rPr>
                  <w:instrText>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IeWRyb21ldGFsbHVyZ2ljYWwgcHJvY2Vzc2luZyBvZiBzcGVudCBsaXRoaXVtIGlvbiBiYXR0ZXJpZXMgKExJQnMpIGluIHRoZSBwcmVzZW5jZSBvZiBhIHJlZHVjaW5nIGFnZW50IHdpdGggZW1waGFzaXMgb24ga2luZXRpY3Mgb2YgbGVhY2hpbmciLCJUcmFuc2xhdG9ycyI6W10sIlllYXIiOiIyMDE1IiwiWWVhclJlc29sdmVkIjoiMjAxNSIsIkNyZWF0ZWRCeSI6Il9Sb25qYSBXYWduZXItV2VueiIsIkNyZWF0ZWRPbiI6IjIwMjAtMTEtMTlUMTM6MzE6MDMiLCJNb2RpZmllZEJ5IjoiX1dhZ25lcndlIiwiSWQiOiI3NzVlZjJhZS1lMzc4LTRlM2UtYmFlNy00ZTUzZjA4YzI2ZDc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Y5XSJ9XX0sIlRhZyI6IkNpdGF2aVBsYWNlaG9sZGVyIzRkNDBkYTUyLTczODUtNGVlYS1iNTQ3LTFlYjhiZTgwOTM4MiIsIlRleHQiOiJbNjldIiwiV0FJVmVyc2lvbiI6IjYuOC4wLjAifQ==}</w:instrText>
                </w:r>
                <w:r w:rsidR="00670427" w:rsidRPr="0077002F">
                  <w:fldChar w:fldCharType="separate"/>
                </w:r>
                <w:r w:rsidR="00670427" w:rsidRPr="0077002F">
                  <w:rPr>
                    <w:lang w:val="en-US"/>
                  </w:rPr>
                  <w:t>[69]</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Ni as Ni-C</w:t>
            </w:r>
            <w:r w:rsidRPr="0077002F">
              <w:rPr>
                <w:vertAlign w:val="subscript"/>
                <w:lang w:val="en-US"/>
              </w:rPr>
              <w:t>4</w:t>
            </w:r>
            <w:r w:rsidRPr="0077002F">
              <w:rPr>
                <w:lang w:val="en-US"/>
              </w:rPr>
              <w:t>H</w:t>
            </w:r>
            <w:r w:rsidRPr="0077002F">
              <w:rPr>
                <w:vertAlign w:val="subscript"/>
                <w:lang w:val="en-US"/>
              </w:rPr>
              <w:t>8</w:t>
            </w:r>
            <w:r w:rsidRPr="0077002F">
              <w:rPr>
                <w:lang w:val="en-US"/>
              </w:rPr>
              <w:t>N</w:t>
            </w:r>
            <w:r w:rsidRPr="0077002F">
              <w:rPr>
                <w:vertAlign w:val="subscript"/>
                <w:lang w:val="en-US"/>
              </w:rPr>
              <w:t>2</w:t>
            </w:r>
            <w:r w:rsidRPr="0077002F">
              <w:rPr>
                <w:lang w:val="en-US"/>
              </w:rPr>
              <w:t>O</w:t>
            </w:r>
            <w:r w:rsidRPr="0077002F">
              <w:rPr>
                <w:vertAlign w:val="subscript"/>
                <w:lang w:val="en-US"/>
              </w:rPr>
              <w:t>2</w:t>
            </w:r>
          </w:p>
          <w:p w:rsidR="00670427" w:rsidRPr="0077002F" w:rsidRDefault="00670427" w:rsidP="00670427">
            <w:pPr>
              <w:spacing w:before="288" w:after="288"/>
              <w:rPr>
                <w:lang w:val="en-US"/>
              </w:rPr>
            </w:pPr>
            <w:r w:rsidRPr="0077002F">
              <w:rPr>
                <w:lang w:val="en-US"/>
              </w:rPr>
              <w:t>Co as Co</w:t>
            </w:r>
            <w:r w:rsidRPr="0077002F">
              <w:rPr>
                <w:vertAlign w:val="subscript"/>
                <w:lang w:val="en-US"/>
              </w:rPr>
              <w:t>2</w:t>
            </w:r>
            <w:r w:rsidRPr="0077002F">
              <w:rPr>
                <w:lang w:val="en-US"/>
              </w:rPr>
              <w:t>C</w:t>
            </w:r>
            <w:r w:rsidRPr="0077002F">
              <w:rPr>
                <w:vertAlign w:val="subscript"/>
                <w:lang w:val="en-US"/>
              </w:rPr>
              <w:t>2</w:t>
            </w:r>
            <w:r w:rsidRPr="0077002F">
              <w:rPr>
                <w:lang w:val="en-US"/>
              </w:rPr>
              <w:t>O</w:t>
            </w:r>
            <w:r w:rsidRPr="0077002F">
              <w:rPr>
                <w:vertAlign w:val="subscript"/>
                <w:lang w:val="en-US"/>
              </w:rPr>
              <w:t>4</w:t>
            </w:r>
            <w:r w:rsidRPr="0077002F">
              <w:rPr>
                <w:lang w:val="en-US"/>
              </w:rPr>
              <w:t>·H</w:t>
            </w:r>
            <w:r w:rsidRPr="0077002F">
              <w:rPr>
                <w:vertAlign w:val="subscript"/>
                <w:lang w:val="en-US"/>
              </w:rPr>
              <w:t>2</w:t>
            </w:r>
            <w:r w:rsidRPr="0077002F">
              <w:rPr>
                <w:lang w:val="en-US"/>
              </w:rPr>
              <w:t>O</w:t>
            </w:r>
          </w:p>
          <w:p w:rsidR="00670427" w:rsidRPr="0077002F" w:rsidRDefault="00670427" w:rsidP="00670427">
            <w:pPr>
              <w:spacing w:before="288" w:after="288"/>
              <w:rPr>
                <w:lang w:val="en-US"/>
              </w:rPr>
            </w:pPr>
            <w:r w:rsidRPr="0077002F">
              <w:rPr>
                <w:lang w:val="en-US"/>
              </w:rPr>
              <w:t>Li as Li</w:t>
            </w:r>
            <w:r w:rsidRPr="0077002F">
              <w:rPr>
                <w:vertAlign w:val="subscript"/>
                <w:lang w:val="en-US"/>
              </w:rPr>
              <w:t>3</w:t>
            </w:r>
            <w:r w:rsidRPr="0077002F">
              <w:rPr>
                <w:lang w:val="en-US"/>
              </w:rPr>
              <w:t>PO</w:t>
            </w:r>
            <w:r w:rsidRPr="0077002F">
              <w:rPr>
                <w:vertAlign w:val="subscript"/>
                <w:lang w:val="en-US"/>
              </w:rPr>
              <w:t>4</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2.15</w:t>
            </w:r>
          </w:p>
          <w:p w:rsidR="00670427" w:rsidRPr="0077002F" w:rsidRDefault="00670427" w:rsidP="00670427">
            <w:pPr>
              <w:spacing w:before="288" w:after="288"/>
              <w:rPr>
                <w:lang w:val="en-US"/>
              </w:rPr>
            </w:pPr>
            <w:r w:rsidRPr="0077002F">
              <w:rPr>
                <w:lang w:val="en-US"/>
              </w:rPr>
              <w:t>92.15</w:t>
            </w:r>
          </w:p>
          <w:p w:rsidR="00670427" w:rsidRPr="0077002F" w:rsidRDefault="00670427" w:rsidP="00670427">
            <w:pPr>
              <w:spacing w:before="288" w:after="288"/>
              <w:rPr>
                <w:lang w:val="en-US"/>
              </w:rPr>
            </w:pPr>
            <w:r w:rsidRPr="0077002F">
              <w:rPr>
                <w:lang w:val="en-US"/>
              </w:rPr>
              <w:t>88.11</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8.46</w:t>
            </w:r>
          </w:p>
          <w:p w:rsidR="00670427" w:rsidRPr="0077002F" w:rsidRDefault="00670427" w:rsidP="00670427">
            <w:pPr>
              <w:spacing w:before="288" w:after="288"/>
              <w:rPr>
                <w:lang w:val="en-US"/>
              </w:rPr>
            </w:pPr>
            <w:r w:rsidRPr="0077002F">
              <w:rPr>
                <w:lang w:val="en-US"/>
              </w:rPr>
              <w:t>96.47</w:t>
            </w:r>
          </w:p>
          <w:p w:rsidR="00670427" w:rsidRPr="0077002F" w:rsidRDefault="00670427" w:rsidP="00670427">
            <w:pPr>
              <w:spacing w:before="288" w:after="288"/>
              <w:rPr>
                <w:lang w:val="en-US"/>
              </w:rPr>
            </w:pPr>
            <w:r w:rsidRPr="0077002F">
              <w:rPr>
                <w:lang w:val="en-US"/>
              </w:rPr>
              <w:t>99.07</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d0f513b3-2098-4ff2-83c7-22203cc9b07f"/>
                <w:id w:val="-1945599920"/>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DBlNDRmLWY5YjQtNDY0Yy04NmFiLTE2ZmU1NzcwNjZjOSIsIlJhbmdlTGVuZ3RoIjo0LCJSZWZlcmVuY2VJZCI6ImVjODA2ZDY2LWU3MWQtNDc1ZC1iMmZiLWYwNGRhM2E4NjQyMiIsIlJlZmVyZW5jZSI6eyIkaWQiOiIzIiwiJHR5cGUiOiJTd2lzc0FjYWRlbWljLkNpdGF2aS5SZWZlcmVuY2UsIFN3aXNzQWNhZGVtaWMuQ2l0YXZpIiwiQWJzdHJhY3QiOiJ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w:instrText>
                </w:r>
                <w:r w:rsidR="00670427" w:rsidRPr="0077002F">
                  <w:instrText>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tleSBMYWJvcmF0b3J5IG9mIFJlc291cmNlcyBDaGVtaXN0cnkgb2YgTm9uZmVycm91cyBNZXRhbHMsIENvbGxlZ2Ugb2YgQ2hlbWlzdHJ5IGFuZCBDaGVtaWNhbCBFbmdpbmVlcmluZywgQ2VudHJhbCBTb3V0aCBVbml2ZXJzaXR5LCBDaGFuZ3NoYSwgQ2hpbmEuXHJcbktleSBMYWJvcmF0b3J5IG9mIFJlc291cmNlcyBDaGVtaXN0cnkgb2YgTm9uZmVycm91cyBNZXRhbHMsIENvbGxlZ2Ugb2YgQ2hlbWlzdHJ5IGFuZCBDaGVtaWNhbCBFbmdpbmVlcmluZywgQ2VudHJhbCBTb3V0aCBVbml2ZXJzaXR5LCBDaGFuZ3NoYSwgQ2hpbmEgemhvdXRhb0Bjc3UuZWR1LmNuLi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ZzNsM3RxNDEuanBnIiwiVXJpU3RyaW5nIjoiZWM4MDZkNjYtZTcxZC00NzVkLWIyZmItZjA0ZGEzYTg2NDI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Q1NTczOD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M3ODI1NSIsIlVyaVN0cmluZyI6Imh0dHA6Ly93d3cubmNiaS5ubG0ubmloLmdvdi9wdWJtZWQvMjUzNzgy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xMTo1NSIsIk1vZGlmaWVkQnkiOiJfUm9uamEgV2FnbmVyLVdlbnoiLCJJZCI6IjA2ZTcxN2ZmLTcxZDQtNDRmNi05YWRmLTgyNGFlMGE0NzNjZiIsIk1vZGlmaWVkT24iOiIyMDIwLTExLTE4VDEzOjEx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NzM0MjQyWDE0NTU3MzgwIiwiVXJpU3RyaW5nIjoiaHR0cHM6Ly9kb2kub3JnLzEwLjExNzcvMDczNDI0MlgxNDU1NzM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</w:instrText>
                </w:r>
                <w:r w:rsidR="00670427" w:rsidRPr="0077002F">
                  <w:rPr>
                    <w:lang w:val="en-US"/>
                  </w:rPr>
                  <w:instrText>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ZDBmNTEzYjMtMjA5OC00ZmYyLTgzYzctMjIyMDNjYzliMDdmIiwiVGV4dCI6Ils0OF0iLCJXQUlWZXJzaW9uIjoiNi44LjAuMCJ9}</w:instrText>
                </w:r>
                <w:r w:rsidR="00670427" w:rsidRPr="0077002F">
                  <w:fldChar w:fldCharType="separate"/>
                </w:r>
                <w:r w:rsidR="00670427" w:rsidRPr="0077002F">
                  <w:rPr>
                    <w:lang w:val="en-US"/>
                  </w:rPr>
                  <w:t>[48]</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NCA batteries</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 as Co</w:t>
            </w:r>
            <w:r w:rsidRPr="0077002F">
              <w:rPr>
                <w:vertAlign w:val="subscript"/>
                <w:lang w:val="en-US"/>
              </w:rPr>
              <w:t>2</w:t>
            </w:r>
            <w:r w:rsidRPr="0077002F">
              <w:rPr>
                <w:lang w:val="en-US"/>
              </w:rPr>
              <w:t>O</w:t>
            </w:r>
            <w:r w:rsidRPr="0077002F">
              <w:rPr>
                <w:vertAlign w:val="subscript"/>
                <w:lang w:val="en-US"/>
              </w:rPr>
              <w:t>3</w:t>
            </w:r>
            <w:r w:rsidRPr="0077002F">
              <w:rPr>
                <w:lang w:val="en-US"/>
              </w:rPr>
              <w:t>·3H</w:t>
            </w:r>
            <w:r w:rsidRPr="0077002F">
              <w:rPr>
                <w:vertAlign w:val="subscript"/>
                <w:lang w:val="en-US"/>
              </w:rPr>
              <w:t>2</w:t>
            </w:r>
            <w:r w:rsidRPr="0077002F">
              <w:rPr>
                <w:lang w:val="en-US"/>
              </w:rPr>
              <w:t>O</w:t>
            </w:r>
          </w:p>
          <w:p w:rsidR="00670427" w:rsidRPr="0077002F" w:rsidRDefault="00670427" w:rsidP="00670427">
            <w:pPr>
              <w:spacing w:before="288" w:after="288"/>
              <w:rPr>
                <w:lang w:val="en-US"/>
              </w:rPr>
            </w:pPr>
            <w:r w:rsidRPr="0077002F">
              <w:rPr>
                <w:lang w:val="en-US"/>
              </w:rPr>
              <w:t>Ni as Ni(OH)</w:t>
            </w:r>
            <w:r w:rsidRPr="0077002F">
              <w:rPr>
                <w:vertAlign w:val="subscript"/>
                <w:lang w:val="en-US"/>
              </w:rPr>
              <w:t>2</w:t>
            </w:r>
          </w:p>
          <w:p w:rsidR="00670427" w:rsidRPr="0077002F" w:rsidRDefault="00670427" w:rsidP="00670427">
            <w:pPr>
              <w:spacing w:before="288" w:after="288"/>
              <w:rPr>
                <w:lang w:val="en-US"/>
              </w:rPr>
            </w:pPr>
            <w:r w:rsidRPr="0077002F">
              <w:rPr>
                <w:lang w:val="en-US"/>
              </w:rPr>
              <w:t>Li</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100</w:t>
            </w:r>
          </w:p>
          <w:p w:rsidR="00670427" w:rsidRPr="0077002F" w:rsidRDefault="00670427" w:rsidP="00670427">
            <w:pPr>
              <w:spacing w:before="288" w:after="288"/>
              <w:rPr>
                <w:lang w:val="en-US"/>
              </w:rPr>
            </w:pPr>
            <w:r w:rsidRPr="0077002F">
              <w:rPr>
                <w:lang w:val="en-US"/>
              </w:rPr>
              <w:t>99.99</w:t>
            </w:r>
          </w:p>
          <w:p w:rsidR="00670427" w:rsidRPr="0077002F" w:rsidRDefault="00670427" w:rsidP="00670427">
            <w:pPr>
              <w:spacing w:before="288" w:after="288"/>
              <w:rPr>
                <w:lang w:val="en-US"/>
              </w:rPr>
            </w:pPr>
            <w:r w:rsidRPr="0077002F">
              <w:rPr>
                <w:lang w:val="en-US"/>
              </w:rPr>
              <w:t>&gt; 80</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0.25</w:t>
            </w:r>
          </w:p>
          <w:p w:rsidR="00670427" w:rsidRPr="0077002F" w:rsidRDefault="00670427" w:rsidP="00670427">
            <w:pPr>
              <w:spacing w:before="288" w:after="288"/>
              <w:rPr>
                <w:lang w:val="en-US"/>
              </w:rPr>
            </w:pPr>
            <w:r w:rsidRPr="0077002F">
              <w:rPr>
                <w:lang w:val="en-US"/>
              </w:rPr>
              <w:t>96.36</w:t>
            </w:r>
          </w:p>
          <w:p w:rsidR="00670427" w:rsidRPr="0077002F" w:rsidRDefault="00670427" w:rsidP="00670427">
            <w:pPr>
              <w:spacing w:before="288" w:after="288"/>
              <w:rPr>
                <w:lang w:val="en-US"/>
              </w:rPr>
            </w:pPr>
            <w:r w:rsidRPr="0077002F">
              <w:rPr>
                <w:lang w:val="en-US"/>
              </w:rPr>
              <w:t>“good purity”</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46f81f1a-7ab7-485c-89d0-f760008dcb2b"/>
                <w:id w:val="-302466878"/>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jk4MTU3LTg1YTYtNDU1OS1iNjFlLWI0YjdhY2QxMzI0NSIsIlJhbmdlTGVuZ3RoIjo0LCJSZWZlcmVuY2VJZCI6ImVjODA2ZDY2LWU3MWQtNDc1ZC1iMmZiLWYwNGRhM2E4NjQyMiIsIlJlZmVyZW5jZSI6eyIkaWQiOiIzIiwiJHR5cGUiOiJTd2lzc0FjYWRlbWljLkNpdGF2aS5SZWZlcmVuY2UsIFN3aXNzQWNhZGVtaWMuQ2l0YXZpIiwiQWJzdHJhY3QiOiJ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w:instrText>
                </w:r>
                <w:r w:rsidR="00670427" w:rsidRPr="0077002F">
                  <w:instrText>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tleSBMYWJvcmF0b3J5IG9mIFJlc291cmNlcyBDaGVtaXN0cnkgb2YgTm9uZmVycm91cyBNZXRhbHMsIENvbGxlZ2Ugb2YgQ2hlbWlzdHJ5IGFuZCBDaGVtaWNhbCBFbmdpbmVlcmluZywgQ2VudHJhbCBTb3V0aCBVbml2ZXJzaXR5LCBDaGFuZ3NoYSwgQ2hpbmEuXHJcbktleSBMYWJvcmF0b3J5IG9mIFJlc291cmNlcyBDaGVtaXN0cnkgb2YgTm9uZmVycm91cyBNZXRhbHMsIENvbGxlZ2Ugb2YgQ2hlbWlzdHJ5IGFuZCBDaGVtaWNhbCBFbmdpbmVlcmluZywgQ2VudHJhbCBTb3V0aCBVbml2ZXJzaXR5LCBDaGFuZ3NoYSwgQ2hpbmEgemhvdXRhb0Bjc3UuZWR1LmNuLi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ZzNsM3RxNDEuanBnIiwiVXJpU3RyaW5nIjoiZWM4MDZkNjYtZTcxZC00NzVkLWIyZmItZjA0ZGEzYTg2NDI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Q1NTczOD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M3ODI1NSIsIlVyaVN0cmluZyI6Imh0dHA6Ly93d3cubmNiaS5ubG0ubmloLmdvdi9wdWJtZWQvMjUzNzgy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xMTo1NSIsIk1vZGlmaWVkQnkiOiJfUm9uamEgV2FnbmVyLVdlbnoiLCJJZCI6IjA2ZTcxN2ZmLTcxZDQtNDRmNi05YWRmLTgyNGFlMGE0NzNjZiIsIk1vZGlmaWVkT24iOiIyMDIwLTExLTE4VDEzOjEx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NzM0MjQyWDE0NTU3MzgwIiwiVXJpU3RyaW5nIjoiaHR0cHM6Ly9kb2kub3JnLzEwLjExNzcvMDczNDI0MlgxNDU1NzM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</w:instrText>
                </w:r>
                <w:r w:rsidR="00670427" w:rsidRPr="0077002F">
                  <w:rPr>
                    <w:lang w:val="en-US"/>
                  </w:rPr>
                  <w:instrText>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NDZmODFmMWEtN2FiNy00ODVjLTg5ZDAtZjc2MDAwOGRjYjJiIiwiVGV4dCI6Ils0OF0iLCJXQUlWZXJzaW9uIjoiNi44LjAuMCJ9}</w:instrText>
                </w:r>
                <w:r w:rsidR="00670427" w:rsidRPr="0077002F">
                  <w:fldChar w:fldCharType="separate"/>
                </w:r>
                <w:r w:rsidR="00670427" w:rsidRPr="0077002F">
                  <w:rPr>
                    <w:lang w:val="en-US"/>
                  </w:rPr>
                  <w:t>[48]</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Electrode material of 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Co</w:t>
            </w:r>
          </w:p>
          <w:p w:rsidR="00670427" w:rsidRPr="0077002F" w:rsidRDefault="00670427" w:rsidP="00670427">
            <w:pPr>
              <w:spacing w:before="288" w:after="288"/>
              <w:rPr>
                <w:lang w:val="en-US"/>
              </w:rPr>
            </w:pPr>
            <w:r w:rsidRPr="0077002F">
              <w:rPr>
                <w:lang w:val="en-US"/>
              </w:rPr>
              <w:t>Cu</w:t>
            </w:r>
          </w:p>
          <w:p w:rsidR="00670427" w:rsidRPr="0077002F" w:rsidRDefault="00670427" w:rsidP="00670427">
            <w:pPr>
              <w:spacing w:before="288" w:after="288"/>
              <w:rPr>
                <w:lang w:val="en-US"/>
              </w:rPr>
            </w:pPr>
            <w:r w:rsidRPr="0077002F">
              <w:rPr>
                <w:lang w:val="en-US"/>
              </w:rPr>
              <w:t>Mn as MnO</w:t>
            </w:r>
            <w:r w:rsidRPr="0077002F">
              <w:rPr>
                <w:vertAlign w:val="subscript"/>
                <w:lang w:val="en-US"/>
              </w:rPr>
              <w:t>2</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5.33</w:t>
            </w:r>
          </w:p>
          <w:p w:rsidR="00670427" w:rsidRPr="0077002F" w:rsidRDefault="00670427" w:rsidP="00670427">
            <w:pPr>
              <w:spacing w:before="288" w:after="288"/>
              <w:rPr>
                <w:lang w:val="en-US"/>
              </w:rPr>
            </w:pPr>
            <w:r w:rsidRPr="0077002F">
              <w:rPr>
                <w:lang w:val="en-US"/>
              </w:rPr>
              <w:t>96.52</w:t>
            </w:r>
          </w:p>
          <w:p w:rsidR="00670427" w:rsidRPr="0077002F" w:rsidRDefault="00670427" w:rsidP="00670427">
            <w:pPr>
              <w:spacing w:before="288" w:after="288"/>
              <w:rPr>
                <w:lang w:val="en-US"/>
              </w:rPr>
            </w:pPr>
            <w:r w:rsidRPr="0077002F">
              <w:rPr>
                <w:lang w:val="en-US"/>
              </w:rPr>
              <w:t>98.41</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9.2</w:t>
            </w:r>
          </w:p>
          <w:p w:rsidR="00670427" w:rsidRPr="0077002F" w:rsidRDefault="00670427" w:rsidP="00670427">
            <w:pPr>
              <w:spacing w:before="288" w:after="288"/>
              <w:rPr>
                <w:lang w:val="en-US"/>
              </w:rPr>
            </w:pPr>
            <w:r w:rsidRPr="0077002F">
              <w:rPr>
                <w:lang w:val="en-US"/>
              </w:rPr>
              <w:t>99.5</w:t>
            </w:r>
          </w:p>
          <w:p w:rsidR="00670427" w:rsidRPr="0077002F" w:rsidRDefault="00670427" w:rsidP="00670427">
            <w:pPr>
              <w:spacing w:before="288" w:after="288"/>
              <w:rPr>
                <w:lang w:val="en-US"/>
              </w:rPr>
            </w:pPr>
            <w:r w:rsidRPr="0077002F">
              <w:rPr>
                <w:lang w:val="en-US"/>
              </w:rPr>
              <w:t>96</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36ab54e1-c2fd-47a4-93fc-b5e26c8d6277"/>
                <w:id w:val="2127273192"/>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</w:instrText>
                </w:r>
                <w:r w:rsidR="00670427" w:rsidRPr="0077002F">
                  <w:instrText>YgdGhlIHN0dWR5IHdhcyB0ZXN0ZWQgaW4gcGlsb3Qgc2NhbGUuIE92ZXJhbGwgcmVjb3Zlcnkgb2YgQ28sIEN1IGFuZCBNbiB3YXMgYWJvdmUgOTYlLCA5NyUgYW5kIDk5JSwgcmVzcGVjdGl2ZWx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3YWduZXJ3ZVxcQXBwRGF0YVxcTG9jYWxcXFRlbXBcXGlhbGk0ZGVtLmpwZyIsIlVyaVN0cmluZyI6ImFhYWViM2M1LTVlM2QtNDEzZS04MTA5LWFiOTQwNGEzZjBj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y4wNy4wM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c21hbi4yMDE3LjA3LjAwNyIsIlVyaVN0cmluZyI6Imh0dHBzOi8vZG9pLm9yZy8xMC4xMDE2L2oud2FzbWFuLjIwMTcuMDcuMDA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ItMThUMTE6MzE6MzAiLCJNb2RpZmllZEJ5IjoiX1JvbmphIFdhZ25lci1XZW56IiwiSWQiOiI4OTg5N2QxZC1hZmU5LTQ2ZmItYmVjZS02ZTJiYzA0ZGEwYmEiLCJNb2RpZmllZE9uIjoiMjAyMC0xMi0xOFQxMTozMT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ExMTgxIiwiVXJpU3RyaW5nIjoiaHR0cDovL3d3dy5uY2JpLm5sbS5uaWguZ292L3B1Ym1lZC8yODcxMTE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WxlY3Ryb2NoZW1pY2FsIHByb2Nlc3MgZm9yIGVsZWN0cm9kZSBtYXRlcmlhbCBvZiBzcGVudCBsaXRoaXVtIGlvbi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nRmIjoie1xccnRmMVxcYW5zaVxcYW5zaWNwZzEyNTJcclxu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XHJcbn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clxu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VsZWN0cm9jaGVtaWNhbCBwcm9jZXNzIGZvciBlbGVjdHJvZGUgbWF0ZXJpYWwgb2Ygc3BlbnQgbGl0aGl1bSBpb24gYmF0dGVyaWVzfXtcXHJ0bGNoXFxhZjNcXGFmczE4XFxsdHJjaFxcZnMxOFxcbG9jaFxcYWYzXFxkYmNoXFxhZjNcXGhpY2hcXGYzXFxpbnNyc2lkMTA5NzYwNjJcclxu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MSBJbnRyb2R1Y3Rpb259e1xccnRsY2hcXGFmM1xcYWZzMThcclxu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yIEV4cGVyaW1lbnRhbH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gICAgICAgICAgMi4xIE1hdGVyaWFsc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CAgICAgICAgICAyLjIuMiBFbGVjdHJvd2lubmluZyBvZiBDbyBhbmQgZWxlY3Ryb2x5dGljIG1hbmdhbmVzZSBkaW94aWRlIChFTUQp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MuMSBFbGVjdHJvY2hlbWljYWwgbGVhY2hpbmcgb2YgY2F0aG9kZSBtYXRlcmlhbHN9e1xyXG5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HJcblxcaGljaFxcZjNcXGluc3JzaWQxMDk3NjA2MiAgICAgICAgICAgICAgICAgICAgICAgICAgICAgICAzLjEuMSBFZmZlY3Qgb2YgbGVhY2hpbmcgdGltZX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ICAgICAgICAgICAgICAgICAgICAgICAgICAgICAgMy4xLjIgRWZmZWN0IG9mIGNvbmNlbnRyYXRpb24gb2Ygc3VscGh1cmljIGFjaWR9e1xccnRsY2hcXGFmM1xcYWZzMThcXGx0cmNoXFxmczE4XFxsb2NoXFxhZjNcXGRiY2hcXGFmM1xcaGljaFxcZjNcXGluc3JzaWQxMDk3NjA2MlxyXG5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ICAgICAgICAgIDMuMS4zIEVmZmVjdCBvZiBjdXJyZW50IGRlbnNpdHl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My4zIEVsZWN0cm93aW5uaW5nIGFuZCByZWNvdmVyeSBvZiBDby9Nb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gICAgICAgICAgICAgICAgICAgIDMuMy4xIEVmZmVjdCBvZiBwSH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ICAgICAgICAgICAgICAgICAgICAgICAgICAgICAgMy4zLjIgUGlsb3QgdGVzdGluZ317XFxydGxjaFxcYWYzXFxhZnMxOFxcbHRyY2hcXGZzMThcXGxvY2hcXGFmM1xcZGJjaFxcYWYzXFxoaWNoXFxmM1xcaW5zcnNpZDEwOTc2MDYyXFxwYXJ9XFxwYXJkXFxwbGFpblxcaXRhcDBcXHMwXFxzYTEyMFxyXG5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gICAgICAgICAgMy4zLjMgQ29tbWVyY2lhbCBmZWFzaWJpbGl0eSBvZiB0aGUgcHJvY2Vzc317XHJcbl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clxuXFxoaWNoXFxmM1xcaW5zcnNpZDEwOTc2MDYyICAgICAgICAgICA0IENvbmNsdXNpb25z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UYWJsZU9mQ29udGVudHNTb3VyY2VUZXh0Rm9ybWF0IjowLCJUYXNrcyI6W10sIlRpdGxlIjoiRWxlY3Ryb2NoZW1pY2FsIHByb2Nlc3MgZm9yIGVsZWN0cm9kZSBtYXRlcmlhbCBvZiBzcGVudCBsaXRoaXVtIGlvbiBiYXR0ZXJpZXMiLCJUcmFuc2xhdG9ycyI6W10sIlZvbHVtZSI6IjY4IiwiWWVhciI6IjIwMTciLCJZZWFyUmVzb2x2ZWQiOiIyMDE3IiwiQ3JlYXRlZEJ5IjoiX1JvbmphIFdhZ25lci1XZW56IiwiQ3JlYXRlZE9uIjoiMjAyMC0xMi0xOFQxMTozMToxMyIsIk1vZGlmaWVkQnkiOiJfV2FnbmVyd2UiLCJJZCI6ImFhYWViM2M1LTVlM2QtNDEzZS04MTA5LWFiOTQwNGEzZjBjMS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MTQ4XSJ9XX0sIlRhZyI6IkNpdGF2aVBsYWNlaG9sZGVyIzM2YWI1NGUxLWMyZmQtNDdhNC05M2ZjLWI1ZTI2YzhkNjI3NyIsIlRleHQiOiJbMTQ4XSIsIldBSVZlcnNpb24iOiI2LjguMC4wIn0=}</w:instrText>
                </w:r>
                <w:r w:rsidR="00670427" w:rsidRPr="0077002F">
                  <w:fldChar w:fldCharType="separate"/>
                </w:r>
                <w:r w:rsidR="00670427" w:rsidRPr="0077002F">
                  <w:t>[148]</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Li </w:t>
            </w:r>
          </w:p>
          <w:p w:rsidR="00670427" w:rsidRPr="0077002F" w:rsidRDefault="00670427" w:rsidP="00670427">
            <w:pPr>
              <w:spacing w:before="288" w:after="288"/>
            </w:pPr>
            <w:r w:rsidRPr="0077002F">
              <w:t xml:space="preserve">Co </w:t>
            </w:r>
          </w:p>
          <w:p w:rsidR="00670427" w:rsidRPr="0077002F" w:rsidRDefault="00670427" w:rsidP="00670427">
            <w:pPr>
              <w:spacing w:before="288" w:after="288"/>
            </w:pPr>
            <w:r w:rsidRPr="0077002F">
              <w:t>Mn</w:t>
            </w:r>
          </w:p>
          <w:p w:rsidR="00670427" w:rsidRPr="0077002F" w:rsidRDefault="00670427" w:rsidP="00670427">
            <w:pPr>
              <w:spacing w:before="288" w:after="288"/>
            </w:pPr>
            <w:r w:rsidRPr="0077002F">
              <w:t>Ni</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6.7</w:t>
            </w:r>
          </w:p>
          <w:p w:rsidR="00670427" w:rsidRPr="0077002F" w:rsidRDefault="00670427" w:rsidP="00670427">
            <w:pPr>
              <w:spacing w:before="288" w:after="288"/>
            </w:pPr>
            <w:r w:rsidRPr="0077002F">
              <w:t>91.6</w:t>
            </w:r>
          </w:p>
          <w:p w:rsidR="00670427" w:rsidRPr="0077002F" w:rsidRDefault="00670427" w:rsidP="00670427">
            <w:pPr>
              <w:spacing w:before="288" w:after="288"/>
            </w:pPr>
            <w:r w:rsidRPr="0077002F">
              <w:t>87.9</w:t>
            </w:r>
          </w:p>
          <w:p w:rsidR="00670427" w:rsidRPr="0077002F" w:rsidRDefault="00670427" w:rsidP="00670427">
            <w:pPr>
              <w:spacing w:before="288" w:after="288"/>
            </w:pPr>
            <w:r w:rsidRPr="0077002F">
              <w:t>96.4</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1b1726b2-edf1-47eb-a07d-50a2536f763f"/>
                <w:id w:val="-1242569246"/>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HByZXNlbnQgd29yayBmb2N1c2VzIG9uIHRoZSBwcm9jZXNzaW5nIG9mIGNhdGhvZGUgYWN0aXZlIG1hdGVyaWFsIG9mIHNwZW5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aXRoaXVtIGlvbiBiYXR0ZXJpZXMgdG8gaW1wcm92ZSB0aGUgcmVjb3Zlcnkgb2YgY29uc3RpdHVlbnQgbWV0YWxzIHVzaW5n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yZWR1Y2luZyBhZ2VudHMuIFJlZHVjdGFudHMgZW5oYW5jZSB0aGUgc29sdWJpbGl0eSBvZiBtZXRhbHMsIHdoaWNoIGhpdGhlcnRv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GF2ZSBiZWVuIHNvbHViaWxpc2VkIHRvIGEgbGVzc2VyIGV4dGVudCB1c2luZyBvbmx5IGFjaWQgYXMgbGVhY2hpbmcgYWdlbnQ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UaHVzLCB3ZSBoYXZlIGludmVzdGlnYXRlZCBzdWxmdXJpYyBhY2lkIGxlYWNoaW5nIGluIHRoZSBwcmVzZW5jZSBvZiBzb2RpdW1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pc3VsZml0ZSBjb21wYXJpbmcgaXRzIGVmZmljaWVuY3kgd2l0aCBoeWRyb2dlbiBwZXJveGlkZS4gQnkgc2ltcGxlIGFjaW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1c2luZyAxIE0gSDJTTzQgYXQgMzY4IEsgYW5kIDUwIGcvTCBwdWxwIGRlbnNpdHksIDkzLjQlIExpLCA2Ni4yJX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Q28sIDk2LjMlIE5pIGFuZCA1MC4yJSBNbiB3ZXJlIHJlY292ZXJlZCBpbiAyNDAgbWluLiBJbiB0aGUgcHJlc2VuY2Ugb2YgNSV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EgyTzIgYXMgYSByZWR1Y2luZyBhZ2VudCBhdCAzNjggSyB3aXRoIDEgTUgyU080IGFuZCA1MCBnL0wgcHVscCBkZW5zaXR5LC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vZiBjb2JhbHQgKDc5LjIlKSBhbmQgbWFuZ2FuZXNlICg4NC42JSkgd2VyZSBzaWduaWZpY2FudGx5IGltcHJvdmVk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pbiAyNDAgbWluLiBXaXRoIHRoZSBhZGRpdGlvbiBvZiAwLjA3NSBNIE5hSFNPMyBhcyBhIHJlZHVjaW5nIGFnZW50LCA5Ni43JX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TGksIDkxLjYlIENvLCA5Ni40JSBOaSBhbmQgODcuOSUgTW4gd2VyZSByZWNvdmVyZWQgdW5kZXIgc2ltaWxhciBjb25kaXRpb25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NvZGl1bSBiaXN1bGZpdGUgYWRkaXRpb24gcmVzdWx0cyBpbiBiZXR0ZXIgcmVjb3Zlcnkgb2YgY29iYWx0IGFuZCBtYW5nYW5lc2UgYnl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JlZHVjaW5nIHRoZW0gdG8gdGhlaXIgbG93ZXIgb3hpZGF0aW9uIHN0YXRlcy4gVGhlIEhTQyBldmFsdWF0aW9uIG9mIHRoZXJtb2R5bmFtaWN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ZlYXNpYmlsaXR5IHZpcy1hYC12aXMgeC1yYXkgZGlmZnJhY3Rpb24gYW5kIHNjYW5uaW5nIGVsZWN0cm9uIG1pY3Jvc2Nvc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aGFyYWN0ZXJpemF0aW9uIG9mIHJlc2lkdWVzIGdlbmVyYXRlZCBieSBsZWFjaGluZyB3aXRoIGh5ZHJvZ2VuIHBlcm94aWRlIGFuZH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c29kaXVtIGJpc3VsZml0ZSBzdWJzdGFudGlhdGVzIHRoZSBnb3Zlcm5pbmcgbWVjaGFuaXNtL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ZxNTV0bG5oLmpwZyIsIlVyaVN0cmluZyI6Ijc0OTEyNDUxLTU2YmUtNDFlNy1iOWE0LWE4MjRkZjYwY2U0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ODM3LTAxNi0yMDMy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TgzNy0wMTYtMjAzMi05IiwiVXJpU3RyaW5nIjoiaHR0cHM6Ly9kb2kub3JnLzEwLjEwMDcvczExODM3LTAxNi0yMDMy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NvbXBhcmlzaW9uIG9mIERpZmZlcmVudCBSZWR1Y3RhbnRzIGluIExlYWNoaW5nIG9mIFNwZW50IExpdGhpdW0gSW9uIEJhdHRlcml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</w:instrText>
                </w:r>
                <w:r w:rsidR="00670427" w:rsidRPr="0077002F">
                  <w:rPr>
                    <w:lang w:val="en-US"/>
                  </w:rPr>
                  <w:instrText>xwIHN0eWxlPVwibWFyZ2luOjBwdCAwcHQgNnB0XCI+PHNwYW4gc3R5bGU9XCJmb250LWZhbWlseTonU2Vnb2UgVUknOyBmb250LXNpemU6OXB0XCI+wqDCoMKgwqDCoMKgwqDCoMKgIENvbmNsdXNpb248L3NwYW4+PC9wPlxyXG5cdFx0XHQ8cCBzdHlsZT1cIm1hcmdpbjowcHQgMHB0IDZwdFwiPjxzcG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b21wYXJpc2lvbiBvZiBEaWZmZXJlbnQgUmVkdWN0YW50cyBpbiBMZWFjaGluZyBvZiBTcGVudCBMaXRoaXVtIElvbiBCYXR0ZXJpZXMiLCJUcmFuc2xhdG9ycyI6W10sIlZvbHVtZSI6IjY4IiwiWWVhciI6IjIwMTYiLCJZZWFyUmVzb2x2ZWQiOiIyMDE2IiwiQ3JlYXRlZEJ5IjoiX1JvbmphIFdhZ25lci1XZW56IiwiQ3JlYXRlZE9uIjoiMjAyMC0xMi0xOFQxMzo1NToxNSIsIk1vZGlmaWVkQnkiOiJfV2FnbmVyd2UiLCJJZCI6Ijc0OTEyNDUxLTU2YmUtNDFlNy1iOWE0LWE4MjRkZjYwY2U0Mi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M5XSJ9XX0sIlRhZyI6IkNpdGF2aVBsYWNlaG9sZGVyIzFiMTcyNmIyLWVkZjEtNDdlYi1hMDdkLTUwYTI1MzZmNzYzZiIsIlRleHQiOiJbMTM5XSIsIldBSVZlcnNpb24iOiI2LjguMC4wIn0=}</w:instrText>
                </w:r>
                <w:r w:rsidR="00670427" w:rsidRPr="0077002F">
                  <w:fldChar w:fldCharType="separate"/>
                </w:r>
                <w:r w:rsidR="00670427" w:rsidRPr="0077002F">
                  <w:rPr>
                    <w:lang w:val="en-US"/>
                  </w:rPr>
                  <w:t>[139]</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o as </w:t>
            </w:r>
          </w:p>
          <w:p w:rsidR="00670427" w:rsidRPr="0077002F" w:rsidRDefault="00670427" w:rsidP="00670427">
            <w:pPr>
              <w:spacing w:before="288" w:after="288"/>
              <w:rPr>
                <w:lang w:val="en-US"/>
              </w:rPr>
            </w:pPr>
            <w:r w:rsidRPr="0077002F">
              <w:rPr>
                <w:lang w:val="en-US"/>
              </w:rPr>
              <w:t>Co</w:t>
            </w:r>
            <w:r w:rsidRPr="0077002F">
              <w:rPr>
                <w:vertAlign w:val="subscript"/>
                <w:lang w:val="en-US"/>
              </w:rPr>
              <w:t>3</w:t>
            </w:r>
            <w:r w:rsidRPr="0077002F">
              <w:rPr>
                <w:lang w:val="en-US"/>
              </w:rPr>
              <w:t>O</w:t>
            </w:r>
            <w:r w:rsidRPr="0077002F">
              <w:rPr>
                <w:vertAlign w:val="subscript"/>
                <w:lang w:val="en-US"/>
              </w:rPr>
              <w:t>4</w:t>
            </w:r>
          </w:p>
          <w:p w:rsidR="00670427" w:rsidRPr="0077002F" w:rsidRDefault="00670427" w:rsidP="00670427">
            <w:pPr>
              <w:spacing w:before="288" w:after="288"/>
              <w:rPr>
                <w:lang w:val="en-US"/>
              </w:rPr>
            </w:pPr>
            <w:r w:rsidRPr="0077002F">
              <w:rPr>
                <w:lang w:val="en-US"/>
              </w:rPr>
              <w:t>CoC</w:t>
            </w:r>
            <w:r w:rsidRPr="0077002F">
              <w:rPr>
                <w:vertAlign w:val="subscript"/>
                <w:lang w:val="en-US"/>
              </w:rPr>
              <w:t>2</w:t>
            </w:r>
            <w:r w:rsidRPr="0077002F">
              <w:rPr>
                <w:lang w:val="en-US"/>
              </w:rPr>
              <w:t>O</w:t>
            </w:r>
            <w:r w:rsidRPr="0077002F">
              <w:rPr>
                <w:vertAlign w:val="subscript"/>
                <w:lang w:val="en-US"/>
              </w:rPr>
              <w:t>4</w:t>
            </w:r>
          </w:p>
          <w:p w:rsidR="00670427" w:rsidRPr="0077002F" w:rsidRDefault="00670427" w:rsidP="00670427">
            <w:pPr>
              <w:spacing w:before="288" w:after="288"/>
              <w:rPr>
                <w:lang w:val="en-US"/>
              </w:rPr>
            </w:pPr>
            <w:r w:rsidRPr="0077002F">
              <w:rPr>
                <w:lang w:val="en-US"/>
              </w:rPr>
              <w:t xml:space="preserve">Ni as NiO </w:t>
            </w:r>
          </w:p>
          <w:p w:rsidR="00670427" w:rsidRPr="0077002F" w:rsidRDefault="00670427" w:rsidP="00670427">
            <w:pPr>
              <w:spacing w:before="288" w:after="288"/>
              <w:rPr>
                <w:lang w:val="en-US"/>
              </w:rPr>
            </w:pPr>
            <w:r w:rsidRPr="0077002F">
              <w:rPr>
                <w:lang w:val="en-US"/>
              </w:rPr>
              <w:t>Li as Li</w:t>
            </w:r>
            <w:r w:rsidRPr="0077002F">
              <w:rPr>
                <w:vertAlign w:val="subscript"/>
                <w:lang w:val="en-US"/>
              </w:rPr>
              <w:t>2</w:t>
            </w:r>
            <w:r w:rsidRPr="0077002F">
              <w:rPr>
                <w:lang w:val="en-US"/>
              </w:rPr>
              <w:t>CO</w:t>
            </w:r>
            <w:r w:rsidRPr="0077002F">
              <w:rPr>
                <w:vertAlign w:val="subscript"/>
                <w:lang w:val="en-US"/>
              </w:rPr>
              <w:t>3</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 xml:space="preserve">78.4 </w:t>
            </w:r>
          </w:p>
          <w:p w:rsidR="00670427" w:rsidRPr="0077002F" w:rsidRDefault="00670427" w:rsidP="00670427">
            <w:pPr>
              <w:spacing w:before="288" w:after="288"/>
              <w:rPr>
                <w:lang w:val="en-US"/>
              </w:rPr>
            </w:pPr>
            <w:r w:rsidRPr="0077002F">
              <w:rPr>
                <w:lang w:val="en-US"/>
              </w:rPr>
              <w:t>83.3</w:t>
            </w:r>
          </w:p>
          <w:p w:rsidR="00670427" w:rsidRPr="0077002F" w:rsidRDefault="00670427" w:rsidP="00670427">
            <w:pPr>
              <w:spacing w:before="288" w:after="288"/>
              <w:rPr>
                <w:lang w:val="en-US"/>
              </w:rPr>
            </w:pPr>
            <w:r w:rsidRPr="0077002F">
              <w:rPr>
                <w:lang w:val="en-US"/>
              </w:rPr>
              <w:t>88.2</w:t>
            </w:r>
          </w:p>
          <w:p w:rsidR="00670427" w:rsidRPr="0077002F" w:rsidRDefault="00670427" w:rsidP="00670427">
            <w:pPr>
              <w:spacing w:before="288" w:after="288"/>
              <w:rPr>
                <w:lang w:val="en-US"/>
              </w:rPr>
            </w:pPr>
            <w:r w:rsidRPr="0077002F">
              <w:rPr>
                <w:lang w:val="en-US"/>
              </w:rPr>
              <w:t>71.28</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w:t>
            </w:r>
          </w:p>
          <w:p w:rsidR="00670427" w:rsidRPr="0077002F" w:rsidRDefault="00670427" w:rsidP="00670427">
            <w:pPr>
              <w:spacing w:before="288" w:after="288"/>
              <w:rPr>
                <w:lang w:val="en-US"/>
              </w:rPr>
            </w:pPr>
            <w:r w:rsidRPr="0077002F">
              <w:rPr>
                <w:lang w:val="en-US"/>
              </w:rPr>
              <w:t>83</w:t>
            </w:r>
          </w:p>
          <w:p w:rsidR="00670427" w:rsidRPr="0077002F" w:rsidRDefault="00670427" w:rsidP="00670427">
            <w:pPr>
              <w:spacing w:before="288" w:after="288"/>
              <w:rPr>
                <w:lang w:val="en-US"/>
              </w:rPr>
            </w:pPr>
            <w:r w:rsidRPr="0077002F">
              <w:rPr>
                <w:lang w:val="en-US"/>
              </w:rPr>
              <w:t>96</w:t>
            </w:r>
          </w:p>
          <w:p w:rsidR="00670427" w:rsidRPr="0077002F" w:rsidRDefault="00670427" w:rsidP="00670427">
            <w:pPr>
              <w:spacing w:before="288" w:after="288"/>
              <w:rPr>
                <w:lang w:val="en-US"/>
              </w:rPr>
            </w:pPr>
            <w:r w:rsidRPr="0077002F">
              <w:rPr>
                <w:lang w:val="en-US"/>
              </w:rPr>
              <w:t>89</w:t>
            </w:r>
          </w:p>
          <w:p w:rsidR="00670427" w:rsidRPr="0077002F" w:rsidRDefault="00670427" w:rsidP="00670427">
            <w:pPr>
              <w:spacing w:before="288" w:after="288"/>
              <w:rPr>
                <w:lang w:val="en-US"/>
              </w:rPr>
            </w:pPr>
            <w:r w:rsidRPr="0077002F">
              <w:rPr>
                <w:lang w:val="en-US"/>
              </w:rPr>
              <w:t>99.8</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a018faf3-3ac7-419c-ab1a-0b02f7b2cb13"/>
                <w:id w:val="-2120438425"/>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zIwYTYxLTAxY2UtNGZjZC1iNDBmLTIxMTg5MzBmMjZmMyIsIlJhbmdlTGVuZ3RoIjo0LCJSZWZlcmVuY2VJZCI6IjgzMDcyMzk1LWM5ZWYtNDI1MS05OGU3LTY5Yjc5ZmFkNmMyMCIsIlJlZmVyZW5jZSI6eyIkaWQiOiIzIiwiJHR5cGUiOiJTd2lzc0FjYWRlbWljLkNpdGF2aS5SZWZlcmVuY2UsIFN3aXNzQWNhZGVtaWMuQ2l0YXZpIiwiQWJzdHJhY3QiOiJ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4oCTbGlxdWlkIGV4dHJhY3Rpb25zLCBhbmQgYW4gaW5ub3ZhdGl2ZSBMaeKAk05hIHNlcGFyYXRpb24sIGluIG9yZGVyIHRvIG9idGFpbiB2YWx1YWJsZSBwcm9kdWN0cy4gVGhlc2UgcHJvZHVjdHMgaW5jbHVkZSBoaWdoLWdyYWRlIGdyYXBoaXRlLCBjb2JhbHQgb3hpZGUgKENvIDMgTyA0ICwgcHVyaXR5IDgzJSksIGNvYmFsdCBveGFsYXRlIChDb0MgMiBPIDQgLCBwdXJpdHkgOTYlKSwgbmlja2VsIG94aWRlIChOaU8sIHB1cml0eSA4OSUpLCBhbmQgbGl0aGl1bSBjYXJib25hdGUgKExpIDIgQ08gMyAsIHB1cml0eSA5OS44JSkuIFRoZSByZWNvdmVyeSByYXRlIHdhcyBxdWFu</w:instrText>
                </w:r>
                <w:r w:rsidR="00670427" w:rsidRPr="0077002F">
                  <w:instrText>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VuZXJneSBDaGVtaXN0cnksIDM1ICgyMDE5KSAyMjAtMjI3LiBkb2k6MTAuMTAxNi9qLmplY2hlbS4yMDE5LjAzLjAyMj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clxu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J1YW16dGtlLmpwZyIsIlVyaVN0cmluZyI6IjgzMDcyMzk1LWM5ZWYtNDI1MS05OGU3LTY5Yjc5ZmFkNmM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NoZW0uMjAxOS4wMy4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jaGVtLjIwMTkuMDMuMDIyIiwiVXJpU3RyaW5nIjoiaHR0cHM6Ly9kb2kub3JnLzEwLjEwMTYvai5qZWNoZW0uMjAxOS4wMy4w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bG9zZWQtbG9vcCBoeWRyb21ldGFsbHVyZ2ljYWwgdHJlYXRtZW50IG9mIGVuZC1vZi1saWZlIGxpdGhpdW0gaW9uIGJhdHRlcmllczogVG93YXJkcyB6ZXJvLXdhc3RlIHByb2Nlc3MgYW5kIG1ldGFsIHJlY3ljbGluZyBpbiBhZHZhbmNlZC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2xvc2VkLWxvb3AgaHlkcm9tZXRhbGx1cmdpY2FsIHRyZWF0bWVudCBvZiBlbmQtb2YtbGlmZSBsaXRoaXVtIGlvbiBiYXR0ZXJpZXM6IFRvd2FyZHMgemVyby13YXN0ZSBwcm9jZXNzIGFuZCBtZXRhbCByZWN5Y2xpbmcgaW4gYWR2YW5jZWQgYmF0dGVyaWVzIiwiVHJhbnNsYXRvcnMiOltdLCJZZWFyIjoiMjAxOSIsIlllYXJSZXNvbHZlZCI6IjIwMTkiLCJDcmVhdGVkQnkiOiJfUm9uamEgV2FnbmVyLVdlbnoiLCJDcmVhdGVkT24iOiIyMDIwLTExLTE4VDEzOjAzOjIwIiwiTW9kaWZpZWRCeSI6Il9XYWduZXJ3ZSIsIklkIjoiODMwNzIzOTUtYzllZi00MjUxLTk4ZTctNjliNzlmYWQ2YzIw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0N10ifV19LCJUYWciOiJDaXRhdmlQbGFjZWhvbGRlciNhMDE4ZmFmMy0zYWM3LTQxOWMtYWIxYS0wYjAyZjdiMmNiMTMiLCJUZXh0IjoiWzQ3XSIsIldBSVZlcnNpb24iOiI2LjguMC4wIn0=}</w:instrText>
                </w:r>
                <w:r w:rsidR="00670427" w:rsidRPr="0077002F">
                  <w:fldChar w:fldCharType="separate"/>
                </w:r>
                <w:r w:rsidR="00670427" w:rsidRPr="0077002F">
                  <w:t>[47]</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s</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Co </w:t>
            </w:r>
          </w:p>
          <w:p w:rsidR="00670427" w:rsidRPr="0077002F" w:rsidRDefault="00670427" w:rsidP="00670427">
            <w:pPr>
              <w:spacing w:before="288" w:after="288"/>
            </w:pPr>
            <w:r w:rsidRPr="0077002F">
              <w:t>Li</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4.8</w:t>
            </w:r>
          </w:p>
          <w:p w:rsidR="00670427" w:rsidRPr="0077002F" w:rsidRDefault="00670427" w:rsidP="00670427">
            <w:pPr>
              <w:spacing w:before="288" w:after="288"/>
            </w:pPr>
            <w:r w:rsidRPr="0077002F">
              <w:t>98.5</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c08e7d71-c5ce-40b3-bb62-1dc6874ae9da"/>
                <w:id w:val="340827924"/>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TggKDIwMTIpIDIxLTI3LiBkb2k6MTAuMTAxNi9qLmpwb3dzb3VyLjIwMTIuMDYuMDY4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clxu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RoZSBtYWpvciBjb21wb25lbnRzIGZyb20gc3BlbnQgTGktaW9uIGJhdHRlcmllcyAoTElCcykgaXMgY29uc2lkZXJlZCBkZXNpcmFibGUgdG8gcHJldmVud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2aXJvbm1lbnRhbCBwb2xsdXRpb24gYW5kIHJlY3ljbGUgdmFsdWFibGUgbWV0YWxzLiBUaGUgcHJlc2VudCB3b3JrIGludmVzdGlnYXRlcyBhIG5vdmVsIHByb2Nlc3MgZm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mluZyBDbyBhbmQgTGkgZnJvbSB0aGUgY2F0aG9kZSBtYXRlcmlhbHMgKGNvbnRhaW5pbmcgTGlDb08yIGFuZCBBbCkgYnkgYSBjb21iaW5hdGlvbiBvZiB1bHRyYXNv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oaW5nLCBjYWxjaW5hdGlvbiwgYW5kIG9yZ2FuaWMgYWNpZCBsZWFjaGluZy4gQ29wcGVyIGNhbiBhbHNvIGJlIHJlY292ZXJlZCBmcm9tIHRoZSBhbm9k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hdGVyaWFscyBhZnRlciB0aGV5IGFyZSBtYW51YWxseSBzZXBhcmF0ZWQgZnJvbSB0aGUgY2F0aG9kZS4gQXNjb3JiaWMgYWNpZCBpcyBjaG9zZW4gYXMgYm90aCBsZWFjaG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mVhZ2VudCBhbmQgcmVkdWNpbmcgYWdlbnQgdG8gaW1wcm92ZSB0aGUgQ28gcmVjb3ZlcnkgZWZmaWNpZW5jeS4gTGVhY2hpbmcgZWZmaWNpZW5jaWVzIGFzIGhpZ2ggYXMgOTQuOC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mb3IgQ28gYW5kIDk4LjUlIGZvciBMaSBhcmUgYWNoaWV2ZWQgd2l0aCBhIDEuMjUgbW9sIEwxIGFzY29yYmljIGFjaWQgc29sdXRpb24sIGxlYWNoaW5nIHRlbXBlcmF0dXJ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A3MCBDLCBsZWFjaGluZyB0aW1lIG9mIDIwIG1pbiwgYW5kIHNvbGlkLXRvLWxpcXVpZCByYXRpbyBvZiAyNSBnTDEuIFRoZSBhY2lkIGxlYWNoaW5nIHJlYWN0aW9uIG1lY2hhbmlzb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hhcyBiZWVuIHByZWxpbWluYXJpbHkgc3R1ZGllZCBiYXNlZCBvbiB0aGUgc3RydWN0dXJlIG9mIGFzY29yYmljIGFjaWQuIFRoaXMgbWV0aG9kIGlzIHNob3duIHRvIG9mZmVyIGF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lZmZpY2llbnQgd2F5IHRvIHJlY3ljbGUgdmFsdWFibGUgbWF0ZXJpYWxzIGZyb20gc3BlbnQgTElCcywgYW5kIGl0IGNhbiBiZSBzY2FsZWQgdXAgZm9yIGNvbW1lcmNp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cHBsaWNhdGlvbi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cjRueDF5a20uanBnIiwiVXJpU3RyaW5nIjoiMDY0NzQ0ZDctY2I2MS00ODdkLWI5YzEtMjJkNTA0MjA3NmR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3IiwiUGFnZVJhbmdlIjoiPHNwPlxyXG4gIDxuPjIxPC9uPlxyXG4gIDxpbj50cnVlPC9pbj5cclxuICA8b3M+MjE8L29zPlxyXG4gIDxwcz4yMTwvcHM+XHJcbjwvc3A+XHJcbjxlcD5cclxuICA8bj4yNzwvbj5cclxuICA8aW4+dHJ1ZTwvaW4+XHJcbiAgPG9zPjI3PC9vcz5cclxuICA8cHM+Mjc8L3BzPlxyXG48L2VwPlxyXG48b3M+MjEtMjc8L29zPiIsIlBlcmlvZGljYWwiOnsiJGlkIjoiMTQ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c2NvcmJpYy1hY2lkLWFzc2lzdGVkIHJlY292ZXJ5IG9mIGNvYmFsdCBhbmQgbGl0aGl1bSBmcm9tIHNwZW50IExp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FeHBlcmltZW50YWwgcHJvY2VkdXJlPC9zcGFuPjwvcD5cclxuXHRcdFx0PHAgc3R5bGU9XCJtYXJnaW46MHB0IDBwdCA2cHRcIj48c3BhbiBzdHlsZT1cImZvbnQtZmFtaWx5OidTZWdvZSBVSSc7IGZvbnQtc2l6ZTo5cHRcIj7CoMKgwqDCoMKgwqDCoMKgwqDCoMKgwqDCoMKgwqDCoMKgwqDCoCAyLjMuIEFuYWx5dGljYWwgbWV0aG9k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zY29yYmljLWFjaWQtYXNzaXN0ZWQgcmVjb3Zlcnkgb2YgY29iYWx0IGFuZCBsaXRoaXVtIGZyb20gc3BlbnQgTGktaW9uIGJhdHRlcmllcyIsIlRyYW5zbGF0b3JzIjpbXSwiWWVhciI6IjIwMTIiLCJZZWFyUmVzb2x2ZWQiOiIyMDEyIiwiQ3JlYXRlZEJ5IjoiX1JvbmphIFdhZ25lci1XZW56IiwiQ3JlYXRlZE9uIjoiMjAyMC0xMi0xOFQxMzo1Nzo1MCIsIk1vZGlmaWVkQnkiOiJfV2FnbmVyd2UiLCJJZCI6IjA2NDc0NGQ3LWNiNjEtNDg3ZC1iOWMxLTIyZDUwNDIwNzZkZS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M3XSJ9XX0sIlRhZyI6IkNpdGF2aVBsYWNlaG9sZGVyI2MwOGU3ZDcxLWM1Y2UtNDBiMy1iYjYyLTFkYzY4NzRhZTlkYSIsIlRleHQiOiJbMTM3XSIsIldBSVZlcnNpb24iOiI2LjguMC4wIn0=}</w:instrText>
                </w:r>
                <w:r w:rsidR="00670427" w:rsidRPr="0077002F">
                  <w:fldChar w:fldCharType="separate"/>
                </w:r>
                <w:r w:rsidR="00670427" w:rsidRPr="0077002F">
                  <w:t>[137]</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s</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 as Co</w:t>
            </w:r>
            <w:r w:rsidRPr="0077002F">
              <w:rPr>
                <w:vertAlign w:val="subscript"/>
              </w:rPr>
              <w:t>3</w:t>
            </w:r>
            <w:r w:rsidRPr="0077002F">
              <w:t>O</w:t>
            </w:r>
            <w:r w:rsidRPr="0077002F">
              <w:rPr>
                <w:vertAlign w:val="subscript"/>
              </w:rPr>
              <w:t>4</w:t>
            </w:r>
          </w:p>
          <w:p w:rsidR="00670427" w:rsidRPr="0077002F" w:rsidRDefault="00670427" w:rsidP="00670427">
            <w:pPr>
              <w:spacing w:before="288" w:after="288"/>
            </w:pPr>
            <w:r w:rsidRPr="0077002F">
              <w:t>Li as Li</w:t>
            </w:r>
            <w:r w:rsidRPr="0077002F">
              <w:rPr>
                <w:vertAlign w:val="subscript"/>
              </w:rPr>
              <w:t>2</w:t>
            </w:r>
            <w:r w:rsidRPr="0077002F">
              <w:t>CO</w:t>
            </w:r>
            <w:r w:rsidRPr="0077002F">
              <w:rPr>
                <w:vertAlign w:val="subscript"/>
              </w:rPr>
              <w:t>3</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8</w:t>
            </w:r>
          </w:p>
          <w:p w:rsidR="00670427" w:rsidRPr="0077002F" w:rsidRDefault="00670427" w:rsidP="00670427">
            <w:pPr>
              <w:spacing w:before="288" w:after="288"/>
            </w:pPr>
            <w:r w:rsidRPr="0077002F">
              <w:t>99</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d81eb285-3e9d-441a-b087-6bff126b8cda"/>
                <w:id w:val="-941913401"/>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2Z25ic3d3dC5qcGciLCJVcmlTdHJpbmciOiJiMzU4OWI3Zi1iYjQ1LTQ2YjAtODZmYi01ZTUxY2NmNWNl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i4wMy4wMDY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Y5NjUyMTQiLCJVcmlTdHJpbmciOiJodHRwOi8vd3d3Lm5jYmkubmxtLm5paC5nb3YvcHVibWVkLzI2OTY1Mj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jhUMDg6MTY6MDEiLCJNb2RpZmllZEJ5IjoiX1JvbmphIFdhZ25lci1XZW56IiwiSWQiOiJlNTVmMDg2NS02ZTQ2LTRkNGItYTc0Zi02MThiYTAyMzZiMzciLCJNb2RpZmllZE9uIjoiMjAyMC0xMC0yOFQwODoxNjow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Ni4wMy4wMDYiLCJVcmlTdHJpbmciOiJodHRwczovL2RvaS5vcmcvMTAuMTAxNi9qLndhc21hbi4yMDE2LjAzLjAw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biBlbnZpcm9ubWVudGFsIGJlbmlnbiBwcm9jZXNzIGZvciBjb2JhbHQgYW5kIGxpdGhpdW0gcmVjb3Zlcnlmcm9tIHNwZW50IGxpdGhpdW0taW9uIGJhdHRlcmllcyBieSBtZWNoYW5vY2hlbWljYWwgYXBwcm9hY2g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IGFuZCBtZXRob2RzPC9zcGFuPjwvcD5cclxuXHRcdFx0PHAgc3R5bGU9XCJtYXJnaW46MHB0IDBwdCA2cHRcIj48c3BhbiBzdHlsZT1cImZvbnQtZmFtaWx5OidTZWdvZSBVSSc7IGZvbnQtc2l6ZTo5cHRcIj7CoMKgwqDCoMKgwqDCoMKgwqDCoMKgwqDCoMKgwqDCoMKgwqDCoCAyLjIgQW5hbHl0aWNhbCBtZXRob2RzPC9zcGFuPjwvcD5cclxuXHRcdFx0PHAgc3R5bGU9XCJtYXJnaW46MHB0IDBwdCA2cHRcIj48c3BhbiBzdHlsZT1cImZvbnQtZmFtaWx5OidTZWdvZSBVSSc7IGZvbnQtc2l6ZTo5cHRcIj7CoMKgwqDCoMKgwqDCoMKgwqDCoMKgwqDCoMKgwqDCoMKgwqDCoCAyLjMgUmVjb3ZlcnkgcHJvY2VkdXJl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</w:instrText>
                </w:r>
                <w:r w:rsidR="00670427" w:rsidRPr="0077002F">
                  <w:rPr>
                    <w:lang w:val="en-US"/>
                  </w:rPr>
                  <w:instrText>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W4gZW52aXJvbm1lbnRhbCBiZW5pZ24gcHJvY2VzcyBmb3IgY29iYWx0IGFuZCBsaXRoaXVtIHJlY292ZXJ5IGZyb20gc3BlbnQgbGl0aGl1bS1pb24gYmF0dGVyaWVzIGJ5IG1lY2hhbm9jaGVtaWNhbCBhcHByb2FjaCIsIlRyYW5zbGF0b3JzIjpbXSwiWWVhciI6IjIwMTYiLCJZZWFyUmVzb2x2ZWQiOiIyMDE2IiwiQ3JlYXRlZEJ5IjoiX1JvbmphIFdhZ25lci1XZW56IiwiQ3JlYXRlZE9uIjoiMjAyMC0xMC0yOFQwODoxNDo1MiIsIk1vZGlmaWVkQnkiOiJfV2FnbmVyd2UiLCJJZCI6ImIzNTg5YjdmLWJiNDUtNDZiMC04NmZiLTVlNTFjY2Y1Y2ViN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ODFdIn1dfSwiVGFnIjoiQ2l0YXZpUGxhY2Vob2xkZXIjZDgxZWIyODUtM2U5ZC00NDFhLWIwODctNmJmZjEyNmI4Y2RhIiwiVGV4dCI6Ils4MV0iLCJXQUlWZXJzaW9uIjoiNi44LjAuMCJ9}</w:instrText>
                </w:r>
                <w:r w:rsidR="00670427" w:rsidRPr="0077002F">
                  <w:fldChar w:fldCharType="separate"/>
                </w:r>
                <w:r w:rsidR="00670427" w:rsidRPr="0077002F">
                  <w:rPr>
                    <w:lang w:val="en-US"/>
                  </w:rPr>
                  <w:t>[81]</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Li as Li</w:t>
            </w:r>
            <w:r w:rsidRPr="0077002F">
              <w:rPr>
                <w:vertAlign w:val="subscript"/>
                <w:lang w:val="en-US"/>
              </w:rPr>
              <w:t>3</w:t>
            </w:r>
            <w:r w:rsidRPr="0077002F">
              <w:rPr>
                <w:lang w:val="en-US"/>
              </w:rPr>
              <w:t>PO</w:t>
            </w:r>
            <w:r w:rsidRPr="0077002F">
              <w:rPr>
                <w:vertAlign w:val="subscript"/>
                <w:lang w:val="en-US"/>
              </w:rPr>
              <w:t>4</w:t>
            </w:r>
          </w:p>
          <w:p w:rsidR="00670427" w:rsidRPr="0077002F" w:rsidRDefault="00670427" w:rsidP="00670427">
            <w:pPr>
              <w:spacing w:before="288" w:after="288"/>
              <w:rPr>
                <w:lang w:val="en-US"/>
              </w:rPr>
            </w:pPr>
            <w:r w:rsidRPr="0077002F">
              <w:rPr>
                <w:lang w:val="en-US"/>
              </w:rPr>
              <w:t>Fe as FeCl</w:t>
            </w:r>
            <w:r w:rsidRPr="0077002F">
              <w:rPr>
                <w:vertAlign w:val="subscript"/>
                <w:lang w:val="en-US"/>
              </w:rPr>
              <w:t>3</w:t>
            </w:r>
          </w:p>
          <w:p w:rsidR="00670427" w:rsidRPr="0077002F" w:rsidRDefault="00670427" w:rsidP="00670427">
            <w:pPr>
              <w:spacing w:before="288" w:after="288"/>
              <w:rPr>
                <w:lang w:val="en-US"/>
              </w:rPr>
            </w:pPr>
            <w:r w:rsidRPr="0077002F">
              <w:rPr>
                <w:lang w:val="en-US"/>
              </w:rPr>
              <w:t>Mn as MnO</w:t>
            </w:r>
            <w:r w:rsidRPr="0077002F">
              <w:rPr>
                <w:vertAlign w:val="subscript"/>
                <w:lang w:val="en-US"/>
              </w:rPr>
              <w:t>2</w:t>
            </w:r>
            <w:r w:rsidRPr="0077002F">
              <w:rPr>
                <w:lang w:val="en-US"/>
              </w:rPr>
              <w:t>/Mn</w:t>
            </w:r>
            <w:r w:rsidRPr="0077002F">
              <w:rPr>
                <w:vertAlign w:val="subscript"/>
                <w:lang w:val="en-US"/>
              </w:rPr>
              <w:t>2</w:t>
            </w:r>
            <w:r w:rsidRPr="0077002F">
              <w:rPr>
                <w:lang w:val="en-US"/>
              </w:rPr>
              <w:t>O</w:t>
            </w:r>
            <w:r w:rsidRPr="0077002F">
              <w:rPr>
                <w:vertAlign w:val="subscript"/>
                <w:lang w:val="en-US"/>
              </w:rPr>
              <w:t>3</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80.93</w:t>
            </w:r>
          </w:p>
          <w:p w:rsidR="00670427" w:rsidRPr="0077002F" w:rsidRDefault="00670427" w:rsidP="00670427">
            <w:pPr>
              <w:spacing w:before="288" w:after="288"/>
              <w:rPr>
                <w:lang w:val="en-US"/>
              </w:rPr>
            </w:pPr>
            <w:r w:rsidRPr="0077002F">
              <w:rPr>
                <w:lang w:val="en-US"/>
              </w:rPr>
              <w:t>85.4</w:t>
            </w:r>
          </w:p>
          <w:p w:rsidR="00670427" w:rsidRPr="0077002F" w:rsidRDefault="00670427" w:rsidP="00670427">
            <w:pPr>
              <w:spacing w:before="288" w:after="288"/>
              <w:rPr>
                <w:lang w:val="en-US"/>
              </w:rPr>
            </w:pPr>
            <w:r w:rsidRPr="0077002F">
              <w:rPr>
                <w:lang w:val="en-US"/>
              </w:rPr>
              <w:t>81.02</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9.32</w:t>
            </w:r>
          </w:p>
          <w:p w:rsidR="00670427" w:rsidRPr="0077002F" w:rsidRDefault="00670427" w:rsidP="00670427">
            <w:pPr>
              <w:spacing w:before="288" w:after="288"/>
              <w:rPr>
                <w:lang w:val="en-US"/>
              </w:rPr>
            </w:pPr>
            <w:r w:rsidRPr="0077002F">
              <w:rPr>
                <w:lang w:val="en-US"/>
              </w:rPr>
              <w:t>97.91</w:t>
            </w:r>
          </w:p>
          <w:p w:rsidR="00670427" w:rsidRPr="0077002F" w:rsidRDefault="00670427" w:rsidP="00670427">
            <w:pPr>
              <w:spacing w:before="288" w:after="288"/>
              <w:rPr>
                <w:lang w:val="en-US"/>
              </w:rPr>
            </w:pPr>
            <w:r w:rsidRPr="0077002F">
              <w:rPr>
                <w:lang w:val="en-US"/>
              </w:rPr>
              <w:t>98.73</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591a8438-56a0-4152-a739-66128b492d50"/>
                <w:id w:val="1672684908"/>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</w:instrText>
                </w:r>
                <w:r w:rsidR="00670427" w:rsidRPr="0077002F">
                  <w:instrText>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zMjUgKDIwMTYpIDU1NS01NjQuIGRvaToxMC4xMDE2L2ouanBvd3NvdXIuMjAxNi4wNi4wNzI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UgcmVjb3ZlcmluZyBvZiB2YWx1YWJsZSBtZXRhbHMgaW4gc3BlbnQgbGl0aGl1bS1pb24gYmF0dGVyeSBjYXRob2RlcyBicmluZ3MgYWJvdXQgZWNvbm9taWM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bnZpcm9ubWVudGFsIGJlbmVmaXRzLiBBIHN0ZXB3aXNlIGxlYWNoaW5nLWZsb3RhdGlvbi1wcmVjaXBpdGF0aW9uIHByb2Nlc3MgaXMgYWRvcHRlZCB0byBzZXBhcmF0ZSBhbm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NvdmVyIExpL0ZlL01uIGZyb20gdGhlIG1peGVkIHR5cGVzIG9mIGNhdGhvZGUgbWF0ZXJpYWxzIChoeWJyaWQgd2FzdGVzIG9mIExpRmVQTzQgYW5kIExpTW4yTzQpLiBU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9wdGltYWwgb3BlcmF0aW5nIGNvbmRpdGlvbnMgZm9yIHRoZSBzdGVwd2lzZSByZWNvdmVyeSBwcm9jZXNzIGFyZSBkZXRlcm1pbmVkIGFuZCBhbmFseXplZCBieSBmYWN0b3Jp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ZXNpZ24sIHRoZXJtb2R5bmFtaWNzIGNhbGN1bGF0aW9uLCBYUkQgYW5kIFNFTSBjaGFyYWN0ZXJpemF0aW9uIGluIHRoaXMgc3R1ZHkuIEZpcnN0LCBMaS9GZS9NbiBpb25zIGF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sZWFzZWQgZnJvbSB0aGUgY2F0aG9kZSB1c2luZyBIQ2wgYXNzaXN0ZWQgd2l0aCBIMk8yIGluIHRoZSBhY2lkIGxlYWNoaW5nIHN0ZXAuIFRoZSBsZWFjaGFiaWxpdHk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hbHMgZm9sbG93cyB0aGUgc2VyaWVzIExpID4gRmUgPiBNbiBpbiB0aGUgYWNpZGljIGVudmlyb25tZW50LiBUaGVuIEZlM1xcJ2ZlIGlvbnMgYXJlIHNlbGVjdGl2ZWx5IGZsb2F0ZW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uZCByZWNvdmVyZWQgYXMgRmVDbDMgZnJvbSB0aGUgbGVhY2hhdGUgaW4gdGhlIGZsb3RhdGlvbiBzdGVwLiBGaW5hbGx5LCBNbjJcXCdmZS9NbjNcXCdmZSBhbmQgTGlcXCdmZSBpb25zIGF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XVlbnRpYWxseSBwcmVjaXBpdGF0ZWQgYW5kIHNlcGFyYXRlZCBhcyBNbk8yL01uMk8zIGFuZCBMaTNQTzQgdXNpbmcgc2F0dXJhdGVkIEtNbk80IHNvbHV0aW9u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G90IHNhdHVyYXRlZCBOYTNQTzQgc29sdXRpb24sIHJlc3BlY3RpdmVseS4gVW5kZXIgdGhlIG9wdGltaXplZCBhbmQgYWR2aXNhYmxlIGNvbmRpdGlvbnMsIHRoZSB0b3R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Y292ZXJ5IG9mIExpLCBGZSBhbmQgTW4gaXMgcmVzcGVjdGl2ZWx5IDgwLjkzIFxcJ2IxIDAuMTYlLCA4NS40MCBcXCdiMSAwLjEyJSBhbmQgODEuMDIgXFwnYjEgMC4wOCUuIFRoZSBwdXJpdHkgZm9y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aXRoaXVtLCBmZXJydW0gYW5kIG1hbmdhbmVzZSBjb21wb3VuZHMgaXMgcmVzcGVjdGl2ZWx5IDk5LjMyIFxcJ2IxIDAuMDclLCA5Ny45MSBcXCdiMSAwLjA1JSBhbmR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A5OC43MyBcXCdiMSAwLjA1JS4gVGhpcyBzdGVwd2lzZSBwcm9jZXNzIGNvdWxkIHByb3ZpZGUgYW4gYWx0ZXJuYXRpdmUgd2F5IGZvciB0aGUgZWZmZWN0aXZlIHNlcGFyYXRpb24gYW5k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WNvdmVyeSBvZiBtZXRhbCB2YWx1ZXMgZnJvbSBzcGVudCBMaS1pb24gYmF0dGVyeSBjYXRob2RlcyBpbiBpbmR1c3RyeS59e1xccnRsY2hcXGFmMFxcYWZzMjRcXGx0cmNoXFxmczE4XFxsYW5nMTAzMVxcbGFuZ25wMTAzMVxyXG5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Eb3JrYVxcQXBwRGF0YVxcTG9jYWxcXFRlbXBcXGp3M2NsdTQzLmpwZyIsIlVyaVN0cmluZyI6IjIwOGQ4Zjg2LTE1MjEtNDE2Yi1iYjE4LTZlMTg1NmE3MmM3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2LjA2LjA3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cG93c291ci4yMDE2LjA2LjA3MiIsIlVyaVN0cmluZyI6Imh0dHBzOi8vZG9pLm9yZy8xMC4xMDE2L2ouanBvd3NvdXIuMjAxNi4wNi4w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zdGVwd2lzZSByZWNvdmVyeSBvZiBtZXRhbHMgZnJvbSBoeWJyaWQgY2F0aG9kZXMgb2Ygc3BlbnQgTGktaW9uIGJhdHRlcmllcyB3aXRoIGxlYWNoaW5nLWZsb3RhdGlvbi1wcmVjaXBpdGF0aW9uIHByb2Nlc3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}</w:instrText>
                </w:r>
                <w:r w:rsidR="00670427" w:rsidRPr="0077002F">
                  <w:fldChar w:fldCharType="separate"/>
                </w:r>
                <w:r w:rsidR="00670427" w:rsidRPr="0077002F">
                  <w:t>[58]</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 as Co</w:t>
            </w:r>
            <w:r w:rsidRPr="0077002F">
              <w:rPr>
                <w:vertAlign w:val="subscript"/>
              </w:rPr>
              <w:t>2</w:t>
            </w:r>
            <w:r w:rsidRPr="0077002F">
              <w:t>C</w:t>
            </w:r>
            <w:r w:rsidRPr="0077002F">
              <w:rPr>
                <w:vertAlign w:val="subscript"/>
              </w:rPr>
              <w:t>2</w:t>
            </w:r>
            <w:r w:rsidRPr="0077002F">
              <w:t>O</w:t>
            </w:r>
            <w:r w:rsidRPr="0077002F">
              <w:rPr>
                <w:vertAlign w:val="subscript"/>
              </w:rPr>
              <w:t>4</w:t>
            </w:r>
            <w:r w:rsidRPr="0077002F">
              <w:t>·2H</w:t>
            </w:r>
            <w:r w:rsidRPr="0077002F">
              <w:rPr>
                <w:vertAlign w:val="subscript"/>
              </w:rPr>
              <w:t>2</w:t>
            </w:r>
            <w:r w:rsidRPr="0077002F">
              <w:t>O</w:t>
            </w:r>
          </w:p>
          <w:p w:rsidR="00670427" w:rsidRPr="0077002F" w:rsidRDefault="00670427" w:rsidP="00670427">
            <w:pPr>
              <w:spacing w:before="288" w:after="288"/>
            </w:pPr>
            <w:r w:rsidRPr="0077002F">
              <w:t>Li as Li</w:t>
            </w:r>
            <w:r w:rsidRPr="0077002F">
              <w:rPr>
                <w:vertAlign w:val="subscript"/>
              </w:rPr>
              <w:t>3</w:t>
            </w:r>
            <w:r w:rsidRPr="0077002F">
              <w:t>PO</w:t>
            </w:r>
            <w:r w:rsidRPr="0077002F">
              <w:rPr>
                <w:vertAlign w:val="subscript"/>
              </w:rPr>
              <w:t>4</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6.9</w:t>
            </w:r>
          </w:p>
          <w:p w:rsidR="00670427" w:rsidRPr="0077002F" w:rsidRDefault="00670427" w:rsidP="00670427">
            <w:pPr>
              <w:spacing w:before="288" w:after="288"/>
            </w:pPr>
          </w:p>
          <w:p w:rsidR="00670427" w:rsidRPr="0077002F" w:rsidRDefault="00670427" w:rsidP="00670427">
            <w:pPr>
              <w:spacing w:before="288" w:after="288"/>
            </w:pPr>
            <w:r w:rsidRPr="0077002F">
              <w:t>91.7</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9.3</w:t>
            </w:r>
          </w:p>
          <w:p w:rsidR="00670427" w:rsidRPr="0077002F" w:rsidRDefault="00670427" w:rsidP="00670427">
            <w:pPr>
              <w:spacing w:before="288" w:after="288"/>
            </w:pPr>
          </w:p>
          <w:p w:rsidR="00670427" w:rsidRPr="0077002F" w:rsidRDefault="00670427" w:rsidP="00670427">
            <w:pPr>
              <w:spacing w:before="288" w:after="288"/>
            </w:pPr>
            <w:r w:rsidRPr="0077002F">
              <w:t>98.5</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597c5689-b596-4ae5-9afd-467803d49fbe"/>
                <w:id w:val="1523590319"/>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NS4zOjMxMDQtMzEx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VxyXG5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luIHRoaXMgc3R1ZHksIGEgZ3JlZW4gcHJvY2VzcyB3aXRoIHByb3NwZWN0aXZl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FuZCBlY29ub21pYyBzaWduaWZpY2FuY2UgaGFzIGJlZW4gZXhwZXJpbWVudGFsbHl9e1xccnRsY2hcXGFmMFxcYWZzMjRcXGx0cmNoXFxmczE4XFxsYW5nMTAzMVxcbGFuZ25wMTAzMVxcbG9jaFxcYWYxXFxkYmNoXFxhZjFcclxu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uZCB0aGVvcmV0aWNhbGx5IGVzdGFibGlzaGVkIGZvciB0aGUgc3VzdGFpbmFibGUgcmVjb3Zlcnkgb2Z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zIHJlZHVjdGFudHMuIEFjY29yZGluZyB0byBsZWFjaGluZyByZXN1bHRzLCBIM0NpdCAoY2l0cmljIGFjaWQp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HRlYSB3YXN0ZSBhbmQgSDNDaXQvSDJPMiBzeXN0ZW1zIHJldmVhbCBzaW1pbGFyIGxlYWNoaW5n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hYmlsaXRpZXMgKDk2JSBDbyBhbmQgOTglIExpOyA5OCUgQ28gYW5kIDk5JSBMaS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c3BlY3RpdmVseSksIHdoaWxlIHRoZSBIM0NpdC9QaHl0b2xhY2NhIEFtZXJpY2FuYSBzeXN0ZW1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Nob3dzIGluZmVyaW9yIGxlYWNoaW5nIHBlcmZvcm1hbmNlICg4MyUgQ28gYW5kIDk2JSBMaS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1bmRlciB0aGUgb3B0aW1pemVkIGNvbmRpdGlvbnMuIFRlbnRhdGl2ZSBleHBsb3JhdGlvbiBvZn17XFxydGxjaFxcYWYwXFxhZnMyNFxcbHRyY2h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mczE4XFxsYW5nMTAzMVxcbGFuZ25wMTAzMVxcbG9jaFxcYWYxXFxkYmNoXFxhZjFcXGhpY2hcXGYxXFxjZjEgb3hpZGF0aW9uIG1lY2hhbmlzbSBmb3IgZGlmZmVyZW50IGJpb21hc3MgaW5kaWNhdGVzIHRoYXR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BvdGVudGlhbCByZWR1Y2luZyBzdWJzdGFuY2VzIGNvbnRhaW5lZCBpbiBiaW9tYXNzIGNhbiBi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VtcGxveWVkIGFzIGVmZmljaWVudCByZWR1Y3RhbnRzIGR1cmluZyBsZWFjaGluZy4gVGhlbiBib3RofXtcXHJ0bGNoXFxhZjBcXGFmczI0XFxsdHJjaF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ZzMThcXGxhbmcxMDMxXFxsYW5nbnAxMDMxXFxsb2NoXFxhZjFcXGRiY2hcXGFmMVxcaGljaFxcZjFcXGNmMSBtZXRhbCBpb25zIGFuZCB3YXN0ZSBjaXRyaWMgYWNpZCBjYW4gYmUgc2ltdWx0YW5lb3VzbHkgcmVjb3ZlcmVkIGJ5IHNlbGVjdGl2ZSBwcmVjaXBpdGF0aW9uLiBBYm91dCA5OSUgQ28gYW5kIDkzJSBMaSBjb3VsZCBiZX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jb3ZlcmVkIGFzIENvQzJPNFxcJ2I3MkgyTyBhbmQgTGkzUE80LCBhbmQgdGhlIHJlY3ljbGVkIGNpdHJpYyBhY2lkIGRlbW9uc3RyYXRlcyBzaW1pbGFyIGxlYWNoaW5nIGNhcGFiaWxpdHkgYXMgZnJlc2ggYWNp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jY29yZGluZyB0byBjaXJjdWxhdG9yeSBsZWFjaGluZyBleHBlcmltZW50cy4gRmluYWxseSwgc29sdXRpb24gY2hlbWlzdHJ5IHRoZW9yeSBhbmQgd2FzdGUgc3RyZWFtIGFuYWx5c2lzIHdlcmUgaW52ZXN0aWdhdGVkIHRv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wcm92aWRlIHRoZW9yZXRpY2FsIGZvdW5kYXRpb24gZm9yIHRoZSByZWNvdmVyeSBwcm9jZXNzLn17XFxydGxjaFxcYWYwXFxhZnMyNFxyXG5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mZmlsaWF0aW9uIjoiQ29sbGVnZSBvZiBDaGVtaXN0cnkgYW5kIENoZW1pY2FsIEVuZ2luZWVyaW5nLCBDZW50cmFsIFNvdXRoIFVuaXZlcnNpdHksIENoYW5nc2hhIDQxMDA4MywgUC5SLiBDaGluYS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HdhZ25lcndlXFxBcHBEYXRhXFxMb2NhbFxcVGVtcFxcYnNqbHlsZnYuanBnIiwiVXJpU3RyaW5nIjoiMjQzNzZmOTEtODg0Yy00MjIyLThhOGUtYjE4NzM1Yjg5MmU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ViMDEwMD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3N1c2NoZW1lbmcuNWIwMTAwMCIsIlVyaVN0cmluZyI6Imh0dHBzOi8vZG9pLm9yZy8xMC4xMDIxL2Fjc3N1c2NoZW1lbmcuNWIwMTAw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yOF0ifV19LCJUYWciOiJDaXRhdmlQbGFjZWhvbGRlciM1OTdjNTY4OS1iNTk2LTRhZTUtOWFmZC00Njc4MDNkNDlmYmUiLCJUZXh0IjoiWzEyOF0iLCJXQUlWZXJzaW9uIjoiNi44LjAuMCJ9}</w:instrText>
                </w:r>
                <w:r w:rsidR="00670427" w:rsidRPr="0077002F">
                  <w:fldChar w:fldCharType="separate"/>
                </w:r>
                <w:r w:rsidR="00670427" w:rsidRPr="0077002F">
                  <w:t>[128]</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Leach liquor </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Co </w:t>
            </w:r>
          </w:p>
          <w:p w:rsidR="00670427" w:rsidRPr="0077002F" w:rsidRDefault="00670427" w:rsidP="00670427">
            <w:pPr>
              <w:spacing w:before="288" w:after="288"/>
            </w:pPr>
            <w:r w:rsidRPr="0077002F">
              <w:t xml:space="preserve">Mn </w:t>
            </w:r>
          </w:p>
          <w:p w:rsidR="00670427" w:rsidRPr="0077002F" w:rsidRDefault="00670427" w:rsidP="00670427">
            <w:pPr>
              <w:spacing w:before="288" w:after="288"/>
            </w:pPr>
            <w:r w:rsidRPr="0077002F">
              <w:t>Fe</w:t>
            </w:r>
          </w:p>
          <w:p w:rsidR="00670427" w:rsidRPr="0077002F" w:rsidRDefault="00670427" w:rsidP="00670427">
            <w:pPr>
              <w:spacing w:before="288" w:after="288"/>
            </w:pPr>
            <w:r w:rsidRPr="0077002F">
              <w:t>Cu</w:t>
            </w:r>
          </w:p>
          <w:p w:rsidR="00670427" w:rsidRPr="0077002F" w:rsidRDefault="00670427" w:rsidP="00670427">
            <w:pPr>
              <w:spacing w:before="288" w:after="288"/>
            </w:pPr>
            <w:r w:rsidRPr="0077002F">
              <w:t>Al</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81</w:t>
            </w:r>
          </w:p>
          <w:p w:rsidR="00670427" w:rsidRPr="0077002F" w:rsidRDefault="00670427" w:rsidP="00670427">
            <w:pPr>
              <w:spacing w:before="288" w:after="288"/>
            </w:pPr>
            <w:r w:rsidRPr="0077002F">
              <w:t>92.5</w:t>
            </w:r>
          </w:p>
          <w:p w:rsidR="00670427" w:rsidRPr="0077002F" w:rsidRDefault="00670427" w:rsidP="00670427">
            <w:pPr>
              <w:spacing w:before="288" w:after="288"/>
            </w:pPr>
            <w:r w:rsidRPr="0077002F">
              <w:t>94</w:t>
            </w:r>
          </w:p>
          <w:p w:rsidR="00670427" w:rsidRPr="0077002F" w:rsidRDefault="00670427" w:rsidP="00670427">
            <w:pPr>
              <w:spacing w:before="288" w:after="288"/>
            </w:pPr>
            <w:r w:rsidRPr="0077002F">
              <w:t>99.2</w:t>
            </w:r>
          </w:p>
          <w:p w:rsidR="00670427" w:rsidRPr="0077002F" w:rsidRDefault="00670427" w:rsidP="00670427">
            <w:pPr>
              <w:spacing w:before="288" w:after="288"/>
            </w:pPr>
            <w:r w:rsidRPr="0077002F">
              <w:t>95.6</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9</w:t>
            </w:r>
          </w:p>
          <w:p w:rsidR="00670427" w:rsidRPr="0077002F" w:rsidRDefault="00670427" w:rsidP="00670427">
            <w:pPr>
              <w:spacing w:before="288" w:after="288"/>
            </w:pPr>
            <w:r w:rsidRPr="0077002F">
              <w:t>99.7</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130e83d9-7c51-4831-82b7-b6bf450c8c46"/>
                <w:id w:val="124021368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0aGUgVGFpd2FuIEluc3RpdHV0ZSBvZiBDaGVtaWNhbCBFbmdpbmVlcnMsIDU1ICgyMDE1KSAxMTktMTI1LiBkb2k6MTAuMTAxNi9qLmp0aWNlLjIwMTUuMDQuMDA2PC9zcGFuPjwvcD5cclxuXHRcdDwvZGl2PlxyXG5cdDwvYm9keT5cclxuPC9odG1sPiIsIkFic3RyYWN0UnRmIjoie1xccnRmMVxcYW5zaVxcYW5zaWNwZzEyNTJcXHVjMFxcc3RzaGZkYmNoMFxcc3RzaGZsb2NoMFxcc3RzaGZoaWNoMFxcc3RzaGZiaTBcXGRlZmYwXFxhZGVmZjB7XFxmb250dGJse1xcZjBcXGZuaWxcXGZjaGFyc2V0MCBUaW1lcyBOZXcgUm9tYW5cclx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cmVjZW50IHllYXJzLCB0aGUgcmVjb3Zlcnkgb2YgbWV0YWxzIGZyb20gc3BlbnQgbGl0aGl1bSBpb24gYmF0dGVyaWVzIChMSUJzKSBoYXMgYmVjb21lIGluY3JlYXNpbmdse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1wb3J0YW50IGR1ZSB0byB0aGVpciBncmVhdCBlbnZpcm9ubWVudGFsIGltcGFjdCBhbmQgdGhlIHdhc3RhZ2Ugb2YgdmFsdWFibGUgbWV0YWxsaWMgcmVzb3VyY2V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Ftb25nIGRpZmZlcmVudCB0eXBlcyBvZiBzcGVudCBMSUJzLCBwcm9jZXNzaW5nIGFuZCByZWN5Y2xpbmcgdGhlIHNwZW50IExpRmVQTzQgYmF0dGVyaWVzIGFyZSBjaGFsbGVuZ2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mVjYXVzZSBvZiB0aGVpciByZWxhdGl2ZWx5IGxvdyBleHRyYWN0aW9uIGVmZmljaWVuY3kgYW5kIHJlY3ljbGluZyBzZWxlY3Rpdml0eSBvZiB2YWx1YWJsZSBtZXRhbChzKSBhbmQgZ3JlYX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wb3RlbnRpYWwgZm9yIHNlY29uZGFyeSB3YXN0ZSBnZW5lcmF0aW9uLiBJbiB0aGlzIHJlc2VhcmNoLCBhbiBlZmZlY3RpdmUgYW5kIHN1c3RhaW5hYmxlIGFwcHJvYWNoIGZvc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2VsZWN0aXZlIGxlYWNoaW5nIG9mIGxpdGhpdW0gZnJvbSBzcGVudCBMaUZlUE80IGJhdHRlcmllcyB3YXMgZGVtb25zdHJhdGVkLiBCeSBwcm9wZXJseSBhZGp1c3Rpbmcgb3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250cm9sbGluZyB0aGUgb3hpZGF0aXZlIHN0YXRlIGFuZCBwcm90b24gYWN0aXZpdHkgb2YgdGhlIGxlYWNoaW5nIHNvbHV0aW9uLCBsaXRoaXVtIHdhcyBmb3VuZCB0byBiZSBzZWxlY3RpdmVse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GVhY2hlZCB3aXRoIGEgaGlnaCByZWNvdmVyeSBlZmZpY2llbmN5LiBUaGUgYWx1bWluaXVtIHJlbWFpbmVkIGluIHRoZSBtZXRhbGxpYyBmb3JtIGFuZCBpcm9uIGFz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RmVQTzQgaW4gdGhlIHNvbGlkIHJlc2lkdWUgd2hpY2ggY2FuIGJlIGVhc2lseSBzZXBhcmF0ZWQgYnkgc2lldmluZy4gVGhlIGVmZmVjdHMgb2YgYSByYW5nZSBvZiBwYXJhbWV0ZXJz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AoaS5lLiBhY2lkIGNvbmNlbnRyYXRpb24sIGluaXRpYWwgdm9sdW1lIGZyYWN0aW9uIG9mIHRoZSBveGlkYW50LCBsaXF1aWQtdG8tc29saWQgcmF0aW8sIHJlYWN0aW9uIHRlbXBlcmF0d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kIHRpbWUpIGR1cmluZyBsaXRoaXVtIGxlYWNoaW5nIHdlcmUgY29tcHJlaGVuc2l2ZWx5IGludmVzdGlnYXRlZC4gVGhlIHNlbGVjdGl2ZSByZWFjdGlvbiBtZWNoYW5pc21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ZXJlIGNsYXJpZmllZCBhbmQgdGhlIGNvbnRyb2xsaW5nIHN0ZXAgZm9yIHRoZSBsZWFjaGluZyBraW5ldGljcyB3YXMgaWRlbnRpZmllZC4gQmFzZWQgb24gdGhlIGxhYm9yYXRvcn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Y2FsZSByZXN1bHRzLCBhIHBpbG90IGJhdGNoIHByb2Nlc3Mgd2FzIGRldmVsb3BlZCBhbmQgc2ltdWxhdGVkLiBUaGUgcHJvY2VzcyBpcyBmb3VuZCB0byBiZSB0ZWNobm9lY29ub21pY2FsbHl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ZlYXNpYmxlIGFuZCBlbnZpcm9ubWVudGFsbHkgZnJpZW5kbHkgZm9yIHJlY3ljbGluZyBvZiBzcGVudCBMaUZlUE80IGJhdHRlcmllcyB1c2luZyBzZWxlY3Rpdm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sZWFjaGluZy4gSGlnaCBwdXJpdHkgTGkyQ08zICg5OS45NSB3dCUpIGNvdWxkIGJlIG9idGFpbmVkIHdpdGggYSBoaWdoIHJlY292ZXJ5IHJhdGUuIFRoaXMgcmVzZWFyY2h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RlbW9uc3RyYXRlcyB0aGUgcG9zc2liaWxpdHkgb2YgaW1wcm92aW5nIHRoZSBtZXRhbCByZWN5Y2xpbmcgZWZmZWN0aXZlbmVzcyBmcm9tIHNwZW50IExpRmVQTzQgYmF0dGVyaWVz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nkgaW5jb3Jwb3JhdGluZyB0aGUgcHJpbmNpcGxlcyBvZiBncmVlbiBjaGVtaXN0cnkgYW5kIHByb2JhYmx5IGNvbnRyaWJ1dGVzIHRvIHRoZSBzdXN0YWluYWJpbGl0eSBvZi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xpdGhpdW0gaW9uIGJhdHRlcnkgaW5kdXN0cnkufXtcXHJ0bGNoXFxhZjBcXGFmczI0XFxsdHJjaFxcZnMxOFxcbGFuZzEwMzFcXGxhbmducDEwMzFcXGxvY2hcXGFmMVxcZGJjaFxcYWYxXFxoaWNoXFxmMVxcY3MxMFxcY2YxXHJcbl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d2FnbmVyd2VcXEFwcERhdGFcXExvY2FsXFxUZW1wXFx3ZG5tNWVqMy5qcGciLCJVcmlTdHJpbmciOiI0OWYzNDg5MS0yOWE0LTQ0ZjctYWNiOC1hYTQ0ZTc1Yjk1YW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dGljZS4yMDE1LjA0LjAw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dGljZS4yMDE1LjA0LjAwNiIsIlVyaVN0cmluZyI6Imh0dHBzOi8vZG9pLm9yZy8xMC4xMDE2L2ouanRpY2UuMjAxNS4wNC4w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2VsZWN0aXZlIGV4dHJhY3Rpb24gYW5kIHNlcGFyYXRpb24gb2YgbWV0YWwgdmFsdWVzIGZyb20gbGVhY2ggbGlxdW9yIG9mIG1peGVkIHNwZW50IExpLWlvbiBiYXR0ZXJpZXM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DCoCBSZWZlcmVuY2VzPC9zcGFuPjwvcD5cclxuXHRcdDwvZGl2PlxyXG5cdDwvYm9keT5cclxuPC9odG1sPiIsIlRhYmxlT2ZDb250ZW50c1J0ZiI6IntcXHJ0ZjFcXGFuc2lcXGFuc2ljcGcxMjUyXFx1YzBcXHN0c2hmZGJjaDBcXHN0c2hmbG9jaDBcXHN0c2hmaGljaDBcXHN0c2hmYmkwXFxkZWZmMFxyXG5cXGFkZWZmMHtcXGZvbnR0Ymx7XFxmMFxyXG5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VxyXG5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TZWxlY3RpdmUgZXh0cmFjdGlvbiBhbmQgc2VwYXJhdGlvbiBvZiBtZXRhbCB2YWx1ZXMgZnJvbSBsZWFjaCBsaXF1b3Igb2YgbWl4ZWQgc3BlbnQgTGktaW9uIGJhdHRlcmllc317XFxydGxjaFxcYWYzXFxhZnMxOFxcbHRyY2hcXGZzMThcXGxvY2hcXGFmM1xcZGJjaFxcYWYzXHJcbl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DEgSW50cm9kdWN0aW9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DIgRXhwZXJpbWVudGFs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clxuXFxkYmNoXFxhZjNcXGhpY2hcXGYze1xccnRsY2hcXGFmM1xcYWZzMThcXGx0cmNoXFxmczE4XFxsb2NoXFxhZjNcXGRiY2hcXGFmM1xcaGljaFxcZjNcXGluc3JzaWQxMDk3NjA2MiAgICAgICAgICAgICAgICAgICAgIDIuMSBDaGVtaWNhbHMgYW5kIHJlYWdlbnRzfXtcXHJ0bGNoXFxhZjNcXGFmczE4XFxsdHJjaFxcZnMxOFxcbG9jaFxcYWYzXFxkYmNoXFxhZjNcXGhpY2hcXGYzXFxpbnNyc2lkMTA5NzYwNjJcXHBhcn1cXHBhcmRcXHBsYWluXFxpdGFwMFxcczBcXHNhMTIwXFxhc3BhbHBoYVxcYXNwbnVtXHJcbl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IuMiBFeHRyYWN0aW9uIG1lY2hhbmlzbX17XFxydGxjaFxcYWYzXFxhZnMxOFxcbHRyY2hcXGZzMThcXGxvY2hcXGFmM1xcZGJjaFxcYWYzXHJcbl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yLjMgU2FtcGxlcyBhbmQgbGVhY2hpbmcgcHJvY2VkdXJl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yLjQgRXhwZXJpbWVudGFsIHByb2NlZHVyZX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ICAgICAgICAgICAgICAgICAgICAgICAgICAgICAgMi40LjEgUmVtb3ZhbCBvZiBpbXB1cml0aWVzIGZyb20gbGVhY2ggbGlxdW9yIGJ5IEFjb3JnYSBNNTY0MH17XFxydGxjaFxcYWYzXFxhZnMxOFxcbHRyY2hcXGZzMThcXGxvY2hcXGFmM1xcZGJjaFxcYWYzXFxoaWNoXFxmM1xcaW5zcnNpZDEwOTc2MDYyXHJcb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gICAgICAgICAgMi40LjIgRXh0cmFjdGlvbiBvZiBNbihJSSksIENvKElJKSwgTmkoSUkpIGFuZCBMaShJKSBmcm9tIHRoZSBsZWFjaCBsaXF1b3IgYnkgTmEtQ1lBTkVYIDI3M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zIFJlc3VsdHMgYW5kIGRpc2N1c3Npb25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clxuXFxsb2NoXFxhZjNcXGRiY2hcXGFmM1xcaGljaFxcZjN7XFxydGxjaFxcYWYzXFxhZnMxOFxcbHRyY2hcXGZzMThcXGxvY2hcXGFmM1xcZGJjaFxcYWYzXFxoaWNoXFxmM1xcaW5zcnNpZDEwOTc2MDYyICAgICAgICAgICAgICAgICAgICAgMy4xIFJlbW92YWwgb2YgaW1wdXJpdGllcyBmcm9tIHRoZSBsZWFjaCBsaXF1b3IgYnkgQWNvcmdhIE01NjQwfXtcXHJ0bGNoXFxhZjNcXGFmczE4XFxsdHJjaFxcZnMxOFxcbG9jaFxcYWYzXFxkYmNoXFxhZjNcXGhpY2hcXGYzXFxpbnNyc2lkMTA5NzYwNjJcXHBhcn1cclxu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MuMiBFeHRyYWN0aW9uIG9mIE1uKElJKSwgQ28oSUkpLCBOaShJSSkgYW5kIExpKEkpIGZyb20gdGhlIGxlYWNoIGxpcXVvciBieSBOYS0gQ1lBTkVYIDI3M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CAgICAgICAgICAzLjIuMyBFZmZlY3Qgb2YgZXh0cmFjdGFudCBjb25jZW50cmF0aW9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cZGJjaFxcYWYzXFxoaWNoXFxmM1xcaW5zcnNpZDEwOTc2MDYyICAgICAgICAgICAgICAgICAgICAgMy40IFNlcGFyYXRpb24gb2YgTW4oSUkpLCBDbyhJSSksIE5pKElJKSBhbmQgTGkoSSkgYnkgcHJlY2lwaXRhdGlvb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0IENvbmNsdXNpb25z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clxuXFxkYmNoXFxhZjNcXGhpY2hcXGYze1xccnRsY2hcXGFmM1xcYWZzMThcXGx0cmNoXFxmczE4XFxsb2NoXFxhZjNcXGRiY2hcXGFmM1xcaGljaFxcZjNcXGluc3JzaWQxMDk3NjA2MiAgICAgICAgICAgIFJlZmVyZW5jZXN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}</w:instrText>
                </w:r>
                <w:r w:rsidR="00670427" w:rsidRPr="0077002F">
                  <w:fldChar w:fldCharType="separate"/>
                </w:r>
                <w:r w:rsidR="00670427" w:rsidRPr="0077002F">
                  <w:t>[142]</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 active material</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5.59</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9.5</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63820d93-56ea-43d4-b25c-5af91593ce7d"/>
                <w:id w:val="1779838457"/>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tcGVocmEyZy5qcGciLCJVcmlTdHJpbmciOiIzOGQyZGRiNS1mOTUyLTRlM2ItOThhYS1kZWQ0Y2UwYmZkM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YuMDMuMDA5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Ni4wMy4wMDkiLCJVcmlTdHJpbmciOiJodHRwczovL2RvaS5vcmcvMTAuMTAxNi9qLndhc21hbi4yMDE2LjAzLjAw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4VDE0OjEyOjMzIiwiTW9kaWZpZWRCeSI6Il9Sb25qYSBXYWduZXItV2VueiIsIklkIjoiNmVkZDMwOTItM2RkNC00ZGU4LTg5MWEtMWQ0NGZiNjg2NjVhIiwiTW9kaWZpZWRPbiI6IjIwMjAtMTItMThUMTQ6MTI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jk3MDg0MiIsIlVyaVN0cmluZyI6Imh0dHA6Ly93d3cubmNiaS5ubG0ubmloLmdvdi9wdWJtZWQvMjY5NzA4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GNvYmFsdCBmcm9tIHNwZW50IGxpdGhpdW0taW9uIGJhdHRlcmllcyB1c2luZyBzdXBlcmNyaXRpY2FsIGNhcmJvbiBkaW94aWRlIGV4dHJhY3Rpb24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}</w:instrText>
                </w:r>
                <w:r w:rsidR="00670427" w:rsidRPr="0077002F">
                  <w:fldChar w:fldCharType="separate"/>
                </w:r>
                <w:r w:rsidR="00670427" w:rsidRPr="0077002F">
                  <w:t>[125]</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Li</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80%</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8</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f091fdff-8e11-4139-86ff-c396ccebaaf0"/>
                <w:id w:val="-2120291346"/>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wNiAoMjAxMikgMzkzLTQwMS4gMTAuMTAxNi9qLmpwb3dzb3VyLjIwMTIuMDEuMTE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NG14NWVqemwuanBnIiwiVXJpU3RyaW5nIjoiNGIzMGVhNmMtNmU5Ni00ZWVhLTg5YWItNmJiMzljNWEwZTd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IuMDEuMT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b3dzb3VyLjIwMTIuMDEuMTE1IiwiVXJpU3RyaW5nIjoiaHR0cHM6Ly9kb2kub3JnLzEwLjEwMTYvai5qcG93c291ci4yMDEyLjAxLjEx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Byb2R1Y3QgcmVjb3ZlcnkgZnJvbSBMaS1pb24gYmF0dGVyeSB3YXN0ZXMgY29taW5nIGZyb20gYW4gaW5kdXN0cmlhbCBwcmUtdHJlYXRtZW50IHBsYW50OiBMYWIgc2NhbGUgdGVzdHMgYW5kIHByb2Nlc3Mgc2lt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</w:instrText>
                </w:r>
                <w:r w:rsidR="00670427" w:rsidRPr="0077002F">
                  <w:rPr>
                    <w:lang w:val="en-US"/>
                  </w:rPr>
                  <w:instrText>sgZm9udC1zaXplOjlwdFwiPsKgwqDCoMKgwqDCoMKgwqDCoMKgwqDCoMKgwqDCoMKgwqDCoMKgIDMuNyBQcm9jZXNzIHNpbXVsYXRpb25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yb2R1Y3QgcmVjb3ZlcnkgZnJvbSBMaS1pb24gYmF0dGVyeSB3YXN0ZXMgY29taW5nIGZyb20gYW4gaW5kdXN0cmlhbCBwcmUtdHJlYXRtZW50IHBsYW50OiBMYWIgc2NhbGUgdGVzdHMgYW5kIHByb2Nlc3Mgc2ltdWxhdGlvbnMiLCJUcmFuc2xhdG9ycyI6W10sIlllYXIiOiIyMDEyIiwiWWVhclJlc29sdmVkIjoiMjAxMiIsIkNyZWF0ZWRCeSI6Il9Sb25qYSBXYWduZXItV2VueiIsIkNyZWF0ZWRPbiI6IjIwMjAtMTAtMTVUMTM6Mjc6MjEiLCJNb2RpZmllZEJ5IjoiX1dhZ25lcndlIiwiSWQiOiI0YjMwZWE2Yy02ZTk2LTRlZWEtODlhYi02YmIzOWM1YTBlN2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U0XSJ9XX0sIlRhZyI6IkNpdGF2aVBsYWNlaG9sZGVyI2YwOTFmZGZmLThlMTEtNDEzOS04NmZmLWMzOTZjY2ViYWFmMCIsIlRleHQiOiJbNTRdIiwiV0FJVmVyc2lvbiI6IjYuOC4wLjAifQ==}</w:instrText>
                </w:r>
                <w:r w:rsidR="00670427" w:rsidRPr="0077002F">
                  <w:fldChar w:fldCharType="separate"/>
                </w:r>
                <w:r w:rsidR="00670427" w:rsidRPr="0077002F">
                  <w:rPr>
                    <w:lang w:val="en-US"/>
                  </w:rPr>
                  <w:t>[54]</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Spent LIB</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 xml:space="preserve">Co as cobalt oxalate </w:t>
            </w:r>
          </w:p>
          <w:p w:rsidR="00670427" w:rsidRPr="0077002F" w:rsidRDefault="00670427" w:rsidP="00670427">
            <w:pPr>
              <w:spacing w:before="288" w:after="288"/>
              <w:rPr>
                <w:lang w:val="en-US"/>
              </w:rPr>
            </w:pPr>
            <w:r w:rsidRPr="0077002F">
              <w:rPr>
                <w:lang w:val="en-US"/>
              </w:rPr>
              <w:t>Li as lithium oxalate</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3.10</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93.12</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99</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99</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ef085e34-d55a-442e-a770-3ffb298bfa78"/>
                <w:id w:val="-592772521"/>
                <w:placeholder>
                  <w:docPart w:val="B3EFD00D95581648876A4866B205D36A"/>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</w:instrText>
                </w:r>
                <w:r w:rsidR="00670427" w:rsidRPr="0077002F">
                  <w:instrText>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IeWRyb21ldGFsbHVyZ3ksIDEwOCAoMjAxMSkgODAtODYuIGRvaToxMC4xMDE2L2ouaHlkcm9tZXQuMjAxMS4wMi4wMTA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HJcblxcbHRyY2hcXGZzMThcXGYxIE5vcm1hbDt9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IGh5ZHJvbWV0YWxsdXJnaWNhbCBwcm9jZXNzIGZvciB0aGUgcmVjb3Zlcnkgb2YgY29iYWx0IG94YWxhdGUgZnJvbSBzcGVudCBsaXRoaXVtLWlvbiBiYXR0ZXJpZXMgKExJQnMpIGhhc3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mVlbiBkZXZlbG9wZWQgdXNpbmcgYWxrYWxpIGxlYWNoaW5nIGZvbGxvd2VkIGJ5IHJlZHVjdGl2ZSBhY2lkIGxlYWNoaW5nLCBzb2x2ZW50IGV4dHJhY3Rpb24gYW5kIGNoZW1pY2F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Vwb3NpdGlvbiBvZiBjb2JhbHQgb3hhbGF0ZS4gVGhlIGFjdGl2ZSBjYXRob2RlIHBvd2RlciBtYXRlcmlhbCB3YXMgZmlyc3QgbGVhY2hlZCB3aXRoIDUgd3QuJSBOYU9IIHNvbHV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mb3IgdGhlIHNlbGVjdGl2ZSByZW1vdmFsIG9mIGFsdW1pbnVtOyBhbmQgdGhlIHJlc2lkdWVzIHdlcmUgZnVydGhlciBsZWFjaGVkIHdpdGggNE1IMlNPNCsxMCUgdi92IEgyTz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b2x1dGlvbi4gVGhlIGxlYWNoaW5nIGVmZmljaWVuY3kgb2YgY29iYWx0IHdhcyA5NSUgYW5kIGxpdGhpdW0gd2FzIDk2JSB1bmRlciBvcHRpbXVtIGNvbmRpdGlvbnMgb2YgbGlxdWlkL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29saWQgcmF0aW8gMTA6MSwgbGVhY2hpbmcgdGltZSAxMjAgbWluIGFuZCBhIHRlbXBlcmF0dXJlIDg1IFxcJ2IwQy4gVGhlIGltcHVyaXR5IGlvbnMgb2YgRmUoSUlJKSwgQ3UoSUkpLCBNbihJSSkg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UgbGVhY2ggbGlxdW9yIHdlcmUgcHJlY2lwaXRhdGVkIGJ5IGFkanVzdGluZyB0aGUgcEggdmFsdWUuIENvYmFsdChJSSkgd2FzIHRoZW4gZXh0cmFjdGVkIHNlbGVjdGl2ZWx5IGZyb21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wdXJpZmllZCBhcXVlb3VzIHBoYXNlIHdpdGggc2Fwb25pZmllZCBQNTA3ICgyLWV0aHlsaGV4eWwgcGhvc3Bob25pYyBhY2lkIG1vbm8tMi1ldGh5bGhleHlsIGVzdGVyK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jaGVtaWNhbGx5IGRlcG9zaXRlZCBhcyBveGFsYXRlIGZyb20gdGhlIHN0cmlwIGxpcXVvciB3aXRoIGEgeWllbGQgb2YgfjkzJSBhbmQgcHVyaXR5IE45OS45JS4gVGhpcyBwcm9jZXN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cyBzaW1wbGUsIGVudmlyb25tZW50YWxseSBmcmllbmRseSBhbmQgYWRlcXVhdGUgZm9yIHRoZSByZWNvdmVyeSBvZiB2YWx1YWJsZSBtZXRhbHMgZnJvbSBzcGVudCBMSUJz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4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yZWYiOiI1In19LHsiJGlkIjoiOSIsIiR0eXBlIjoiU3dpc3NBY2FkZW1pYy5DaXRhdmkuUGVyc29uLCBTd2lzc0FjYWRlbWljLkNpdGF2aSIsIkxhc3ROYW1lIjoiWmVuZywgWi4sIFpoYW5nLCBZaSIsIlByb3RlY3RlZCI6ZmFsc2UsIlNleCI6MCwiQ3JlYXRlZEJ5IjoiX1JvbmphIFdhZ25lci1XZW56IiwiQ3JlYXRlZE9uIjoiMjAyMC0xMS0xOFQxMzoxODoyNCIsIk1vZGlmaWVkQnkiOiJfUm9uamEgV2FnbmVyLVdlbnoiLCJJZCI6IjlkMmRhNzJkLWQwODQtNDI3My1iZmVlLWUyOGZkOTk5NTNjOSIsIk1vZGlmaWVkT24iOiIyMDIwLTExLTE4VDEzOjE4OjI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x0eXZ2aGVpNS5qcGciLCJVcmlTdHJpbmciOiIxZWY0MDY1ZS1iYmQyLTQ4N2UtYmQ0MC02MGY1M2E5NDlkO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Hlkcm9tZXQuMjAxMS4wMi4wMT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Hlkcm9tZXQuMjAxMS4wMi4wMTAiLCJVcmlTdHJpbmciOiJodHRwczovL2RvaS5vcmcvMTAuMTAxNi9qLmh5ZHJvbWV0LjIwMTEuMDI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Qcm9jZXNzIGZvciB0aGUgcmVjb3Zlcnkgb2YgY29iYWx0IG94YWxhdGUgZnJvbSBzcGVudCBsaXRoaXVtLWlvbiBiYXR0ZXJpZXM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BY2tub3dsZWRn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yb2Nlc3MgZm9yIHRoZSByZWNvdmVyeSBvZiBjb2JhbHQgb3hhbGF0ZSBmcm9tIHNwZW50IGxpdGhpdW0taW9uIGJhdHRlcmllcyIsIlRyYW5zbGF0b3JzIjpbXSwiVm9sdW1lIjoiMTA4IiwiWWVhciI6IjIwMTEiLCJZZWFyUmVzb2x2ZWQiOiIyMDExIiwiQ3JlYXRlZEJ5IjoiX1JvbmphIFdhZ25lci1XZW56IiwiQ3JlYXRlZE9uIjoiMjAyMC0xMS0xOFQxMzoxNTo1MiIsIk1vZGlmaWVkQnkiOiJfV2FnbmVyd2UiLCJJZCI6IjFlZjQwNjVlLWJiZDItNDg3ZS1iZDQwLTYwZjUzYTk0OWQ5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ldIn1dfSwiVGFnIjoiQ2l0YXZpUGxhY2Vob2xkZXIjZWYwODVlMzQtZDU1YS00NDJlLWE3NzAtM2ZmYjI5OGJmYTc4IiwiVGV4dCI6Ils0OV0iLCJXQUlWZXJzaW9uIjoiNi44LjAuMCJ9}</w:instrText>
                </w:r>
                <w:r w:rsidR="00670427" w:rsidRPr="0077002F">
                  <w:fldChar w:fldCharType="separate"/>
                </w:r>
                <w:r w:rsidR="00670427" w:rsidRPr="0077002F">
                  <w:t>[49]</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Spent LIB </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Li as Li</w:t>
            </w:r>
            <w:r w:rsidRPr="0077002F">
              <w:rPr>
                <w:vertAlign w:val="subscript"/>
              </w:rPr>
              <w:t>2</w:t>
            </w:r>
            <w:r w:rsidRPr="0077002F">
              <w:t>CO</w:t>
            </w:r>
            <w:r w:rsidRPr="0077002F">
              <w:rPr>
                <w:vertAlign w:val="subscript"/>
              </w:rPr>
              <w:t>3</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50</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5</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a4632095-3d42-42e3-b2cf-eca28aec66a6"/>
                <w:id w:val="-1231537742"/>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XNvdXJjZXMsIENvbnNlcnZhdGlvbiAmYW1wOyBSZWN5Y2xpbmcsIDE0MiAoMjAxOSkgMjU3LTI2Ni4gZG9pOjEwLjEwMTYvai5yZXNjb25yZWMuMjAxOC4xMS4wMjM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HByZXNlbnQgd29yayBvZmZlcnMgYSBzdHVkeSBvbiB0aGUgZW5naW5lZXJpbmcgaW1wbGljYXRpb25zIG9mIHRoZSByZWNvdmVyeSBvZiB2YWx1YWJsZSBmcmFjdGlvbnMgZnJvb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kdXN0cmlhbGx5IGNvbGxlY3RlZCBsaXRoaXVtIGJhdHRlcnkgKExJQikgd2FzdGUgYnkgbWVjaGFuaWNhbCBhbmQgaHlkcm9tZXRhbGx1cmdpY2FsIHByb2Nlc3NlcyBpbiBIQ2wgbWVkaWE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RGlyZWN0IGxlYWNoaW5nIG9mIExJQiB3YXN0ZSBwcm92aWRlcyBhIHBvc3NpYmlsaXR5IGZvciBMaSBleHRyYWN0aW9uLCBhIGNvbXBvbmVudCB0aGF0IGlzIGxvc3QgaW50byB0aGUgc2xhZyBmcmFjdGlvb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aW4gdGhlIHN0YXRlLW9mLWFydCBoaWdoIHRlbXBlcmF0dXJlIHByb2Nlc3Nlcy4gVGhlIGNoYWxsZW5nZXMgYXJpc2luZyBmcm9tIHRoZSBoZXRlcm9nZW5lb3VzIGNvbXBvc2l0aW9u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W5kdXN0cmlhbCBiYXR0ZXJ5IHdhc3RlIGFyZSBoaWdobGlnaHRlZCwgYW5kIHRoZSBiZWhhdmlvciBvZiBtYWluIG1ldGFscyBwcmVzZW50IHN1Y2ggYXMgQ28sIEN1LCBMaSwgTW4sIE5pIGFu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QWwgaXMgb2JzZXJ2ZWQuIEl0IGlzIHNob3duIHRoYXQgbWVjaGFuaWNhbCBzZXBhcmF0aW9uIHByb2Nlc3NlcyBjYW4gZm9ybSBmcmFjdGlvbnMgcmljaCBvbiBDdSBhbmQgQWwsIGFsdGhvdWdo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ic2VxdWVudCByZWZpbmluZyBzdGFnZXMgYXJlIG5lY2Vzc2FyeS4gUmVnYXJkaW5nIGRpcmVjdCBsZWFjaGluZywgZmFzdCBraW5ldGljcyB3ZXJlIGZvdW5kLCBhcyBjb21wbGV0ZSBMa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Glzc29sdXRpb24gY2FuIGJlIGFjaGlldmVkIGluIGNhLiAxMjAgbWluLiBGdXJ0aGVybW9yZSwgaGlnaCBzb2xpZC9saXF1aWQgcmF0aW8gKD4gMS8xMCkgaXMgcmVxdWlyZWQgdG8gaW5jcmVhc2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XRhbCB2YWx1ZSBjb25jZW50cmF0aW9ucywgcmVzdWx0aW5nIGluIGEgdmlzY291cyBzbHVycnkgZHVlIHRvIHRoZSBncmFwaGl0ZSwgcGxhc3RpY3MgYW5kIG90aGVyIHVuZGlzc29sdmV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tYXRlcmlhbHMsIHdoaWNoIGNoYWxsZW5nZXMgZmlsdHJhdGlvbiBhbmQgd2FzaGluZyBvZiBsZWFjaCByZXNpZHVlLiBOZXV0cmFsaXphdGlvbiBvZiB0aGUgcHJvZHVjdCBsaXF1aWQgc29sd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AoUExTKSByZXN1bHQgaW4gY28tcHJlY2lwaXRhdGlvbiBvZiB2YWx1YWJsZSBiYXR0ZXJ5IG1ldGFscyBhbG9uZyB3aXRoIEZlIGFuZCBBbC4gVGhlIGhpZ2hlc3QgdmFsdWUgb2YgTElCcyBsaWVzIGl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Dbywgc3ViamVjdGVkIGZvciBzb2x2ZW50IGV4dHJhY3Rpb24gKFNYKSBvciBkaXJlY3QgcHJlY2lwaXRhdGlvbiB0byBtYWtlIGFuIGludGVybWVkaWF0ZSBwcm9kdWN0LiBTWCBjYW4gcHJvdmlk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bGVjdGl2aXR5IHdoZXJlYXMgTmEyQ08zIHByZWNpcGl0YXRpb24gcHJvdmlkZXMgYSBmYXN0IHJvdXRlIGZvciBDby1OaSBidWxrIHByb2R1Y3Rpb24uIExpMkNPMyBwcmVjaXBpdGF0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mcm9tIHRoZSByZW1haW5pbmcgUExTIGlzIHBvc3NpYmxlIGFzIHphYnV5ZWxpdGUgLSBob3dldmVyLCBkdWUgdG8gaGV0ZXJvZ2VuZWl0eSBvZiB0aGUgYmF0dGVyeSB3YXN0ZS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nkgb2YgTGkyQ08zIHdpdGggYmF0dGVyeS1ncmFkZSBwdXJpdHkgcmVtYWlucyBhIGRpZmZpY3VsdCB0YXNrIHRvIGJlIGFjaGlldmVkIGJ5IGRpcmVjdCBwcmVjaXBpdGF0aW9uIHJvdXR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3YWduZXJ3ZVxcQXBwRGF0YVxcTG9jYWxcXFRlbXBcXHRqYjBicWE0LmpwZyIsIlVyaVN0cmluZyI6IjkxNTc5OWIxLWNjN2EtNGFkZi1iMWJkLTBhNjI3NTdlYzQ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OC4xMS4wMjM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mVzY29ucmVjLjIwMTguMTEuMDIzIiwiVXJpU3RyaW5nIjoiaHR0cHM6Ly9kb2kub3JnLzEwLjEwMTYvai5yZXNjb25yZWMuMjAxOC4xMS4w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NZWNoYW5pY2FsIGFuZCBoeWRyb21ldGFsbHVyZ2ljYWwgcHJvY2Vzc2VzIGluIEhDbCBtZWRpYSBmb3IgdGhlIHJlY3ljbGluZyBvZiB2YWx1YWJsZSBtZXRhbHMgZnJvbSBMaS1pb24gYmF0dGVyeSB3YXN0ZT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}</w:instrText>
                </w:r>
                <w:r w:rsidR="00670427" w:rsidRPr="0077002F">
                  <w:fldChar w:fldCharType="separate"/>
                </w:r>
                <w:r w:rsidR="00670427" w:rsidRPr="0077002F">
                  <w:t>[147]</w:t>
                </w:r>
                <w:r w:rsidR="00670427" w:rsidRPr="0077002F">
                  <w:fldChar w:fldCharType="end"/>
                </w:r>
              </w:sdtContent>
            </w:sdt>
          </w:p>
        </w:tc>
      </w:tr>
      <w:tr w:rsidR="0077002F" w:rsidRPr="0077002F" w:rsidTr="00670427">
        <w:tc>
          <w:tcPr>
            <w:tcW w:w="1980"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Spent LIB </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 as Co</w:t>
            </w:r>
            <w:r w:rsidRPr="0077002F">
              <w:rPr>
                <w:vertAlign w:val="subscript"/>
              </w:rPr>
              <w:t>3</w:t>
            </w:r>
            <w:r w:rsidRPr="0077002F">
              <w:t>(PO</w:t>
            </w:r>
            <w:r w:rsidRPr="0077002F">
              <w:rPr>
                <w:vertAlign w:val="subscript"/>
              </w:rPr>
              <w:t>4</w:t>
            </w:r>
            <w:r w:rsidRPr="0077002F">
              <w:t>)</w:t>
            </w:r>
            <w:r w:rsidRPr="0077002F">
              <w:rPr>
                <w:vertAlign w:val="subscript"/>
              </w:rPr>
              <w:t>2</w:t>
            </w:r>
            <w:r w:rsidRPr="0077002F">
              <w:t xml:space="preserve"> only precipitation efficiency</w:t>
            </w:r>
          </w:p>
        </w:tc>
        <w:tc>
          <w:tcPr>
            <w:tcW w:w="2126"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9</w:t>
            </w:r>
          </w:p>
        </w:tc>
        <w:tc>
          <w:tcPr>
            <w:tcW w:w="1701"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97.1</w:t>
            </w:r>
          </w:p>
        </w:tc>
        <w:tc>
          <w:tcPr>
            <w:tcW w:w="909"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rPr>
                <w:lang w:val="en-US"/>
              </w:rPr>
            </w:pPr>
            <w:sdt>
              <w:sdtPr>
                <w:alias w:val="Don't edit this field"/>
                <w:tag w:val="CitaviPlaceholder#2c95f488-2f43-404f-85b0-74d890753ce4"/>
                <w:id w:val="-1140102508"/>
                <w:placeholder>
                  <w:docPart w:val="B3EFD00D95581648876A4866B205D36A"/>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a2toNDNxMjAuanBnIiwiVXJpU3RyaW5nIjoiMGMxNTNjY2UtMTFiZi00OTA1LWIwNzgtZGIyYThjZjM1OTJ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1ldDgwNTAz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bWV0ODA1MDMyMSIsIlVyaVN0cmluZyI6Imh0dHBzOi8vZG9pLm9yZy8xMC4zMzkwL21ldDgwNTAzM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</w:instrText>
                </w:r>
                <w:r w:rsidR="00670427" w:rsidRPr="0077002F">
                  <w:rPr>
                    <w:lang w:val="en-US"/>
                  </w:rPr>
                  <w:instrText>xlPVwibWFyZ2luOjBwdCAwcHQgNnB0XCI+PHNwYW4gc3R5bGU9XCJmb250LWZhbWlseTonU2Vnb2UgVUknOyBmb250LXNpemU6OXB0XCI+wqDCoMKgwqDCoMKgwqDCoMKgIENoZW1pY2FsIFByZWNpcGl0YXRpb24gPC9zcGFuPjwvcD5cclxuXHRcdFx0PHAgc3R5bGU9XCJtYXJnaW46MHB0IDBwdCA2cHRcIj48c3BhbiBzdHlsZT1cImZvbnQtZmFtaWx5OidTZWdvZSBVSSc7IGZvbnQtc2l6ZTo5cHRcIj5Db25jbHVz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}</w:instrText>
                </w:r>
                <w:r w:rsidR="00670427" w:rsidRPr="0077002F">
                  <w:fldChar w:fldCharType="separate"/>
                </w:r>
                <w:r w:rsidR="00670427" w:rsidRPr="0077002F">
                  <w:rPr>
                    <w:lang w:val="en-US"/>
                  </w:rPr>
                  <w:t>[101]</w:t>
                </w:r>
                <w:r w:rsidR="00670427" w:rsidRPr="0077002F">
                  <w:fldChar w:fldCharType="end"/>
                </w:r>
              </w:sdtContent>
            </w:sdt>
          </w:p>
        </w:tc>
      </w:tr>
    </w:tbl>
    <w:p w:rsidR="00670427" w:rsidRPr="0077002F" w:rsidRDefault="00670427" w:rsidP="00670427">
      <w:pPr>
        <w:pStyle w:val="Caption"/>
        <w:keepNext/>
        <w:spacing w:before="288" w:after="288"/>
        <w:rPr>
          <w:rFonts w:asciiTheme="minorHAnsi" w:hAnsiTheme="minorHAnsi"/>
          <w:color w:val="auto"/>
        </w:rPr>
      </w:pPr>
      <w:r w:rsidRPr="0077002F">
        <w:rPr>
          <w:rFonts w:asciiTheme="minorHAnsi" w:hAnsiTheme="minorHAnsi"/>
          <w:color w:val="auto"/>
        </w:rPr>
        <w:t xml:space="preserve">Table S.  </w:t>
      </w:r>
      <w:r w:rsidRPr="0077002F">
        <w:rPr>
          <w:rFonts w:asciiTheme="minorHAnsi" w:hAnsiTheme="minorHAnsi"/>
          <w:color w:val="auto"/>
        </w:rPr>
        <w:fldChar w:fldCharType="begin"/>
      </w:r>
      <w:r w:rsidRPr="0077002F">
        <w:rPr>
          <w:rFonts w:asciiTheme="minorHAnsi" w:hAnsiTheme="minorHAnsi"/>
          <w:color w:val="auto"/>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rPr>
        <w:t>8</w:t>
      </w:r>
      <w:r w:rsidRPr="0077002F">
        <w:rPr>
          <w:rFonts w:asciiTheme="minorHAnsi" w:hAnsiTheme="minorHAnsi"/>
          <w:color w:val="auto"/>
        </w:rPr>
        <w:fldChar w:fldCharType="end"/>
      </w:r>
      <w:r w:rsidRPr="0077002F">
        <w:rPr>
          <w:rFonts w:asciiTheme="minorHAnsi" w:hAnsiTheme="minorHAnsi"/>
          <w:color w:val="auto"/>
        </w:rPr>
        <w:t>: Process energy of the different LIB recycling routes and single recycling steps.</w:t>
      </w:r>
    </w:p>
    <w:tbl>
      <w:tblPr>
        <w:tblW w:w="0" w:type="auto"/>
        <w:tblLook w:val="04A0" w:firstRow="1" w:lastRow="0" w:firstColumn="1" w:lastColumn="0" w:noHBand="0" w:noVBand="1"/>
      </w:tblPr>
      <w:tblGrid>
        <w:gridCol w:w="4338"/>
        <w:gridCol w:w="2523"/>
        <w:gridCol w:w="2195"/>
      </w:tblGrid>
      <w:tr w:rsidR="0077002F" w:rsidRPr="0077002F" w:rsidTr="00844D85">
        <w:tc>
          <w:tcPr>
            <w:tcW w:w="9062" w:type="dxa"/>
            <w:gridSpan w:val="3"/>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Direct physical </w:t>
            </w:r>
          </w:p>
        </w:tc>
      </w:tr>
      <w:tr w:rsidR="0077002F" w:rsidRPr="0077002F" w:rsidTr="00844D85">
        <w:tc>
          <w:tcPr>
            <w:tcW w:w="4343"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 xml:space="preserve">Quote </w:t>
            </w:r>
          </w:p>
        </w:tc>
        <w:tc>
          <w:tcPr>
            <w:tcW w:w="2524"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Remarks on Process</w:t>
            </w:r>
          </w:p>
        </w:tc>
        <w:tc>
          <w:tcPr>
            <w:tcW w:w="2195" w:type="dxa"/>
            <w:tcBorders>
              <w:top w:val="single" w:sz="4" w:space="0" w:color="000000"/>
              <w:left w:val="single" w:sz="4" w:space="0" w:color="000000"/>
              <w:bottom w:val="single" w:sz="4" w:space="0" w:color="000000"/>
              <w:right w:val="single" w:sz="4" w:space="0" w:color="000000"/>
            </w:tcBorders>
          </w:tcPr>
          <w:p w:rsidR="00670427" w:rsidRPr="0077002F" w:rsidRDefault="00670427" w:rsidP="00670427">
            <w:pPr>
              <w:spacing w:before="288" w:after="288"/>
              <w:rPr>
                <w:lang w:val="en-US"/>
              </w:rPr>
            </w:pPr>
            <w:r w:rsidRPr="0077002F">
              <w:rPr>
                <w:lang w:val="en-US"/>
              </w:rPr>
              <w:t>Source</w:t>
            </w:r>
          </w:p>
        </w:tc>
      </w:tr>
      <w:tr w:rsidR="0077002F" w:rsidRPr="0077002F" w:rsidTr="00844D85">
        <w:tc>
          <w:tcPr>
            <w:tcW w:w="4343" w:type="dxa"/>
            <w:tcBorders>
              <w:top w:val="single" w:sz="4" w:space="0" w:color="000000"/>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mechanical shredding and sizebased sorting, requires only a few pieces of equipment (i.e., shredder, vibration source, and sorting sieves) and low energy consumption […].”</w:t>
            </w:r>
          </w:p>
        </w:tc>
        <w:tc>
          <w:tcPr>
            <w:tcW w:w="2524" w:type="dxa"/>
            <w:tcBorders>
              <w:top w:val="single" w:sz="4" w:space="0" w:color="000000"/>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p>
        </w:tc>
        <w:tc>
          <w:tcPr>
            <w:tcW w:w="2195" w:type="dxa"/>
            <w:tcBorders>
              <w:top w:val="single" w:sz="4" w:space="0" w:color="000000"/>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30e0ee07-8de4-4db3-8f5b-f3994836db21"/>
                <w:id w:val="1065378359"/>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</w:instrText>
                </w:r>
                <w:r w:rsidR="00670427" w:rsidRPr="0077002F">
                  <w:instrText>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HdhZ25lcndlXFxBcHBEYXRhXFxMb2NhbFxcVGVtcFxccmVkbDRvcmIuanBnIiwiVXJpU3RyaW5nIjoiZjBhOWQzYjMtMWM2OS00ZTdiLTkxZmEtYzMxYjc5NzQyNGM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UuMTAuMDI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3YXNtYW4uMjAxNS4xMC4wMjYiLCJVcmlTdHJpbmciOiJodHRwczovL2RvaS5vcmcvMTAuMTAxNi9qLndhc21hbi4yMDE1LjEwLjA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3VDA4OjU5OjIyIiwiTW9kaWZpZWRCeSI6Il9Sb25qYSBXYWduZXItV2VueiIsIklkIjoiNWIwYTUzZmEtNTRkMC00N2NlLTlmZjUtYmY1YTY2OTY3YWZjIiwiTW9kaWZpZWRPbiI6IjIwMjAtMTAtMDdUMDg6NTk6Mj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jU3NzQ1OSIsIlVyaVN0cmluZyI6Imh0dHA6Ly93d3cubmNiaS5ubG0ubmloLmdvdi9wdWJtZWQvMjY1Nzc0N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hkLWY4NDUtNGRlNC04ZWY1LTVjMmY0Mzg2MTg3ZiIsIk1vZGlmaWVkT24iOiIyMDIwLTEwLTA3VDA4OjU5OjIyIiwiUHJvamVjdCI6eyIkcmVmIjoiNSJ9fSwiUHVibGlzaGVycyI6W3siJGlkIjoiMTc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</w:instrText>
                </w:r>
                <w:r w:rsidR="00670427" w:rsidRPr="0077002F">
                  <w:rPr>
                    <w:lang w:val="en-US"/>
                  </w:rPr>
                  <w:instrText>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xODRdIn1dfSwiVGFnIjoiQ2l0YXZpUGxhY2Vob2xkZXIjMzBlMGVlMDctOGRlNC00ZGIzLThmNWItZjM5OTQ4MzZkYjIxIiwiVGV4dCI6IlsxODRdIiwiV0FJVmVyc2lvbiI6IjYuOC4wLjAifQ==}</w:instrText>
                </w:r>
                <w:r w:rsidR="00670427" w:rsidRPr="0077002F">
                  <w:fldChar w:fldCharType="separate"/>
                </w:r>
                <w:r w:rsidR="00670427" w:rsidRPr="0077002F">
                  <w:rPr>
                    <w:lang w:val="en-US"/>
                  </w:rPr>
                  <w:t>[184]</w:t>
                </w:r>
                <w:r w:rsidR="00670427" w:rsidRPr="0077002F">
                  <w:fldChar w:fldCharType="end"/>
                </w:r>
              </w:sdtContent>
            </w:sdt>
            <w:r w:rsidR="00670427" w:rsidRPr="0077002F">
              <w:rPr>
                <w:lang w:val="en-US"/>
              </w:rPr>
              <w:t xml:space="preserve"> </w:t>
            </w:r>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It [mechano-chemical process] can be performed at room temperature, which reduces energy consumption.”</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7e77ed17-1d58-4453-9995-81990f4a53fd"/>
                <w:id w:val="112340173"/>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</w:instrText>
                </w:r>
                <w:r w:rsidR="00670427" w:rsidRPr="0077002F">
                  <w:instrText>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XHJcb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XHJcb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GhqM2Z0ZWZ5LmpwZyIsIlVyaVN0cmluZyI6Ijc1ZTZjNWU0LWJlNTUtNDAzNS04Y2RkLWM1MDBmYWEzZDRk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E3LjA1LjA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DUwMjYwMSIsIlVyaVN0cmluZyI6Imh0dHA6Ly93d3cubmNiaS5ubG0ubmloLmdvdi9wdWJtZWQvMjg1MDI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OVQwNzozMjowMSIsIk1vZGlmaWVkQnkiOiJfUm9uamEgV2FnbmVyLVdlbnoiLCJJZCI6ImU4NjY5MDViLWNhZWMtNDkzNi1iM2RjLTliYTM0OWU0OWYwYSIsIk1vZGlmaWVkT24iOiIyMDIwLTEwLTE5VDA3OjMyOjA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1LjAxMyIsIlVyaVN0cmluZyI6Imh0dHBzOi8vZG9pLm9yZy8xMC4xMDE2L2oud2FzbWFuLjIwMTcuMDUuMD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c3BlbnQgbGl0aGl1bS1pb24gYmF0dGVyeSB3aXRoIHBvbHl2aW55bCBjaGxvcmlkZSBieSBtZWNoYW5vY2hlbWljYWwgcHJvY2Vz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UmVjb3ZlcnkgcHJvY2VkdXJlPC9zcGFuPjwvcD5cclxuXHRcdFx0PHAgc3R5bGU9XCJtYXJnaW46MHB0IDBwdCA2cHRcIj48c3BhbiBzdHlsZT1cImZvbnQtZmFtaWx5OidTZWdvZSBVSSc7IGZvbnQtc2l6ZTo5cHRcIj7CoMKgwqDCoMKgwqDCoMKgwqDCoMKgwqDCoMKgwqDCoMKgwqDCoCAyLjMgQW5hbHl0aWNhbCBtZXRob2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</w:instrText>
                </w:r>
                <w:r w:rsidR="00670427" w:rsidRPr="0077002F">
                  <w:rPr>
                    <w:lang w:val="en-US"/>
                  </w:rPr>
                  <w:instrText>xwIHN0eWxlPVwibWFyZ2luOjBwdCAwcHQgNnB0XCI+PH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eWNsaW5nIG9mIHNwZW50IGxpdGhpdW0taW9uIGJhdHRlcnkgd2l0aCBwb2x5dmlueWwgY2hsb3JpZGUgYnkgbWVjaGFub2NoZW1pY2FsIHByb2Nlc3MiLCJUcmFuc2xhdG9ycyI6W10sIlllYXIiOiIyMDE3IiwiWWVhclJlc29sdmVkIjoiMjAxNyIsIkNyZWF0ZWRCeSI6Il9Sb25qYSBXYWduZXItV2VueiIsIkNyZWF0ZWRPbiI6IjIwMjAtMTAtMTlUMDc6MzE6NTIiLCJNb2RpZmllZEJ5IjoiX1dhZ25lcndlIiwiSWQiOiI3NWU2YzVlNC1iZTU1LTQwMzUtOGNkZC1jNTAwZmFhM2Q0ZG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4M10ifV19LCJUYWciOiJDaXRhdmlQbGFjZWhvbGRlciM3ZTc3ZWQxNy0xZDU4LTQ0NTMtOTk5NS04MTk5MGY0YTUzZmQiLCJUZXh0IjoiWzE4M10iLCJXQUlWZXJzaW9uIjoiNi44LjAuMCJ9}</w:instrText>
                </w:r>
                <w:r w:rsidR="00670427" w:rsidRPr="0077002F">
                  <w:fldChar w:fldCharType="separate"/>
                </w:r>
                <w:r w:rsidR="00670427" w:rsidRPr="0077002F">
                  <w:rPr>
                    <w:lang w:val="en-US"/>
                  </w:rPr>
                  <w:t>[183]</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With every shredding batch an impulse frequency between 1 and 4 Hz can be set, which results in a relative energy consumption of 1.78 kWh/kg.”</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Electro-hydraulic fragmentation</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65b3719c-3b98-4d12-b0ea-b9ceca4c5e44"/>
                <w:id w:val="1888209815"/>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</w:instrText>
                </w:r>
                <w:r w:rsidR="00670427" w:rsidRPr="0077002F">
                  <w:instrText>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YlxcZnMxOFxcbGFuZzEwMzFcXGxhbmducDEwMzFcXGxvY2hcXGFmMVxcZGJjaFxcYWYxXFxoaWNoXFxmMVxcY2YxIGZvciB0aGUgZW5lcmd5IHRyYW5zaXRpb24gYW5kIGVsZWN0cm8gbW9iaWxpdHkuIER1ZSB0byB0aGUgZ3Jvd2luZ317XFxydGxjaFxcYWYwXFxhZnMyNFxcbHRyY2hcXGJcXGZzMThcXGxhbmcxMDMxXFxsYW5nbnAxMDMxXFxsb2NoXFxhZjFcclxu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cbG9jaFxcYWYxXFxkYmNoXFxhZjFcXGhpY2hcXGYxXFxjZjEgYmF0dGVyeSBtYXJrZXQgdGhlIGFtb3VudCBvZiBlbmQtb2YtbGlmZSBiYXR0ZXJpZXMgaW5jcmVhc2VzIGFuZH1cclxue1xccnRsY2hcXGFmMFxcYWZzMjRcXGx0cmNoXFxi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yXG5cXGxvY2hcXGFmMVxcZGJjaFxcYWYxXFxoaWNoXFxmMVxcY2YxIHRodXMgYSB2YWx1YWJsZSBzb3VyY2Ugb2YgcmF3IG1hdGVyaWFscy4gV2l0aCBhIG5ldyBmdW5jdGlvbmFsfXtcXHJ0bGNoXFxhZjBcXGFmczI0XFxsdHJjaFxcYl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JcXGZzMThcXGxhbmcxMDMxXFxsYW5nbnAxMDMxXFxsb2NoXFxhZjFcXGRiY2hcXGFmMVxcaGljaFxcZjFcXGNmMSBhbmQgbWF0ZXJpYWwgc3BlY2lmaWMgcmVjeWNsaW5nIHByb2Nlc3MsIHRoZSBiYXR0ZXJ5IG1hdGVyaWFsc317XFxydGxjaFxcYWYwXFxhZnMyNFxcbHRyY2hcXGJ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cbG9jaFxcYWYxXFxkYmNoXFxhZjFcXGhpY2hcXGYxXFxjZjEgc2hhbGwgYmUgcmVjb3ZlcmVkLCByZWNvbmRpdGlvbmVkIGFuZCByZXVzZWQgbW9zdCBlZmZpY2llbnQuIEF0fVxyXG57XFxydGxjaFxcYWYwXFxhZnMyNFxcbHRyY2hcXGJ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tYW51ZmFjdHVyaW5nIG9yIGF1dG9tb3RpdmUuIFdpdGggdGhlc2UgbWV0aG9kcyBvbmx5IHNwZWNpZmljfVxyXG57XFxydGxjaFxcYWYwXFxhZnMyNFxcbHRyY2hcXGJ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jb2JhbHQuIFRoZSBhc3BpcmVkIHJlY292ZXJ5IG9mIHRoZSBwcmltYWwgYmF0dGVyeSBtYXRlcmlhbHMgbGlrZX1cclxue1xccnRsY2hcXGFmMFxcYWZzMjRcXGx0cmNoXFxi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Eb3JrYVxcQXBwRGF0YVxcTG9jYWxcXFRlbXBcXDRleWVpb2ZqLmpwZyIsIlVyaVN0cmluZyI6IjIyNDczZTA5LTcyZWItNDVlYy04OTM2LThkYTRiNWQxZjB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WF0ZXJpYWxzIFNjaWVuY2UgRm9ydW0sIFZvbC4gOTU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AyOC93d3cuc2NpZW50aWZpYy5uZXQvTVNGLjk1OS43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Mjgvd3d3LnNjaWVudGlmaWMubmV0L01TRi45NTkuNzQiLCJVcmlTdHJpbmciOiJodHRwczovL2RvaS5vcmcvMTAuNDAyOC93d3cuc2NpZW50aWZpYy5uZXQvTVNGLjk1OS43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</w:instrText>
                </w:r>
                <w:r w:rsidR="00670427" w:rsidRPr="0077002F">
                  <w:rPr>
                    <w:lang w:val="en-US"/>
                  </w:rPr>
                  <w:instrText>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2OCwxNzNdIn1dfSwiVGFnIjoiQ2l0YXZpUGxhY2Vob2xkZXIjNjViMzcxOWMtM2I5OC00ZDEyLWIwZWEtYjljZWNhNGM1ZTQ0IiwiVGV4dCI6IlsxNjgsMTczXSIsIldBSVZlcnNpb24iOiI2LjguMC4wIn0=}</w:instrText>
                </w:r>
                <w:r w:rsidR="00670427" w:rsidRPr="0077002F">
                  <w:fldChar w:fldCharType="separate"/>
                </w:r>
                <w:r w:rsidR="00670427" w:rsidRPr="0077002F">
                  <w:rPr>
                    <w:lang w:val="en-US"/>
                  </w:rPr>
                  <w:t>[168,173]</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Calculated 13.6 kWh/battery or 6.92 kWh/kg</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Discharge, disassembly, thermal heat, crushing, eddy current separation</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0844c57e-3bfd-4d4c-a634-5ee1983faa91"/>
                <w:id w:val="1387834300"/>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</w:instrText>
                </w:r>
                <w:r w:rsidR="00670427" w:rsidRPr="0077002F">
                  <w:instrText>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l0aCB0aGUgcmFwaWQgZGV2ZWxvcG1lbnQgb2YgdGhlIGVsZWN0cmljIHZlaGljbGUgbWFya2V0IHNpbmNlIDIwMTIsIGxpdGhpdW0taXJvbiBwaG9zcGhhdGUgKExGUCkgYmF0dGVyaWVzIGZhY2UgcmV0aXJlbWVudH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W50ZW5zaXZlbHkuIE51bWVyb3VzIExGUCBiYXR0ZXJpZXMgaGF2ZSBiZWVuIGdlbmVyYXRlZCBnaXZlbiB0aGVpciBzaG9ydCBzZXJ2aWNlIGxpZmUuIFRodXMsIHJlY3ljbGluZyBzcGVudCBMRlAgYmF0dGVyaWVzIGlzIGNydWNpYWw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SG93ZXZlciwgcHVibGlzaGVkIGluZm9ybWF0aW9uIG9uIHRoZSByZWNvdmVyeSB0ZWNobm9sb2d5IG9mIHNwZW50IExGUCBiYXR0ZXJpZXMgaXMgbWluaW1hbC4gVHJhZGl0aW9uYWwgc2VwYXJhdG9ycyBhbmQgc2VwYXJhdGlvb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Ghlb3JpZXMgb2YgcmVjb3ZlcmluZyB0ZWNobm9sb2dpZXMgd2VyZSB1bnN1aXRhYmxlIGZvciBndWlkaW5nIHRoZSBzZXBhcmF0aW9uIHByb2Nlc3Mgb2YgcmVjb3ZlcmluZyBtZXRhbHMgZnJvbSBzcGVudCBMRlAgYmF0dGVyaWV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RoZSBzZXBhcmF0aW9uIHJhdGUgb2YgdGhlIGN1cnJlbnQgbWV0aG9kIGZvciByZWNvdmVyaW5nIHNwZW50IExGUCBiYXR0ZXJpZXMgd2FzIHJhdGhlciBsb3cuIEZ1cnRoZXJtb3JlLCBzb21lIHdhc3Rld2F0ZXIgd2F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wcm9kdWNlZC4gSW4gdGhpcyBzdHVkeSwgc3BlbnQgTEZQIGJhdHRlcmllcyB3ZXJlIGRpc21hbnRsZWQgaW50byBpbmRpdmlkdWFsIHBhcnRzIG9mIGFsdW1pbml1bSBzaGVsbHMsIGNhdGhvZGUgc2xpY2VzLCBwb2x5bW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hcGhyYWdtcyBhbmQgYW5vZGUgc2xpY2VzLiBUaGUgYW5vZGUgcGllY2VzIHdlcmUgc2NyYXBlZCB0byBzZXBhcmF0ZSBjb3BwZXIgZm9pbCBhbmQgYW5vZGUgcG93ZGVyLiBUaGUgY2F0aG9kZSBwaWVjZXMgd2Vy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Ghlcm1hbGx5IHRyZWF0ZWQgdG8gcmVkdWNlIGFkaGVzaW9uIGJldHdlZW4gdGhlIGNhdGhvZGUgcG93ZGVyIGFuZCB0aGUgYWx1bWluaXVtIGZvaWwuIFRoZSBkaXNzb2NpYXRpb24gcmF0ZSBvZiB0aGUgY2F0aG9kZSBzbGlj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WFjaGVkIDEwMCUgYWZ0ZXIgY3J1c2hpbmcgd2hlbiB0aGUgdGVtcGVyYXR1cmUgYW5kIHRpbWUgcmVhY2hlZCAzMDBcXHU4NDUxICBhbmQgMTIwIG1pbiwgcmVzcGVjdGl2ZWx5LiBFZGR5IGN1cnJlbnQgc2VwYXJhdGlvbiB3YXN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BlcmZvcm1lZCB0byBzZXBhcmF0ZSBub25mZXJyb3VzIG1ldGFscyAoYWx1bWluaXVtKSBmcm9tIGFsdW1pbml1bSBhbmQgTEZQIG1peHR1cmUuIFRoZSBvcHRpbWl6ZWQgb3BlcmF0aW9uIHBhcmFtZXRlcnMgZm9y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VkZHkgY3VycmVudCBzZXBhcmF0aW9uIHdlcmUgZmVlZGluZyBzcGVlZCBvZiAxIG0vcyBhbmQgbWFnbmV0aWMgZmllbGQgcm90YXRpb24gc3BlZWQgb2YgNCBtL3MuIFRoZSBzZXBhcmF0aW9uIHJhdGUgb2YgdGhlIGVkZHkgY3VycmVud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2VwYXJhdGlvbiByZWFjaGVkIDEwMCUuIE1hc3MgYmFsYW5jZSBvZiB0aGUgcmVjb3ZlcmVkIG1hdGVyaWFscyB3YXMgY29uZHVjdGVkLiBSZXN1bHRzIHNob3dlZCB0aGF0IHRoZSByZWNvdmVyeSByYXRlIG9mIHNwZW50IExGU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NhbiByZWFjaCA5Mi41MiUuIFRoaXMgc3R1ZHkgZXN0YWJsaXNoZWQgYSBncmVlbiBhbmQgZnVsbCBtYXRlcmlhbCByZWNvdmVyeSBwcm9jZXNzIGZvciBzcGVudCBMRlAgYmF0dGVyaWV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ZmZpbGlhdGlvbiI6I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XHJcblNjaG9vbCBvZiBNZWNoYW5pY2FsIEVuZ2luZWVyaW5nLCBIZWZlaSBVbml2ZXJzaXR5IG9mIFRlY2hub2xvZ3ksIENoaW5hLlxyXG5TY2hvb2wgb2YgTWVjaGFuaWNhbCBFbmdpbmVlcmluZywgSGVmZWkgVW5pdmVyc2l0eSBvZiBUZWNobm9sb2d5LCBDaGluYS5cclxuU2Nob29sIG9mIE1lY2hhbmljYWwgRW5naW5lZXJpbmcsIEhlZmVpIFVuaXZlcnNpdHkgb2YgVGVjaG5vbG9ne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RG9ya2FcXEFwcERhdGFcXExvY2FsXFxUZW1wXFxvcmFkb2lsby5qcGciLCJVcmlTdHJpbmciOiJkOTI2ZDA4ZC1hMjhiLTRhMDktOGY5MS03YWM1NjE4NWY5M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k4NzE2MT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NzM0MjQyWDE5ODcxNjEwIiwiVXJpU3RyaW5nIjoiaHR0cHM6Ly9kb2kub3JnLzEwLjExNzcvMDczNDI0MlgxOTg3MTY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zVDE0OjM4OjE4IiwiTW9kaWZpZWRCeSI6Il9Sb25qYSBXYWduZXItV2VueiIsIklkIjoiZDRiZTFlOGYtYWNiYS00YmI3LWE0NWQtMzI0ZTE1NzAwNDkwIiwiTW9kaWZpZWRPbiI6IjIwMjAtMTAtMTNUMTQ6Mzg6MT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TQ4Njc0MiIsIlVyaVN0cmluZyI6Imh0dHA6Ly93d3cubmNiaS5ubG0ubmloLmdvdi9wdWJtZWQvMzE0ODY3N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w:instrText>
                </w:r>
                <w:r w:rsidR="00670427" w:rsidRPr="0077002F">
                  <w:rPr>
                    <w:lang w:val="en-US"/>
                  </w:rPr>
                  <w:instrText>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TY0XSJ9XX0sIlRhZyI6IkNpdGF2aVBsYWNlaG9sZGVyIzA4NDRjNTdlLTNiZmQtNGQ0Yy1hNjM0LTVlZTE5ODNmYWE5MSIsIlRleHQiOiJbMTY0XSIsIldBSVZlcnNpb24iOiI2LjguMC4wIn0=}</w:instrText>
                </w:r>
                <w:r w:rsidR="00670427" w:rsidRPr="0077002F">
                  <w:fldChar w:fldCharType="separate"/>
                </w:r>
                <w:r w:rsidR="00670427" w:rsidRPr="0077002F">
                  <w:rPr>
                    <w:lang w:val="en-US"/>
                  </w:rPr>
                  <w:t>[164]</w:t>
                </w:r>
                <w:r w:rsidR="00670427" w:rsidRPr="0077002F">
                  <w:fldChar w:fldCharType="end"/>
                </w:r>
              </w:sdtContent>
            </w:sdt>
            <w:r w:rsidR="00670427" w:rsidRPr="0077002F">
              <w:rPr>
                <w:lang w:val="en-US"/>
              </w:rPr>
              <w:t xml:space="preserve"> </w:t>
            </w:r>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the energy consumption per unit of mass of processed waste is about 0.033 kWh/kg.”</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Pneumatic separation of anode and cathode material</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67eb244c-022c-41a7-b5ba-3aa5ec1ece5b"/>
                <w:id w:val="-1391884454"/>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</w:instrText>
                </w:r>
                <w:r w:rsidR="00670427" w:rsidRPr="0077002F">
                  <w:instrText>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x4YnkwdGRtLmpwZyIsIlVyaVN0cmluZyI6IjM3M2FiZGM2LWI3MDktNGMwZi1hODI0LWY3ZDA4NDNlYmNm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czNDI0MlgxODgyMzk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cyNjE3MyIsIlVyaVN0cmluZyI6Imh0dHA6Ly93d3cubmNiaS5ubG0ubmloLmdvdi9wdWJtZWQvMzA3MjYxNz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NVQxMzoyNTo0NCIsIk1vZGlmaWVkQnkiOiJfUm9uamEgV2FnbmVyLVdlbnoiLCJJZCI6IjQ1NWQ2MzQyLWJiYjYtNGNjMS05ZTEzLTE0MDZjYzNhMjg5MiIsIk1vZGlmaWVkT24iOiIyMDIwLTEwLTE1VDEzOjI1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NzM0MjQyWDE4ODIzOTM5IiwiVXJpU3RyaW5nIjoiaHR0cHM6Ly9kb2kub3JnLzEwLjExNzcvMDczNDI0MlgxODgyMzkz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w:instrText>
                </w:r>
                <w:r w:rsidR="00670427" w:rsidRPr="0077002F">
                  <w:rPr>
                    <w:lang w:val="en-US"/>
                  </w:rPr>
                  <w:instrText>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yXSJ9XX0sIlRhZyI6IkNpdGF2aVBsYWNlaG9sZGVyIzY3ZWIyNDRjLTAyMmMtNDFhNy1iNWJhLTNhYTVlYzFlY2U1YiIsIlRleHQiOiJbMTJdIiwiV0FJVmVyc2lvbiI6IjYuOC4wLjAifQ==}</w:instrText>
                </w:r>
                <w:r w:rsidR="00670427" w:rsidRPr="0077002F">
                  <w:fldChar w:fldCharType="separate"/>
                </w:r>
                <w:r w:rsidR="00670427" w:rsidRPr="0077002F">
                  <w:rPr>
                    <w:lang w:val="en-US"/>
                  </w:rPr>
                  <w:t>[12]</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the energy consumption per unit of mass of processed waste is</w:t>
            </w:r>
          </w:p>
          <w:p w:rsidR="00670427" w:rsidRPr="0077002F" w:rsidRDefault="00670427" w:rsidP="00670427">
            <w:pPr>
              <w:spacing w:before="288" w:after="288"/>
              <w:rPr>
                <w:lang w:val="en-US"/>
              </w:rPr>
            </w:pPr>
            <w:r w:rsidRPr="0077002F">
              <w:rPr>
                <w:lang w:val="en-US"/>
              </w:rPr>
              <w:t>about 6.924 kWh/kg.”</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Discharge, disassembly, thermal heat, crushing, eddy current separation, Pneumatic separation</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3322aa4e-f190-4c8a-9cd2-899bc2e4a9f6"/>
                <w:id w:val="1306664840"/>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</w:instrText>
                </w:r>
                <w:r w:rsidR="00670427" w:rsidRPr="0077002F">
                  <w:instrText>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RvcmthXFxBcHBEYXRhXFxMb2NhbFxcVGVtcFxccDM0MGlxbnguanBnIiwiVXJpU3RyaW5nIjoiNTg4OWRiYzEtMjYyYi00Y2IyLTgwODItMDRhYTkzZTRjNG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NzM0MjQyWDE5ODU1NDM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czNDI0MlgxOTg1NTQzMiIsIlVyaVN0cmluZyI6Imh0dHBzOi8vZG9pLm9yZy8xMC4xMTc3LzA3MzQyNDJYMTk4NTU0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xM1QwOToxNDozNSIsIk1vZGlmaWVkQnkiOiJfUm9uamEgV2FnbmVyLVdlbnoiLCJJZCI6ImEyOTg3Njg4LTJkZjUtNGM2Ni05NjBlLThiNjJhNmI2MjJiMCIsIk1vZGlmaWVkT24iOiIyMDIwLTEwLTEzVDA5OjE0OjM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MTg5MzAiLCJVcmlTdHJpbmciOiJodHRwOi8vd3d3Lm5jYmkubmxtLm5paC5nb3YvcHVibWVkLzMxMjE4OT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</w:instrText>
                </w:r>
                <w:r w:rsidR="00670427" w:rsidRPr="0077002F">
                  <w:rPr>
                    <w:lang w:val="en-US"/>
                  </w:rPr>
                  <w:instrText>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}</w:instrText>
                </w:r>
                <w:r w:rsidR="00670427" w:rsidRPr="0077002F">
                  <w:fldChar w:fldCharType="separate"/>
                </w:r>
                <w:r w:rsidR="00670427" w:rsidRPr="0077002F">
                  <w:rPr>
                    <w:lang w:val="en-US"/>
                  </w:rPr>
                  <w:t>[13]</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A specific mechanical stress energy ws of 4.5 kWh/t was found to be sufficient to liberate housing, separator foil, anode foil, and cathode foil.”</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Crushing </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pPr>
            <w:sdt>
              <w:sdtPr>
                <w:alias w:val="Don't edit this field"/>
                <w:tag w:val="CitaviPlaceholder#10747fff-455c-4e31-8ac2-8f8222bec1dc"/>
                <w:id w:val="638693289"/>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</w:instrText>
                </w:r>
                <w:r w:rsidR="00670427" w:rsidRPr="0077002F">
                  <w:instrText>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MDAyZnltZnQuanBnIiwiVXJpU3RyaW5nIjoiZWI3Yjc0YWItMDE0Ni00ZTQ1LTg1OTMtODQ2ZmFlNWQ3MjR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E4LjEyLjA0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gwMzU4NiIsIlVyaVN0cmluZyI6Imh0dHA6Ly93d3cubmNiaS5ubG0ubmloLmdvdi9wdWJtZWQvMzA4MDM1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wN1QxMzowNTozNSIsIk1vZGlmaWVkQnkiOiJfUm9uamEgV2FnbmVyLVdlbnoiLCJJZCI6ImZhZjIyZmI0LTgxNzQtNGM1Yi1iYzdlLTc3NjM1MmE0MjM1MiIsIk1vZGlmaWVkT24iOiIyMDIwLTEwLTA3VDEzOjA1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c21hbi4yMDE4LjEyLjA0MiIsIlVyaVN0cmluZyI6Imh0dHBzOi8vZG9pLm9yZy8xMC4xMDE2L2oud2FzbWFuLjIwMTguMTIuMDQ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xO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DcnVzaGluZyBvZiBsYXJnZSBMaS1pb24gYmF0dGVyeSBjZWxs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Db250cmlidXRpb248L3NwYW4+PC9wPlxyXG5cdFx0XHQ8cCBzdHlsZT1cIm1hcmdpbjowcHQgMHB0IDZwdFwiPjxzcGFuIHN0eWxlPVwiZm9udC1mYW1pbHk6J1NlZ29lIFVJJzsgZm9udC1zaXplOjlwdFwiPsKgwqDCoMKgwqDCoMKgwqDCoCBGdW5kaW5n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}</w:instrText>
                </w:r>
                <w:r w:rsidR="00670427" w:rsidRPr="0077002F">
                  <w:fldChar w:fldCharType="separate"/>
                </w:r>
                <w:r w:rsidR="00670427" w:rsidRPr="0077002F">
                  <w:t>[186]</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pPr>
            <w:r w:rsidRPr="0077002F">
              <w:t>0.3 kWh/kgmaterial</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pPr>
            <w:r w:rsidRPr="0077002F">
              <w:t>Akkuser Oy Process</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5d8d32d4-e9b8-4570-acc9-cc0d6ff40937"/>
                <w:id w:val="-1078896071"/>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OWU0MzNlLTk5NjEtNDI2Ni1hY2E4LWQ5NGU4MDg2MThmYyIsIlJhbmdlTGVuZ3RoIjo0LCJSZWZlcmVuY2VJZCI6ImIxZTEzOTdmLTQzZDktNDIyMC04Y2Q5LWY5MDdjNTdiODhhZi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d2FnbmVyd2VcXEFwcERhdGFcXExvY2FsXFxUZW1wXFwzMmNkcDVnei5qcGciLCJVcmlTdHJpbmciOiJiMWUxMzk3Zi00M2Q5LTQyMjAtOGNkOS1mOTA3YzU3Yjg4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JhdHRlcmllczUwNDAwNj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JhdHRlcmllczUwNDAwNjgiLCJVcmlTdHJpbmciOiJodHRwczovL2RvaS5vcmcvMTAuMzM5MC9iYXR0ZXJpZXM1MDQwM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</w:instrText>
                </w:r>
                <w:r w:rsidR="00670427" w:rsidRPr="0077002F">
                  <w:rPr>
                    <w:lang w:val="en-US"/>
                  </w:rPr>
                  <w:instrText>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ZdIn1dfSwiVGFnIjoiQ2l0YXZpUGxhY2Vob2xkZXIjNWQ4ZDMyZDQtZTliOC00NTcwLWFjYzktY2MwZDZmZjQwOTM3IiwiVGV4dCI6IlsyNl0iLCJXQUlWZXJzaW9uIjoiNi44LjAuMCJ9}</w:instrText>
                </w:r>
                <w:r w:rsidR="00670427" w:rsidRPr="0077002F">
                  <w:fldChar w:fldCharType="separate"/>
                </w:r>
                <w:r w:rsidR="00670427" w:rsidRPr="0077002F">
                  <w:rPr>
                    <w:lang w:val="en-US"/>
                  </w:rPr>
                  <w:t>[26]</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cost of shredding process is electricity consumption and its cost is not high.”</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Discharging, crushing, sieving </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3c863411-49eb-4158-bfa3-dc234ba4db92"/>
                <w:id w:val="-1356189397"/>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</w:instrText>
                </w:r>
                <w:r w:rsidR="00670427" w:rsidRPr="0077002F">
                  <w:instrText>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yMzEgKDIwMTkpIDE0MTgtMTQyNy4gZG9pOjEwLjEwMTYvai5qY2xlcHJvLjIwMTkuMDQuMjc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zdHVkeSwgYSBub3ZlbCBwcm9jZXNzIG9mIG1lY2hhbmljYWwgY3J1c2hpbmcgY29tYmluZWQgd2l0aCBhIHB5cm9seXNpcy1lbmhhbmNlZCBmbG90YXRpb24gd2Fz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kZXZlbG9wZWQgdG8gcmVjb3ZlciBMaUNvTzIgYW5kIGdyYXBoaXRlIGZyb20gc3BlbnQgbGl0aGl1bS1pb24gYmF0dGVyaWVzLCB3aGljaCBsYXlzIHRoZSBmb3VuZGF0aW9uIGZvc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zdWJzZXF1ZW50IG1ldGFsbHVyZ2ljYWwgcHJvY2Vzcy4gUHlyb2x5c2lzIHRlY2hub2xvZ3kgd2FzIHVzZWQgdG8gc29sdmUgdGhlIHByb2JsZW0gb2YgbG93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mbG90YXRpb24gZWZmaWNpZW5jeSBvZiBlbGVjdHJvZGUgbWF0ZXJpYWxzLiBUaGUgcHlyb2x5c2lzIGNoYXJhY3RlcmlzdGljcyBvZiB0aGUgZWxlY3Ryb2RlIG1hdGVyaWFscyB3ZXJ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FyZWZ1bGx5IGFuYWx5emVkLCBhbmQgYmFzZWQgb24gdGhlIHJlc3VsdHMsIHRoZSBlZmZlY3RzIG9mIHB5cm9seXNpcyB0cmVhdG1lbnQgb24gdGhlIHN1cmZhY2UgbWljcm9jaGFyYWN0ZXJpc3RpY3M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XJmYWNlIGVsZW1lbnQgY2hlbWljYWwgc3RhdGVzLCBhbmQgbWluZXJhbCBwaGFzZXMgb2YgZWxlY3Ryb2RlIG1hdGVyaWFscyB3ZXJlIGZ1bGx5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pbnZlc3RpZ2F0ZWQgdG8gZXhwbG9yZSB0aGUgcHlyb2x5c2lzIGZsb3RhdGlvbiBlbmhhbmNlbWVudCBtZWNoYW5pc20uIEFmdGVyd2FyZHMsIGZsb3RhdGlvbiBtZXRob2R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2VyZSB1dGlsaXplZCB0byBzZXBhcmF0ZSBMaUNvTzIgZnJvbSBncmFwaGl0ZS4gU3VyZmFjZSBtaWNyby1jaGFyYWN0ZXJpemF0aW9uIGFuYWx5c2lzIHNob3dlZCB0aGF0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zaWR1YWwgb3JnYW5pYyBiaW5kZXJzIGFuZCBlbGVjdHJvbHl0ZXMgd2VyZSB0aGUgbWFpbiByZWFzb24gdGhhdCByZXN1bHRlZCBpbiBhIGxvdyBmbG90YXRpb24gZWZmaWNpZW5j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9mIGVsZWN0cm9kZSBtYXRlcmlhbHMuIFRoZSB0aGVybW9ncmF2aW1ldHJpYyBhbmFseXNpcyBhbmQgcHlyb2x5c2lzIHByb2R1Y3RzIGluZGljYXRlZCB0aGF0IHRoZSBvcmdh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iaW5kZXJzIGFuZCBlbGVjdHJvbHl0ZSBjYW4gYmUgcmVtb3ZlZCBhdCBhIHB5cm9seXNpcyB0ZW1wZXJhdHVyZSBvZiA1MDAgQy4gWC1yYXkgcG93ZGVyIGRpZmZyYWN0b21ld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5hbHlzaXMgZGVtb25zdHJhdGVkIHRoYXQgdGhlIGVsZWN0cm9kZSBwYXJ0aWNsZSBtaW5lcmFsIHBoYXNlcyB3ZXJlIG5vdCBhbHRlcmVkIGF0IGEgcHlyb2x5c2lz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0ZW1wZXJhdHVyZSBvZiBsZXNzIHRoYW4gNTUwIEMuIFRoZSBvcHRpbXVtIGZsb3RhdGlvbiBiZWhhdmlvciB3YXMgcHJlc2VudGVkIGF0IGEgcHlyb2x5c2lzIHRlbXBlcmF0dXJl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b2YgNTUwIEMgd2l0aCBoZWF0aW5nIHJhdGUgb2YgMTAgQy9taW4gYW5kIHB5cm9seXNpcyB0aW1lIG9mIDE1IG1pbiBMaUNvTzIgZ3JhZGUgaXMgOTQuNzIlIHdpdGh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RoZSByZWNvdmVyeSBvZiA4My43NSUgaW4gdGhpcyBjb25kaXRpb24uIFR3byBzdGFnZSBweXJvbHlzaXMtZW5oYW5jZWQgZmxvdGF0aW9uIHByb2Nlc3NlcyBjYW4gZnVydGhlc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dXBncmFkZSB0aGUgTGlDb08yIGdyYWRlIHRvIDk4LjAwJS4gVGhpcyByZXNlYXJjaCBwcm9wb3NlcyBhIG5vdmVsIG1ldGhvZCB0byBpbXByb3ZlIHRoZSBmbG90Y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ZmZpY2llbmN5IG9mIGVsZWN0cm9kZSBtYXRlcmlhbHMsIGFuZCB0aGUgcmVsZXZhbnQgbWVjaGFuaXNtIGlzIGV4cGxvcmVkLCB3aGljaCBwcm92aWRlcyBhbiBhbHRlcm5hdGl2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jeWNsaW5nIGZsb3djaGFydCBvZiBzcGVudCBsaXRoaXVtLWlvbiBiYXR0ZXJpZXMufXtcXHJ0bGNoXFxhZjBcXGFmczI0XFxsdHJjaFxcZnMxOFxcbGFuZzEwMzFcXGxhbmducDEwMzFcclxu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Eb3JrYVxcQXBwRGF0YVxcTG9jYWxcXFRlbXBcXGJqcmtwem5hLmpwZyIsIlVyaVN0cmluZyI6IjBjYTQwZmFiLTVlNjEtNGU1ZS05OTg2LTRkNDgyZGFlN2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xlcHJvLjIwMTkuMDQuMjc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wNC4yNzkiLCJVcmlTdHJpbmciOiJodHRwczovL2RvaS5vcmcvMTAuMTAxNi9qLmpjbGVwcm8uMjAxOS4wNC4y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wcGxpY2F0aW9uIG9mIG1lY2hhbmljYWwgY3J1c2hpbmcgY29tYmluZWQgd2l0aCBweXJvbHlzaXMtZW5oYW5jZWQgZmxvdGF0aW9uIHRlY2hub2xvZ3kgdG8gcmVjb3ZlciBncmFwaGl0ZSBhbmQgTGlDb08yIGZybyAuLi4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</w:instrText>
                </w:r>
                <w:r w:rsidR="00670427" w:rsidRPr="0077002F">
                  <w:rPr>
                    <w:lang w:val="en-US"/>
                  </w:rPr>
                  <w:instrText>o5cHRcIj7CoMKgwqDCoMKgwqDCoMKgwqAgQWNrbm93bGVkZ2VtZW50czwvc3Bhbj48L3A+XHJcblx0XHRcdDxwIHN0eWxlPVwibWFyZ2luOjBwdCAwcHQgNnB0XCI+PHNwYW4gc3R5bGU9XCJmb250LWZhbWlseTonU2Vnb2UgVUknOyBmb250LXNpemU6OXB0XCI+wqDCoMKgwqDCoMKgwqDCoMKgIEFwcGVuZGl4IEEuIFN1cHBsZW1lbnRhcnkgZGF0YT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wcGxpY2F0aW9uIG9mIG1lY2hhbmljYWwgY3J1c2hpbmcgY29tYmluZWQgd2l0aCBweXJvbHlzaXMtZW5oYW5jZWQgZmxvdGF0aW9uIHRlY2hub2xvZ3kgdG8gcmVjb3ZlciBncmFwaGl0ZSBhbmQgTGlDb08yIGZyb20gc3BlbnQgbGl0aGl1bS1pb24gYmF0dGVyaWVzIiwiVHJhbnNsYXRvcnMiOltdLCJZZWFyIjoiMjAxOSIsIlllYXJSZXNvbHZlZCI6IjIwMTkiLCJDcmVhdGVkQnkiOiJfUm9uamEgV2FnbmVyLVdlbnoiLCJDcmVhdGVkT24iOiIyMDIwLTEwLTA4VDEyOjEzOjIxIiwiTW9kaWZpZWRCeSI6Il9XYWduZXJ3ZSIsIklkIjoiMGNhNDBmYWItNWU2MS00ZTVlLTk5ODYtNGQ0ODJkYWU3Yzkz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zMV0ifV19LCJUYWciOiJDaXRhdmlQbGFjZWhvbGRlciMzYzg2MzQxMS00OWViLTQxNTgtYmZhMy1kYzIzNGJhNGRiOTIiLCJUZXh0IjoiWzMxXSIsIldBSVZlcnNpb24iOiI2LjguMC4wIn0=}</w:instrText>
                </w:r>
                <w:r w:rsidR="00670427" w:rsidRPr="0077002F">
                  <w:fldChar w:fldCharType="separate"/>
                </w:r>
                <w:r w:rsidR="00670427" w:rsidRPr="0077002F">
                  <w:rPr>
                    <w:lang w:val="en-US"/>
                  </w:rPr>
                  <w:t>[31]</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optimal milling time was determined to be 12 h based on energy consumption and conversion rates.”</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Mechanochemical process </w:t>
            </w:r>
          </w:p>
          <w:p w:rsidR="00670427" w:rsidRPr="0077002F" w:rsidRDefault="00670427" w:rsidP="00670427">
            <w:pPr>
              <w:spacing w:before="288" w:after="288"/>
              <w:rPr>
                <w:lang w:val="en-US"/>
              </w:rPr>
            </w:pP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86fa79f6-72fa-4db9-972e-90c232f60f94"/>
                <w:id w:val="1509405934"/>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</w:instrText>
                </w:r>
                <w:r w:rsidR="00670427" w:rsidRPr="0077002F">
                  <w:instrText>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XHJcb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Eb3JrYVxcQXBwRGF0YVxcTG9jYWxcXFRlbXBcXGhqM2Z0ZWZ5LmpwZyIsIlVyaVN0cmluZyI6Ijc1ZTZjNWU0LWJlNTUtNDAzNS04Y2RkLWM1MDBmYWEzZDRk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E3LjA1LjA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DUwMjYwMSIsIlVyaVN0cmluZyI6Imh0dHA6Ly93d3cubmNiaS5ubG0ubmloLmdvdi9wdWJtZWQvMjg1MDI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OVQwNzozMjowMSIsIk1vZGlmaWVkQnkiOiJfUm9uamEgV2FnbmVyLVdlbnoiLCJJZCI6ImU4NjY5MDViLWNhZWMtNDkzNi1iM2RjLTliYTM0OWU0OWYwYSIsIk1vZGlmaWVkT24iOiIyMDIwLTEwLTE5VDA3OjMyOjA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dhc21hbi4yMDE3LjA1LjAxMyIsIlVyaVN0cmluZyI6Imh0dHBzOi8vZG9pLm9yZy8xMC4xMDE2L2oud2FzbWFuLjIwMTcuMDUuMDE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gc3BlbnQgbGl0aGl1bS1pb24gYmF0dGVyeSB3aXRoIHBvbHl2aW55bCBjaGxvcmlkZSBieSBtZWNoYW5vY2hlbWljYWwgcHJvY2Vz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UmVjb3ZlcnkgcHJvY2VkdXJlPC9zcGFuPjwvcD5cclxuXHRcdFx0PHAgc3R5bGU9XCJtYXJnaW46MHB0IDBwdCA2cHRcIj48c3BhbiBzdHlsZT1cImZvbnQtZmFtaWx5OidTZWdvZSBVSSc7IGZvbnQtc2l6ZTo5cHRcIj7CoMKgwqDCoMKgwqDCoMKgwqDCoMKgwqDCoMKgwqDCoMKgwqDCoCAyLjMgQW5hbHl0aWNhbCBtZXRob2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</w:instrText>
                </w:r>
                <w:r w:rsidR="00670427" w:rsidRPr="0077002F">
                  <w:rPr>
                    <w:lang w:val="en-US"/>
                  </w:rPr>
                  <w:instrText>xwIHN0eWxlPVwibWFyZ2luOjBwdCAwcHQgNnB0XCI+PH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eWNsaW5nIG9mIHNwZW50IGxpdGhpdW0taW9uIGJhdHRlcnkgd2l0aCBwb2x5dmlueWwgY2hsb3JpZGUgYnkgbWVjaGFub2NoZW1pY2FsIHByb2Nlc3MiLCJUcmFuc2xhdG9ycyI6W10sIlllYXIiOiIyMDE3IiwiWWVhclJlc29sdmVkIjoiMjAxNyIsIkNyZWF0ZWRCeSI6Il9Sb25qYSBXYWduZXItV2VueiIsIkNyZWF0ZWRPbiI6IjIwMjAtMTAtMTlUMDc6MzE6NTIiLCJNb2RpZmllZEJ5IjoiX1dhZ25lcndlIiwiSWQiOiI3NWU2YzVlNC1iZTU1LTQwMzUtOGNkZC1jNTAwZmFhM2Q0ZG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4M10ifV19LCJUYWciOiJDaXRhdmlQbGFjZWhvbGRlciM4NmZhNzlmNi03MmZhLTRkYjktOTcyZS05MGMyMzJmNjBmOTQiLCJUZXh0IjoiWzE4M10iLCJXQUlWZXJzaW9uIjoiNi44LjAuMCJ9}</w:instrText>
                </w:r>
                <w:r w:rsidR="00670427" w:rsidRPr="0077002F">
                  <w:fldChar w:fldCharType="separate"/>
                </w:r>
                <w:r w:rsidR="00670427" w:rsidRPr="0077002F">
                  <w:rPr>
                    <w:lang w:val="en-US"/>
                  </w:rPr>
                  <w:t>[183]</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It is worth noting that the high energy consumption of ball milling needs to be balanced with its productivity in the future development and application of this approach.”</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chanochemical process</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8a78540c-b787-4181-8ae2-151bc96d55d0"/>
                <w:id w:val="-212650593"/>
                <w:placeholder>
                  <w:docPart w:val="015253769D50E54DB109E48C484125C6"/>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2Q4NzM3LTc1NjMtNDQzOC05NDMxLWIyNjY4NWE4NGZlMy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w:instrText>
                </w:r>
                <w:r w:rsidR="00670427" w:rsidRPr="0077002F">
                  <w:instrText>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w:instrText>
                </w:r>
                <w:r w:rsidR="00670427" w:rsidRPr="0077002F">
                  <w:rPr>
                    <w:lang w:val="en-US"/>
                  </w:rPr>
                  <w:instrText>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OGE3ODU0MGMtYjc4Ny00MTgxLThhZTItMTUxYmM5NmQ1NWQwIiwiVGV4dCI6IlsyOF0iLCJXQUlWZXJzaW9uIjoiNi44LjAuMCJ9}</w:instrText>
                </w:r>
                <w:r w:rsidR="00670427" w:rsidRPr="0077002F">
                  <w:fldChar w:fldCharType="separate"/>
                </w:r>
                <w:r w:rsidR="00670427" w:rsidRPr="0077002F">
                  <w:rPr>
                    <w:lang w:val="en-US"/>
                  </w:rPr>
                  <w:t>[28]</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direct physical recycling process has the advantages of short recycling route, low energy consumption, environmental friendliness and high recovery rate.”</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Review on direct physical, pyro- and hydrometallurgical processes </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b9205e6c-f399-481c-acd6-b4a726f45b5c"/>
                <w:id w:val="1760789555"/>
                <w:placeholder>
                  <w:docPart w:val="015253769D50E54DB109E48C484125C6"/>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VhZTk4LTZhNmYtNGYxMy04M2NiLWU2NzA2Nzg3YWY0NC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w:instrText>
                </w:r>
                <w:r w:rsidR="00670427" w:rsidRPr="0077002F">
                  <w:instrText>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w:instrText>
                </w:r>
                <w:r w:rsidR="00670427" w:rsidRPr="0077002F">
                  <w:rPr>
                    <w:lang w:val="en-US"/>
                  </w:rPr>
                  <w:instrText>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YjkyMDVlNmMtZjM5OS00ODFjLWFjZDYtYjRhNzI2ZjQ1YjVjIiwiVGV4dCI6IlsxOF0iLCJXQUlWZXJzaW9uIjoiNi44LjAuMCJ9}</w:instrText>
                </w:r>
                <w:r w:rsidR="00670427" w:rsidRPr="0077002F">
                  <w:fldChar w:fldCharType="separate"/>
                </w:r>
                <w:r w:rsidR="00670427" w:rsidRPr="0077002F">
                  <w:rPr>
                    <w:lang w:val="en-US"/>
                  </w:rPr>
                  <w:t>[18]</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Cryogenic treatment of LIBs and maintaining flow of inert gas (e.g., CO2, argon) might consume significant amount of electrical energy.“</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Review on commercial processes</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88f9ccbd-9b53-4630-8e6e-5dd2746ad43a"/>
                <w:id w:val="-1139792236"/>
                <w:placeholder>
                  <w:docPart w:val="015253769D50E54DB109E48C484125C6"/>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</w:instrText>
                </w:r>
                <w:r w:rsidR="00670427" w:rsidRPr="0077002F">
                  <w:instrText>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TdXN0YWluYWJsZSBNZXRhbGx1cmd5LCBodHRwczovL2RvaS5vcmcvMTAuMTAwNy9zNDA4MzEtMDE5LTAwMjM1LTk8L3NwYW4+PC9wPlxyXG5cdFx0PC9kaXY+XHJcblx0PC9ib2R5PlxyXG48L2h0bWw+IiwiQWJzdHJhY3RSdGYiOiJ7XFxydGYxXFxhbnNpXHJcblxcYW5zaWNwZzEyNTJcXHVjMFxcc3RzaGZkYmNoMFxcc3RzaGZsb2NoMFxcc3RzaGZoaWNoMFxcc3RzaGZiaTBcXGRlZmYwXFxhZGVmZjB7XFxmb250dGJse1xcZjBcXGZuaWxcXGZjaGFyc2V0MCBUaW1lcyBOZXcgUm9tYW47fVxyXG5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pb24gYmF0dGVyaWVzIChMSUJzKSBhcmUgYW4gZXNzZW50aWFsIGVuZXJneS1zdG9yYWdlIGRldmljZSBmb3IgYSBtYWpvcml0eSBvZiBhZHZhbmNlZCBlbGVjdHJvbmljcyB1c2VkIGluIG91ciBldmVyeWRheX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2ZXMsIGZyb20gY2VsbCBwaG9uZXMgYW5kIGxhcHRvcHMsIHRvIG1lZGljYWwgZGV2aWNlcyBhbmQgZWxlY3RyaWMgdmVoaWNsZXMuIERlc3BpdGUgdGhlaXIgY29udGludWVkIHdpZGVzcHJlYWQgYWRvcH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WV0aG9kcyB0byByZWN5Y2xlIGFuZCByZXVzZSBlbmQtb2YtbGlmZSAoRU9MKSBMSUIgbWF0ZXJpYWxzIGFyZSBzdGlsbCB1bmRlciBhY3RpdmUgZGV2ZWxvcG1lbnQuIEluIHRoZSBmaXJzdCBwYXJ0IG9m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3by1wYXJ0IHJldmlldyBvbiBMSUIgcmVjeWNsaW5nLCB3ZSByZXZpZXcgY3VycmVudCBjb21tZXJjaWFsIHNjYWxlIHByb2Nlc3NlcyBpbiBwcmFjdGljZSBmb3IgcmVjeWNsaW5nIG9yIHJldXNpbmcgRU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IGNvbXBvbmVudHMuIEZ1dHVyZSB3YXN0ZSBwcm9qZWN0aW9ucyBlc3RpbWF0ZSA0IG1pbGxpb24gdG9ucyBvZiBjdW11bGF0aXZlIEVPTCBFViBiYXR0ZXJ5IG1vZHVsZXMgYnkgMjAzMCwgd2hpY2h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lzIGFib3ZlIHRoZSBjdXJyZW50IGdsb2JhbCByZWN5Y2xpbmcgY2FwYWNpdHkuIEFsbCBvZiB0aGUgcHJvY2Vzc2VzIGluIHVzZSB0b2RheSB1dGlsaXplIGEgY29tYmluYXRpb24gb2YgcHlyb21ldGFsbHVyZ2lj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Hlkcm9tZXRhbGx1cmdpY2FsIG9yIG1lY2hhbmljYWwgYW5kIGh5ZHJvbWV0YWxsdXJnaWNhbCBwcm9jZXNzaW5nIHRvIHJlY292ZXIgbWFpbmx5IGNvYmFsdCBhbmQgbmlja2VsIGFuZCBjb3BwZXIs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aGlsZSBvdGhlciBjb21wb25lbnRzIGFyZSBkaXNwb3NlZCBhcyB3YXN0ZSB1bmxlc3MgZnVydGhlciBwcm9jZXNzZWQuIEluIHRoaXMgcmV2aWV3LCB3ZSBoaWdobGlnaHQgdGhlIG5lZWQgZm9yIHJlY3ljbGluZ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xJQiBtYXRlcmlhbCBjb21wb25lbnRzIGJhc2VkIG9uIHJlc291cmNlIGF2YWlsYWJpbGl0eSBhbmQgdGhlIGN1cnJlbnQgcHJvY2Vzc2VzIGluIHByYWN0aWNlIHRvIHJlY292ZXIgYW5kIHJlY3ljbGU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3YWduZXJ3ZVxcQXBwRGF0YVxcTG9jYWxcXFRlbXBcXG5ncWppbHlkLmpwZyIsIlVyaVN0cmluZyI6IjMyYjg3MWUyLTIzN2MtNGIxNS04YTZjLWZkMTI3OGEyZmRm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A4MzEtMDE5LTAwMjM1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QwODMxLTAxOS0wMDIzNS05IiwiVXJpU3RyaW5nIjoiaHR0cHM6Ly9kb2kub3JnLzEwLjEwMDcvczQwODMxLTAxOS0wMDIzN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SZWN5Y2xpbmcgb2Y8L3NwYW4+PHNwYW4gc3R5bGU9XCJmb250LWZhbWlseTonU2Vnb2UgVUknOyBmb250LXNpemU6OXB0XCI+JiN4YTA7PC9zcGFuPjxzcGFuIHN0eWxlPVwiZm9udC1mYW1pbHk6J1NlZ29lIFVJJzsgZm9udC1zaXplOjlwdFwiPkVuZC1vZi1MaWZlIExpdGhpdW0gSW9uIEJhdHRlcmllcywgUGFydCBJOiBDb21tZXJjaWFsIFByb2Nlc3N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</w:instrText>
                </w:r>
                <w:r w:rsidR="00670427" w:rsidRPr="0077002F">
                  <w:rPr>
                    <w:lang w:val="en-US"/>
                  </w:rPr>
                  <w:instrText>lsZT1cImZvbnQtZmFtaWx5OidTZWdvZSBVSSc7IGZvbnQtc2l6ZTo5cHRcIj7CoMKgwqDCoMKgwqDCoMKgwqDCoMKgwqDCoMKgwqDCoMKgwqDCoMKgwqDCoMKgwqDCoMKgwqDCoMKgIERpcmVjdCBSZWN5Y2xpbmcgUHJvY2Vzczwvc3Bhbj48L3A+XHJcblx0XHRcdDxwIHN0eWxlPVwibWFyZ2luOjBwdCAwcHQgNnB0XCI+PHNwYW4gc3R5bGU9XCJmb250LWZhbWlseTonU2Vnb2UgVUknOyBmb250LXNpemU6OXB0XCI+wqDCoMKgwqDCoMKgwqDCoMKgIENvbmNsdWRpbmcgUmVtYXJr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3ljbGluZyBvZiBFbmQtb2YtTGlmZSBMaXRoaXVtIElvbiBCYXR0ZXJpZXMsIFBhcnQgSTogQ29tbWVyY2lhbCBQcm9jZXNzZXMiLCJUcmFuc2xhdG9ycyI6W10sIlllYXIiOiIyMDE5IiwiWWVhclJlc29sdmVkIjoiMjAxOSIsIkNyZWF0ZWRCeSI6Il9Sb25qYSBXYWduZXItV2VueiIsIkNyZWF0ZWRPbiI6IjIwMjAtMTEtMTBUMTE6NDk6MjciLCJNb2RpZmllZEJ5IjoiX1dhZ25lcndlIiwiSWQiOiIzMmI4NzFlMi0yMzdjLTRiMTUtOGE2Yy1mZDEyNzhhMmZkZjM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MzXSJ9XX0sIlRhZyI6IkNpdGF2aVBsYWNlaG9sZGVyIzg4ZjljY2JkLTliNTMtNDYzMC04ZTZlLTVkZDI3NDZhZDQzYSIsIlRleHQiOiJbMzNdIiwiV0FJVmVyc2lvbiI6IjYuOC4wLjAifQ==}</w:instrText>
                </w:r>
                <w:r w:rsidR="00670427" w:rsidRPr="0077002F">
                  <w:fldChar w:fldCharType="separate"/>
                </w:r>
                <w:r w:rsidR="00670427" w:rsidRPr="0077002F">
                  <w:rPr>
                    <w:lang w:val="en-US"/>
                  </w:rPr>
                  <w:t>[33]</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Mechanical treatment is characterized by its simplicity, efficiency, flexibility, and high throughput; however, it consumes considerable amount of energy (Huang et al.,2011 ).”</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Adaption of minerals processes operation on battery recycling </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Don't edit this field"/>
                <w:tag w:val="CitaviPlaceholder#594c0da9-e848-4822-acad-e73307a0b923"/>
                <w:id w:val="1516505753"/>
                <w:placeholder>
                  <w:docPart w:val="015253769D50E54DB109E48C484125C6"/>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MDZlLWZhMGEtNDFiOC1iNWE3LWVlMDgwODY4NThjNCIsIlJhbmdlTGVuZ3RoIjo0LCJSZWZlcmVuY2VJZCI6IjdlNDhmZDQ3LWNjYzEtNDc4ZS1iYmM5LTFmOThhYTI1ZDA5NiIsIlJlZmVyZW5jZSI6eyIkaWQiOiIzIiwiJHR5cGUiOiJTd2lzc0FjYWRlbWljLkNpdGF2aS5SZWZlcmVuY2UsIFN3aXNzQWNhZGVtaWMuQ2l0YXZpIiwiQWJzdHJhY3QiOiJ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gaG93ZXZlciwgaXMgaG93IHRvIHJlY292ZXIgYWxsIHRoZSB2Y</w:instrText>
                </w:r>
                <w:r w:rsidR="00670427" w:rsidRPr="0077002F">
                  <w:instrText>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nigJlzIGVsZWN0cm9seXRlLiBCYXNlZCBvbiB0aGVzZSByZXN1bHRzIGEgZmxvd3NoZWV0IHRvIHJlY3ljbCBlIG1peGVkIHN0cmVhbSBMaUJzLCBhbmQgTmlNSCBiYXR0ZXJ5IHNjcmFwIHdhcyBwcm9wb3NlZC4g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IuMTIuMDA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yLjEyLjAwNSIsIlVyaVN0cmluZyI6Imh0dHBzOi8vZG9pLm9yZy8xMC4xMDE2L2oubWluZW5nLjIwMTI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xMjk1NDU5IiwiVXJpU3RyaW5nIjoiaHR0cDovL3d3dy5uY2JpLm5sbS5uaWguZ292L3B1Ym1lZC8yMTI5NTQ1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2cGo4aWV5bzQybGs0Z2FmeGszamY0MGtwaGV2MG1hMXF6MTR1aiIsIkNyZWF0ZWRPbiI6IjIwMjEtMDEtMjlUMDk6Mzg6NDcrMDE6MDAiLCJNb2RpZmllZEJ5IjoidnBqOGlleW80MmxrNGdhZnhrM2pmNDBrcGhldjBtYTFxejE0dWoiLCJJZCI6IjZkOGEzYzE2LWZhYWItNDRlNi1hZWNhLTY4ZGRiODEwYmM5YyIsIk1vZGlmaWVkT24iOiIyMDIxLTAxLTI5VDA5OjM4OjQ3KzAxOjAw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dhc21hbi4yMDExLjAxLjAwNiIsIlVyaVN0cmluZyI6Imh0dHBzOi8vZG9pLm9yZy8xMC4xMDE2L2oud2FzbWFuLjIwMTEuMDEuMDA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</w:instrText>
                </w:r>
                <w:r w:rsidR="00670427" w:rsidRPr="0077002F">
                  <w:rPr>
                    <w:lang w:val="en-US"/>
                  </w:rPr>
                  <w:instrText>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}</w:instrText>
                </w:r>
                <w:r w:rsidR="00670427" w:rsidRPr="0077002F">
                  <w:fldChar w:fldCharType="separate"/>
                </w:r>
                <w:r w:rsidR="00670427" w:rsidRPr="0077002F">
                  <w:rPr>
                    <w:lang w:val="en-US"/>
                  </w:rPr>
                  <w:t>[222,272]</w:t>
                </w:r>
                <w:r w:rsidR="00670427" w:rsidRPr="0077002F">
                  <w:fldChar w:fldCharType="end"/>
                </w:r>
              </w:sdtContent>
            </w:sdt>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The use of vacuum chambers protects metals from the oxidation but requires a higher energy consumption, contrary to the enclosed vacuum environment, that starts the process at high vacuum degree avoiding continuous pressure monitoring (Xiao et al., 2017)”</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Review on battery recycling </w:t>
            </w: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77002F" w:rsidP="00670427">
            <w:pPr>
              <w:spacing w:before="288" w:after="288"/>
              <w:rPr>
                <w:lang w:val="en-US"/>
              </w:rPr>
            </w:pPr>
            <w:sdt>
              <w:sdtPr>
                <w:alias w:val="To edit, see citavi.com/edit"/>
                <w:tag w:val="CitaviPlaceholder#2be4b9b9-e360-4790-b5d5-a43b0b812b6f"/>
                <w:id w:val="1746228129"/>
                <w:placeholder>
                  <w:docPart w:val="0A737AC9C545B64688026862EE198647"/>
                </w:placeholder>
              </w:sdtPr>
              <w:sdtEndPr/>
              <w:sdtContent>
                <w:r w:rsidR="00670427" w:rsidRPr="0077002F">
                  <w:rPr>
                    <w:noProof/>
                  </w:rPr>
                  <w:fldChar w:fldCharType="begin"/>
                </w:r>
                <w:r w:rsidR="00670427"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</w:instrText>
                </w:r>
                <w:r w:rsidR="00670427" w:rsidRPr="0077002F">
                  <w:rPr>
                    <w:noProof/>
                  </w:rPr>
                  <w:instrText>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bnZtYW4uMjAyMC4xMTA1MDAiLCJVcmlTdHJpbmciOiJodHRwczovL2RvaS5vcmcvMTAuMTAxNi9qLmplbnZtYW4uMjAyMC4xMTA1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Ny0yM1QxMjo0NDoxNiIsIk1vZGlmaWVkQnkiOiJfUm9uamEgV2FnbmVyLVdlbnoiLCJJZCI6IjQzNjU1NzYxLWZmOGMtNDcwZi1iYzk5LTY0NzMwOGMxNjc5ZiIsIk1vZGlmaWVkT24iOiIyMDIxLTA3LTIzVDEyOjQ0OjE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yNTA5MTgiLCJVcmlTdHJpbmciOiJodHRwOi8vd3d3Lm5jYmkubmxtLm5paC5nb3YvcHVibWVkLzMyMjUwOTE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E3LjA1LjAy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amhhem1hdC4yMDE3LjA1LjAyNCIsIlVyaVN0cmluZyI6Imh0dHBzOi8vZG9pLm9yZy8xMC4xMDE2L2ouamhhem1hdC4yMDE3LjA1LjAy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5VDA3OjA4OjIwIiwiTW9kaWZpZWRCeSI6Il9Sb25qYSBXYWduZXItV2VueiIsIklkIjoiNmI3YTYxMDMtZjlkMy00M2FhLTk0YzMtMzhjN2M1NjZiYjc2IiwiTW9kaWZpZWRPbiI6IjIwMjAtMTAtMTlUMDc6MDg6MjA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yODU0NDkzNyIsIlVyaVN0cmluZyI6Imh0dHA6Ly93d3cubmNiaS5ubG0ubmloLmdvdi9wdWJtZWQvMjg1NDQ5Mz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MyIiwiJHR5cGUiOiJTd2lzc0FjYWRlbWljLkNpdGF2aS5QdWJsaXNoZXIsIFN3aXNzQWNhZGVtaWMuQ2l0YXZpIiwiTmFtZSI6IkVsc2V2aWVyIiwiUHJvdGVjdGVkIjpmYWxzZSwiQ3JlYXRlZEJ5IjoiX1JvbmphIFdhZ25lci1XZW56IiwiQ3JlYXRlZE9uIjoiMjAyMC0xMC0wN1QwODoxMT</w:instrText>
                </w:r>
                <w:r w:rsidR="00670427" w:rsidRPr="0077002F">
                  <w:rPr>
                    <w:noProof/>
                    <w:lang w:val="en-US"/>
                  </w:rPr>
                  <w:instrText>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}</w:instrText>
                </w:r>
                <w:r w:rsidR="00670427" w:rsidRPr="0077002F">
                  <w:rPr>
                    <w:noProof/>
                  </w:rPr>
                  <w:fldChar w:fldCharType="separate"/>
                </w:r>
                <w:r w:rsidR="00670427" w:rsidRPr="0077002F">
                  <w:rPr>
                    <w:noProof/>
                    <w:lang w:val="en-US"/>
                  </w:rPr>
                  <w:t>[43,260]</w:t>
                </w:r>
                <w:r w:rsidR="00670427"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4343"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Especially, using all recycled aluminum can reduce total energy consumption during electric vehicle production by 33%.[4c]”</w:t>
            </w:r>
          </w:p>
        </w:tc>
        <w:tc>
          <w:tcPr>
            <w:tcW w:w="2524"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p>
        </w:tc>
        <w:tc>
          <w:tcPr>
            <w:tcW w:w="2195" w:type="dxa"/>
            <w:tcBorders>
              <w:top w:val="single" w:sz="4" w:space="0" w:color="00FF99"/>
              <w:left w:val="single" w:sz="4" w:space="0" w:color="00FF99"/>
              <w:bottom w:val="single" w:sz="4" w:space="0" w:color="00FF99"/>
              <w:right w:val="single" w:sz="4" w:space="0" w:color="00FF99"/>
            </w:tcBorders>
          </w:tcPr>
          <w:p w:rsidR="00670427" w:rsidRPr="0077002F" w:rsidRDefault="00670427" w:rsidP="00670427">
            <w:pPr>
              <w:spacing w:before="288" w:after="288"/>
              <w:rPr>
                <w:lang w:val="en-US"/>
              </w:rPr>
            </w:pPr>
            <w:r w:rsidRPr="0077002F">
              <w:rPr>
                <w:lang w:val="en-US"/>
              </w:rPr>
              <w:t xml:space="preserve"> </w:t>
            </w:r>
            <w:sdt>
              <w:sdtPr>
                <w:alias w:val="To edit, see citavi.com/edit"/>
                <w:tag w:val="CitaviPlaceholder#fb84f813-bd34-43cf-ae99-50a62a22aa52"/>
                <w:id w:val="-2000568570"/>
                <w:placeholder>
                  <w:docPart w:val="0A737AC9C545B64688026862EE198647"/>
                </w:placeholder>
              </w:sdtPr>
              <w:sdtEndPr/>
              <w:sdtContent>
                <w:r w:rsidRPr="0077002F">
                  <w:rPr>
                    <w:noProof/>
                  </w:rPr>
                  <w:fldChar w:fldCharType="begin"/>
                </w:r>
                <w:r w:rsidRPr="0077002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GY3M2I0LThiYzYtNGY1My05NjM0LThkODI3NzZmM2NjNiIsIlJhbmdlU3RhcnQiOjMsIlJhbmdlTGVuZ3RoIjo1LCJSZWZlcmVuY2VJZCI6IjMzY2U4YjZhLTBiYjctNGE4Ni04MDNkLTM4NjUyZGM5OTJmMC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w:instrText>
                </w:r>
                <w:r w:rsidRPr="0077002F">
                  <w:rPr>
                    <w:noProof/>
                  </w:rPr>
                  <w:instrText>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jc3NjLjIwMjAwMTQ3OSIsIlVyaVN0cmluZyI6Imh0dHBzOi8vZG9pLm9yZy8xMC4xMDAyL2Nzc2MuMjAyMDAxND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0xMC0yMDEyIiwiRG9pIjoiMTAuMTAyMS9lczMwMjQyMHo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jMwNzU0MDYiLCJVcmlTdHJpbmciOiJodHRwOi8vd3d3Lm5jYmkubmxtLm5paC5nb3YvcHVibWVkLzIzMDc1NDA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JlcnQtSmFuIHZhbiBadWlsaWNoZW0iLCJDcmVhdGVkT24iOiIyMDIxLTA1LTExVDE0OjQ1OjI0IiwiTW9kaWZpZWRCeSI6Il9BbGJlcnQtSmFuIHZhbiBadWlsaWNoZW0iLCJJZCI6Ijg5YjUzNGM1LTRlMDMtNDA3OS1iMjQzLWE3NzlkNGY5Zjk4OCIsIk1vZGlmaWVkT24iOiIyMDIxLTA1LTExVDE0OjQ1OjI0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yMS9lczMwMjQyMHoiLCJVcmlTdHJpbmciOiJodHRwczovL2RvaS5vcmcvMTAuMTAyMS9lczMwMjQyMHo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</w:instrText>
                </w:r>
                <w:r w:rsidRPr="0077002F">
                  <w:rPr>
                    <w:noProof/>
                    <w:lang w:val="en-US"/>
                  </w:rPr>
                  <w:instrText>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}</w:instrText>
                </w:r>
                <w:r w:rsidRPr="0077002F">
                  <w:rPr>
                    <w:noProof/>
                  </w:rPr>
                  <w:fldChar w:fldCharType="separate"/>
                </w:r>
                <w:r w:rsidRPr="0077002F">
                  <w:rPr>
                    <w:noProof/>
                    <w:lang w:val="en-US"/>
                  </w:rPr>
                  <w:t>[19,163]</w:t>
                </w:r>
                <w:r w:rsidRPr="0077002F">
                  <w:rPr>
                    <w:noProof/>
                  </w:rPr>
                  <w:fldChar w:fldCharType="end"/>
                </w:r>
              </w:sdtContent>
            </w:sdt>
          </w:p>
          <w:p w:rsidR="00670427" w:rsidRPr="0077002F" w:rsidRDefault="00670427" w:rsidP="00670427">
            <w:pPr>
              <w:spacing w:before="288" w:after="288"/>
              <w:rPr>
                <w:lang w:val="en-US"/>
              </w:rPr>
            </w:pPr>
          </w:p>
        </w:tc>
      </w:tr>
      <w:tr w:rsidR="0077002F" w:rsidRPr="0077002F" w:rsidTr="00670427">
        <w:tc>
          <w:tcPr>
            <w:tcW w:w="9062" w:type="dxa"/>
            <w:gridSpan w:val="3"/>
            <w:tcBorders>
              <w:top w:val="single" w:sz="4" w:space="0" w:color="00FF99"/>
            </w:tcBorders>
          </w:tcPr>
          <w:p w:rsidR="00670427" w:rsidRPr="0077002F" w:rsidRDefault="00670427" w:rsidP="00670427">
            <w:pPr>
              <w:spacing w:before="288" w:after="288"/>
              <w:rPr>
                <w:lang w:val="en-US"/>
              </w:rPr>
            </w:pPr>
            <w:r w:rsidRPr="0077002F">
              <w:rPr>
                <w:lang w:val="en-US"/>
              </w:rPr>
              <w:t xml:space="preserve">Pyro-metallurgical </w:t>
            </w:r>
          </w:p>
        </w:tc>
      </w:tr>
      <w:tr w:rsidR="0077002F" w:rsidRPr="0077002F" w:rsidTr="00670427">
        <w:tc>
          <w:tcPr>
            <w:tcW w:w="4343" w:type="dxa"/>
            <w:tcBorders>
              <w:bottom w:val="single" w:sz="4" w:space="0" w:color="ED7D31" w:themeColor="accent2"/>
            </w:tcBorders>
          </w:tcPr>
          <w:p w:rsidR="00670427" w:rsidRPr="0077002F" w:rsidRDefault="00670427" w:rsidP="00670427">
            <w:pPr>
              <w:spacing w:before="288" w:after="288"/>
              <w:rPr>
                <w:lang w:val="en-US"/>
              </w:rPr>
            </w:pPr>
            <w:r w:rsidRPr="0077002F">
              <w:rPr>
                <w:lang w:val="en-US"/>
              </w:rPr>
              <w:t xml:space="preserve">Quote </w:t>
            </w:r>
          </w:p>
        </w:tc>
        <w:tc>
          <w:tcPr>
            <w:tcW w:w="2524" w:type="dxa"/>
            <w:tcBorders>
              <w:bottom w:val="single" w:sz="4" w:space="0" w:color="ED7D31" w:themeColor="accent2"/>
            </w:tcBorders>
          </w:tcPr>
          <w:p w:rsidR="00670427" w:rsidRPr="0077002F" w:rsidRDefault="00670427" w:rsidP="00670427">
            <w:pPr>
              <w:spacing w:before="288" w:after="288"/>
              <w:rPr>
                <w:lang w:val="en-US"/>
              </w:rPr>
            </w:pPr>
            <w:r w:rsidRPr="0077002F">
              <w:rPr>
                <w:lang w:val="en-US"/>
              </w:rPr>
              <w:t>Remarks on Process</w:t>
            </w:r>
          </w:p>
        </w:tc>
        <w:tc>
          <w:tcPr>
            <w:tcW w:w="2195" w:type="dxa"/>
            <w:tcBorders>
              <w:bottom w:val="single" w:sz="4" w:space="0" w:color="ED7D31" w:themeColor="accent2"/>
            </w:tcBorders>
          </w:tcPr>
          <w:p w:rsidR="00670427" w:rsidRPr="0077002F" w:rsidRDefault="00670427" w:rsidP="00670427">
            <w:pPr>
              <w:spacing w:before="288" w:after="288"/>
              <w:rPr>
                <w:lang w:val="en-US"/>
              </w:rPr>
            </w:pPr>
            <w:r w:rsidRPr="0077002F">
              <w:rPr>
                <w:lang w:val="en-US"/>
              </w:rPr>
              <w:t>Source</w:t>
            </w:r>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raditional pyrometallurgical processes exhibit advantages of high efficiency and high productivity in the industry, but they involve high energy consumption, high cost, loss of materials, and emission of hazardous gases and dust”</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General information </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07f6201a-2cc1-473f-a0a2-f4ea4ed09793"/>
                <w:id w:val="-1931421526"/>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</w:instrText>
                </w:r>
                <w:r w:rsidR="00670427" w:rsidRPr="0077002F">
                  <w:instrText>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1pbmVyYWxzIEVuZ2luZWVyaW5nLCAxMjYgKDIwMTgpIDI4LTM1LiBkb2k6MTAuMTAxNi9qLm1pbmVuZy4yMDE4LjA2LjAy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HJcblxcbHRycGFyXFxsaTBcXGxpbjBcXHJpMFxccmluMFxccWxcXGZhYXV0b1xccnRsY2hcXGFmczIwXFxsdHJjaFxcZnMxOFxcZjEgTm9ybWFsO317XFwqXFxjczEwXFxhZGRpdGl2ZSBEZWZhdWx0IFBhcmFncmFwaCBGb250O319e1xcKlxcZ2VuZXJhdG9yIEFzcG9zZS5Xb3JkcyBmb3IgLk5FVCAxMS4xMS4wLjBcclxu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UaGlzIHBhcGVyIHByZXNlbnRzIGEgbm92ZWwgYXBwcm9hY2ggZm9yIHJlY292ZXJpbmcgdmFsdWFibGUgbWV0YWwgZnJvbSBzcGVudCBMaS1pb24gYmF0dGVyaWVzIGJ5IHNlcGFyYXRpbmcgTGl9e1xccnRsY2hcXGFmMFxcYWZzMjRcXGx0cmNoXFxmczE4XFxsYW5nMTAzMVxcbGFuZ25wMTAzMVxcbG9jaFxcYWYxXFxkYmNoXFxhZjFcXGhpY2hcXGYxXFxjczEwXFxjZjFcclxu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FuZCBDbyBieSB1c2luZyBzZWxlY3RpdmUgc3VsZmF0aW5nIHJvYXN0aW5nIHdpdGggTmFIU080XFwnYjdIMk8uIFRoaXMgc3R1ZHkgZm9jdXNlcyBvbiB0aGUgZWZmZWN0cyBvZiB0aGUgYWRkaXRpd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YXRpbyBvZiBOYUhTTzRcXCdiN0gyTyBvbiB0aGUgcm9hc3RpbmcgbWVjaGFuaXNtLiBUaGUgb2NjdXJyZW5jZSBldm9sdXRpb24gb2YgdGhlIExpIGFuZCBDbyBlbGVtZW50cyBkdXJ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1bGZhdGluZyByb2FzdGluZyBhbmQgd2F0ZXIgbGVhY2hpbmcgaXMgc3R1ZGllZCBieSB0aGVybW9ncmF2aW1ldHJ5XFx1ODIxMSBkaWZmZXJlbnRpYWwgc2Nhbm5pbmcgY2Fsb3JpbWV0cnksIFgtcmF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lmZnJhY3Rpb24sIHNjYW5uaW5nIGVsZWN0cm9uIG1pY3Jvc2NvcHksIGFuZCBpbmR1Y3RpdmVseSBjb3VwbGVkIHBsYXNtYS4gVGhlIG1peHR1cmVzIG9mIHNwZW50IExpQ29PM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5hSFNPNFxcJ2I3SDJPIHBvc3Nlc3NlcyB0d28gb2J2aW91cyB3ZWlnaHRsZXNzbmVzcyBwbGF0Zm9ybXMgd2l0aCBjb3JyZXNwb25kaW5nIGVuZG90aGVybWljIHBlYWtzIGF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MjVcXHU4MjExIDYwMCBcXCdiMEMuIEFzIHRoZSBwcm9wb3J0aW9uIG9mIE5hSFNPNFxcJ2I3SDJPIGluIG1peHR1cmVzIGluY3JlYXNlcywgdGhlIG9jY3VycmVuY2Ugb2YgdGhlIExpIGFuZCBDbyBlbGVtZW50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ZvbHZlcyBhcyBmb2xsb3dzOiBMaUNvTzJcXHU4NTk0IExpTmEoU080KSBhbmQgTGlDb08yXFx1ODU5NCBDbzNPNC4gQWZ0ZXIgYmVpbmcgd2FzaGVkIHdpdGggZGVpb25pemVkIHdhdGVyLC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25jZW50cmF0aW9ucyBvZiB0aGUgQ28gYW5kIExpIGVsZW1lbnRzIGZyb20gdGhlIHdhc2hlZCBwcm9kdWN0cyBpbiBhIG1hc3MgcmF0aW8gb2YgMToxLjQwIGFyZSA3Mi41NiUgYW5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wLjUzJSwgcmVzcGVjdGl2ZWx5LiBUaGUgZGlmZmVyZW50IG9jY3VycmVuY2UgZm9ybXMgb2YgdGhlIExpIGFuZCBDbyBlbGVtZW50cyBsZWFkIHRvIHRoZWlyIHNlcGFyYXRpb24gZHVyaW5n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sZmF0aW5nIHJvYXN0aW5n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RC4iLCJMYXN0TmFtZSI6IldhbmciLCJQcm90ZWN0ZWQiOmZhbHNlLCJTZXgiOjAsIkNyZWF0ZWRCeSI6Il9Sb25qYSBXYWduZXItV2VueiIsIkNyZWF0ZWRPbiI6IjIwMjAtMTAtMjNUMTM6MzE6NTgiLCJNb2RpZmllZEJ5IjoiX1JvbmphIFdhZ25lci1XZW56IiwiSWQiOiJlNWI0OTI0My05YTFiLTRjNjYtYmE4OC02MDdiZDU2ZmY4OGQiLCJNb2RpZmllZE9uIjoiMjAyMC0xMC0yM1QxMzozMTo1OC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rNHJwbGZ6bi5qcGciLCJVcmlTdHJpbmciOiJiYTcyOWI3Ny02Yjk5LTRmOWEtYjIwNC04ODVlYjUyM2I1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bWluZW5nLjIwMTguMDYu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1pbmVuZy4yMDE4LjA2LjAyMyIsIlVyaVN0cmluZyI6Imh0dHBzOi8vZG9pLm9yZy8xMC4xMDE2L2oubWluZW5nLjIwMTguMDYu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ZXBhcmF0aW9uIG9mIExpIGFuZCBDbyBmcm9tIHRoZSBhY3RpdmUgbWFzcyBvZiBzcGVudCBMaS1pb24gYmF0dGVyaWVzIGJ5IHNlbGVjdGl2ZSBzdWxmYXRpbmcgcm9hc3Rpbmcgd2l0aCBzb2RpdW0gYmlzdWxmYXRlIGFuZCB3YXRlciBsZWFjaGluZ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TWF0ZXJpYWxzIGFuZCByZWFnZW50czwvc3Bhbj48L3A+XHJcblx0XHRcdDxwIHN0eWxlPVwibWFyZ2luOjBwdCAwcHQgNnB0XCI+PHNwYW4gc3R5bGU9XCJmb250LWZhbWlseTonU2Vnb2UgVUknOyBmb250LXNpemU6OXB0XCI+wqDCoMKgwqDCoMKgwqDCoMKgwqDCoMKgwqDCoMKgwqDCoMKgwqAgU2VwYXJhdGlvbiBwcm9jZWR1cmU8L3NwYW4+PC9wPlxyXG5cdFx0XHQ8cCBzdHlsZT1cIm1hcmdpbjowcHQgMHB0IDZwdFwiPjxzcGFuIHN0eWxlPVwiZm9udC1mYW1pbHk6J1NlZ29lIFVJJzsgZm9udC1zaXplOjlwdFwiPsKgwqDCoMKgwqDCoMKgwqDCoMKgwqDCoMKgwqDCoMKgwqDCoMKgIEFuYWx5dGljYWwgbWV0aG9kcz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NDcgKDIwMTQpIDU1MS01NTUuIGRvaToxMC4xMDE2L2ouanBvd3NvdXIuMjAxMy4wOC4xMjg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yXG5cXGx0cnBhclxcbGkwXFxsaW4wXFxyaTBcXHJpbjBcXHFsXFxmYWF1dG9cXHJ0bGNoXFxhZnMyMFxcbHRyY2hcXGZzMThcXGYxIE5vcm1hbDt9e1xcKlxcY3MxMFxcYWRkaXRpdmUgRGVmYXVsdCBQYXJhZ3JhcGggRm9udDt9fXtcXCpcXGdlbmVyYXRvciBBc3Bvc2UuV29yZHMgZm9yIC5ORVQgMTEuMTEuMC4wXHJcbj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oeWRyb21ldGFsbHVyZ2ljYWwgcHJvY2VzcyBpcyBkZXZlbG9wZWQgdG8gcmVjb3ZlciB2YWx1YWJsZSBtZXRhbHMgb2YgdGhlIGxpdGhpdW0gbmlja2VsIGNvYmFsd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x1bWludW0gb3hpZGUgKE5DQSkgY2F0aG9kZXMgZnJvbSBzcGVudCBsaXRoaXVtLWlvbiBiYXR0ZXJpZXMgKExJQnMpLiBFZmZlY3Qgb2YgcGFyYW1ldGVycyBzdWNoIGFz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HlwZSBvZiBhY2lkIChIMlNPNCwgSE5PMyBhbmQgSENsKSwgYWNpZCBjb25jZW50cmF0aW9uICgxZTQgbW9sIEwxKSwgbGVhY2hpbmcgdGltZSAoM2UxOCBoKSBhbmR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xlYWNoaW5nIHRlbXBlcmF0dXJlICgyNWU5MCBDKSB3aXRoIGEgc29saWQgdG8gbGlxdWlkIHJhdGlvIGZpeGVkIGF0IDUlICh3L3YpIGFyZSBpbnZlc3RpZ2F0ZWQgdG99e1xccnRsY2hcXGFmMFxcYWZzMjRcclxu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RldGVybWluZSB0aGUgbW9zdCBlZmZpY2llbnQgY29uZGl0aW9ucyBvZiBkaXNzb2x1dGlvbi4gVGhlIHByZWxpbWluYXJ5IHJlc3VsdHMgaW5kaWNhdGUgdGhhdCBIQ2wgcHJvdmlk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aWdoZXIgbGVhY2hpbmcgZWZmaWNpZW5jeS4gSW4gb3B0aW11bSBjb25kaXRpb25zLCBhIGNvbXBsZXRlIGRpc3NvbHV0aW9uIGlzIHBlcmZvcm1lZCBmb3IgTGksIE5pLCBDby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FsLiBJbiB0aGUgbmlja2VsIGFuZCBjb2JhbHQgcmVjb3ZlcnkgcHJvY2VzcywgYXQgZmlyc3QgdGhlIENvKElJKSBpbiB0aGUgbGVhY2hpbmcgbGlxdW9yIGlzIHNlbGVjdGl2ZWx5IG94aWRpemV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W4gQ28oSUlJKSB3aXRoIE5hQ2xPIHJlYWdlbnQgdG8gcmVjb3ZlciBDbzJPMywgM0gyTyBieSBhIHNlbGVjdGl2ZSBwcmVjaXBpdGF0aW9uIGF0IHBIIFxcJ2JjIDMuIFRoZW4s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mlja2VsIGh5ZHJveGlkZSBpcyBwcmVjaXBpdGF0ZWQgYnkgYSBiYXNlIGFkZGl0aW9uIGF0IHBIIFxcJ2JjIDExLiBUaGUgcmVjb3ZlcnkgZWZmaWNpZW5jeSBvZiBjb2JhbHQgYW5kIG5pY2tl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yZSByZXNwZWN0aXZlbHkgMTAwJSBhbmQgOTkuOTkl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3YWduZXJ3ZVxcQXBwRGF0YVxcTG9jYWxcXFRlbXBcXHJnNXVweDVxLmpwZyIsIlVyaVN0cmluZyI6IjZiNzY3MzRmLWRjNzUtNDA1ZS1iZWUwLTc4OTYxMmZmMmMy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zLjA4LjEy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qcG93c291ci4yMDEzLjA4LjEyOCIsIlVyaVN0cmluZyI6Imh0dHBzOi8vZG9pLm9yZy8xMC4xMDE2L2ouanBvd3NvdXIuMjAxMy4wOC4xMj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Hlkcm9tZXRhbGx1cmdpY2FsIHByb2Nlc3MgZm9yIHRoZSByZWNvdmVyeSBvZiBoaWdoIHZhbHVlIG1ldGFscyBmcm9tIHNwZW50IGxpdGhpdW0gbmlja2VsIGNvYmFsdCBhbHVtaW51bSBveGlkZSBiYXNlZCBsaXRoIC4uLj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xlYWNoaW5nIHByb2Nlc3M8L3NwYW4+PC9wPlxyXG5cdFx0XHQ8cCBzdHlsZT1cIm1hcmdpbjowcHQgMHB0IDZwdFwiPjxzcGFuIHN0eWxlPVwiZm9udC1mYW1pbHk6J1NlZ29lIFVJJzsgZm9udC1zaXplOjlwdFwiPsKgwqDCoMKgwqDCoMKgwqDCoMKgwqDCoMKgwqDCoMKgwqDCoMKgIDMuMiBTZWxlY3RpdmUgcmVjb3Zlcnkgb2YgY29iYWx0IGFuZCBuaWNrZWwgYnkgb3hpZGF0aXZlIHByZWNpcGl0YXRpb248L3NwYW4+PC9wPlxyXG5cdFx0XHQ8cCBzdHlsZT1cIm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UuMTEuMDAz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I2NTY0MjU4IiwiVXJpU3RyaW5nIjoiaHR0cDovL3d3dy5uY2JpLm5sbS5uaWguZ292L3B1Ym1lZC8yNjU2NDI1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0OjA5OjMyIiwiTW9kaWZpZWRCeSI6Il9Sb25qYSBXYWduZXItV2VueiIsIklkIjoiMmMwZTFhNDgtM2IwYy00YzFmLTg2MzctN2VlMjdiMjUwZDU5IiwiTW9kaWZpZWRPbiI6IjIwMjEtMDEtMDVUMTQ6MDk6MzI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E2L2oud2FzbWFuLjIwMTUuMTEuMDAzIiwiVXJpU3RyaW5nIjoiaHR0cHM6Ly9kb2kub3JnLzEwLjEwMTYvai53YXNtYW4uMjAxNS4xMS4wMDM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9iYWx0IHByb2R1Y3RzIGZyb20gcmVhbCB3YXN0ZSBmcmFjdGlvbnMgb2YgZW5kIG9mIGxpZmUgbGl0aGl1bSB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</w:instrText>
                </w:r>
                <w:r w:rsidR="00670427" w:rsidRPr="0077002F">
                  <w:rPr>
                    <w:lang w:val="en-US"/>
                  </w:rPr>
                  <w:instrText>BwdCA2cHRcIj48c3BhbiBzdHlsZT1cImZvbnQtZmFtaWx5OidTZWdvZSBVSSc7IGZvbnQtc2l6ZTo5cHRcIj7CoMKgwqDCoMKgwqDCoMKgwqAgQWNrbm93bGVkZ2VtZW50PC9zcGFuPjwvcD5cclxuXHRcdFx0PHAgc3R5bGU9XCJtYXJnaW46MHB0IDBwdCA2cHRcIj48c3BhbiBzdHlsZT1cImZvbnQtZmFtaWx5OidTZWdvZSBVSSc7IGZvbnQtc2l6ZTo5cHRcIj7CoMKgwqDCoMKgwqDCoMKgwqAgQXBwZW5kaXggQS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}</w:instrText>
                </w:r>
                <w:r w:rsidR="00670427" w:rsidRPr="0077002F">
                  <w:fldChar w:fldCharType="separate"/>
                </w:r>
                <w:r w:rsidR="00670427" w:rsidRPr="0077002F">
                  <w:rPr>
                    <w:lang w:val="en-US"/>
                  </w:rPr>
                  <w:t>[59,143,203]</w:t>
                </w:r>
                <w:r w:rsidR="00670427" w:rsidRPr="0077002F">
                  <w:fldChar w:fldCharType="end"/>
                </w:r>
              </w:sdtContent>
            </w:sdt>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Furthermore, because inclosed vacuum environment had huge advantages over N2 pyrolysis and vacuum environments such as no lower energy consumption (no need to pump down continuously and no carrier gas), lower reaction pressure and no gas escape, there action environment was chosen as the inclosed vacuum conditions.”</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bc73c41b-063b-4fe9-b311-1575e36083ac"/>
                <w:id w:val="2077167765"/>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</w:instrText>
                </w:r>
                <w:r w:rsidR="00670427" w:rsidRPr="0077002F">
                  <w:instrText>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teGFzcG13ai5qcGciLCJVcmlTdHJpbmciOiI5N2FiMmQ0Zi1hMzZiLTRkZjAtOTNjMy05ZGMzNWU0OTUz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cuMDUuMD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aGF6bWF0LjIwMTcuMDUuMDI0IiwiVXJpU3RyaW5nIjoiaHR0cHM6Ly9kb2kub3JnLzEwLjEwMTYvai5qaGF6bWF0LjIwMTcuMDUuMDI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TlUMDc6MDg6MjAiLCJNb2RpZmllZEJ5IjoiX1JvbmphIFdhZ25lci1XZW56IiwiSWQiOiI2YjdhNjEwMy1mOWQzLTQzYWEtOTRjMy0zOGM3YzU2NmJiNzYiLCJNb2RpZmllZE9uIjoiMjAyMC0xMC0xOVQwNzowODoy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4NTQ0OTM3IiwiVXJpU3RyaW5nIjoiaHR0cDovL3d3dy5uY2JpLm5sbS5uaWguZ292L3B1Ym1lZC8yODU0NDk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</w:instrText>
                </w:r>
                <w:r w:rsidR="00670427" w:rsidRPr="0077002F">
                  <w:rPr>
                    <w:lang w:val="en-US"/>
                  </w:rPr>
                  <w:instrText>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2JjNzNjNDFiLTA2M2ItNGZlOS1iMzExLTE1NzVlMzYwODNhYyIsIlRleHQiOiJbNDNdIiwiV0FJVmVyc2lvbiI6IjYuOC4wLjAifQ==}</w:instrText>
                </w:r>
                <w:r w:rsidR="00670427" w:rsidRPr="0077002F">
                  <w:fldChar w:fldCharType="separate"/>
                </w:r>
                <w:r w:rsidR="00670427" w:rsidRPr="0077002F">
                  <w:rPr>
                    <w:lang w:val="en-US"/>
                  </w:rPr>
                  <w:t>[43]</w:t>
                </w:r>
                <w:r w:rsidR="00670427" w:rsidRPr="0077002F">
                  <w:fldChar w:fldCharType="end"/>
                </w:r>
              </w:sdtContent>
            </w:sdt>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herefore, considering the energy consumption and recovery efficiency, the optimal roasting temperature was selected to be 350 °C for the following study.”</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a1ad7e53-7f96-44b9-9549-1bb9e25222a2"/>
                <w:id w:val="-1456482646"/>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</w:instrText>
                </w:r>
                <w:r w:rsidR="00670427" w:rsidRPr="0077002F">
                  <w:instrText>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NTIFN1c3RhaW5hYmxlIENoZW0uIEVuZy4gMjAxOS43OjE2MTQ0LTE2MTUw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mNsdWRpbmcgcm9hc3RpbmcgdGVtcGVyYXR1cmUsIHRpbWUsIGFuZCBMaUNvTzIvTkg0Q2wgbWFzcyByYXRpbywgd2VyZSBpbnZlc3RpZ2F0ZWQgaW4gZGV0YWlsLiBUaGUgcmVzdWx0cyBzaG93ZWQgdGhhdCBtb3JlIHRoYW4gOTklIENvIGFuZCBMaSB3ZXJlIHJlY292ZXJlZCB1bmRlciBvcHRpbXVtIGNvbmRpdGlvbnM6IHRlbXBlcmF0dXJlIG9mIDM1MCBcXCdiMEMsIHJlYWN0aW9uIHRpbWUgb2YgMjAgbWluLCBhbmQgYSBMaUNvTzIvTkg0Q2wgbWFzcyByYXRpbyBvZiAxOjIuIEEgcG9zc2libGUgcmVhY3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tZWNoYW5pc20gYmV0d2VlbiBMaUNvTzIgYW5kIE5INENsIGlzIHByb3Bvc2VkIGJhc2VkIG9uIHRoZXJtb2R5bmFtaWMsIFgtcmF5IGRpZmZyYWN0aW9uLCBhbmQgWC1yYXkgcGhvdG9lbGVjdHJvbiBzcGVjdHJvc2NvcHkgYW5hbHlzZXMuIFRoZSB0cmVhdG1lbnQgb2Ygb3RoZXIgc3BlbnQgbGl0aGl1bS1pb24gYmF0dGVyeSBjYXRob2RlIG1hdGVyaWFscywgc3VjaCBhcyBMaU1uMk80IGFuZCBMaUNvMS8zTW4xLzNOaTEvM08yLCB2ZXJpZmllZCB0aGUgZWZmZWN0aXZlbmVzcyBvZiB0aGUgbWV0aG9kIGZvciByZWNvdmVyaW5nIHRoZSB2YWx1YWJsZSBtZXRhbHM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RG9ya2FcXEFwcERhdGFcXExvY2FsXFxUZW1wXFxlMWtrdHFqay5qcGciLCJVcmlTdHJpbmciOiJkMDcwMzAwMS1kYzdiLTQzYjktYmYwYy0xODNkMmQ1MWI4Z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3N1c2NoZW1lbmcuOWIwMzA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c3VzY2hlbWVuZy45YjAzMDU0IiwiVXJpU3RyaW5nIjoiaHR0cHM6Ly9kb2kub3JnLzEwLjEwMjEvYWNzc3VzY2hlbWVuZy45YjAzM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3siJGlkIjoiMTgiLCIkdHlwZSI6IlN3aXNzQWNhZGVtaWMuQ2l0YXZpLlB1Ymxpc2hlciwgU3dpc3NBY2FkZW1pYy5DaXRhdmkiLCJOYW1lIjoiQUNTIiwiUHJvdGVjdGVkIjpmYWxzZSwiQ3JlYXRlZEJ5IjoiX1JvbmphIFdhZ25lci1XZW56IiwiQ3JlYXRlZE9uIjoiMjAyMC0xMC0xNVQxMzo1OTozMCIsIk</w:instrText>
                </w:r>
                <w:r w:rsidR="00670427" w:rsidRPr="0077002F">
                  <w:rPr>
                    <w:lang w:val="en-US"/>
                  </w:rPr>
                  <w:instrText>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xOTddIn1dfSwiVGFnIjoiQ2l0YXZpUGxhY2Vob2xkZXIjYTFhZDdlNTMtN2Y5Ni00NGI5LTk1NDktMWJiOWUyNTIyMmEyIiwiVGV4dCI6IlsxOTddIiwiV0FJVmVyc2lvbiI6IjYuOC4wLjAifQ==}</w:instrText>
                </w:r>
                <w:r w:rsidR="00670427" w:rsidRPr="0077002F">
                  <w:fldChar w:fldCharType="separate"/>
                </w:r>
                <w:r w:rsidR="00670427" w:rsidRPr="0077002F">
                  <w:rPr>
                    <w:lang w:val="en-US"/>
                  </w:rPr>
                  <w:t>[197]</w:t>
                </w:r>
                <w:r w:rsidR="00670427" w:rsidRPr="0077002F">
                  <w:fldChar w:fldCharType="end"/>
                </w:r>
              </w:sdtContent>
            </w:sdt>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However, the aforementioned pyrometallurgical processes relied heavily on carbon-based reductants and operate at comparatively high temperatures resulting in significant CO2 evolution and intensive energy consumption during the recycling process.”</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Thermokinetic analysis of pyro-metallurgical recycling </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8f17797f-a4e7-4db6-af09-2335593789b4"/>
                <w:id w:val="-100883977"/>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</w:instrText>
                </w:r>
                <w:r w:rsidR="00670427" w:rsidRPr="0077002F">
                  <w:instrText>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c291cmNlcywgQ29uc2VydmF0aW9uICZhbXA7IFJlY3ljbGluZywgMTU4ICgyMDIwKSAxMDQ4MDkuIGRvaToxMC4xMDE2L2oucmVzY29ucmVjLjIwMjAuMTA0ODA5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RvcmthXFxBcHBEYXRhXFxMb2NhbFxcVGVtcFxcd3kwcGlham4uanBnIiwiVXJpU3RyaW5nIjoiZmMxMjM0N2MtODkyZS00Njg5LTk4MmEtNDEzMzJhYThiMTY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jAuMTA0O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AuMTA0ODA5IiwiVXJpU3RyaW5nIjoiaHR0cHM6Ly9kb2kub3JnLzEwLjEwMTYvai5yZXNjb25yZWMuMjAyMC4xMDQ4M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MVQwOToxMjoxNyIsIk1vZGlmaWVkQnkiOiJfUm9uamEgV2FnbmVyLVdlbnoiLCJJZCI6IjU1MzIzZjBhLTdlYWEtNGY3ZC04NzM4LWVhOWY4NGQyZGRjOCIsIk1vZGlmaWVkT24iOiIyMDIwLTEwLTIxVDA5OjEyOjE3IiwiUHJvamVjdCI6eyIkcmVmIjoiNSJ9fV0sIk5vdGVzIjoiUElJOiAgUzA5MjEzNDQ5MjAzMDEzMDAiLCJOdW1iZXIiOiIxNTgi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GdW5kYW1lbnRhbCB0aGVybW9raW5ldGljIHN0dWR5IG9mIGEgc3VzdGFpbmFibGUgbGl0aGl1bS1pb24gYmF0dGVyeSBweXJvbWV0YWxsdXJnaWNhbCByZWN5Y2xpbmcgcHJvY2Vzc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</w:instrText>
                </w:r>
                <w:r w:rsidR="00670427" w:rsidRPr="0077002F">
                  <w:rPr>
                    <w:lang w:val="en-US"/>
                  </w:rPr>
                  <w:instrText>wiPsKgwqDCoMKgwqDCoMKgwqDCoCBLaW5ldGljIGFuYWx5c2lzIHVzaW5nIGVzdGFibGlzaGVkIGtpbmV0aWNzIG1vZGVsczwvc3Bhbj48L3A+XHJcblx0XHRcdDxwIHN0eWxlPVwibWFyZ2luOjBwdCAwcHQgNnB0XCI+PHNwYW4gc3R5bGU9XCJmb250LWZhbWlseTonU2Vnb2UgVUknOyBmb250LXNpemU6OXB0XCI+wqDCoMKgwqDCoMKgwqDCoMKgIE1vcnBob2xvZ2ljYWwgb2JzZXJ2YXRpb25zIGF0IGxvdyBtYWduaWZpY2F0aW9u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RnVuZGFtZW50YWwgdGhlcm1va2luZXRpYyBzdHVkeSBvZiBhIHN1c3RhaW5hYmxlIGxpdGhpdW0taW9uIGJhdHRlcnkgcHlyb21ldGFsbHVyZ2ljYWwgcmVjeWNsaW5nIHByb2Nlc3MiLCJUcmFuc2xhdG9ycyI6W10sIlllYXIiOiIyMDIwIiwiWWVhclJlc29sdmVkIjoiMjAyMCIsIkNyZWF0ZWRCeSI6Il9Sb25qYSBXYWduZXItV2VueiIsIkNyZWF0ZWRPbiI6IjIwMjAtMTAtMjFUMDk6MTI6MDgiLCJNb2RpZmllZEJ5IjoiX1dhZ25lcndlIiwiSWQiOiJmYzEyMzQ3Yy04OTJlLTQ2ODktOTgyYS00MTMzMmFhOGIxNjI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E5OF0ifV19LCJUYWciOiJDaXRhdmlQbGFjZWhvbGRlciM4ZjE3Nzk3Zi1hNGU3LTRkYjYtYWYwOS0yMzM1NTkzNzg5YjQiLCJUZXh0IjoiWzE5OF0iLCJXQUlWZXJzaW9uIjoiNi44LjAuMCJ9}</w:instrText>
                </w:r>
                <w:r w:rsidR="00670427" w:rsidRPr="0077002F">
                  <w:fldChar w:fldCharType="separate"/>
                </w:r>
                <w:r w:rsidR="00670427" w:rsidRPr="0077002F">
                  <w:rPr>
                    <w:lang w:val="en-US"/>
                  </w:rPr>
                  <w:t>[198]</w:t>
                </w:r>
                <w:r w:rsidR="00670427" w:rsidRPr="0077002F">
                  <w:fldChar w:fldCharType="end"/>
                </w:r>
              </w:sdtContent>
            </w:sdt>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herefore, the high energy consumption resulted from the high temperature</w:t>
            </w:r>
          </w:p>
          <w:p w:rsidR="00670427" w:rsidRPr="0077002F" w:rsidRDefault="00670427" w:rsidP="00670427">
            <w:pPr>
              <w:spacing w:before="288" w:after="288"/>
              <w:rPr>
                <w:lang w:val="en-US"/>
              </w:rPr>
            </w:pPr>
            <w:r w:rsidRPr="0077002F">
              <w:rPr>
                <w:lang w:val="en-US"/>
              </w:rPr>
              <w:t>reduction and the low lithium concentration in water leaching solution seriously restrict the promotion and application of</w:t>
            </w:r>
          </w:p>
          <w:p w:rsidR="00670427" w:rsidRPr="0077002F" w:rsidRDefault="00670427" w:rsidP="00670427">
            <w:pPr>
              <w:spacing w:before="288" w:after="288"/>
              <w:rPr>
                <w:lang w:val="en-US"/>
              </w:rPr>
            </w:pPr>
            <w:r w:rsidRPr="0077002F">
              <w:rPr>
                <w:lang w:val="en-US"/>
              </w:rPr>
              <w:t>carbothermic reduction for industrial recycling of spent LIBs.”</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The practice of lithium salt production indicates that the higher lithium concentration in the solution, the higher recovery efficiency and the lower energy consumption can be achieved.”</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Carbothermic reduction and water leaching of lithium </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f71174fc-dad7-4e16-acb2-0e4ddcadd92a"/>
                <w:id w:val="427700411"/>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</w:instrText>
                </w:r>
                <w:r w:rsidR="00670427" w:rsidRPr="0077002F">
                  <w:instrText>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Q1MgU3VzdGFpbmFibGUgQ2hlbS4gRW5nLiAyMDE5Ljc6MTY3MjktMTY3Mzc8L3NwYW4+PC9wPlxyXG5cdFx0PC9kaXY+XHJcblx0PC9ib2R5PlxyXG48L2h0bWw+IiwiQWJzdHJhY3RSdGYiOiJ7XFxydGYxXFxhbnNpXFxhbnNpY3BnMTI1MlxyXG5cXHVjMFxcc3RzaGZkYmNoMFxcc3RzaGZsb2NoMFxcc3RzaGZoaWNoMFxcc3RzaGZiaTBcXGRlZmYwXFxhZGVmZjB7XFxmb250dGJse1xcZjBcXGZuaWxcXGZjaGFyc2V0MCBUaW1lcyBOZXcgUm9tYW47fXtcXGYxXHJcbl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NwZW50IGxpdGhpdW0taW9uIGJhdHRlcmllcyAoTElCcykgaXMgZXNzZW50aWFsIGZvciBib3RoIGVudmlyb25tZW50YWwgcHJvdGVjdGlvbiBhbmQgbmF0dXJhb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9uc2VydmluZyBhbmQgZW52aXJvbm1lbnRhbCBmcmllbmRseSBhbmQgd2lsbCBicmluZyBhIGJyaWdodCBwcm9zcGVjdGl2ZSBmb3Igc3VzdGFpbmFibGUgcmVjeWNsaW5nIG9mIHNwZW50IExJQnM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ZXRobTVoM3YuanBnIiwiVXJpU3RyaW5nIjoiNzczNzViNzctM2RkMC00NWMwLWFmOWMtMDcyNmNlOWVm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liMDQxNz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3N1c2NoZW1lbmcuOWIwNDE3NSIsIlVyaVN0cmluZyI6Imh0dHBzOi8vZG9pLm9yZy8xMC4xMDIxL2Fjc3N1c2NoZW1lbmcuOWIwND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ub3VpY29tcGF0XFxub2ZlYXR1cmV0aHJvdHRsZTFcXGZvcm1zaGFkZVxcZGdoc3BhY2UxODBcXGRndnNwYWNlMTgwXFxkZ2hvcmlnaW4xODAwXFxkZ3ZvcmlnaW4xNDQwXFxkZ2hzaG93MVxcZGd2c2hvdzFcXGRnbWFyZ2luXFxwZ2JyZHJoZWFkXHJcblxccGdicmRyZm9vdFxcc2VjdGRcXHBnbmRlY1xcc2JrcGFnZVxccGd3c3huMTE5MDZcXHBnaHN4bjE2ODM4XFxtYXJnbHN4bjE4MDBcXG1hcmdyc3huMTgwMFxcbWFyZ3RzeG4xNDQwXFxtYXJnYnN4bjE0NDBcXGhlYWRlcnk3MjBcXGZvb3Rlcnk3Mj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w:instrText>
                </w:r>
                <w:r w:rsidR="00670427" w:rsidRPr="0077002F">
                  <w:rPr>
                    <w:lang w:val="en-US"/>
                  </w:rPr>
                  <w:instrText>NoXFxmMVxcY2YxIHNwZW50IGxpdGhpdW0taW9uIGJhdHRlcmllcywgY2F0aG9kZSBtYXRlcmlhbHMsIGNhdGFseXRpYyByZWR1Y3Rpb24sIHN1c3RhaW5hYmxlIHJlY3ljbGluZywgbG93IGVuZXJneSBjb25zdW1wdGlvb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QxXSJ9XX0sIlRhZyI6IkNpdGF2aVBsYWNlaG9sZGVyI2Y3MTE3NGZjLWRhZDctNGUxNi1hY2IyLTBlNGRkY2FkZDkyYSIsIlRleHQiOiJbNDFdIiwiV0FJVmVyc2lvbiI6IjYuOC4wLjAifQ==}</w:instrText>
                </w:r>
                <w:r w:rsidR="00670427" w:rsidRPr="0077002F">
                  <w:fldChar w:fldCharType="separate"/>
                </w:r>
                <w:r w:rsidR="00670427" w:rsidRPr="0077002F">
                  <w:rPr>
                    <w:lang w:val="en-US"/>
                  </w:rPr>
                  <w:t>[41]</w:t>
                </w:r>
                <w:r w:rsidR="00670427" w:rsidRPr="0077002F">
                  <w:fldChar w:fldCharType="end"/>
                </w:r>
              </w:sdtContent>
            </w:sdt>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hese results indicate that the spent cathode materials could be reduced efficiently by lignite in 0.5 h, which is beneficial to reduce energy consumption and promote production efficiency.”</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 xml:space="preserve">Roasting and carbonated water leaching </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rPr>
                <w:lang w:val="en-US"/>
              </w:rPr>
            </w:pPr>
            <w:sdt>
              <w:sdtPr>
                <w:alias w:val="Don't edit this field"/>
                <w:tag w:val="CitaviPlaceholder#fce52d32-ac66-461d-87f4-9cec0f5196d1"/>
                <w:id w:val="-1129307594"/>
                <w:placeholder>
                  <w:docPart w:val="39A1CAF58AA0CA46A8B6DF373C198C97"/>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</w:instrText>
                </w:r>
                <w:r w:rsidR="00670427" w:rsidRPr="0077002F">
                  <w:instrText>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M1MSAoMjAxNykgMTkyLTE5OS4gZG9pOjEwLjEwMTYvai5qcG93c291ci4yMDE3LjAzLjA5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HJcbl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kb2NcXGFmdG5ucmxjXFxub2dyb3dhdXRvZml0XFxodG1hdXRzcFxcbm91aWNvbXBhdFxcbm9mZWF0dXJldGhyb3R0bGUxXFxmb3Jtc2hhZGVcXGRnaHNwYWNlMTgwXFxkZ3ZzcGFjZTE4MFxcZGdob3JpZ2luMTgwMFxcZGd2b3JpZ2luMTQ0MFxcZGdoc2hvdzFcXGRndnNob3cxXFxkZ21hcmdp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oZSBhaW0gb2YgdGhlIHBhcGVyIGlzIHRvIHByZXNlbnQgYSBwcm9taXNpbmcgYXBwcm9hY2ggZm9yIHJlY3ljbGluZyBoaWdoIHZhbHVlLWFkZGVkIG1ldGFscyBmcm9tIHRoZX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ZSBtYXRlcmlhbHMgb2Ygc3BlbnQgTElCcy4gVGhlIHN5bnRoZXNpcyBwcm9jZXNzIG9mIE5DTSBjYXRob2RlIG1hdGVyaWFsIGVubGlnaHRlbmVkIHVzIHRvIGFwcG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kdWN0aW9uIHJvYXN0aW5nIHRvIGJyZWFrIExpTml4Q295TW56TzIgaW50byBzaW1wbGUgY29tcG91bmRzIG9yIG1ldGFscy4gQWNjb3JkaW5nbHksIHRoZSBlZmZlY3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ldmVyYWwgZmFjdG9ycyBzdWNoIGFzIHRlbXBlcmF0dXJlLCBjYXJib24gZG9zYWdlIGFuZCByb2FzdGluZyB0aW1lIGlzIGFzc2Vzc2VkIG9uIHRoZSBsZWFjaGluZyBlZmZpY2llbmN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2YgdmFsdWFibGUgbWV0YWxzLiBUaGUgcm9hc3RlZCBwcm9kdWN0cyBhcmUgYW5hbHl6ZWQgYnkgWFJEIGFuZCBTRU0tRURTLCBhbmQgdGhlIHJlc3VsdHMgc2hvd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dGhhdCB0aGUgY2F0aG9kZSBtYXRlcmlhbCBhZnRlciByZWR1Y3Rpb24gcm9hc3RpbmcgaXMgcHJpbWFyaWx5IHRyYW5zZm9ybWVkIGludG8gTGkyQ08zLCBOaSwgQ28gYW5kIE1uTy5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Ib3dldmVyLCB0aGUgc29sdWJpbGl0eSBvZiBMaTJDTzMgaXMgcmVsYXRpdmVseSBsb3csIHNvIGNhcmJvbmF0ZWQgd2F0ZXIgbGVhY2hpbmcgaXMgdXNlZCB0byB0cmVhdC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HJvYXN0ZWQgcHJvZHVjdHMuIFRoZW4gdGhlIGZpbHRyYXRlIGlzIGV2YXBvcmF0ZWQgZm9yIHRoZSBwcmVwYXJhdGlvbiBvZiBwdXJlIExpMkNPMywgYW5kIHJlc2lkdWUgaXMgbGVhY2hlZ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vIHJlY3ljbGUgb3RoZXIgbWV0YWxzIHdpdGggSDJTTzQuIFRoZSByZXN1bHRzIGluZGljYXRlIHRoYXQsIGFmdGVyIHJvYXN0ZWQgYXQgNjUwIEMgZm9yIDMgaCB3aXRoIDE5Ljk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jYXJib24gZG9zYWdlLCA4NC43JSBMaSBpcyBwcmVmZXJlbnRpYWxseSByZWNvdmVyZWQgdmlhIGNhcmJvbmF0ZWQgd2F0ZXIgbGVhY2hpbmcsIGFuZCBtb3JlIHRoYW4gOTklIE5p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NvIGFuZCBNbiBhcmUgcmVjeWNsZWQgdmlhIGFjaWQgbGVhY2hpbmcgd2l0aG91dCBhZGRpbmcgcmVkdWN0YW50LiBGaW5hbGx5LCB0aGUgcHJvZHVjdHMgb2YgTGkyQ08zLCBOaVNPNC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NvU080IGFuZCBNblNPNCBhcmUgb2J0YWluZWQuIFRoZSBwcm9jZXNzIGhhdmUgZ3JlYXQgcG90ZW50aWFsIGZvciBpbmR1c3RyaWFsLXNjYWxlIHJlY3ljbGluZyBmcm9tIHNwZW50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TElCcy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RG9ya2FcXEFwcERhdGFcXExvY2FsXFxUZW1wXFx1dmNvdnVxbC5qcGciLCJVcmlTdHJpbmciOiJkYzVmZTBiMy04NTM4LTRjYjktYjUzMi0yYjJjMTdlMGY0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y4wMy4wOT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vd3NvdXIuMjAxNy4wMy4wOTMiLCJVcmlTdHJpbmciOiJodHRwczovL2RvaS5vcmcvMTAuMTAxNi9qLmpwb3dzb3VyLjIwMTcuMDMu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wcm9taXNpbmcgYXBwcm9hY2ggZm9yIHRoZSByZWNvdmVyeSBvZiBoaWdoIHZhbHVlLWFkZGVkIG1ldGFscyBmcm9tIHNwZW50IGxpdGhpdW0t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V4cGVyaW1lbnRhbDwvc3Bhbj48L3A+XHJcblx0XHRcdDxwIHN0eWxlPVwibWFyZ2luOjBwdCAwcHQgNnB0XCI+PHNwYW4gc3R5bGU9XCJmb250LWZhbWlseTonU2Vnb2UgVUknOyBmb250LXNpemU6OXB0XCI+wqDCoMKgwqDCoMKgwqDCoMKgwqDCoMKgwqDCoMKgwqDCoMKgwqAgMi4xLiBNYXRlcmlhbHMgYW5kIHJlYWdlbnRzPC9zcGFuPjwvcD5cclxuXHRcdFx0PHAgc3R5bGU9XCJtYXJnaW46MHB0IDBwdCA2cHRcIj48c3BhbiBzdHlsZT1cImZvbnQtZmFtaWx5OidTZWdvZSBVSSc7IGZvbnQtc2l6ZTo5cHRcIj7CoMKgwqDCoMKgwqDCoMKgwqDCoMKgwqDCoMKgwqDCoMKgwqDCoCAyLjIuIE1ldGhvZHM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</w:instrText>
                </w:r>
                <w:r w:rsidR="00670427" w:rsidRPr="0077002F">
                  <w:rPr>
                    <w:lang w:val="en-US"/>
                  </w:rPr>
                  <w:instrText>BwdCA2cHRcIj48c3BhbiBzdHlsZT1cImZvbnQtZmFtaWx5OidTZWdvZSBVSSc7IGZvbnQtc2l6ZTo5cHRcIj7CoMKgwqDCoMKgwqDCoMKgwqAgQWNrbm93bGVkZ21lbnRzPC9zcGFuPjwvcD5cclxuXHRcdFx0PHAgc3R5bGU9XCJtYXJnaW46MHB0IDBwdCA2cHRcIj48c3BhbiBzdHlsZT1cImZvbnQtZmFtaWx5OidTZWdvZSBVSSc7IGZvbnQtc2l6ZTo5cHRcIj7CoMKgwqDCoMKgwqDCoMKgwqAgQXBwZW5kaXggQS4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SBwcm9taXNpbmcgYXBwcm9hY2ggZm9yIHRoZSByZWNvdmVyeSBvZiBoaWdoIHZhbHVlLWFkZGVkIG1ldGFscyBmcm9tIHNwZW50IGxpdGhpdW0taW9uIGJhdHRlcmllcyIsIlRyYW5zbGF0b3JzIjpbXSwiWWVhciI6IjIwMTciLCJZZWFyUmVzb2x2ZWQiOiIyMDE3IiwiQ3JlYXRlZEJ5IjoiX1JvbmphIFdhZ25lci1XZW56IiwiQ3JlYXRlZE9uIjoiMjAyMC0xMC0yOFQwNzo1ODoxNCIsIk1vZGlmaWVkQnkiOiJfV2FnbmVyd2UiLCJJZCI6ImRjNWZlMGIzLTg1MzgtNGNiOS1iNTMyLTJiMmMxN2UwZjQ3O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mNlNTJkMzItYWM2Ni00NjFkLTg3ZjQtOWNlYzBmNTE5NmQxIiwiVGV4dCI6Ils1N10iLCJXQUlWZXJzaW9uIjoiNi44LjAuMCJ9}</w:instrText>
                </w:r>
                <w:r w:rsidR="00670427" w:rsidRPr="0077002F">
                  <w:fldChar w:fldCharType="separate"/>
                </w:r>
                <w:r w:rsidR="00670427" w:rsidRPr="0077002F">
                  <w:rPr>
                    <w:lang w:val="en-US"/>
                  </w:rPr>
                  <w:t>[57]</w:t>
                </w:r>
                <w:r w:rsidR="00670427" w:rsidRPr="0077002F">
                  <w:fldChar w:fldCharType="end"/>
                </w:r>
              </w:sdtContent>
            </w:sdt>
            <w:r w:rsidR="00670427" w:rsidRPr="0077002F">
              <w:rPr>
                <w:lang w:val="en-US"/>
              </w:rPr>
              <w:t xml:space="preserve"> </w:t>
            </w:r>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The plastics pyrolizing zone is operated at 700 °C, aiming to incinerate the plastic components of the spent LIBs to maintain the temperature and reduce the energy consumption of the smelting step.”</w:t>
            </w:r>
          </w:p>
          <w:p w:rsidR="00670427" w:rsidRPr="0077002F" w:rsidRDefault="00670427" w:rsidP="00670427">
            <w:pPr>
              <w:spacing w:before="288" w:after="288"/>
              <w:rPr>
                <w:lang w:val="en-US"/>
              </w:rPr>
            </w:pPr>
          </w:p>
          <w:p w:rsidR="00670427" w:rsidRPr="0077002F" w:rsidRDefault="00670427" w:rsidP="00670427">
            <w:pPr>
              <w:spacing w:before="288" w:after="288"/>
              <w:rPr>
                <w:lang w:val="en-US"/>
              </w:rPr>
            </w:pPr>
            <w:r w:rsidRPr="0077002F">
              <w:rPr>
                <w:lang w:val="en-US"/>
              </w:rPr>
              <w:t>“Pyrometallurgical process has some disadvantages such as materials loss, high energy consumption and hazardous gas (e.g dioxins, furans, etc.) release [31–33]. Therefore, alternative recycling processes with higher recovery rate, lower energy consumption and less environment hazards are needed to deal with a huge number of spent LIBs in the future.”</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rPr>
                <w:lang w:val="en-US"/>
              </w:rPr>
            </w:pPr>
            <w:r w:rsidRPr="0077002F">
              <w:rPr>
                <w:lang w:val="en-US"/>
              </w:rPr>
              <w:t>Review on direct physical, pyro- and hydrometallurgical processes</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3f079895-c541-4cde-b81a-a5f5d35e813c"/>
                <w:id w:val="545954414"/>
                <w:placeholder>
                  <w:docPart w:val="015253769D50E54DB109E48C484125C6"/>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DkzMjlmLTBjYTUtNDM3ZS1hMjA5LTVlMmZhODdhM2I3YiIsIlJhbmdlTGVuZ3RoIjo0LCJSZWZlcmVuY2VJZCI6IjNmOTlhZjRhLTc4ZTMtNDMzNC04ODFhLTkzM2E0NzBhZGVjYSIsIlJlZmVyZW5jZSI6eyIkaWQiOi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w:instrText>
                </w:r>
                <w:r w:rsidR="00670427" w:rsidRPr="0077002F">
                  <w:instrText>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V0sIkZvcm1hdHRlZFRleHQiOnsiJGlkIjoiMTMiLCJDb3VudCI6MSwiVGV4dFVuaXRzIjpbeyIkaWQiOiIxNCIsIkZvbnRTdHlsZSI6eyIkaWQiOiIxNSIsIk5ldXRyYWwiOnRydWV9LCJSZWFkaW5nT3JkZXIiOjEsIlRleHQiOiJbMThdIn1dfSwiVGFnIjoiQ2l0YXZpUGxhY2Vob2xkZXIjM2YwNzk4OTUtYzU0MS00Y2RlLWI4MWEtYTVmNWQzNWU4MTNjIiwiVGV4dCI6IlsxOF0iLCJXQUlWZXJzaW9uIjoiNi44LjAuMCJ9}</w:instrText>
                </w:r>
                <w:r w:rsidR="00670427" w:rsidRPr="0077002F">
                  <w:fldChar w:fldCharType="separate"/>
                </w:r>
                <w:r w:rsidR="00670427" w:rsidRPr="0077002F">
                  <w:t>[18]</w:t>
                </w:r>
                <w:r w:rsidR="00670427" w:rsidRPr="0077002F">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Pyrometallurgical recycling can potentially result in a net increase in GHG emissions and energy consumption compared to raw material extraction, due to the incineration of nonvaluable battery components.37”</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Review on recycling mixed cathode lithium ion batteries</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b995d7b2-9db3-47cb-8318-97de9e699950"/>
                <w:id w:val="-1141345385"/>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2NjYmNhLWU2OTAtNDczYS04NTEwLTA0NjVjZDI1YzUwNCIsIlJhbmdlTGVuZ3RoIjo0LCJSZWZlcmVuY2VJZCI6ImY4NjlkYjRjLTU2MmItNDBlYy04MTJlLWJhOGM4NzNmN2FhNCIsIlJlZmVyZW5jZSI6eyIkaWQiOiIzIiwiJHR5cGUiOiJTd2lzc0FjYWRlbWljLkNpdGF2aS5SZWZlcmVuY2UsIFN3aXNzQWNhZGVtaWMuQ2l0YXZpIiwiQWJzdHJhY3QiOiJXb3Js</w:instrText>
                </w:r>
                <w:r w:rsidR="00670427" w:rsidRPr="0077002F">
                  <w:rPr>
                    <w:lang w:val="en-US"/>
                  </w:rPr>
                  <w:instrText>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</w:instrText>
                </w:r>
                <w:r w:rsidR="00670427" w:rsidRPr="0077002F">
                  <w:instrText>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cclxue1xcKlxcY3MxMFxcYWRkaXRpdmUgRGVmYXVsdCBQYXJhZ3JhcGggRm9udDt9fXtcXCpcXGdlbmVyYXRvciBBc3Bvc2UuV29yZHMgZm9yIC5ORVQgMTEuMTEuMC4wO317XFxpbmZvXFx2ZXJzaW9uMFxcZWRtaW5zMFxcbm9mcGFnZXMw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cXHZpZXdzY2FsZTEwMFxcZmV0MFxyXG5cXGZ0bmJqXFxhZW5kZG9jXFxhZnRubnJsY1xcbm9ncm93YXV0b2ZpdFxcaHRtYXV0c3B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b3JsZHdpZGUgdHJlbmRzIGluIG1vYmlsZSBlbGVjdHJpZmljYXRpb24sIGxhcmdlbHkgZHJpdmVuIGJ5IHRoZSBwb3B1bGFyaXR5IG9mIGVsZWN0c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2ZWhpY2xlcyAoRVZzKSB3aWxsIHNreXJvY2tldCBkZW1hbmRzIGZvciBsaXRoaXVtXFx1ODIwOCBpb24gYmF0dGVyeSAoTElCKSBwcm9kdWN0aW9uLiBBc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c3VjaCwgdXAgdG8gZm91ciBtaWxsaW9uIG1ldHJpYyB0b25zIG9mIExJQiB3YXN0ZSBmcm9tIEVWIGJhdHRlcnkgcGFja3MgY291bGQgYm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nZW5lcmF0ZWQgZnJvbSAyMDE1IHRvIDIwNDAuIExJQiByZWN5Y2xpbmcgZGlyZWN0bHkgYWRkcmVzc2VzIGNvbmNlcm5zIG92ZXIgbG9uZ3Rlcm1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jb25vbWljIHN0cmFpbnMgZHVlIHRvIHRoZSB1bmV2ZW4gZ2VvZ3JhcGhpYyBkaXN0cmlidXRpb24gb2YgcmVzb3VyY2VzfXtcXHJ0bGNoXFxhZjBcXGFmczI0XFxsdHJjaFxcZnMxOFxcbGFuZzEwMzFcXGxhbmducDEwMzFcXGxvY2hcXGFmMVxyXG5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ZXNwZWNpYWxseSBmb3IgQ28gYW5kIExpKSBhbmQgZW52aXJvbm1lbnRhbCBpc3N1ZXMgYXNzb2NpYXRlZCB3aXRoIGJvdGggbGFuZGZpbGx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F3IG1hdGVyaWFsIGV4dHJhY3Rpb24uIEhvd2V2ZXIsIExJQiByZWN5Y2xpbmcgaW5mcmFzdHJ1Y3R1cmUgaGFzIG5vdCBiZWV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3aWRlbHkgYWRvcHRlZCwgYW5kIGN1cnJlbnQgZmFjaWxpdGllcyBhcmUgbW9zdGx5IGZvY3VzZWQgb24gQ28gcmVjb3ZlcnkgZm9y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Y29ub21pYyBnYWlucy4gVGhpcyBpbmNlbnRpdmUgd2lsbCBkZWNsaW5lIGR1ZSB0byBzaGlmdGluZyBtYXJrZXQgdHJlbmRzIGZyb21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aUNvTzIgdG93YXJkIGNvYmFsdFxcdTgyMDggZGVmaWNpZW50IGFuZCBtaXhlZFxcdTgyMDggbWV0YWwgY2F0aG9kZXMgKGVnLCBMaU5pMS8zTW4xLzNDbzEvM08yKS5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FRodXMsIHRoaXMgcmV2aWV3IGNvdmVycyByZWN5Y2xpbmcgc3RyYXRlZ2llcyB0byByZWNvdmVyIG1ldGFscyBpbiBtaXhlZFxcdTgyMDggbWV0YWwgTElCfXtcXHJ0bGNoXFxhZjBcXGFmczI0XHJcbl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jYXRob2RlcyBhbmQgY29taW5nbGVkIHNjcmFwIGNvbXByaXNpbmcgZGlmZmVyZW50IGNoZW1pc3RyaWVzLiBBcyBzdWNo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h5ZHJvbWV0YWxsdXJnaWNhbCBwcm9jZXNzZXMgY2FuIG1lZXQgdGhpcyBjcml0ZXJpb24sIHdoaWxlIGFsc28gcmVxdWlyaW5nIGEgbG93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lbnZpcm9ubWVudGFsIGZvb3RwcmludCBhbmQgZW5lcmd5IGNvbnN1bXB0aW9uIGNvbXBhcmVkIHRvIHB5cm9tZXRhbGx1cmd5Ln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Rm9sbG93aW5nIHByZXRyZWF0bWVudCB0byBzZXBhcmF0ZSB0aGUgY2F0aG9kZSBmcm9tIG90aGVyIGJhdHRlcnkgY29tcG9uZW50cyw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WN0aXZlIG1hdGVyaWFsIGlzIGRpc3NvbHZlZCBlbnRpcmVseSBieSByZWR1Y3RpdmUgYWNpZCBsZWFjaGluZy4gQSBjb21wbGV4IGxlYWNoYXRlIGlz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nZW5lcmF0ZWQsIGNvbXByaXNpbmcgY2F0aG9kZSBtZXRhbHMgKExpKywgTmkyKywgTW4yKywgYW5kIENvMispIGFuZCBpbXB1cml0aWVz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AoRmUzKywgQWwzKywgYW5kIEN1MispIGZyb20gdGhlIGN1cnJlbnQgY29sbGVjdG9ycyBhbmQgYmF0dGVyeSBjYXNpbmcsIHdoaWNoIGNhbiBi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lcGFyYXRlZCBhbmQgcHVyaWZpZWQgdXNpbmcgYSBzZXJpZXMgb2Ygc2VsZWN0aXZlIHByZWNpcGl0YXRpb24gYW5kL29yIHNvbHZlbnR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V4dHJhY3Rpb24gc3RlcHMuIEFsdGVybmF0aXZlbHksIHRoZSBjYXRob2RlIGNhbiBiZSByZXN5bnRoZXNpemVkIGRpcmVjdGx5IGZyb20gdGh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sZWFjaGF0ZS59e1xccnRsY2hcXGFmMFxcYWZzMjRcclxu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leTIuMjkiLCJVcmlTdHJpbmciOiJodHRwczovL2RvaS5vcmcvMTAuMTAwMi9jZXkyL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c0XSJ9XX0sIlRhZyI6IkNpdGF2aVBsYWNlaG9sZGVyI2I5OTVkN2IyLTlkYjMtNDdjYi04MzE4LTk3ZGU5ZTY5OTk1MCIsIlRleHQiOiJbNzRdIiwiV0FJVmVyc2lvbiI6IjYuOC4wLjAifQ==}</w:instrText>
                </w:r>
                <w:r w:rsidR="00670427" w:rsidRPr="0077002F">
                  <w:fldChar w:fldCharType="separate"/>
                </w:r>
                <w:r w:rsidR="00670427" w:rsidRPr="0077002F">
                  <w:t>[74]</w:t>
                </w:r>
                <w:r w:rsidR="00670427" w:rsidRPr="0077002F">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However, this technology has the main disadvantage of energy-consumption due to high temperature operation and associated to extra instruments for the control of toxic gases.“</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Commercial processes</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Don't edit this field"/>
                <w:tag w:val="CitaviPlaceholder#c3deaf6d-3a6c-45d9-8960-31d37297fccc"/>
                <w:id w:val="2114313082"/>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g3ZjFkLTU3OTUtNGM1Ny04MDU5LTFlOGVlYTc2ZGNkYiIsIlJhbmdlTGVuZ3RoIjo0LCJSZWZlcmVuY2VJZCI6ImMyNmI4YzFlLWM5MWMtNGJlNS1iYzk2LTRhY2EyMmZhZDYwYyIsIlJlZmVyZW5jZSI6eyIkaWQiOiIzIiwiJHR5cGUiOiJTd2lzc0FjYWRlbWljLkNpdGF2aS5SZWZlcmVuY2UsIFN3aXNzQWNhZGVtaWMuQ2l0YXZpIiwiQWJzdHJhY3QiOiJEdWUgdG8gZW5vcm1vdXMgZ3Jvd3RoIG9mIHByb2R1Y3Rpb24gb2YgZWxlY3RyaWMgdmVoaWN</w:instrText>
                </w:r>
                <w:r w:rsidR="00670427" w:rsidRPr="0077002F">
                  <w:rPr>
                    <w:lang w:val="en-US"/>
                  </w:rPr>
                  <w:instrText>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</w:instrText>
                </w:r>
                <w:r w:rsidR="00670427" w:rsidRPr="0077002F">
                  <w:instrText>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EdWUgdG8gZW5vcm1vdXMgZ3Jvd3RoIG9mIHByb2R1Y3Rpb24gb2YgZWxlY3RyaWMgdmVoaWNsZXMsIGl0IGlzIGVzdGltYXRlZCBieSB0aGUgeWVhciAyMDIwIGFib3V0IDI1MCwwMDAgdG9uc317XFxydGxjaFxcYWYwXFxhZnMyNFxcbHRyY2hcXGZzMThcXGxhbmcxMDMxXFxsYW5nbnAxMDMxXFxsb2NoXFxhZjFcXGRiY2hcXGFmMVxcaGljaFxcZjFcXGNzMTBcXGNmMVxyXG5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2YgYmF0dGVyeSBtdXN0IGJlIGRpc3Bvc2VkIG9yIHJlY3ljbGVkLiBUaGUgdGVjaG5vbG9neSB0byByZWN5Y2xlIHRoaXMgbXVjaCBhbW91bnQgb2YgYmF0dGVyaWVzIGluIGEgc2luZ2xlIHllYXJ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kb2VzIG5vdCBleGlzdC4sIG5laXRoZXIgZG9lcyB0aGUgbWV0aG9kcyBmb3IgcmVjeWNsaW5nIGFyZSBzdGFuZGFyZGl6ZWQgYmVjYXVzZSBvZiBkaWZmZXJlbnQgY29uZmlndXJhdGlvbnM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dHRlcnkgcGFja3MuIEEgY2hhbGxlbmdlIHN0cmljdGx5IHBvc2VzIG9uIGhvdyB0byBkZWFsIHdpdGggbGl0aGl1bSBpb24gYmF0dGVyaWVzLCB3aGljaCBhcmUgZW1iZWRkZWQg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dW5kcmVkcyBvciBtb3JlIGluIGEgYmF0dGVyeSBwYWNrLiBGdXJ0aGVybW9yZSwgdGhlIHJlY292ZXJ5IG9mIG1hdGVyaWFscyBmcm9tIHRoZSBiYXR0ZXJ5IGluIHRoZSBwYWNrIGl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c3NlbnRpYWwgdG8gZW5zdXJlIHRoZSBncm93dGggYW5kIHN1c3RhaW5hYmlsaXR5IG9mIHRoZSBlbGVjdHJpYyB2ZWhpY2xlIG1hcmtldC4gSXQgaXMgZGVzaXJhYmxlIHRvIGVzdGFibGlzaC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oYXQgaXMgc2VtaS1hdXRvbWF0ZWQvYXV0b21hdGVkIGZvciBlbnN1cmluZyBmYXN0ZXIgZGlzYXNzZW1ibHkgb2YgYmF0dGVyeSBwYWNrLCBpZGVudGlmaWNhdGlvbi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RldGVjdGlvbiBvZiByZXNpZHVhbCBlbmVyZ3kgb2YgYmF0dGVyaWVzIGluIHBhY2tzIGFuZCByZWNvdmVyeSBvZiBtYXRlcmlhbHMgZnJvbSBiYXR0ZXJpZXMuIFRoaXMgcmV2aWV3IHBhcGV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VtbWFyaXplcyB0aGUgdHdvIG1haW4gYmFzaWMgYXNwZWN0cyBvZiByZWN5Y2xpbmcgYmF0dGVyeSBwYWNrczogbWVjaGFuaWNhbCBwcm9jZWR1cmUgYW5kIGNoZW1pY2FsIHJlY3ljbGluZ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KG1ldGFsbHVyZ2ljYWwpLiBUaGUgd29yayBzdW1tYXJpemVzIHRoZSBleGlzdGluZyByZWN5Y2xpbmcgdGVjaG5vbG9neSBpbiB0aGVzZSB0d28gYXNwZWN0cyBhbmQgaWRlbnRpZmll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ltcG9ydGFudCByZXNlYXJjaCBwcm9ibGVtcyBpbiB0aGUgcHJvY2VzcyBvZiByZWN5Y2xpbmcgb2YgcGFjayBzdWNoIGFzIChpKSBhdXRvbWF0aWMgYW5kIGludGVsbGlnZW50IHJlY292ZXJ5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eXN0ZW0sIChpaSkgZWZmaWNpZW5jeSBhbmQgc2FmZXR5IGRpc2Fzc2VtYmxlIG9mIGJhdHRlcnkgcGFjayAoaWlpKSBBZGp1c3RtZW50IG9mIENoYW9zIGluIHJlY3ljbGluZyBtYXJrZXQgKGl2K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JlY292ZXJ5IHByb2Nlc3NlcyBmb3Igc2xhZywgZWxlY3Ryb2x5dGUgYW5kIGFub2RlLCAodikgQXBwbGljYXRpb24gaW4gaW5kdXN0cmlhbCBzY2FsZSwgYW5kICh2aSkgZGV2ZWxvcG1lbnQgb2Z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Y3ljbGluZyBtZXRob2RzIGZvciBuZXcgYmF0dGVyaWVzIGhhdmluZyBjb21wb25lbnRzIHdpdGggZGlmZmVyZW50IHByb3BlcnRpZXMuIFRoaXMgcGFwZXIgYWxzbyBwcm9wb3NlcyBh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nJhbWV3b3JrIHRvIHB1c2ggdGhlIHJlY3ljbGluZyBwcm9jZXNzIGZyb20gY29uY2VwdGlvbiB0byBwcmFjdGljYWxpdHksIGJvdGggb24gZ292ZXJubWVudCBpbmNlbnRpdmUgcG9saWNl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W5kIGVmZmVjdGl2ZSByZWN5Y2xpbmcgdGVjaG5vbG9neS59e1xccnRsY2hcXGFmMFxcYWZzMjRcXGx0cmNoXFxmczE4XFxsYW5nMTAzMVxcbGFuZ25wMTAzMVxcbG9jaFxcYWYxXFxkYmNoXFxhZjFcclxu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ZXNjb25yZWMuMjAxOC4wNC4wMjUiLCJVcmlTdHJpbmciOiJodHRwczovL2RvaS5vcmcvMTAuMTAxNi9qLnJlc2NvbnJlYy4yMDE4LjA0Lj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NDRdIn1dfSwiVGFnIjoiQ2l0YXZpUGxhY2Vob2xkZXIjYzNkZWFmNmQtM2E2Yy00NWQ5LTg5NjAtMzFkMzcyOTdmY2NjIiwiVGV4dCI6Ils0NF0iLCJXQUlWZXJzaW9uIjoiNi44LjAuMCJ9}</w:instrText>
                </w:r>
                <w:r w:rsidR="00670427" w:rsidRPr="0077002F">
                  <w:fldChar w:fldCharType="separate"/>
                </w:r>
                <w:r w:rsidR="00670427" w:rsidRPr="0077002F">
                  <w:t>[44]</w:t>
                </w:r>
                <w:r w:rsidR="00670427" w:rsidRPr="0077002F">
                  <w:fldChar w:fldCharType="end"/>
                </w:r>
              </w:sdtContent>
            </w:sdt>
          </w:p>
        </w:tc>
      </w:tr>
      <w:tr w:rsidR="0077002F" w:rsidRPr="0077002F" w:rsidTr="00670427">
        <w:tc>
          <w:tcPr>
            <w:tcW w:w="4343"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Other disadvantages of such technologies are low capacities, high energy consumption, as well as limited recycling efficiency [9,37,93].”</w:t>
            </w:r>
          </w:p>
        </w:tc>
        <w:tc>
          <w:tcPr>
            <w:tcW w:w="2524"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670427" w:rsidP="00670427">
            <w:pPr>
              <w:spacing w:before="288" w:after="288"/>
            </w:pPr>
            <w:r w:rsidRPr="0077002F">
              <w:t>Review on recycling technologies</w:t>
            </w:r>
          </w:p>
        </w:tc>
        <w:tc>
          <w:tcPr>
            <w:tcW w:w="2195" w:type="dxa"/>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p w:rsidR="00670427" w:rsidRPr="0077002F" w:rsidRDefault="0077002F" w:rsidP="00670427">
            <w:pPr>
              <w:spacing w:before="288" w:after="288"/>
            </w:pPr>
            <w:sdt>
              <w:sdtPr>
                <w:alias w:val="To edit, see citavi.com/edit"/>
                <w:tag w:val="CitaviPlaceholder#8e4ba0aa-9c7a-40c1-b307-a8a63d95ca72"/>
                <w:id w:val="573622086"/>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WNhbCBFbmdpbmVlcmluZy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GYXJhZGF5IEluc3RpdHV0aW9uLCBSZUxpQiBQcm9qZWN0LCBVbml2ZXJzaXR5IG9mIEJpcm1pbmdoYW0sIEJpcm1pbmdoYW0sIFVLLlxyXG5CaXJtaW5naGFtIENlbnRyZSBmb3IgU3RyYXRlZ2ljIEVsZW1lbnRzIGFuZCBDcml0aWNhbCBNYXRlcmlhbHMsIFVuaXZlcnNpdHkgb2YgQmlybWluZ2hhbSwgQmlybWluZ2hhbSwgVUsuXHJcblNjaG9vbCBvZiBDaGVtaXN0cnk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TktMTY4Mi0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NTg2LTAxOS0xNjgyLTUiLCJVcmlTdHJpbmciOiJodHRwczovL2RvaS5vcmcvMTAuMTAzOC9zNDE1ODYtMDE5LTE2ODIt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wOjU2OjA1IiwiTW9kaWZpZWRCeSI6Il9Sb25qYSBXYWduZXItV2VueiIsIklkIjoiYjI3MGJhMGMtNWM2YS00MmUyLWI2M2ItNGEwZDVmMTM2ODQ2IiwiTW9kaWZpZWRPbiI6IjIwMjAtMTEtMThUMTA6NTY6MD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MTY5NTIwNiIsIlVyaVN0cmluZyI6Imh0dHA6Ly93d3cubmNiaS5ubG0ubmloLmdvdi9wdWJtZWQvMzE2OTUy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ZXN0LjZiMDMzMj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yMS9hY3MuZXN0LjZiMDMzMjAiLCJVcmlTdHJpbmciOiJodHRwczovL2RvaS5vcmcvMTAuMTAyMS9hY3MuZXN0LjZiMDMzMj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S0xOFQxMzozMzoyNSIsIk1vZGlmaWVkQnkiOiJfUm9uamEgV2FnbmVyLVdlbnoiLCJJZCI6IjA0OWQ1NzI2LTNkMDUtNDI1YS1hYjliLTZiNTgwNjVmYzYzNSIsIk1vZGlmaWVkT24iOiIyMDIwLTExLTE4VDEzOjMzOjI1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jgwODEzNjIiLCJVcmlTdHJpbmciOiJodHRwOi8vd3d3Lm5jYmkubmxtLm5paC5nb3YvcHVibWVkLzI4MDgxMz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}</w:instrText>
                </w:r>
                <w:r w:rsidR="00670427" w:rsidRPr="0077002F">
                  <w:rPr>
                    <w:noProof/>
                  </w:rPr>
                  <w:fldChar w:fldCharType="separate"/>
                </w:r>
                <w:r w:rsidR="00670427" w:rsidRPr="0077002F">
                  <w:rPr>
                    <w:noProof/>
                  </w:rPr>
                  <w:t>[17,53]</w:t>
                </w:r>
                <w:r w:rsidR="00670427" w:rsidRPr="0077002F">
                  <w:rPr>
                    <w:noProof/>
                  </w:rPr>
                  <w:fldChar w:fldCharType="end"/>
                </w:r>
              </w:sdtContent>
            </w:sdt>
          </w:p>
          <w:p w:rsidR="00670427" w:rsidRPr="0077002F" w:rsidRDefault="00670427" w:rsidP="00670427">
            <w:pPr>
              <w:spacing w:before="288" w:after="288"/>
            </w:pPr>
          </w:p>
        </w:tc>
      </w:tr>
      <w:tr w:rsidR="0077002F" w:rsidRPr="0077002F" w:rsidTr="00670427">
        <w:tc>
          <w:tcPr>
            <w:tcW w:w="9062" w:type="dxa"/>
            <w:gridSpan w:val="3"/>
            <w:tcBorders>
              <w:top w:val="single" w:sz="4" w:space="0" w:color="ED7D31" w:themeColor="accent2"/>
            </w:tcBorders>
          </w:tcPr>
          <w:p w:rsidR="00670427" w:rsidRPr="0077002F" w:rsidRDefault="00670427" w:rsidP="00670427">
            <w:pPr>
              <w:spacing w:before="288" w:after="288"/>
            </w:pPr>
            <w:r w:rsidRPr="0077002F">
              <w:t xml:space="preserve">Hydro-metallurgical  </w:t>
            </w:r>
          </w:p>
        </w:tc>
      </w:tr>
      <w:tr w:rsidR="0077002F" w:rsidRPr="0077002F" w:rsidTr="00670427">
        <w:tc>
          <w:tcPr>
            <w:tcW w:w="4343" w:type="dxa"/>
            <w:tcBorders>
              <w:bottom w:val="single" w:sz="4" w:space="0" w:color="00B0F0"/>
            </w:tcBorders>
          </w:tcPr>
          <w:p w:rsidR="00670427" w:rsidRPr="0077002F" w:rsidRDefault="00670427" w:rsidP="00670427">
            <w:pPr>
              <w:spacing w:before="288" w:after="288"/>
            </w:pPr>
            <w:r w:rsidRPr="0077002F">
              <w:t xml:space="preserve">Quote </w:t>
            </w:r>
          </w:p>
        </w:tc>
        <w:tc>
          <w:tcPr>
            <w:tcW w:w="2524" w:type="dxa"/>
            <w:tcBorders>
              <w:bottom w:val="single" w:sz="4" w:space="0" w:color="00B0F0"/>
            </w:tcBorders>
          </w:tcPr>
          <w:p w:rsidR="00670427" w:rsidRPr="0077002F" w:rsidRDefault="00670427" w:rsidP="00670427">
            <w:pPr>
              <w:spacing w:before="288" w:after="288"/>
            </w:pPr>
            <w:r w:rsidRPr="0077002F">
              <w:t>Remarks on Process</w:t>
            </w:r>
          </w:p>
        </w:tc>
        <w:tc>
          <w:tcPr>
            <w:tcW w:w="2195" w:type="dxa"/>
            <w:tcBorders>
              <w:bottom w:val="single" w:sz="4" w:space="0" w:color="00B0F0"/>
            </w:tcBorders>
          </w:tcPr>
          <w:p w:rsidR="00670427" w:rsidRPr="0077002F" w:rsidRDefault="00670427" w:rsidP="00670427">
            <w:pPr>
              <w:spacing w:before="288" w:after="288"/>
            </w:pPr>
            <w:r w:rsidRPr="0077002F">
              <w:t>Source</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hydrometallurgical processes are alternative solutions for the environmental problems and also consume less energy in comparison with pyrometallurgical processes.“</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Leaching organic acids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0779d271-9d05-4adb-9b37-69b51ac7007f"/>
                <w:id w:val="60918523"/>
                <w:placeholder>
                  <w:docPart w:val="39A1CAF58AA0CA46A8B6DF373C198C97"/>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WQyZTY0LWNlYjctNDQ0Ni05OTk5LWJiMjVhZDI2ODIzYyIsIlJhbmdlU3RhcnQiOjQsIlJhbmdlTGVuZ3RoIjo0LCJSZWZlcmVuY2VJZCI6IjA2NDc0NGQ3LWNiNjEtNDg3ZC1iOWMxLTIyZDUwNDIwNzZkZSIsIlJlZmVyZW5jZSI6eyIkaWQiOiIzIiwiJHR5cGUiOiJTd2lzc0FjYWRlbWljLkNpdGF2aS5SZWZlcmVuY2UsIFN3aXNzQWNhZGVtaWMuQ2l0YXZpIiwiQWJzdHJhY3QiOiJS</w:instrText>
                </w:r>
                <w:r w:rsidR="00670427" w:rsidRPr="0077002F">
                  <w:rPr>
                    <w:lang w:val="en-US"/>
                  </w:rPr>
                  <w:instrText>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</w:instrText>
                </w:r>
                <w:r w:rsidR="00670427" w:rsidRPr="0077002F">
                  <w:instrText>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TggKDIwMTIpIDIxLTI3LiBkb2k6MTAuMTAxNi9qLmpwb3dzb3VyLjIwMTIuMDYuMDY4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clxu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RoZSBtYWpvciBjb21wb25lbnRzIGZyb20gc3BlbnQgTGktaW9uIGJhdHRlcmllcyAoTElCcykgaXMgY29uc2lkZXJlZCBkZXNpcmFibGUgdG8gcHJldmVud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2aXJvbm1lbnRhbCBwb2xsdXRpb24gYW5kIHJlY3ljbGUgdmFsdWFibGUgbWV0YWxzLiBUaGUgcHJlc2VudCB3b3JrIGludmVzdGlnYXRlcyBhIG5vdmVsIHByb2Nlc3MgZm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mluZyBDbyBhbmQgTGkgZnJvbSB0aGUgY2F0aG9kZSBtYXRlcmlhbHMgKGNvbnRhaW5pbmcgTGlDb08yIGFuZCBBbCkgYnkgYSBjb21iaW5hdGlvbiBvZiB1bHRyYXNv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oaW5nLCBjYWxjaW5hdGlvbiwgYW5kIG9yZ2FuaWMgYWNpZCBsZWFjaGluZy4gQ29wcGVyIGNhbiBhbHNvIGJlIHJlY292ZXJlZCBmcm9tIHRoZSBhbm9k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hdGVyaWFscyBhZnRlciB0aGV5IGFyZSBtYW51YWxseSBzZXBhcmF0ZWQgZnJvbSB0aGUgY2F0aG9kZS4gQXNjb3JiaWMgYWNpZCBpcyBjaG9zZW4gYXMgYm90aCBsZWFjaG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mVhZ2VudCBhbmQgcmVkdWNpbmcgYWdlbnQgdG8gaW1wcm92ZSB0aGUgQ28gcmVjb3ZlcnkgZWZmaWNpZW5jeS4gTGVhY2hpbmcgZWZmaWNpZW5jaWVzIGFzIGhpZ2ggYXMgOTQuOC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mb3IgQ28gYW5kIDk4LjUlIGZvciBMaSBhcmUgYWNoaWV2ZWQgd2l0aCBhIDEuMjUgbW9sIEwxIGFzY29yYmljIGFjaWQgc29sdXRpb24sIGxlYWNoaW5nIHRlbXBlcmF0dXJ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A3MCBDLCBsZWFjaGluZyB0aW1lIG9mIDIwIG1pbiwgYW5kIHNvbGlkLXRvLWxpcXVpZCByYXRpbyBvZiAyNSBnTDEuIFRoZSBhY2lkIGxlYWNoaW5nIHJlYWN0aW9uIG1lY2hhbmlzb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hhcyBiZWVuIHByZWxpbWluYXJpbHkgc3R1ZGllZCBiYXNlZCBvbiB0aGUgc3RydWN0dXJlIG9mIGFzY29yYmljIGFjaWQuIFRoaXMgbWV0aG9kIGlzIHNob3duIHRvIG9mZmVyIGF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lZmZpY2llbnQgd2F5IHRvIHJlY3ljbGUgdmFsdWFibGUgbWF0ZXJpYWxzIGZyb20gc3BlbnQgTElCcywgYW5kIGl0IGNhbiBiZSBzY2FsZWQgdXAgZm9yIGNvbW1lcmNp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cHBsaWNhdGlvbi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cjRueDF5a20uanBnIiwiVXJpU3RyaW5nIjoiMDY0NzQ0ZDctY2I2MS00ODdkLWI5YzEtMjJkNTA0MjA3NmR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3IiwiUGFnZVJhbmdlIjoiPHNwPlxyXG4gIDxuPjIxPC9uPlxyXG4gIDxpbj50cnVlPC9pbj5cclxuICA8b3M+MjE8L29zPlxyXG4gIDxwcz4yMTwvcHM+XHJcbjwvc3A+XHJcbjxlcD5cclxuICA8bj4yNzwvbj5cclxuICA8aW4+dHJ1ZTwvaW4+XHJcbiAgPG9zPjI3PC9vcz5cclxuICA8cHM+Mjc8L3BzPlxyXG48L2VwPlxyXG48b3M+MjEtMjc8L29zPiIsIlBlcmlvZGljYWwiOnsiJGlkIjoiMTQ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c2NvcmJpYy1hY2lkLWFzc2lzdGVkIHJlY292ZXJ5IG9mIGNvYmFsdCBhbmQgbGl0aGl1bSBmcm9tIHNwZW50IExp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FeHBlcmltZW50YWwgcHJvY2VkdXJlPC9zcGFuPjwvcD5cclxuXHRcdFx0PHAgc3R5bGU9XCJtYXJnaW46MHB0IDBwdCA2cHRcIj48c3BhbiBzdHlsZT1cImZvbnQtZmFtaWx5OidTZWdvZSBVSSc7IGZvbnQtc2l6ZTo5cHRcIj7CoMKgwqDCoMKgwqDCoMKgwqDCoMKgwqDCoMKgwqDCoMKgwqDCoCAyLjMuIEFuYWx5dGljYWwgbWV0aG9k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UuMTEuMDAz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I2NTY0MjU4IiwiVXJpU3RyaW5nIjoiaHR0cDovL3d3dy5uY2JpLm5sbS5uaWguZ292L3B1Ym1lZC8yNjU2NDI1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0OjA5OjMyIiwiTW9kaWZpZWRCeSI6Il9Sb25qYSBXYWduZXItV2VueiIsIklkIjoiMmMwZTFhNDgtM2IwYy00YzFmLTg2MzctN2VlMjdiMjUwZDU5IiwiTW9kaWZpZWRPbiI6IjIwMjEtMDEtMDVUMTQ6MDk6Mz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d2FzbWFuLjIwMTUuMTEuMDAzIiwiVXJpU3RyaW5nIjoiaHR0cHM6Ly9kb2kub3JnLzEwLjEwMTYvai53YXNtYW4uMjAxNS4xMS4wMD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29iYWx0IHByb2R1Y3RzIGZyb20gcmVhbCB3YXN0ZSBmcmFjdGlvbnMgb2YgZW5kIG9mIGxpZmUgbGl0aGl1bSB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AgQWNrbm93bGVkZ2VtZW50PC9zcGFuPjwvcD5cclxuXHRcdFx0PHAgc3R5bGU9XCJtYXJnaW46MHB0IDBwdCA2cHRcIj48c3BhbiBzdHlsZT1cImZvbnQtZmFtaWx5OidTZWdvZSBVSSc7IGZvbnQtc2l6ZTo5cHRcIj7CoMKgwqDCoMKgwqDCoMKgwqAgQXBwZW5kaXggQSBTdXBwbGVtZW50YXJ5IG1hdGVyaWFs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c291cmNlcywgQ29uc2VydmF0aW9uICZhbXA7IFJlY3ljbGluZywgMTM2ICgyMDE4KSA0MTgtNDM1LiBkb2k6MTAuMTAxNi9qLnJlc2NvbnJlYy4yMDE4LjA0LjAyNDwvc3Bhbj48L3A+XHJcblx0XHQ8L2Rpdj5cclxuXHQ8L2JvZHk+XHJcbjwvaHRtbD4iLCJBYnN0cmFjdFJ0ZiI6IntcXHJ0ZjFcXGFuc2lcXGFuc2ljcGcxMjUyXFx1YzBcXHN0c2hmZGJjaDBcXHN0c2hmbG9jaDBcXHN0c2hmaGljaDBcXHN0c2hmYmkwXFxkZWZmMFxcYWRlZmYwe1xcZm9udHRibHtcXGYwXFxmcm9tYW5cXGZjaGFyc2V0MCBUaW1lcyBOZXcgUm9tYW47fXtcXGYxXFxmbmlsXFxmY2hhcnNldDAgU2Vnb2UgVUk7fX17XFxjb2xvcnRib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4LjA0LjAyNC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ai5yZXNjb25yZWMuMjAxOC4wNC4wMjQiLCJVcmlTdHJpbmciOiJodHRwczovL2RvaS5vcmcvMTAuMTAxNi9qLnJlc2NvbnJlYy4yMDE4LjA0LjAyN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lY292ZXJ5IG9mIGxpdGhpdW0gYW5kIGNvYmFsdCBmcm9tIHNwZW50IGxpdGhpdW0gaW9uIGJhdHRlcmllcyAoTElCcykgdXNpbmcgb3JnYW5pYyBhY2lkcyBhcyBsZWFjaGluZyByZWFnZW50czogQSByZXZpZXc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}</w:instrText>
                </w:r>
                <w:r w:rsidR="00670427" w:rsidRPr="0077002F">
                  <w:fldChar w:fldCharType="separate"/>
                </w:r>
                <w:r w:rsidR="00670427" w:rsidRPr="0077002F">
                  <w:t>[130,137,143]</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olvent extraction has some advantages such as low energy consumption, good separation effect and easy operational conditions.”</w:t>
            </w:r>
          </w:p>
          <w:p w:rsidR="00670427" w:rsidRPr="0077002F" w:rsidRDefault="00670427" w:rsidP="00670427">
            <w:pPr>
              <w:spacing w:before="288" w:after="288"/>
            </w:pPr>
          </w:p>
          <w:p w:rsidR="00670427" w:rsidRPr="0077002F" w:rsidRDefault="00670427" w:rsidP="00670427">
            <w:pPr>
              <w:spacing w:before="288" w:after="288"/>
            </w:pPr>
            <w:r w:rsidRPr="0077002F">
              <w:t>“Chemical precipitation has the advantages of low cost and low energy consumption, but its applications may be discouraged by the difficulties in terms of the separation and recycling of metals from complicated solutions.”</w:t>
            </w:r>
          </w:p>
          <w:p w:rsidR="00670427" w:rsidRPr="0077002F" w:rsidRDefault="00670427" w:rsidP="00670427">
            <w:pPr>
              <w:spacing w:before="288" w:after="288"/>
            </w:pPr>
          </w:p>
          <w:p w:rsidR="00670427" w:rsidRPr="0077002F" w:rsidRDefault="00670427" w:rsidP="00670427">
            <w:pPr>
              <w:spacing w:before="288" w:after="288"/>
            </w:pPr>
            <w:r w:rsidRPr="0077002F">
              <w:t>“When at a current density of 250 Am−2, 50 °C, pH value of 3–3.2, and with an electrolyte having about 50 g l-1 Ni and 20 g l-1 H3BO3 composition, nickel could be deposited with a current efficiency and a specific energy consumption of about 87 % and 2.96 kW h kg−1, respectively, leaving less than 100 ppm of nickel in the mother liquor.”</w:t>
            </w:r>
          </w:p>
          <w:p w:rsidR="00670427" w:rsidRPr="0077002F" w:rsidRDefault="00670427" w:rsidP="00670427">
            <w:pPr>
              <w:spacing w:before="288" w:after="288"/>
            </w:pPr>
          </w:p>
          <w:p w:rsidR="00670427" w:rsidRPr="0077002F" w:rsidRDefault="00670427" w:rsidP="00670427">
            <w:pPr>
              <w:spacing w:before="288" w:after="288"/>
              <w:rPr>
                <w:lang w:val="en-US"/>
              </w:rPr>
            </w:pPr>
            <w:r w:rsidRPr="0077002F">
              <w:rPr>
                <w:lang w:val="en-US"/>
              </w:rPr>
              <w:t>“With the help of electrochemical deposition, high-purity metals and high recovery rate can be achieved; however, the energy consumption during this process is significant.”</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rPr>
                <w:lang w:val="en-US"/>
              </w:rPr>
            </w:pPr>
            <w:r w:rsidRPr="0077002F">
              <w:rPr>
                <w:lang w:val="en-US"/>
              </w:rPr>
              <w:t>Review on direct physical, pyro- and hydrometallurgical processes comparing solvent extraction, chemical precipitation and electrochemical deposition</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59348386-52de-46b1-9c59-cd9f0f98ccd6"/>
                <w:id w:val="653492785"/>
                <w:placeholder>
                  <w:docPart w:val="015253769D50E54DB109E48C484125C6"/>
                </w:placeholder>
              </w:sdtPr>
              <w:sdtEndPr/>
              <w:sdtContent>
                <w:r w:rsidR="00670427" w:rsidRPr="0077002F">
                  <w:fldChar w:fldCharType="begin"/>
                </w:r>
                <w:r w:rsidR="00670427" w:rsidRPr="007700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OWQ3ZjNjLTM5OTgtNGQ0Yy1iMzBiLWNmOTA0NTc5ODE0MCIsIlJhbmdlTGVuZ3RoIjozLCJSZWZlcmVuY2VJZCI6IjNmOTlhZjRhLTc4ZTMtNDMzNC04ODFhLTkzM2E0NzBhZGVjYSIsIlJlZmVyZW5jZSI6eyIkaWQiOi</w:instrText>
                </w:r>
                <w:r w:rsidR="00670427" w:rsidRPr="0077002F">
                  <w:instrText>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Si5KUE9XU09VUi4yMDE4LjA3LjExNiIsIlVyaVN0cmluZyI6Imh0dHBzOi8vZG9pLm9yZy8xMC4xMDE2L0ouSlBPV1NPVVIuMjAxOC4wNy4x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HdhZ25lcndlXFxBcHBEYXRhXFxMb2NhbFxcVGVtcFxcaWJkdmdydDUuanBnIiwiVXJpU3RyaW5nIjoiMzYzY2VhZGUtOGQwZi00YzQzLTk5NjktMDhlYWE1NmU0OTh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dhc21hbi4yMDA0LjEyLjAxMi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d2FzbWFuLjIwMDQuMTIuMDEyIiwiVXJpU3RyaW5nIjoiaHR0cHM6Ly9kb2kub3JnLzEwLjEwMTYvai53YXNtYW4uMjAwNC4xMi4wM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yN1QxMDoxMzo1OCIsIk1vZGlmaWVkQnkiOiJfUm9uamEgV2FnbmVyLVdlbnoiLCJJZCI6ImJiZmQ2NTA1LWQ1YmItNDcwNy05MjNhLTlmMTY4YmM0M2IzZSIsIk1vZGlmaWVkT24iOiIyMDIxLTAxLTI3VDEwOjEzOjU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3Mzc3MjEiLCJVcmlTdHJpbmciOiJodHRwOi8vd3d3Lm5jYmkubmxtLm5paC5nb3YvcHVibWVkLzE1NzM3NzI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}</w:instrText>
                </w:r>
                <w:r w:rsidR="00670427" w:rsidRPr="0077002F">
                  <w:fldChar w:fldCharType="separate"/>
                </w:r>
                <w:r w:rsidR="00670427" w:rsidRPr="0077002F">
                  <w:t>[18,273]</w:t>
                </w:r>
                <w:r w:rsidR="00670427" w:rsidRPr="0077002F">
                  <w:fldChar w:fldCharType="end"/>
                </w:r>
              </w:sdtContent>
            </w:sdt>
          </w:p>
          <w:p w:rsidR="00670427" w:rsidRPr="0077002F" w:rsidRDefault="00670427" w:rsidP="00670427">
            <w:pPr>
              <w:spacing w:before="288" w:after="288"/>
            </w:pPr>
          </w:p>
          <w:p w:rsidR="00670427" w:rsidRPr="0077002F" w:rsidRDefault="00670427" w:rsidP="00670427">
            <w:pPr>
              <w:spacing w:before="288" w:after="288"/>
            </w:pP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is method is of great interest for battery recycling research because it is known to be low cost, involves little energy consumption, and exhibits good environmental footprint [10].“</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Review on hydro-metallurgical and direct physical processes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a4145616-07c8-4fda-b9e6-dc2acf973c63"/>
                <w:id w:val="-597944798"/>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JkY2EwLWM5NTUtNDJmZC05NjVkLTdlNTZmMzIxNzA1NSIsIlJhbmdlU3RhcnQiOjIsIlJhbmdlTGVuZ3RoIjo0LCJSZWZlcmVuY2VJZCI6IjA1NjA3OTRjLWU1MGItNGRiMi04NDVkLTdmZGU3NDMwYmQ3YSIsIlJlZmVyZW5jZSI6eyIkaWQiOiIzIiwiJHR5cGUiOiJTd2lzc0FjYWRlbWljLkNpdGF2aS5SZWZlcmVuY2UsIFN3aXNzQWNhZGVtaWMuQ2l0YXZpIiwiQWJzdHJhY3QiO</w:instrText>
                </w:r>
                <w:r w:rsidR="00670427" w:rsidRPr="0077002F">
                  <w:rPr>
                    <w:lang w:val="en-US"/>
                  </w:rPr>
                  <w:instrText>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</w:instrText>
                </w:r>
                <w:r w:rsidR="00670427" w:rsidRPr="0077002F">
                  <w:instrText>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yLjIwMjAiLCJEb2kiOiIxMC4zMzkwL21hMTMwMzA4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tYTEzMDMwODAxIiwiVXJpU3RyaW5nIjoiaHR0cHM6Ly9kb2kub3JnLzEwLjMzOTAvbWExMzAzMDg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zLTAyVDEwOjAxOjIyIiwiTW9kaWZpZWRCeSI6Il9Sb25qYSBXYWduZXItV2VueiIsIklkIjoiMWNhYjViYzAtMmVjNi00ZmI3LTk0NzItMTUyMWMyNmQ2ODhiIiwiTW9kaWZpZWRPbiI6IjIwMjEtMDMtMDJUMTA6MDE6Mj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jA1MDU1OCIsIlVyaVN0cmluZyI6Imh0dHA6Ly93d3cubmNiaS5ubG0ubmloLmdvdi9wdWJtZWQvMzIwNTA1N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S0wMy0wMlQxMDowMToyMiIsIk1vZGlmaWVkQnkiOiJfUm9uamEgV2FnbmVyLVdlbnoiLCJJZCI6ImFhOTYwYmFhLWFmYzUtNDczNy1hNDJmLTdiY2UxNWFjNzE5ZiIsIk1vZGlmaWVkT24iOiIyMDIxLTAzLTAyVDEwOjAxOjI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A0MDc0MiIsIlVyaVN0cmluZyI6Imh0dHBzOi8vd3d3Lm5jYmkubmxtLm5paC5nb3YvcG1jL2FydGljbGVzL1BNQzcwNDA3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1Ny9tcmUuMjAxOC4xMy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1NTcvbXJlLjIwMTguMTMiLCJVcmlTdHJpbmciOiJodHRwczovL2RvaS5vcmcvMTAuMTU1Ny9tcmUuMjAxOC4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}</w:instrText>
                </w:r>
                <w:r w:rsidR="00670427" w:rsidRPr="0077002F">
                  <w:fldChar w:fldCharType="separate"/>
                </w:r>
                <w:r w:rsidR="00670427" w:rsidRPr="0077002F">
                  <w:t>[3,22]</w:t>
                </w:r>
                <w:r w:rsidR="00670427" w:rsidRPr="0077002F">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e energy consumption of leaching will be a function of the working temperature and time.”</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Pretreatment, Ultrasonic washing, filtration, calcination, leaching, filtration, recovery of Co oxalate</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16088b55-0695-4a16-99a6-9bf50ca55442"/>
                <w:id w:val="-1246877752"/>
                <w:placeholder>
                  <w:docPart w:val="39A1CAF58AA0CA46A8B6DF373C198C97"/>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lhOTY2LWQ1YWYtNDdkMy04NjY5LTIzMjljMjc3NGYwNCIsIlJhbmdlTGVuZ3RoIjo0LCJSZWZlcmVuY2VJZCI6ImY0M2I5MGM0LTkxZTEtNGEwYy05NzUxLTE2Njc4N2RlNDBkYiIsIlJlZmVyZW5jZSI6eyIkaWQiOiIzIiwiJHR5cGUiOiJTd2lzc0FjYWRlbWljLkNpdGF2aS5SZWZlcmVuY2UsIFN3aXNzQWNhZGVtaWMuQ2l0YXZpIiwiQWJzdHJhY3QiOiJCaW9jaGVtaWNhbCBQaGFybWFjb2xvZ3ksIDQgKDIwMTYpIDIzNzgtMjM4My4gZG9pOjEwLj</w:instrText>
                </w:r>
                <w:r w:rsidR="00670427" w:rsidRPr="0077002F">
                  <w:rPr>
                    <w:lang w:val="en-US"/>
                  </w:rPr>
                  <w:instrText>EwMTYvai5qZWNlLjIwMTYuMDQuMDE2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aW9jaGVtaWNhbC</w:instrText>
                </w:r>
                <w:r w:rsidR="00670427" w:rsidRPr="0077002F">
                  <w:instrText>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bGMxa3NqaXMuanBnIiwiVXJpU3RyaW5nIjoiZjQzYjkwYzQtOTFlMS00YTBjLTk3NTEtMTY2Nzg3ZGU0MGR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2UuMjAxNi4wN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jZS4yMDE2LjA0LjAxNiIsIlVyaVN0cmluZyI6Imh0dHBzOi8vZG9pLm9yZy8xMC4xMDE2L2ouamVjZS4yMDE2LjA0LjAx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Y29iYWx0IGFzIGNvYmFsdCBveGFsYXRlIGZyb20gc3BlbnQgbGl0aGl1bSBpb24gYmF0dGVyaWVzIGJ5IHVzaW5nIGdseWNpbmUgYXMgbGVhY2hpbmcgYWdlbnQ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}</w:instrText>
                </w:r>
                <w:r w:rsidR="00670427" w:rsidRPr="0077002F">
                  <w:fldChar w:fldCharType="separate"/>
                </w:r>
                <w:r w:rsidR="00670427" w:rsidRPr="0077002F">
                  <w:t>[71]</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Electrochemical processes are attractive compared to conventional methods, since they are not energy intensive and the reaction occurs at a higher rate with minimum energy consumption.”</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Electrochemical deposition</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1854e05d-833b-4c92-b1de-2bb586b6ed5e"/>
                <w:id w:val="-2116509204"/>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zA3M2NjLTVmYWItNDE0Zi05N2ZhLTZmZTc3YWRhOTViNyIsIlJhbmdlTGVuZ3RoIjo0LCJSZWZlcmVuY2VJZCI6IjdiZTNlNTE5LWQwMWMtNGVhMy04YWJlLTkyNGE5OGMxNDRkMyIsIlJlZmVyZW5jZSI6eyIkaWQiOiIzIiwiJHR5cGUiOiJTd2lzc0FjYWRlbWljLkNpdGF2aS5SZWZlcmVuY2UsIFN3aXNzQWNhZGVtaWMuQ2l0YXZpIiwiQWJzdHJhY3QiOiJMaXRoaXVtLWlvbiBiYXR0ZXJpZXMgKExJQnMpIGhhdmUgcmVjZWl2ZWQg</w:instrText>
                </w:r>
                <w:r w:rsidR="00670427" w:rsidRPr="0077002F">
                  <w:rPr>
                    <w:lang w:val="en-US"/>
                  </w:rPr>
                  <w:instrText>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</w:instrText>
                </w:r>
                <w:r w:rsidR="00670427" w:rsidRPr="0077002F">
                  <w:instrText>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cbHRyY2hcXGZzMThcXGYxIE5vcm1hbDt9e1xcKlxcY3MxMFxcYWRkaXRpdmUgRGVmYXVsdCBQYXJhZ3JhcGggRm9udFxyXG47fX17XFwqXFxnZW5lcmF0b3IgQXNwb3NlLldvcmRzIGZvciAuTkVUIDExLjExLjAuMD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1pb24gYmF0dGVyaWVzIChMSUJzKSBoYXZlIHJlY2VpdmVkIGluY3JlYXNpbmcgYXR0ZW50aW9uIGluIHJlY2VudCB5ZWFycyBkdWUgdG8gdGhlaXIgcHJvbWluZW50IGFwcGxpY2F0aW9ucyBpbiBjb25zdW1lcn17XFxydGxjaFxcYWYwXFxhZnMyNFxcbHRyY2hcXGZzMThcXGxhbmcxMDMxXFxsYW5nbnAxMDMxXFxsb2NoXFxhZjFcXGRiY2hcXGFmMVxyXG5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xlY3Ryb25pY3MgYW5kIHRoZXkgbWF5IGFsc28gcmVkdWNlIG91ciBkZXBlbmRlbmNlIG9uIG9pbCwgYnkgdGhlaXIgdXNlIGluIGVsZWN0cmljIHZlaGljbGVzIChFVnMpLiBUaGlzIHBhcGVyIHNlbGVjdGl2ZWx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2aWV3cyB0aGUgZXhpc3RpbmcgcmVjeWNsaW5nIHRlY2hub2xvZ2llcyBmb3IgdHJlYXRpbmcgdGhlIHNwZW50IExJQnMgaW4gb3JkZXIgdG8gcmVjb3ZlciB0aGUgdmFsdWFibGUgcHJvZHVjdHMgYW5kIGF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Gx1c3RyYXRpb24gb2YgY29tYmluZWQgcmVjeWNsaW5nIHByb2Nlc3NlcyBpcyBwcmVzZW50ZWQuIFRoZSBwcmltYXJ5IExJQnMgY29udGFpbiB0b3hpYyBtYXRlcmlhbHMgd2hpY2ggbWF5IGxlYWQgdG9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0aGVybWFsIHJ1bmF3YXkgYW5kIGV4b3RoZXJtaWMgcmVhY3Rpb25zLiBIZW5jZSBhbiBlbXBoYXNpcyBoYXMgYmVlbiBwbGFjZWQgb24gdGhlIHNhZmV0eSB0ZXN0cyB0aGF0IG5lZWQgdG8gYmUgbW9uaXRvcmVk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pbiB0aGVzZSBiYXR0ZXJpZXMgZXNwZWNpYWxseSB0aGVpciB1c2UgaW4gaHlicmlkIEVWcy4gQWxsIHR5cGVzIG9mIHBoeXNpY2FsLCBjaGVtaWNhbCwgYmlvbG9naWNhbCBhbmQgZWxlY3Ryb2NoZW1pY2FsIG1ldGhvZH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YXZlIGJlZW4gcmV2aWV3ZWQgd2l0aCByZXNwZWN0IHRvIHJlY292ZXJ5IG9mIHNvbWUgdmFsdWFibGUgbWV0YWxzIHN1Y2ggYXMgY29iYWx0LCBuaWNrZWwsIG1hbmdhbmVzZSwgZXRjLiBUaGUgYXJ0aWNs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29uY2x1ZGVzIHdpdGggYSByZWNlbnQgaW52ZXN0aWdhdGlvbiBvZiB0aGUgcmVjb3Zlcnkgb2YgdmFsdWFibGUgbWV0YWxzIGZyb20gc3BlbnQgYmF0dGVyaWVzIGluIHRoZSBmb3JtIG9mIG5hbm9tYXRlcmlhbH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aXRzIGltcGxpY2F0aW9ucyBmb3IgdGhlIGZ1dHVyZS4gQSBicmllZiBkaXNjdXNzaW9uIGFib3V0IHRoZSBjb3N0IG9mIExJQnMgYW5kIGl0cyBwYXRlbnQgcHVibGljYXRpb25zIGhhdmUgYmVlbiBkb25lIGl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vcmRlciB0byBhc3Nlc3MgdGhlIHNjb3BlIG9mIExJQnNcXHU4MjE3ICBhcHBsaWNhdGlvbnMgaW4gRVZzLn17XFxydGxjaFxcYWYwXFxhZnMyNFxcbHRyY2hcXGZzMThcXGxhbmcxMDMxXFxsYW5nbnAxMDMxXHJcbl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jE2MjI1MTUuMjAxMy44NTMx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jE2MjI1MTUuMjAxMy44NTMxMDUiLCJVcmlTdHJpbmciOiJodHRwczovL2RvaS5vcmcvMTAuMTA4MC8yMTYyMjUxNS4yMDEzLjg1MzE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c4XSJ9XX0sIlRhZyI6IkNpdGF2aVBsYWNlaG9sZGVyIzE4NTRlMDVkLTgzM2ItNGM5Mi1iMWRlLTJiYjU4NmI2ZWQ1ZSIsIlRleHQiOiJbNzhdIiwiV0FJVmVyc2lvbiI6IjYuOC4wLjAifQ==}</w:instrText>
                </w:r>
                <w:r w:rsidR="00670427" w:rsidRPr="0077002F">
                  <w:fldChar w:fldCharType="separate"/>
                </w:r>
                <w:r w:rsidR="00670427" w:rsidRPr="0077002F">
                  <w:t>[78]</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is process has the advantages of easy operational conditions, low energy consumption and good separation effect.”</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Solvent extraction</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4a4e8d08-887b-4dd0-8c7c-5f6d2fef1478"/>
                <w:id w:val="1226874347"/>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TQyNzFkLTEyNjItNDExMC1iODdlLWQ1NGUxNmU5NGFlYSIsIlJhbmdlTGVuZ3RoIjo1LCJSZWZlcmVuY2VJZCI6IjAxOWVlMzQ2LTBjN2MtNDA2Yi1hOWY5LTc2NTFmOGJmYzc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xZDR2d2Nuei5qcGciLCJVcmlTdHJpbmciOiIwMTllZTM0Ni0wYzdjLTQwNmItYTlmOS03NjUxZjhiZmM3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wNy4xMS4wNz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Bvd3NvdXIuMjAwNy4xMS4wNzQiLCJVcmlTdHJpbmciOiJodHRwczovL2RvaS5vcmcvMTAuMTAxNi9qLmpwb3dzb3VyLjIwMDcuMTEuMD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}</w:instrText>
                </w:r>
                <w:r w:rsidR="00670427" w:rsidRPr="0077002F">
                  <w:fldChar w:fldCharType="separate"/>
                </w:r>
                <w:r w:rsidR="00670427" w:rsidRPr="0077002F">
                  <w:t>[274]</w:t>
                </w:r>
                <w:r w:rsidR="00670427" w:rsidRPr="0077002F">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Based on the above investigation and by considering the lower energy consumption, lower chemical consumption and relatively better leaching efficiency the best conditions for the leaching of cobalt and lithium from waste LiCoO2 were determined.”</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Citric acid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02364ed4-5a67-468f-beda-e9b781759ca2"/>
                <w:id w:val="1005479445"/>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WM3YjcxLTc2Y2ItNDE4Yi05NGJiLTJjMGQ2NDUxODYzMSIsIlJhbmdlTGVuZ3RoIjo0LCJSZWZlcmVuY2VJZCI6IjQzZmFmYzIxLWZlMmQtNGNiYS1iNTI3LTNiODdkY2RiNzQyMyIsIlJlZmVyZW5jZSI6eyIkaWQiOiIzIiwiJHR5cGUiOiJTd2lzc0FjYWRlbWljLkNpdGF2aS5SZWZlcmVuY2UsIFN3aXNzQWNhZGVtaWMuQ2l0YXZpIiwiQWJzdHJhY3QiOiJBQ1MgU3Vz</w:instrText>
                </w:r>
                <w:r w:rsidR="00670427" w:rsidRPr="0077002F">
                  <w:rPr>
                    <w:lang w:val="en-US"/>
                  </w:rPr>
                  <w:instrText>dGFpbmFibGUgQ2hlbS4gRW5nLiAyMDE3LjU6ODAxNy04MDI0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w:instrText>
                </w:r>
                <w:r w:rsidR="00670427" w:rsidRPr="0077002F">
                  <w:instrText>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HdhZ25lcndlXFxBcHBEYXRhXFxMb2NhbFxcVGVtcFxceTNrbG13YWIuanBnIiwiVXJpU3RyaW5nIjoiNDNmYWZjMjEtZmUyZC00Y2JhLWI1MjctM2I4N2RjZGI3N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NzdXNjaGVtZW5nLjdiMDE1O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Fjc3N1c2NoZW1lbmcuN2IwMTU5NCIsIlVyaVN0cmluZyI6Imh0dHBzOi8vZG9pLm9yZy8xMC4xMDIxL2Fjc3N1c2NoZW1lbmcuN2IwMTU5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MwMjM2NGVkNC01YTY3LTQ2OGYtYmVkYS1lOWI3ODE3NTljYTIiLCJUZXh0IjoiWzY1XSIsIldBSVZlcnNpb24iOiI2LjguMC4wIn0=}</w:instrText>
                </w:r>
                <w:r w:rsidR="00670427" w:rsidRPr="0077002F">
                  <w:fldChar w:fldCharType="separate"/>
                </w:r>
                <w:r w:rsidR="00670427" w:rsidRPr="0077002F">
                  <w:t>[65]</w:t>
                </w:r>
                <w:r w:rsidR="00670427" w:rsidRPr="0077002F">
                  <w:fldChar w:fldCharType="end"/>
                </w:r>
              </w:sdtContent>
            </w:sdt>
            <w:r w:rsidR="00670427" w:rsidRPr="0077002F">
              <w:t xml:space="preserve"> </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In particular yields of operation (leaching, purifications, product recovery), consumption of chemicals, energy requirements, and operation scheduling are estimated for each units according to experimental data reported: above.”</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Simulation with and without solvent extraction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e12c043d-ffa0-4424-a1d9-123e21e1f32f"/>
                <w:id w:val="-347639003"/>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DI2ZGY1LWQxOGYtNGVjMS04ZWFiLTg4ZDk2YmZiYjcyZCIsIlJhbmdlTGVuZ3RoIjo0LCJSZWZlcmVuY2VJZCI6IjRiMzBlYTZjLTZlOTYtNGVlYS04OWFiLTZiYjM5YzVhMGU3ZSIsIlJlZmVyZW5jZSI6eyIkaWQiOiIzIiwiJHR5cGUiOiJTd2lzc0FjYWRlbWljLkNpdGF2aS5SZWZlcmVuY2UsIFN3aXNzQWNhZGVtaWMuQ2l0YXZpIiwiQWJzdHJ</w:instrText>
                </w:r>
                <w:r w:rsidR="00670427" w:rsidRPr="0077002F">
                  <w:rPr>
                    <w:lang w:val="en-US"/>
                  </w:rPr>
                  <w:instrText>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</w:instrText>
                </w:r>
                <w:r w:rsidR="00670427" w:rsidRPr="0077002F">
                  <w:instrText>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wNiAoMjAxMikgMzkzLTQwMS4gMTAuMTAxNi9qLmpwb3dzb3VyLjIwMTIuMDEuMTE1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NG14NWVqemwuanBnIiwiVXJpU3RyaW5nIjoiNGIzMGVhNmMtNmU5Ni00ZWVhLTg5YWItNmJiMzljNWEwZTd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IuMDEuMT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b3dzb3VyLjIwMTIuMDEuMTE1IiwiVXJpU3RyaW5nIjoiaHR0cHM6Ly9kb2kub3JnLzEwLjEwMTYvai5qcG93c291ci4yMDEyLjAxLjEx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Byb2R1Y3QgcmVjb3ZlcnkgZnJvbSBMaS1pb24gYmF0dGVyeSB3YXN0ZXMgY29taW5nIGZyb20gYW4gaW5kdXN0cmlhbCBwcmUtdHJlYXRtZW50IHBsYW50OiBMYWIgc2NhbGUgdGVzdHMgYW5kIHByb2Nlc3Mgc2ltLi4u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Byb2R1Y3QgcmVjb3ZlcnkgZnJvbSBMaS1pb24gYmF0dGVyeSB3YXN0ZXMgY29taW5nIGZyb20gYW4gaW5kdXN0cmlhbCBwcmUtdHJlYXRtZW50IHBsYW50OiBMYWIgc2NhbGUgdGVzdHMgYW5kIHByb2Nlc3Mgc2ltdWxhdGlvbnMiLCJUcmFuc2xhdG9ycyI6W10sIlllYXIiOiIyMDEyIiwiWWVhclJlc29sdmVkIjoiMjAxMiIsIkNyZWF0ZWRCeSI6Il9Sb25qYSBXYWduZXItV2VueiIsIkNyZWF0ZWRPbiI6IjIwMjAtMTAtMTVUMTM6Mjc6MjEiLCJNb2RpZmllZEJ5IjoiX1dhZ25lcndlIiwiSWQiOiI0YjMwZWE2Yy02ZTk2LTRlZWEtODlhYi02YmIzOWM1YTBlN2U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U0XSJ9XX0sIlRhZyI6IkNpdGF2aVBsYWNlaG9sZGVyI2UxMmMwNDNkLWZmYTAtNDQyNC1hMWQ5LTEyM2UyMWUxZjMyZiIsIlRleHQiOiJbNTRdIiwiV0FJVmVyc2lvbiI6IjYuOC4wLjAifQ==}</w:instrText>
                </w:r>
                <w:r w:rsidR="00670427" w:rsidRPr="0077002F">
                  <w:fldChar w:fldCharType="separate"/>
                </w:r>
                <w:r w:rsidR="00670427" w:rsidRPr="0077002F">
                  <w:t>[54]</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A comparative analysis of inorganic and organic acids as well as bioleaching in terms of efficiency, environmental friendliness, cost, energy consumption, material consumption, and simple operation is also presented in Fig. 12f.”</w:t>
            </w:r>
          </w:p>
          <w:p w:rsidR="00670427" w:rsidRPr="0077002F" w:rsidRDefault="00670427" w:rsidP="00670427">
            <w:pPr>
              <w:spacing w:before="288" w:after="288"/>
            </w:pPr>
          </w:p>
          <w:p w:rsidR="00670427" w:rsidRPr="0077002F" w:rsidRDefault="00670427" w:rsidP="00670427">
            <w:pPr>
              <w:spacing w:before="288" w:after="288"/>
            </w:pPr>
            <w:r w:rsidRPr="0077002F">
              <w:t>Fig. 12 f. shows that the energy consumption of bioleaching is lower compared to the leaching process using organic and inorganic acids. For organic and inorganic acid leaching the energy consumption is the same.</w:t>
            </w:r>
          </w:p>
          <w:p w:rsidR="00670427" w:rsidRPr="0077002F" w:rsidRDefault="00670427" w:rsidP="00670427">
            <w:pPr>
              <w:spacing w:before="288" w:after="288"/>
            </w:pPr>
          </w:p>
          <w:p w:rsidR="00670427" w:rsidRPr="0077002F" w:rsidRDefault="00670427" w:rsidP="00670427">
            <w:pPr>
              <w:spacing w:before="288" w:after="288"/>
            </w:pPr>
            <w:r w:rsidRPr="0077002F">
              <w:t>“Electrodeposition has the advantage of achieving a high product purity because it does not introduce other impurities, but it has a high energy consumption because of the use of electricity.”</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Comparing bioleaching and using organic or inorganic acids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c3dbdb47-ce1e-4ce2-9110-06d5ca6fb9ce"/>
                <w:id w:val="-1171099113"/>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w:instrText>
                </w:r>
                <w:r w:rsidR="00670427" w:rsidRPr="0077002F">
                  <w:rPr>
                    <w:lang w:val="en-US"/>
                  </w:rPr>
                  <w:instrText>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</w:instrText>
                </w:r>
                <w:r w:rsidR="00670427" w:rsidRPr="0077002F">
                  <w:instrText>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GlkIjoiNSIsIiR0eXBlIjoiU3dpc3NBY2FkZW1pYy5DaXRhdmkuUHJvamVjdCwgU3dpc3NBY2FkZW1pYy5DaXRhdmkifX0seyIkaWQiOiI2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yZWYiOiI1In19LHsiJGlkIjoiNy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llpZmFuIiwiTGFzdE5hbWUiOiJCaWFuIiwiUHJvdGVjdGVkIjpmYWxzZSwiU2V4IjowLCJDcmVhdGVkQnkiOiJfUm9uamEgV2FnbmVyLVdlbnoiLCJDcmVhdGVkT24iOiIyMDIwLTExLTE4VDEyOjMyOjI1IiwiTW9kaWZpZWRCeSI6Il9Sb25qYSBXYWduZXItV2VueiIsIklkIjoiOTRhMGYzNDMtMTM0OC00OTVjLTgxNWEtMzYwMThmMmYxNGU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XSwiQ2l0YXRpb25LZXlVcGRhdGVUeXBlIjowLCJDb2xsYWJvcmF0b3JzIjpbXSwiQ292ZXJQYXRoIjp7IiRpZCI6IjEyIiwiJHR5cGUiOiJTd2lzc0FjYWRlbWljLkNpdGF2aS5MaW5rZWRSZXNvdXJjZSwgU3dpc3NBY2FkZW1pYy5DaXRhdmkiLCJMaW5rZWRSZXNvdXJjZVR5cGUiOjIsIlVyaVN0cmluZyI6IjZiYTYyMDI4LTUwN2QtNGJhYi05ODg4LTEwODRlZmQzNWM2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hjczAwMjk3Z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5L2M4Y3MwMDI5N2UiLCJVcmlTdHJpbmciOiJodHRwczovL2RvaS5vcmcvMTAuMTAzOS9jOGNzMDAyOTd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hUMTI6MzI6MjUiLCJNb2RpZmllZEJ5IjoiX1JvbmphIFdhZ25lci1XZW56IiwiSWQiOiI1M2ZmZGMyNi05YTZiLTQ4MGUtOTkxYS03NmFmN2NhOWU2NTIiLCJNb2RpZmllZE9uIjoiMjAyMC0xMS0xOFQxMjozMj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TI0Njk1IiwiVXJpU3RyaW5nIjoiaHR0cDovL3d3dy5uY2JpLm5sbS5uaWguZ292L3B1Ym1lZC8zMDEyNDY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MjhdIn1dfSwiVGFnIjoiQ2l0YXZpUGxhY2Vob2xkZXIjYzNkYmRiNDctY2UxZS00Y2UyLTkxMTAtMDZkNWNhNmZiOWNlIiwiVGV4dCI6IlsyOF0iLCJXQUlWZXJzaW9uIjoiNi44LjAuMCJ9}</w:instrText>
                </w:r>
                <w:r w:rsidR="00670427" w:rsidRPr="0077002F">
                  <w:fldChar w:fldCharType="separate"/>
                </w:r>
                <w:r w:rsidR="00670427" w:rsidRPr="0077002F">
                  <w:t>[28]</w:t>
                </w:r>
                <w:r w:rsidR="00670427" w:rsidRPr="0077002F">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On the other hand, the solubility of Li2CO3 is inversely proportional to temperature. Therefore, the precipitation was usually carried out at a high temperature of more than 95 °C in order to precipitate Li2CO3 as much as possible. 58,59,115,124 Both of these two aspects lead to an increased energy consumption.“</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Review on hydro-metallurgical route</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1d03b68a-a41b-4782-b2f3-1208e30e504d"/>
                <w:id w:val="862019775"/>
                <w:placeholder>
                  <w:docPart w:val="015253769D50E54DB109E48C484125C6"/>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WI4OTk2LTdmNGMtNDA4MC1iMTAzLWY0ZTUyY2JjMWZiOSIsIlJhbmdlTGVuZ3RoIjo1LCJSZWZlcmVuY2VJZCI6ImRjOWNlN2E1LTk3NzQtNDc5OS1hYmQxLTVjMTY5MGU3MTI0OSIsIlJlZmVyZW5jZSI6eyIkaWQiOiIzIiwiJHR5cGUiOiJTd2lzc0</w:instrText>
                </w:r>
                <w:r w:rsidR="00670427" w:rsidRPr="0077002F">
                  <w:rPr>
                    <w:lang w:val="en-US"/>
                  </w:rPr>
                  <w:instrText>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</w:instrText>
                </w:r>
                <w:r w:rsidR="00670427" w:rsidRPr="0077002F">
                  <w:instrText>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UogdmFuIFp1aWxpY2hlbVxcQXBwRGF0YVxcTG9jYWxcXFRlbXBcXGYyY29jMHEyLmpwZyIsIlVyaVN0cmluZyI6ImRjOWNlN2E1LTk3NzQtNDc5OS1hYmQxLTVjMTY5MGU3MTI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c3VzY2hlbWVuZy44YjAzNTQ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hY3NzdXNjaGVtZW5nLjhiMDM1NDUiLCJVcmlTdHJpbmciOiJodHRwczovL2RvaS5vcmcvMTAuMTAyMS9hY3NzdXNjaGVtZW5nLjhiMDM1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jM0XSJ9XX0sIlRhZyI6IkNpdGF2aVBsYWNlaG9sZGVyIzFkMDNiNjhhLWE0MWItNDc4Mi1iMmYzLTEyMDhlMzBlNTA0ZCIsIlRleHQiOiJbMjM0XSIsIldBSVZlcnNpb24iOiI2LjguMC4wIn0=}</w:instrText>
                </w:r>
                <w:r w:rsidR="00670427" w:rsidRPr="0077002F">
                  <w:fldChar w:fldCharType="separate"/>
                </w:r>
                <w:r w:rsidR="00670427" w:rsidRPr="0077002F">
                  <w:t>[234]</w:t>
                </w:r>
                <w:r w:rsidR="00670427" w:rsidRPr="0077002F">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e process has the advantages of low energy consumption and less recycling steps, and be feasible for recycling LIBs in large scale.”</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Electrochemical deposition</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6e3867df-f8a3-4ca2-996a-65dcc3615d45"/>
                <w:id w:val="-1651747751"/>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zEwNjhmLTEwNTMtNDYzZC1iMTM2LTA4YWQxZDNmY2EzNCIsIlJhbmdlTGVuZ3RoIjo0LCJSZWZlcmVuY2VJZCI6ImIxNDBiMWMzLWEwZmItNDU0Ni1iOTcwLTExNzRmNGU1NjBlNyIsIlJlZmVyZW5jZSI6eyIkaWQiOiIzIiwiJHR5cGUiOiJTd2lzc0FjYWRlbWljLkNpdGF2aS5SZWZlcmVuY2UsIFN3aXNzQWNhZGVtaWMuQ2l0YXZpIiwiQWJzdHJhY3QiOiJBIG5ldyBwcm9jZXNzIGlzIGRlc2NyaWJlZCBmb3IgcmVjb3ZlcmluZyBhbmQgcmVnZW5lcmF0aW5nIGxpdGhpdW0gY29iYWx0IG94aWRlI</w:instrText>
                </w:r>
                <w:r w:rsidR="00670427" w:rsidRPr="0077002F">
                  <w:rPr>
                    <w:lang w:val="en-US"/>
                  </w:rPr>
                  <w:instrText>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</w:instrText>
                </w:r>
                <w:r w:rsidR="00670427" w:rsidRPr="0077002F">
                  <w:instrText>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IeWRyb21ldGFsbHVyZ3ksIDEwOCAoMjAxMSkgMjIwLTIyNS4gZG9pOjEwLjEwMTYvai5oeWRyb21ldC4yMDExLjA0LjAxMz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BIG5ldyBwcm9jZXNzIGlzIGRlc2NyaWJlZCBmb3IgcmVjb3ZlcmluZyBhbmQgcmVnZW5lcmF0aW5nIGxpdGhpdW0gY29iYWx0IG94aWRlIGZyb20gc3BlbnQgbGl0aGl1bS1pb259e1xccnRsY2hcXGFmMFxcYWZzMjRcXGx0cmNoXFxmczE4XFxsYW5nMTAzMVxcbGFuZ25wMTAzMVxcbG9jaFxcYWYxXFxkYmNoXFxhZjFcXGhpY2hcXGYxXFxjczEwXFxjZjFcXHBhcn1cXHBhcmRcclxu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hdHRlcmllcyAoTElCcykgYnkgYSBjb21iaW5hdGlvbiBvZiBkaXNtYW50bGluZywgZGV0YWNobWVudCB3aXRoIE4tbWV0aHlscHlycm9saWRvbmUgKE5NUCksIGFjaWQgbGVhY2hpbmd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cmUtc3ludGhlc2lzIG9mIExpQ29PMiBmcm9tIHRoZSBsZWFjaCBsaXF1b3IgYXMgYSBjYXRob2RlIGFjdGl2ZSBtYXRlcmlhbC4gVGhlIGxlYWNoIGxpcXVvciwgb2J0YWluZWQgZnJvb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3BlbnQgTElCcyBieSB1c2luZyBhIG5pdHJpYyBhY2lkIGxlYWNoaW5nIHNvbHV0aW9uLCBpcyB1c2VkIGFzIGVsZWN0cm9seXRlIHRvIHJlZ2VuZXJhdGUgTGlDb08yIGNyeXN0YWxzIG9uIG5pY2tl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sYXRlIGF0IGNvbnN0YW50IGN1cnJlbnQgaW4gYSBzaW5nbGUgc3ludGhldGljIHN0ZXAgdXNpbmcgZWxlY3Ryb2NoZW1pY2FsIGRlcG9zaXRpb24gdGVjaG5vbG9neS4gVGhlIGNyeXN0YWx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N0cnVjdHVyZSBhbmQgc3VyZmFjZSBtb3JwaG9sb2d5IG9mIHJlZ2VuZXJhdGVkIExpQ29PMiB3ZXJlIGRldGVybWluZWQgYnkgWC1yYXkgZGlmZnJhY3Rpb24gKFhSRCkgY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2Nhbm5pbmcgZWxlY3Ryb24gbWljcm9zY29weSAoU0VNKSwgcmVzcGVjdGl2ZWx5LiBMaUNvTzIgcGhhc2Ugd2l0aCBwcmVmZXJyZWQgKDEwNCkgb3JpZW50YXRpb24gd2Fz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lbGVjdHJvLWRlcG9zaXRlZCBvbiBuaWNrZWwgc3Vic3RyYXRlIGF0IGN1cnJlbnQgZGVuc2l0eSAxIG1BIGNtXFx1ODcyMiAyIGZvciAyMCBoLCBhbmQgZm91bmQgdG8gaGF2ZSBnb29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2hhcmFjdGVyaXN0aWNzIGFzIGEgY2F0aG9kZSBhY3RpdmUgbWF0ZXJpYWwgaW4gdGVybXMgb2YgY2hhcmdlIGFuZCBkaXNjaGFyZ2UgY2FwYWNpdHksIGFuZCBjeWNsaW5nIHBlcmZvcm1hbmNlLn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VGhlIHBhcnRpY2xlIHNpemUgYW5kIGxheWVyIHRoaWNrbmVzcyBvZiB0aGUgcmVnZW5lcmF0ZWQgTGlDb08yIGNyeXN0YWxsaW5lIHBvd2RlciB3ZXJlIDAuNSBcXHU5NTYgbSBhbmQgMC4yIG1t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c3BlY3RpdmVseS4gVGhlIGluaXRpYWwgY2hhcmdlIGFuZCBkaXNjaGFyZ2UgY2FwYWNpdHkgd2VyZSAxMzAuOCBhbmQgMTI3LjIgbUFoIGdcXHU4NzIyIDEsIHJlc3BlY3RpdmVseS4gQWZ0ZXJ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DMwIGN5Y2xlcywgdGhlIGNhcGFjaXR5IGhhZCBkZWNyZWFzZWQgYnkgbGVzcyB0aGFuIDQlIGNvbXBhcmVkIHdpdGggdGhlIGZpcnN0IGN5Y2xlLiBUaGlzIHByb2Nlc3MgaW52b2x2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zaW1wbGUgZXF1aXBtZW50IGFuZCBjb3VsZCBiZSBmZWFzaWJsZSBmb3IgcmVjeWNsaW5nIExJQnMgaW4gbGFyZ2Ugc2NhbGU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aSIsIkxhc3ROYW1lIjoiTGkiLCJQcm90ZWN0ZWQiOmZhbHNlLCJTZXgiOjAsIkNyZWF0ZWRCeSI6Il9Sb25qYSBXYWduZXItV2VueiIsIkNyZWF0ZWRPbiI6IjIwMjAtMTEtMThUMTI6MzI6MjUiLCJNb2RpZmllZEJ5IjoiX1JvbmphIFdhZ25lci1XZW56IiwiSWQiOiI4ZTlmMTY2MC1mNWMyLTRkNjMtOGExYi1hMTdlMzMwMTczNjMiLCJNb2RpZmllZE9uIjoiMjAyMC0xMS0xOFQxMjozMjoyNSIsIlByb2plY3QiOnsiJGlkIjoiNSIsIiR0eXBlIjoiU3dpc3NBY2FkZW1pYy5DaXRhdmkuUHJvamVjdCwgU3dpc3NBY2FkZW1pYy5DaXRhdmkifX0seyIkaWQiOiI2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NyIsIiR0eXBlIjoiU3dpc3NBY2FkZW1pYy5DaXRhdmkuUGVyc29uLCBTd2lzc0FjYWRlbWljLkNpdGF2aSIsIkZpcnN0TmFtZSI6IkZlbmciLCJMYXN0TmFtZSI6IlN1biIsIlByb3RlY3RlZCI6ZmFsc2UsIlNleCI6MCwiQ3JlYXRlZEJ5IjoiX1JvbmphIFdhZ25lci1XZW56IiwiQ3JlYXRlZE9uIjoiMjAyMC0xMS0xOVQxMDowMTo1NCIsIk1vZGlmaWVkQnkiOiJfUm9uamEgV2FnbmVyLVdlbnoiLCJJZCI6ImVjNDUxMDBjLTUxNjItNGMyNy1hMjZlLTBmNGMyZGRjMjZkMSIsIk1vZGlmaWVkT24iOiIyMDIwLTExLTE5VDEwOjAxOjU0IiwiUHJvamVjdCI6eyIkcmVmIjoiNSJ9fSx7IiRpZCI6Ijg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kiLCIkdHlwZSI6IlN3aXNzQWNhZGVtaWMuQ2l0YXZpLlBlcnNvbiwgU3dpc3NBY2FkZW1pYy5DaXRhdmkiLCJGaXJzdE5hbWUiOiJKaWFucnVpIiwiTGFzdE5hbWUiOiJMaXUiLCJQcm90ZWN0ZWQiOmZhbHNlLCJTZXgiOjAsIkNyZWF0ZWRCeSI6Il9Sb25qYSBXYWduZXItV2VueiIsIkNyZWF0ZWRPbiI6IjIwMjAtMTEtMTlUMTA6MDE6NTUiLCJNb2RpZmllZEJ5IjoiX1JvbmphIFdhZ25lci1XZW56IiwiSWQiOiIzMWJhZTBkMi05YmVjLTRmMzEtODBmZi1mZjlmN2IxMGNlMzIiLCJNb2RpZmllZE9uIjoiMjAyMC0xMS0xOVQxMDowMTo1N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HdhZ25lcndlXFxBcHBEYXRhXFxMb2NhbFxcVGVtcFxceGZsa3c1YXMuanBnIiwiVXJpU3RyaW5nIjoiYjE0MGIxYzMtYTBmYi00NTQ2LWI5NzAtMTE3NGY0ZTU2MG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h5ZHJvbWV0LjIwMTEuMDQuMDE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h5ZHJvbWV0LjIwMTEuMDQuMDEzIiwiVXJpU3RyaW5nIjoiaHR0cHM6Ly9kb2kub3JnLzEwLjEwMTYvai5oeWRyb21ldC4yMDExLjA0LjA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QcmVwYXJhdGlvbiBvZiBMaUNvTzxzdWI+Mjwvc3ViPiBmaWxtcyBmcm9tIHNwZW50IGxpdGhpdW0taW9uIGJhdHRlcmllcyBieSBhIGNvbWJpbmVkIHJlY3ljbGluZyBwcm9jZXNzIiwiVHJhbnNsYXRvcnMiOltdLCJZZWFyIjoiMjAxMSIsIlllYXJSZXNvbHZlZCI6IjIwMTEiLCJDcmVhdGVkQnkiOiJfUm9uamEgV2FnbmVyLVdlbnoiLCJDcmVhdGVkT24iOiIyMDIwLTExLTE5VDEwOjAxOjM2IiwiTW9kaWZpZWRCeSI6Il9XYWduZXJ3ZSIsIklkIjoiYjE0MGIxYzMtYTBmYi00NTQ2LWI5NzAtMTE3NGY0ZTU2MGU3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2M10ifV19LCJUYWciOiJDaXRhdmlQbGFjZWhvbGRlciM2ZTM4NjdkZi1mOGEzLTRjYTItOTk2YS02NWRjYzM2MTVkNDUiLCJUZXh0IjoiWzYzXSIsIldBSVZlcnNpb24iOiI2LjguMC4wIn0=}</w:instrText>
                </w:r>
                <w:r w:rsidR="00670427" w:rsidRPr="0077002F">
                  <w:fldChar w:fldCharType="separate"/>
                </w:r>
                <w:r w:rsidR="00670427" w:rsidRPr="0077002F">
                  <w:t>[63]</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Considering the low energy consumption and relatively better reaction efficiencies, the suitable conditions were 80 °C and 120 min.“</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Organic oxalate as leachant and precipitant</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e2ec2390-24e2-4e91-b9c5-fae7790f4cb8"/>
                <w:id w:val="-825973898"/>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jdhNDkyLTUyZTMtNGYzNi04ZTQ4LTkxNzI5MmViMGQ4ZSIsIlJhbmdlTGVuZ3RoIjo0LCJSZWZlcmVuY2VJZCI6IjllY2ZjYzAxLTlhZGYtNDUwNC1hYzdlLTBiMmY2NGIwMjRiMyIsIlJlZmVyZW5jZSI6eyIkaWQiOiIzIiwiJHR5cGUiOiJTd2lzc0FjYWRlbWljLkNpdGF2aS5SZWZlcmVuY2UsIFN3aXNzQWNhZGVtaWMuQ2l0YXZpIiwiQWJzdHJhY3QiOiJTcGVudCBsaXRoaXVtLWlvbiBiYXR0ZXJpZXMgY29udGFpbmluZyBsb3RzIG9mIHN0cmF0ZWdpYyByZXNvdXJjZXMgc3Vj</w:instrText>
                </w:r>
                <w:r w:rsidR="00670427" w:rsidRPr="0077002F">
                  <w:rPr>
                    <w:lang w:val="en-US"/>
                  </w:rPr>
                  <w:instrText>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</w:instrText>
                </w:r>
                <w:r w:rsidR="00670427" w:rsidRPr="0077002F">
                  <w:instrText>ZyBMKC0xKSBmb3IgMTIwIG1pbi4gVGhlIHJlYWN0aW9uIGVmZmljaWVuY3kgb2YgbW9yZSB0aGFuIDk4JSBvZiBMaUNvTygyKSBjYW4gYmUgYWNoaWV2ZWQgYW5kIGNvYmFsdCBhbmQgbGl0aGl1bSBjYW4gYWxzbyBiZSBzZXBhcmF0ZWQgZWZmaWNpZW50bHkgZHVyaW5nIHRoZSBoeWRyb21ldGFsbHVyZ2ljYWwgcHJvY2Vzcy4gVGhlIGNvbWJpbmVkIHByb2Nlc3MgaXMgc2ltcGxlIGFuZCBhZGVxdWF0ZSBmb3IgdGhlIHJlY292ZXJ5IG9mIHZhbHVhYmxlIG1ldGFscyBmcm9tIHNwZW50IGxpdGhpdW0taW9uIGJhdHRlcml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cXJ5cXhhbWYuanBnIiwiVXJpU3RyaW5nIjoiOWVjZmNjMDEtOWFkZi00NTA0LWFjN2UtMGIyZjY0YjAyNGI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IuMDMuMDI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dhc21hbi4yMDEyLjAzLjAyNyIsIlVyaVN0cmluZyI6Imh0dHBzOi8vZG9pLm9yZy8xMC4xMDE2L2oud2FzbWFuLjIwMTIuMDMuM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DY6NTIiLCJNb2RpZmllZEJ5IjoiX1JvbmphIFdhZ25lci1XZW56IiwiSWQiOiIyN2M2OGY3YS05ZWQ0LTQxYTEtOTIxMS0zMDVmZDZiOGViODQiLCJNb2RpZmllZE9uIjoiMjAyMC0xMS0xOVQxNDowNjo1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yNTM0MDcyIiwiVXJpU3RyaW5nIjoiaHR0cDovL3d3dy5uY2JpLm5sbS5uaWguZ292L3B1Ym1lZC8yMjUzNDA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2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T3JnYW5pYyBveGFsYXRlIGFzIGxlYWNoYW50IGFuZCBwcmVjaXBpdGFudCBmb3IgdGhlIHJlY292ZXJ5IG9mIHZhbHVhYmxlIG1ldGFsc8KgIGZyb20gc3BlbnQgbGl0aGl1bS1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FByZWxpbWluYXJ5IHRyZWF0bWVudDwvc3Bhbj48L3A+XHJcblx0XHRcdDxwIHN0eWxlPVwibWFyZ2luOjBwdCAwcHQgNnB0XCI+PHNwYW4gc3R5bGU9XCJmb250LWZhbWlseTonU2Vnb2UgVUknOyBmb250LXNpemU6OXB0XCI+wqDCoMKgwqDCoMKgwqDCoMKgwqDCoMKgwqDCoMKgwqDCoMKgwqAgMi4yIFZhY3V1bSBweXJvbHlzaXM8L3NwYW4+PC9wPlxyXG5cdFx0XHQ8cCBzdHlsZT1cIm1hcmdpbjowcHQgMHB0IDZwdFwiPjxzcGFuIHN0eWxlPVwiZm9udC1mYW1pbHk6J1NlZ29lIFVJJzsgZm9udC1zaXplOjlwdFwiPsKgwqDCoMKgwqDCoMKgwqDCoMKgwqDCoMKgwqDCoMKgwqDCoMKgIDIuMyBNZXRhbCBsZWFjaGluZyBhbmQgcHJlY2lwaXRhdGlvbj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}</w:instrText>
                </w:r>
                <w:r w:rsidR="00670427" w:rsidRPr="0077002F">
                  <w:fldChar w:fldCharType="separate"/>
                </w:r>
                <w:r w:rsidR="00670427" w:rsidRPr="0077002F">
                  <w:t>[77]</w:t>
                </w:r>
                <w:r w:rsidR="00670427" w:rsidRPr="0077002F">
                  <w:fldChar w:fldCharType="end"/>
                </w:r>
              </w:sdtContent>
            </w:sdt>
            <w:r w:rsidR="00670427" w:rsidRPr="0077002F">
              <w:t xml:space="preserve"> </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Obviously, the combined processes are of extreme prolixity and energy-consuming while cobalt is transferred from LiCoO2 to dissolving Co2+ in solution, and then precipitated Co2+.”</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Organic oxalate leaching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ec6e9a1f-c802-4836-8124-e80e0a6e4998"/>
                <w:id w:val="-1610582031"/>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mJhYzYyLWQ5MGItNGNhNC1iMWRmLWE2N2Q4YTg0MTJiYSIsIlJhbmdlTGVuZ3RoIjo1LCJSZWZlcmVuY2VJZCI6ImEzNjI2OWM4LWE3N2EtNDQwNi1iMjI0LTU5OTUzZTE2NDc1OCIsIlJlZmVyZW5jZSI6eyIkaWQiOiIzIiwiJHR5cGUiOiJTd2lzc0FjYWRlbWljLkNpdGF2aS5SZWZlcmVuY2UsIFN3aXNzQWNhZGVtaWMuQ2l0YXZpIiwiQWJzdHJhY3QiOiJXaXRoIHRoZSBib29taW5nIG9mIGNvbnN1bWVyIGVsZWN0cm9uaWNzIChDRSkgY</w:instrText>
                </w:r>
                <w:r w:rsidR="00670427" w:rsidRPr="0077002F">
                  <w:rPr>
                    <w:lang w:val="en-US"/>
                  </w:rPr>
                  <w:instrText>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</w:instrText>
                </w:r>
                <w:r w:rsidR="00670427" w:rsidRPr="0077002F">
                  <w:instrText>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3YWduZXJ3ZVxcQXBwRGF0YVxcTG9jYWxcXFRlbXBcXHBweTBmZmR1LmpwZyIsIlVyaVN0cmluZyI6ImEzNjI2OWM4LWE3N2EtNDQwNi1iMjI0LTU5OTUzZTE2NDc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oYXptYXQuMjAxNS4wMi4wNj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oYXptYXQuMjAxNS4wMi4wNjQiLCJVcmlTdHJpbmciOiJodHRwczovL2RvaS5vcmcvMTAuMTAxNi9qLmpoYXptYXQuMjAxNS4wMi4wN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OFQxMDoxMDo0NyIsIk1vZGlmaWVkQnkiOiJfUm9uamEgV2FnbmVyLVdlbnoiLCJJZCI6ImY4MjlmZWQ0LTRkNDktNGQ2My1iZTNiLTEyY2E3Y2U0ZWI4YyIsIk1vZGlmaWVkT24iOiIyMDIwLTEyLTE4VDEwOjEwOjQ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U4OTc2OTIiLCJVcmlTdHJpbmciOiJodHRwOi8vd3d3Lm5jYmkubmxtLm5paC5nb3YvcHVibWVkLzI1ODk3Njk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Ob3ZlbCBhcHByb2FjaCB0byByZWNvdmVyIGNvYmFsdCBhbmQgbGl0aGl1bSBmcm9tIHNwZW50IGxpdGhpdW0taW9uIGJhdHRlcnkgdXNpbmcgb3hhbGljIGFjaWQ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BcHBlbmRpeCBBIFN1cHBsZW1lbnRhcnkgZGF0YT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5vdmVsIGFwcHJvYWNoIHRvIHJlY292ZXIgY29iYWx0IGFuZCBsaXRoaXVtIGZyb20gc3BlbnQgbGl0aGl1bS1pb24gYmF0dGVyeSB1c2luZyBveGFsaWMgYWNpZCIsIlRyYW5zbGF0b3JzIjpbXSwiVm9sdW1lIjoiMjk1IiwiWWVhciI6IjIwMTUiLCJZZWFyUmVzb2x2ZWQiOiIyMDE1IiwiQ3JlYXRlZEJ5IjoiX1JvbmphIFdhZ25lci1XZW56IiwiQ3JlYXRlZE9uIjoiMjAyMC0xMi0xOFQxMDoxMDowNyIsIk1vZGlmaWVkQnkiOiJfV2FnbmVyd2UiLCJJZCI6ImEzNjI2OWM4LWE3N2EtNDQwNi1iMjI0LTU5OTUzZTE2NDc1OC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U3XSJ9XX0sIlRhZyI6IkNpdGF2aVBsYWNlaG9sZGVyI2VjNmU5YTFmLWM4MDItNDgzNi04MTI0LWU4MGUwYTZlNDk5OCIsIlRleHQiOiJbMTU3XSIsIldBSVZlcnNpb24iOiI2LjguMC4wIn0=}</w:instrText>
                </w:r>
                <w:r w:rsidR="00670427" w:rsidRPr="0077002F">
                  <w:fldChar w:fldCharType="separate"/>
                </w:r>
                <w:r w:rsidR="00670427" w:rsidRPr="0077002F">
                  <w:t>[157]</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It can be also discovered from Table 2 that the leaching reaction can be finished in a short time of 20 min and only mild leaching conditions are required during leaching, which can greatly reduce the energy and chemical consumption.“</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Ascorbic acid leaching</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7ba9323f-0b19-4e67-8dae-679504d12206"/>
                <w:id w:val="1488982707"/>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TQ4ZjU4LWZiY2EtNGFlYy1hYmI4LWYyZDQzOWVjNTljMyIsIlJhbmdlTGVuZ3RoIjo0LCJSZWZlcmVuY2VJZCI6ImVjODA2ZDY2LWU3MWQtNDc1ZC1iMmZiLWYwNGRhM2E4NjQyMiIsIlJlZmVyZW5jZSI6eyIkaWQiOiIzIiwiJHR5cGUiOiJTd2lzc0FjYWRlbWljLkNpdGF2aS5SZWZlcmVuY2UsIFN3aXNzQWNhZGVtaWMuQ2l0YXZpIiwiQWJzdHJhY3QiOiJJbiB0aGlzIH</w:instrText>
                </w:r>
                <w:r w:rsidR="00670427" w:rsidRPr="0077002F">
                  <w:rPr>
                    <w:lang w:val="en-US"/>
                  </w:rPr>
                  <w:instrText>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w:instrText>
                </w:r>
                <w:r w:rsidR="00670427" w:rsidRPr="0077002F">
                  <w:instrText>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ZzNsM3RxNDEuanBnIiwiVXJpU3RyaW5nIjoiZWM4MDZkNjYtZTcxZC00NzVkLWIyZmItZjA0ZGEzYTg2NDI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3MzQyNDJYMTQ1NTczOD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M3ODI1NSIsIlVyaVN0cmluZyI6Imh0dHA6Ly93d3cubmNiaS5ubG0ubmloLmdvdi9wdWJtZWQvMjUzNzgy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FQxMzoxMTo1NSIsIk1vZGlmaWVkQnkiOiJfUm9uamEgV2FnbmVyLVdlbnoiLCJJZCI6IjA2ZTcxN2ZmLTcxZDQtNDRmNi05YWRmLTgyNGFlMGE0NzNjZiIsIk1vZGlmaWVkT24iOiIyMDIwLTExLTE4VDEzOjEx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NzM0MjQyWDE0NTU3MzgwIiwiVXJpU3RyaW5nIjoiaHR0cHM6Ly9kb2kub3JnLzEwLjExNzcvMDczNDI0MlgxNDU1NzM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N2JhOTMyM2YtMGIxOS00ZTY3LThkYWUtNjc5NTA0ZDEyMjA2IiwiVGV4dCI6Ils0OF0iLCJXQUlWZXJzaW9uIjoiNi44LjAuMCJ9}</w:instrText>
                </w:r>
                <w:r w:rsidR="00670427" w:rsidRPr="0077002F">
                  <w:fldChar w:fldCharType="separate"/>
                </w:r>
                <w:r w:rsidR="00670427" w:rsidRPr="0077002F">
                  <w:t>[48]</w:t>
                </w:r>
                <w:r w:rsidR="00670427" w:rsidRPr="0077002F">
                  <w:fldChar w:fldCharType="end"/>
                </w:r>
              </w:sdtContent>
            </w:sdt>
            <w:r w:rsidR="00670427" w:rsidRPr="0077002F">
              <w:t xml:space="preserve"> </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High recovery efficiencies of 99 % for both of cobalt and lithium were obtained with low energy and chemical consumption when the leaching process was carried out under the optimum conditions: 2M H2SO4, 5 vol.% H2O2, leaching time of 60min, leaching temperature of 80 °C and solid/liquid ratio of 50 g · L−1.”</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Vacuum pyrolysis and hydrometallurgical recovery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e8c80493-227c-4beb-9003-639f3cc5d0c9"/>
                <w:id w:val="239987282"/>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GRhNzZkLTZhY2EtNDVlZS04MGM1LTg3ZjQ1ZmM4OTc3YSIsIlJhbmdlTGVuZ3RoIjo1LCJSZWZlcmVuY2VJZCI6ImY3MWFlYjdjLTUyODktNDgxZi05ZGNjLWQ5NDNhM2VkYWYzMiIsIlJlZmVyZW5jZSI6eyIkaWQiOiIzIiwiJHR5cGUi</w:instrText>
                </w:r>
                <w:r w:rsidR="00670427" w:rsidRPr="0077002F">
                  <w:rPr>
                    <w:lang w:val="en-US"/>
                  </w:rPr>
                  <w:instrText>OiJTd2lzc0FjYWRlbWljLkNpdGF2aS5SZWZlcmVuY2UsIFN3aXNzQWNhZGVtaWMuQ2l0YXZpIiwiQWJzdHJhY3QiOiJ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w:instrText>
                </w:r>
                <w:r w:rsidR="00670427" w:rsidRPr="0077002F">
                  <w:instrText>dmFjdXVtIHB5cm9seXNpcyBvZiBjYXRob2RlIG1hdGVyaWFsIHN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dhZ25lcndlXFxBcHBEYXRhXFxMb2NhbFxcVGVtcFxcMmUzdXV0aHouanBnIiwiVXJpU3RyaW5nIjoiZjcxYWViN2MtNTI4OS00ODFmLTlkY2MtZDk0M2EzZWRhZj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ExLjA3LjExN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aGF6bWF0LjIwMTEuMDcuMTE0IiwiVXJpU3RyaW5nIjoiaHR0cHM6Ly9kb2kub3JnLzEwLjEwMTYvai5qaGF6bWF0LjIwMTEuMDcuMT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EtMDEtMDVUMTU6MDY6MzIiLCJNb2RpZmllZEJ5IjoiX1JvbmphIFdhZ25lci1XZW56IiwiSWQiOiJhMWU0NzMyNi05OWRhLTQ3MDAtYTgzZS05NWU5MGZlMzc0YzEiLCJNb2RpZmllZE9uIjoiMjAyMS0wMS0wNVQxNTowNj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xODcyMzkwIiwiVXJpU3RyaW5nIjoiaHR0cDovL3d3dy5uY2JpLm5sbS5uaWguZ292L3B1Ym1lZC8yMTg3MjM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WYWN1dW0gcHlyb2x5c2lzIGFuZCBoeWRyb21ldGFsbHVyZ2ljYWwgcHJvY2VzcyBmb3IgdGhlIHJlY292ZXJ5IG9mIHZhbHVhYmxlIG1ldGFscyBmcm9t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RGlzbWFudGxpbmcgYW5kIHNlcGFyYXRpb248L3NwYW4+PC9wPlxyXG5cdFx0XHQ8cCBzdHlsZT1cIm1hcmdpbjowcHQgMHB0IDZwdFwiPjxzcGFuIHN0eWxlPVwiZm9udC1mYW1pbHk6J1NlZ29lIFVJJzsgZm9udC1zaXplOjlwdFwiPsKgwqDCoMKgwqDCoMKgwqDCoMKgwqDCoMKgwqDCoMKgwqDCoMKgIDIuMyBWYWN1dW0gcHlyb2x5c2lzPC9zcGFuPjwvcD5cclxuXHRcdFx0PHAgc3R5bGU9XCJtYXJnaW46MHB0IDBwdCA2cHRcIj48c3BhbiBzdHlsZT1cImZvbnQtZmFtaWx5OidTZWdvZSBVSSc7IGZvbnQtc2l6ZTo5cHRcIj7CoMKgwqDCoMKgwqDCoMKgwqDCoMKgwqDCoMKgwqDCoMKgwqDCoCAyLjQgTWV0YWwgbGVhY2hpbmc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EaXNtYW50bGluZyBhbmQgdmFjdXVtIHB5cm9seXNpczwvc3Bhbj48L3A+XHJcblx0XHRcdDxwIHN0eWxlPVwibWFyZ2luOjBwdCAwcHQgNnB0XCI+PHNwYW4gc3R5bGU9XCJmb250LWZhbWlseTonU2Vnb2UgVUknOyBmb250LXNpemU6OXB0XCI+wqDCoMKgwqDCoMKgwqDCoMKgwqDCoMKgwqDCoMKgwqDCoMKgwqAgMy4yIE1ldGFsIGxlYWNoaW5n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ZhY3V1bSBweXJvbHlzaXMgYW5kIGh5ZHJvbWV0YWxsdXJnaWNhbCBwcm9jZXNzIGZvciB0aGUgcmVjb3Zlcnkgb2YgdmFsdWFibGUgbWV0YWxzIGZyb20gc3BlbnQgbGl0aGl1bS1pb24gYmF0dGVyaWVzIiwiVHJhbnNsYXRvcnMiOltdLCJZZWFyIjoiMjAxMSIsIlllYXJSZXNvbHZlZCI6IjIwMTEiLCJDcmVhdGVkQnkiOiJfUm9uamEgV2FnbmVyLVdlbnoiLCJDcmVhdGVkT24iOiIyMDIxLTAxLTA1VDE1OjA2OjE3IiwiTW9kaWZpZWRCeSI6Il9XYWduZXJ3ZSIsIklkIjoiZjcxYWViN2MtNTI4OS00ODFmLTlkY2MtZDk0M2EzZWRhZjMy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xNTJdIn1dfSwiVGFnIjoiQ2l0YXZpUGxhY2Vob2xkZXIjZThjODA0OTMtMjI3Yy00YmViLTkwMDMtNjM5ZjNjYzVkMGM5IiwiVGV4dCI6IlsxNTJdIiwiV0FJVmVyc2lvbiI6IjYuOC4wLjAifQ==}</w:instrText>
                </w:r>
                <w:r w:rsidR="00670427" w:rsidRPr="0077002F">
                  <w:fldChar w:fldCharType="separate"/>
                </w:r>
                <w:r w:rsidR="00670427" w:rsidRPr="0077002F">
                  <w:t>[152]</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From the above-studied parameters and considering the lowest energy consumption, lowest chemical consumption and improved</w:t>
            </w:r>
          </w:p>
          <w:p w:rsidR="00670427" w:rsidRPr="0077002F" w:rsidRDefault="00670427" w:rsidP="00670427">
            <w:pPr>
              <w:spacing w:before="288" w:after="288"/>
            </w:pPr>
            <w:r w:rsidRPr="0077002F">
              <w:t>leaching efficiency, the best conditions for the leaching of cobalt and lithium from waste LiCoO2 was determined.“</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Leaching wuth DL-malic acid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fbfbcc35-a071-4100-aa02-51dbe5d8e5b0"/>
                <w:id w:val="641698142"/>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jBkODQ0LTFhYjMtNDczZS1iYjgxLTY3NmRlOTRkMjFiMSIsIlJhbmdlTGVuZ3RoIjo0LCJSZWZlcmVuY2VJZCI6ImFkZTc5NjkyLWJhYTctNDk2Zi04MDMzLWExZjRhZGYzMzJhYiIsIlJlZmVyZW5jZSI6eyIkaWQiOiIzIiwiJHR5cGUiOiJTd2lzc0FjYWRlbWljLkNpdGF2aS5SZWZlcmVuY2UsIFN3aXNzQWNhZGVtaWMuQ2l0YXZpIiwiQWJzdHJhY3QiOiJXZS</w:instrText>
                </w:r>
                <w:r w:rsidR="00670427" w:rsidRPr="0077002F">
                  <w:rPr>
                    <w:lang w:val="en-US"/>
                  </w:rPr>
                  <w:instrText>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</w:instrText>
                </w:r>
                <w:r w:rsidR="00670427" w:rsidRPr="0077002F">
                  <w:instrText>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d2FnbmVyd2VcXEFwcERhdGFcXExvY2FsXFxUZW1wXFx3MGthdDBocy5qcGciLCJVcmlTdHJpbmciOiJhZGU3OTY5Mi1iYWE3LTQ5NmYtODAzMy1hMWY0YWRmMzMyYW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2FzbWFuLjIwMTAuMDguMDA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MC4wOC4wMDgiLCJVcmlTdHJpbmciOiJodHRwczovL2RvaS5vcmcvMTAuMTAxNi9qLndhc21hbi4yMDEwLjA4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A5OjU2OjM5IiwiTW9kaWZpZWRCeSI6Il9Sb25qYSBXYWduZXItV2VueiIsIklkIjoiZWE1ZWUzNWItM2JhYS00MGE4LWExYjItZjdjNGZiOGE1NGViIiwiTW9kaWZpZWRPbiI6IjIwMjAtMTEtMTlUMDk6NTY6Mz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gxNzQzMSIsIlVyaVN0cmluZyI6Imh0dHA6Ly93d3cubmNiaS5ubG0ubmloLmdvdi9wdWJtZWQvMjA4MTc0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bnZpcm9ubWVudGFsIGZyaWVuZGx5IGxlYWNoaW5nIHJlYWdlbnQgZm9yIGNvYmFsdCBhbmQgbGl0aGl1bSByZWNvdmVyecKgIGZyb20gc3BlbnQgbGl0aGl1bS1pb24gYmF0dGVyaWVz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}</w:instrText>
                </w:r>
                <w:r w:rsidR="00670427" w:rsidRPr="0077002F">
                  <w:fldChar w:fldCharType="separate"/>
                </w:r>
                <w:r w:rsidR="00670427" w:rsidRPr="0077002F">
                  <w:t>[62]</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e energy consumption for lithium recovery and organic</w:t>
            </w:r>
          </w:p>
          <w:p w:rsidR="00670427" w:rsidRPr="0077002F" w:rsidRDefault="00670427" w:rsidP="00670427">
            <w:pPr>
              <w:spacing w:before="288" w:after="288"/>
            </w:pPr>
            <w:r w:rsidRPr="0077002F">
              <w:t>removal was calculated based on the voltage of the cell during the first cycle (see the voltage profile in Fig. S2, ESI†). The energy efficiencies were 8.71 kWh/kgLi and 33.4 kWh/kgDOC for Li+ recovery and DOC removal, respectively.</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Electrochemical wastewater treatment with lithium recovery after solvent extraction</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8a33e0bd-7abd-4266-8649-b954d76384a0"/>
                <w:id w:val="-259443209"/>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2Y1ZTkxLTIzMTgtNGZmMi04ZThkLWI1YzIwMmEyZDczZSIsIlJhbmdlTGVuZ3RoIjo1LCJSZWZlcmVuY2VJZCI6Ijg0YzMwMmZhLWM2ODktNDJkMS1iMTllLTU5NjYwMmUwYjYzOCIsIlJlZmVyZW5jZSI6eyIkaWQiOiIzI</w:instrText>
                </w:r>
                <w:r w:rsidR="00670427" w:rsidRPr="0077002F">
                  <w:rPr>
                    <w:lang w:val="en-US"/>
                  </w:rPr>
                  <w:instrText>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</w:instrText>
                </w:r>
                <w:r w:rsidR="00670427" w:rsidRPr="0077002F">
                  <w:instrText>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Vudmlyb25tZW50YWwgU2NpZW5jZTogV2F0ZXIgUmVzZWFyY2ggJmFtcDsgVGVjaG5vbG9neSAoMjAxOCksIDQsIDE3NS0xODIsIGRvaToxMC4xMDM5L0M3RVcwMDQ1NEs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yXG5cXGx0cnBhclxcbGkwXFxsaW4wXFxyaTBcXHJpbjBcXHFsXFxmYWF1dG9cXHJ0bGNoXFxhZnMyMFxcbHRyY2hcXGZzMThcXGYxIE5vcm1hbDt9e1xcKlxcY3MxMFxcYWRkaXRpdmUgRGVmYXVsdCBQYXJhZ3JhcGggRm9udDt9fXtcXCpcXGdlbmVyYXRvciBBc3Bvc2UuV29yZHMgZm9yIC5ORVQgMTEuMTEuMC4wXHJcbj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TGl0aGl1bSBoYXMgYmVjb21lIG9uZSBvZiB0aGUgbW9zdCBpbXBvcnRhbnQgZWxlbWVudHMgZHVlIHRvIHRoZSByYXBpZCBkZXZlbG9wbWVudCBvZiBtb2JpbGUgZGV2aWNlc3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W5kIGVsZWN0cm9uaWNzIGxhdGVseS4gVGhlcmUgaGFzIGJlZW4gYSBzdGVlcCBpbmNyZWFzZSBpbiB0aGUgZ2xvYmFsIGRlbWFuZCBmb3IgbGl0aGl1bSwgYW5kIGRldmVsb3BpbmcgY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Y29ub21pYyBzdXBwbHkgb2YgbGl0aGl1bSBpcyB0aGVyZWJ5IGltcG9ydGFudCBmb3IgYmF0dGVyeSBpbmR1c3RyaWVzLiBUaGlzIHN0dWR5IHByZXNlbnRzIGEgbmV3IG1ldGhvZ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m9yIHJlY292ZXJpbmcgbGl0aGl1bSBpbiB3YXN0ZXdhdGVyIGZyb20gYmF0dGVyeSByZWN5Y2xpbmcgcGxhbnRzLCBpbiB3aGljaCBhIGNvbnNpZGVyYWJsZSBhbW91bnQgb2YgbGl0aGl1b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ChcXHU4NzY0IDE5MDAgbWcgTFxcdTg3MjIgMSkgaXMgZGlzY2FyZGVkLiBUaGVyZSB3YXMgYSBzaWduaWZpY2FudCBhbW91bnQgb2Ygb3JnYW5pYyBwb2xsdXRhbnRzIHByZXNlbnQgaW4gdGh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0ZXdhdGVyIChcXHU4NzY0IDMwMCBtZyBMXFx1ODcyMiAxIG9mIGRpc3NvbHZlZCBvcmdhbmljIGNhcmJvbiksIGFuZCBzbyB0byByZXNvbHZlIHRoaXMsIHdlIHByb3Bvc2VkIGFuIGVsZWN0cm9jaGVtaWN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N5c3RlbSBjb250YWluaW5nIGEgbGl0aGl1bS1yZWNvdmVyaW5nIGVsZWN0cm9kZSAobGl0aGl1bSBtYW5nYW5lc2Ugb3hpZGUsIExNTykgYW5kIGF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veGlkYW50LWdlbmVyYXRpbmcgZWxlY3Ryb2RlIChib3Jvbi1kb3BlZCBkaWFtb25kLCBCREQpIHRvIHNpbXVsdGFuZW91c2x5IHJlY292ZXIgbGl0aGl1bSBhbmQgZGVjb21wb3Nl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vcmdhbmljIHBvbGx1dGFudHMuIFJlcGVhdGVkIG9wZXJhdGlvbiBvZiB0aGUgZWxlY3Ryb2NoZW1pY2FsIHN5c3RlbSBkZW1vbnN0cmF0ZWQgaGlnaGx5IGVmZmljaWVud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uZCByZWxpYWJsZSBsaXRoaXVtIGV4dHJhY3Rpb24gYW5kIG9yZ2FuaWMgbWF0ZXJpYWwgcmVtb3ZhbCBmcm9tIHdhc3Rld2F0ZXIuIEFmdGVyIHRoZSBsaXRoaXVtIHJlY292ZXJ5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eXN0ZW0gb3BlcmF0aW9uLCBhIGxpdGhpdW0tcmljaCBzb2x1dGlvbiAoOTguNiBtb2wlIGxpdGhpdW0gYW1vbmcgY2F0aW9ucykgd2FzIG9idGFpbmVkLCBhbmQgdGhlIG9yZ2FuaW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wb2xsdXRhbnRzIGluIHRoZSB3YXN0ZXdhdGVyIGRlY3JlYXNlZCBieSA2NSUuIEZ1cnRoZXJtb3JlLCB0aGUgZWxlY3Ryb2NoZW1pY2FsIGJlaGF2aW9yIG9mIExNTyBhbmR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EJERCB3YXMgaW52ZXN0aWdhdGVkIHVuZGVyIHZhcmlvdXMgb3BlcmF0aW5nIGNvbmRpdGlvbnMgdG8gcHJvdmlkZSB1c2VmdWwgaW5zaWdodHMgaW50byB0aGUgaW5kdXN0cmlhbCBhcHBsaWNhdGlvbn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vZiBvdXIgTE1PL0JERCBzeXN0ZW0ufX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HdhZ25lcndlXFxBcHBEYXRhXFxMb2NhbFxcVGVtcFxcemFpZnRlaDUuanBnIiwiVXJpU3RyaW5nIjoiODRjMzAyZmEtYzY4OS00MmQxLWIxOWUtNTk2NjAyZTBiNj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S9DN0VXMDA0NTRL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S9DN0VXMDA0NTRLIiwiVXJpU3RyaW5nIjoiaHR0cHM6Ly9kb2kub3JnLzEwLjEwMzkvQzdFVzAwNDU0S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zMl0ifV19LCJUYWciOiJDaXRhdmlQbGFjZWhvbGRlciM4YTMzZTBiZC03YWJkLTQyNjYtODY0OS1iOTU0ZDc2Mzg0YTAiLCJUZXh0IjoiWzEzMl0iLCJXQUlWZXJzaW9uIjoiNi44LjAuMCJ9}</w:instrText>
                </w:r>
                <w:r w:rsidR="00670427" w:rsidRPr="0077002F">
                  <w:fldChar w:fldCharType="separate"/>
                </w:r>
                <w:r w:rsidR="00670427" w:rsidRPr="0077002F">
                  <w:t>[132]</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In the leaching process, the main consumption comes from the leaching agents and energy consumption. “</w:t>
            </w:r>
          </w:p>
          <w:p w:rsidR="00670427" w:rsidRPr="0077002F" w:rsidRDefault="00670427" w:rsidP="00670427">
            <w:pPr>
              <w:spacing w:before="288" w:after="288"/>
            </w:pPr>
          </w:p>
          <w:p w:rsidR="00670427" w:rsidRPr="0077002F" w:rsidRDefault="00670427" w:rsidP="00670427">
            <w:pPr>
              <w:spacing w:before="288" w:after="288"/>
            </w:pPr>
            <w:r w:rsidRPr="0077002F">
              <w:t>heating energy calculated to leach 1kg cathode material between 92.6 kWh (at H3PO4 0.7 M, 50 g/L 1,4% H2O2, 40 °C, 60 min, at Trifluoroacetic acid 15vol% acid, 12.5 g/L, 40 °C, 180 min) and 497 kWh (at H2SO4 1 M, 50 g/L, 95 °C, 240 min, at oxalic acid 1 M, 15 g/L, 95 °C, 150 min)</w:t>
            </w:r>
          </w:p>
          <w:p w:rsidR="00670427" w:rsidRPr="0077002F" w:rsidRDefault="00670427" w:rsidP="00670427">
            <w:pPr>
              <w:spacing w:before="288" w:after="288"/>
            </w:pP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Economical comparison of different hydrometallurgical methods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c9bbd4d3-c4a6-4349-88aa-7d403182b865"/>
                <w:id w:val="508496303"/>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TI0YjcxLWI2ZjAtNDE3NC1hZWIxLTAxODc4ZThjYTBjNyIsIlJhbmdlU3RhcnQiOjE0LCJSYW5nZUxlbmd0aCI6NSw</w:instrText>
                </w:r>
                <w:r w:rsidR="00670427" w:rsidRPr="0077002F">
                  <w:rPr>
                    <w:lang w:val="en-US"/>
                  </w:rPr>
                  <w:instrText>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</w:instrText>
                </w:r>
                <w:r w:rsidR="00670427" w:rsidRPr="0077002F">
                  <w:instrText>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M3NyAoMjAxNykgNzAtNzkuIGRvaToxMC4xMDE2L2ouanBvd3NvdXIuMjAxNy4xMi4wMDY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yXG5cXGx0cnBhclxcbGkwXFxsaW4wXFxyaTBcXHJpbjBcXHFsXFxmYWF1dG9cXHJ0bGNoXFxhZnMyMFxcbHRyY2hcXGZzMThcXGYxIE5vcm1hbDt9e1xcKlxcY3MxMFxcYWRkaXRpdmUgRGVmYXVsdCBQYXJhZ3JhcGggRm9udDt9fXtcXCpcXGdlbmVyYXRvciBBc3Bvc2UuV29yZHMgZm9yIC5ORVQgMTEuMTEuMC4wXHJcbjt9e1xcaW5mb1xcdmVyc2lvbjBcXGVkbWluczBcXG5vZnBhZ2VzMF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XFx2aWV3c2NhbGUxMDBcXGZldDBcXGZ0bmJqXFxhZW5kZG9jXFxhZnRubnJsY1xcbm9ncm93YXV0b2ZpdFxcaHRtYXV0c3BcXG5vdWljb21wYXRcXG5vZmVhdHVyZXRocm90dGxlMVxcZm9ybXNoYWRlXFxkZ2hzcGFjZTE4MFxcZGd2c3BhY2UxODBcXGRnaG9yaWdpbjE4MDBcXGRndm9yaWdpbjE0NDBcXGRnaHNob3cxXFxkZ3ZzaG93MVxcZGdtYXJnaW5cclx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W4gZWNvbm9taWNhbCBlZmZlY3RpdmUgbWV0aG9kIGlzIGRldmVsb3BlZCBmb3IgcmVjeWNsaW5nIHNwZW50IExpTmkxLzNDbzEvM01uMS8zTzIgY2F0aG9kZXMsIHdoZXJlIG1vcmV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RoYW4gOTglIExpLCBDbywgTmkgYW5kIE1uIGNhbiBiZSBsZWFjaGVkIG91dCB3aXRoIGRpZmZlcmVudCBvcmdhbmljIGFjaWRzLCBhbmQgcmVzeW50aGVzaXplZCB0byBMaU5pMS8zQ28xL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DNNbjEvM08yLiBUaGUgbGVhY2hpbmcgbWVjaGFuaXNtIGlzIGludmVzdGlnYXRlZCBhdCBtYWNyby0gYW5kIG1pY3JvLXNjYWxlcy4gVGhlIHBhcnRpY2xlcyB1bmRlcmdvIGEgbG9vc2VuaW5nL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nJlYWtpbmctc2hyaW5raW5nIGNoYW5nZSBmb3IgdHdvIGFjaWRzLCB3aGlsZSB0aGUgRlRJUiBhbmQgVVYtdmlzIHNwZWN0cmEgaW5kaWNhdGUgZGlmZmVyZW50IGNvb3JkaW5hdGlvb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lYWN0aW9ucy4gVGhlIHBlcmZvcm1hbmNlIG9mIExpTmkxLzNDbzEvM01uMS8zTzIgcmVzeW50aGVzaXplZCBmcm9tIHRoZSBsZWFjaGF0ZSBvZiB0aGUgYWNldGljIGFjaWQgbGVhY2hpbmd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ChOQ00tQWMpIGFuZCBtYWxlaWMgYWNpZCBsZWFjaGluZyAoTkNNLU1hKSBhcmUgY29tcGFyZWQuIFRoZSBmaXJzdCBkaXNjaGFyZ2UgY2FwYWNpdHkgb2YgTkNNLU1hIGFuZCBOQ01BY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F0IDAuMkMgYXJlIDE1MS42IGFuZCAxMTUuMCBtQSBoIGdcXHU4NzIyIDEsIHJlc3BlY3RpdmVseS4gVGhlIG11Y2ggYmV0dGVyIHBlcmZvcm1hbmNlIG9mIE5DTS1NYSB0aGFuIE5DTS1BY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VzdWx0cyBmcm9tIHRoZSBkaWZmZXJlbnQgY29vcmRpbmF0aW9uIG9mIHRoZSB0d28gYWNpZHMgaW4gdGhlIHNvbC1nZWwgcHJvY2Vzcywgd2hlcmUgdGhlIG1hbGVpYyBhY2lkIGNhbiBlc3Rlcmlme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vIGVzdGFibGlzaCBhIHN0YWJsZSBuZXR3b3JrIHRvIGNoZWxhdGUgbWV0YWwgaW9ucywgd2hpbGUgdGhlIHdlYWsgY2hlbGF0aW9uIG9mIGFjZXRpYyBhY2lkIGxlYWRzIHRvIHRoZSBmb3JtYXRpb25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9mIGltcHVyaXRpZXMuIFRoZSBlY29ub21pY3MgYW5hbHlzaXMgaW5jbHVkaW5nIHRoZSBjb3N0IG9mIGxlYWNoaW5nIGFjaWQgYW5kIGVuZXJneSBjb25zdW1wdGlvbiBzaG93cyB0aGF0IHRo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ByaWNlIG9mIG9yZ2FuaWMgYWNpZHMgYW5kIHJlZHVjaW5nIGFnZW50cywgc2hvcnQgbGVhY2hpbmcgdGltZSwgbG93IHRlbXBlcmF0dXJlIGFuZCBoaWdoLXZhbHVlZCBwcm9kdWN0cyBhcm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RoZSBlZmZlY3RpdmUgd2F5IHRvIGluY3JlYXNlIHJlY3ljbGluZyBhbmQgZW52aXJvbm1lbnRhbCBiZW5lZml0cywgd2hpY2ggc2hvd3MgYWR2YW50YWdlcyBpbiB0ZXJtcyBvZiByZXNvdXJjZ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b3N0IGFuZCBhZGRlZCB2YWx1ZS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cGZ0bWJjb3UuanBnIiwiVXJpU3RyaW5nIjoiMWNiN2ViNDgtNjUwMy00YmNhLTg2YTAtOTAwNDc4ZWQ0M2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cuMTIuMDA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wb3dzb3VyLjIwMTcuMTIuMDA2IiwiVXJpU3RyaW5nIjoiaHR0cHM6Ly9kb2kub3JnLzEwLjEwMTYvai5qcG93c291ci4yMDE3LjEyLjAw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RWNvbm9taWNhbCByZWN5Y2xpbmcgcHJvY2VzcyBmb3Igc3BlbnQgbGl0aGl1bS1pb24gYmF0dGVyaWVzIGFuZCBtYWNyby0gYW5kIG1pY3JvLXNjYWxlIG1lY2hhbmlzdGljIHN0dWR5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GF6bWF0LjIwMTYuMTIuMDIx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3OTg3NDUzIiwiVXJpU3RyaW5nIjoiaHR0cDovL3d3dy5uY2JpLm5sbS5uaWguZ292L3B1Ym1lZC8yNzk4NzQ1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m9uamEgV2FnbmVyLVdlbnoiLCJDcmVhdGVkT24iOiIyMDIxLTAxLTA1VDE1OjIxOjA4IiwiTW9kaWZpZWRCeSI6Il9Sb25qYSBXYWduZXItV2VueiIsIklkIjoiNjNjYzc4MjYtYmFiNi00YjA2LWJhNzEtNGY0OGQwMDk2OGQ2IiwiTW9kaWZpZWRPbiI6IjIwMjEtMDEtMDVUMTU6MjE6MD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2ouamhhem1hdC4yMDE2LjEyLjAyMSIsIlVyaVN0cmluZyI6Imh0dHBzOi8vZG9pLm9yZy8xMC4xMDE2L2ouamhhem1hdC4yMDE2LjEyLjAyM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Mz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dmFsdWFibGUgbWV0YWxzIGZyb20gd2FzdGUgY2F0aG9kZSBtYXRlcmlhbHMgb2Ygc3BlbnQgbGl0aGl1bS1pb24gYmF0dGVyaWVzIHVzaW5nIG1pbGQgcGhvc3Bob3JpYyBhY2lk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EFwcGVuZGl4IEE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A5LjExLjAyNi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DE2L2ouamhhem1hdC4yMDA5LjExLjAyNiIsIlVyaVN0cmluZyI6Imh0dHBzOi8vZG9pLm9yZy8xMC4xMDE2L2ouamhhem1hdC4yMDA5LjExLjAyN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0hFTUlDQUwgRU5HSU5FRVJJTkcgSk9VUk5BTCwgMjgxICgyMDE1KSA0MTgtNDI3LiBkb2k6MTAuMTAxNi9qLmNlai4yMDE1LjA2LjA3MT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JbiB0aGlzIHN0dWR5LCBzdWxmdXJpYyBhY2lkIGxlYWNoaW5nIHdhcyBhcHBsaWVkIHRvIHJlY292ZXIgbGl0aGl1bSwgY29iYWx0LCBuaWNrZWwgYW5kIG1hbmdhbmVzZSBmcm9tIHRoZX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aWMgYWN0aXZlIG1hdGVyaWFsIG9mIHNwZW50IExJQnMgaW4gcHJlc2VuY2Ugb2YgYSByZWR1Y2luZyBhZ2VudCwgc29kaXVtIGJpc3VsZml0ZS4gVGhlIGNvbmRpdGlvbnMgZm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dGhlIGRpc3NvbHV0aW9uIG9mIHZhbHVhYmxlIG1ldGFscyB3ZXJlIG9wdGltaXplZCB3aGlsZSB2YXJ5aW5nIHRoZSBwYXJhbWV0ZXJzIHN1Y2ggYXMgYWNpZCBjb25jZW50cmF0aW9uL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bGVhY2hpbmcgdGltZSwgdGVtcGVyYXR1cmUgYW5kIHB1bHAgZGVuc2l0eS4gSXQgd2FzIGZvdW5kIHRoYXQgd2l0aCAxIE0gSDJTTzQgYW5kIDAuMDc1IE1OYUhTTzN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cyByZWR1Y2luZyBhZ2VudCA5Ni43JSBMaSwgOTEuNiUgQ28sIDk2LjQlIE5pIGFuZCA4Ny45JSBNbiB3ZXJlIHJlY292ZXJlZCBpbiA0IGggYXQgMzY4IEsgYW5kIGEgcHVscH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GVuc2l0eSBvZiAyMCBnL0wuIEtpbmV0aWMgZGF0YSBmb3IgdGhlIGRpc3NvbHV0aW9uIG9mIHRoZSBtZXRhbHMgc3VjaCBhcyBMaSwgQ28gYW5kIE5pIGluIHRoZSB0ZW1wZXJhdHVyZX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JhbmdlIDMwOFxcdTgyMTEgMzY4IEsgc2hvd2VkIGJlc3QgZml0IHRvIHRoZSBraW5ldGljIG1vZGVsIGdvdmVybmVkIGJ5IHRoZSBlbXBpcmljYWwgbG9nYXJpdGhtaWMgcmF0ZSBsYXc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MZWFjaGluZyBvZiB0aGUgbWV0YWxzIHByb2NlZWRlZCB0aHJvdWdoIHRoZSBkaWZmdXNpb24gb2YgbGl4aXZpYW50IG9uIHRoZSBzdXJmYWNlIG9mIHRoZSBzdWJzdHJhdGUgcGFydGljbGVzL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doaWNoIHdhcyBjb3Jyb2JvcmF0ZWQgYnkgWFJEIHBoYXNlIGFuYWx5c2VzIGFuZCBTRU1cXHU4MjExIEVEUyBvZiB0aGUgdW50cmVhdGVkIHNhbXBsZSBhbmQgdGhlIGxlYWNo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yZXNpZHVlcy4gRnJvbSB0aGUgbGVhY2ggbGlxdW9yLCA+OTglIENvIHdhcyByZWNvdmVyZWQgYXMgY29iYWx0IG94YWxhdGUgKENvQzJPNDJIMk8pIGJ5IHByZWNpcGl0YXR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3aXRoIG94YWxpYyBhY2lkLiBNbkNPMywgTmlDTzMgYW5kIExpMkNPMyB3ZXJlIHByZWNpcGl0YXRlZCBmcm9tIHRoZSBjb2JhbHQgZGVwbGV0ZWQgc29sdXRpb24uIEJ5IHRoa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Byb2Nlc3MsIGhpZ2ggcmVjb3Zlcnkgb2YgTGkgYW5kIENvIGNvdWxkIGJlIGFjaGlldmVkIGluIHRoZSBzb2x1dGlvbiBhbmQgdGhlbiBpbiB0aGUgZm9ybSBvZiBjYXJib25hd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bmQgb3hhbGF0ZSwgcmVzcGVjdGl2ZWx5IGFsb25nIHdpdGggdGhlIHJlY292ZXJ5IG9mIE1uIGFuZCBOaSBhcyB0aGVpciBjYXJib25hdGVz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ai4yMDE1LjA2LjA3MS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ZWouMjAxNS4wNi4wNzEiLCJVcmlTdHJpbmciOiJodHRwczovL2RvaS5vcmcvMTAuMTAxNi9qLmNlai4yMDE1LjA2LjA3MS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Hlkcm9tZXRhbGx1cmdpY2FsIHByb2Nlc3Npbmcgb2Ygc3BlbnQgbGl0aGl1bSBpb24gYmF0dGVyaWVzIChMSUJzKcKgIGluIHRoZSBwcmVzZW5jZSBvZiBhIHJlZHVjaW5nIGFnZW50IHdpdGggZW1waGFzaXMgb24ga2luZXRpY3Mgb2YgbGVhY2hpbmc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RGlzbWFudGxpbmcgb2Ygc3BlbnQgYmF0dGVyaWVzIGFuZCBzZXBhcmF0aW9uIG9mIGNhdGhvZGUgbWF0ZXJpYWw8L3NwYW4+PC9wPlxyXG5cdFx0XHQ8cCBzdHlsZT1cIm1hcmdpbjowcHQgMHB0IDZwdFwiPjxzcGFuIHN0eWxlPVwiZm9udC1mYW1pbHk6J1NlZ29lIFVJJzsgZm9udC1zaXplOjlwdFwiPsKgwqDCoMKgwqDCoMKgwqDCoMKgwqDCoMKgwqDCoMKgwqDCoMKgIDIuMiBMZWFjaGluZyBvZiB0aGUgY2F0aG9kZSBhY3RpdmUgbWF0ZXJpYWw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hhem1hdC4yMDE1LjAyLjA2NCIsIkVkaXRvcnMiOltdLCJFdmFsdWF0aW9uQ29tcGxleGl0eSI6MCwiRXZhbHVhdGlvblNvdXJjZVRleHRGb3JtYXQiOjAsIkdyb3VwcyI6W10sIkhhc0xhYmVsMSI6ZmFsc2UsIkhhc0xhYmVsMiI6ZmFsc2UsIktleXdvcmRzIjpbXSwiTGFuZ3VhZ2UiOiJlbmciLCJMYW5ndWFnZUNvZGUiOiJlbiI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IxMC4xMDE2L2ouamhhem1hdC4yMDE1LjAyLjA2NCIsIlVyaVN0cmluZyI6Imh0dHBzOi8vZG9pLm9yZy8xMC4xMDE2L2ouamhhem1hdC4yMDE1LjAyLjA2N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yLTE4VDEwOjEwOjQ3IiwiTW9kaWZpZWRCeSI6Il9Sb25qYSBXYWduZXItV2VueiIsIklkIjoiZjgyOWZlZDQtNGQ0OS00ZDYzLWJlM2ItMTJjYTdjZTRlYjhjIiwiTW9kaWZpZWRPbiI6IjIwMjAtMTItMThUMTA6MTA6NDc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yNTg5NzY5MiIsIlVyaVN0cmluZyI6Imh0dHA6Ly93d3cubmNiaS5ubG0ubmloLmdvdi9wdWJtZWQvMjU4OTc2OTI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Ob3ZlbCBhcHByb2FjaCB0byByZWNvdmVyIGNvYmFsdCBhbmQgbGl0aGl1bSBmcm9tIHNwZW50IGxpdGhpdW0taW9uIGJhdHRlcnkgdXNpbmcgb3hhbGljIGFjaWQ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BcHBlbmRpeCBBIFN1cHBsZW1lbnRhcnkgZGF0YT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}</w:instrText>
                </w:r>
                <w:r w:rsidR="00670427" w:rsidRPr="0077002F">
                  <w:fldChar w:fldCharType="separate"/>
                </w:r>
                <w:r w:rsidR="00670427" w:rsidRPr="0077002F">
                  <w:t>[64,69,129,157,242]</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e whole recovery</w:t>
            </w:r>
          </w:p>
          <w:p w:rsidR="00670427" w:rsidRPr="0077002F" w:rsidRDefault="00670427" w:rsidP="00670427">
            <w:pPr>
              <w:spacing w:before="288" w:after="288"/>
            </w:pPr>
            <w:r w:rsidRPr="0077002F">
              <w:t>process is simpler and more environmentally friendly with low</w:t>
            </w:r>
          </w:p>
          <w:p w:rsidR="00670427" w:rsidRPr="0077002F" w:rsidRDefault="00670427" w:rsidP="00670427">
            <w:pPr>
              <w:spacing w:before="288" w:after="288"/>
            </w:pPr>
            <w:r w:rsidRPr="0077002F">
              <w:t>energy consumption compared with earlier methods.“</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Ascorbic acid leaching</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fecc8f4d-2f57-4fa5-a686-b94a5eb7f9ca"/>
                <w:id w:val="-712509727"/>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TkzZjA0LWNkYTYtNDA2Yi1iNzc5LWJjMjAwMTZjMGU0MiIsIlJhbmdlTGVuZ3RoIjo1LCJSZWZlcmVuY2VJZCI6IjA2NDc0NGQ3LWNiNjEtNDg3ZC1iOWMxLTIyZDUwNDIwNzZkZSIsIlJlZmVyZW5jZSI6eyIkaWQiOiIzIiwiJHR5cGUiOiJTd2lzc0FjYWRlbWljLkNpdGF2aS5SZWZlcmVuY2UsIFN3aXNzQWNhZGVtaWMuQ2l0YXZpIiwiQWJzdHJhY3QiOiJSZWN5Y2xpbmcgb2YgdGhlIG1ham9yIGNvbXBvbmVudHMgZnJvbSBzcGVudCBMaS1pb24gYmF0dGVyaWVzIChMSUJzKSBpcyBjb25</w:instrText>
                </w:r>
                <w:r w:rsidR="00670427" w:rsidRPr="0077002F">
                  <w:rPr>
                    <w:lang w:val="en-US"/>
                  </w:rPr>
                  <w:instrText>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</w:instrText>
                </w:r>
                <w:r w:rsidR="00670427" w:rsidRPr="0077002F">
                  <w:instrText>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m91cm5hbCBvZiBQb3dlciBTb3VyY2VzLCAyMTggKDIwMTIpIDIxLTI3LiBkb2k6MTAuMTAxNi9qLmpwb3dzb3VyLjIwMTIuMDYuMDY4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clxuXFxxbFxcZmFhdXRvXFxydGxjaFxcYWZzMjB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UmVjeWNsaW5nIG9mIHRoZSBtYWpvciBjb21wb25lbnRzIGZyb20gc3BlbnQgTGktaW9uIGJhdHRlcmllcyAoTElCcykgaXMgY29uc2lkZXJlZCBkZXNpcmFibGUgdG8gcHJldmVudH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ZW52aXJvbm1lbnRhbCBwb2xsdXRpb24gYW5kIHJlY3ljbGUgdmFsdWFibGUgbWV0YWxzLiBUaGUgcHJlc2VudCB3b3JrIGludmVzdGlnYXRlcyBhIG5vdmVsIHByb2Nlc3MgZm9y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mVjb3ZlcmluZyBDbyBhbmQgTGkgZnJvbSB0aGUgY2F0aG9kZSBtYXRlcmlhbHMgKGNvbnRhaW5pbmcgTGlDb08yIGFuZCBBbCkgYnkgYSBjb21iaW5hdGlvbiBvZiB1bHRyYXNvbmlj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3YXNoaW5nLCBjYWxjaW5hdGlvbiwgYW5kIG9yZ2FuaWMgYWNpZCBsZWFjaGluZy4gQ29wcGVyIGNhbiBhbHNvIGJlIHJlY292ZXJlZCBmcm9tIHRoZSBhbm9kZ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1hdGVyaWFscyBhZnRlciB0aGV5IGFyZSBtYW51YWxseSBzZXBhcmF0ZWQgZnJvbSB0aGUgY2F0aG9kZS4gQXNjb3JiaWMgYWNpZCBpcyBjaG9zZW4gYXMgYm90aCBsZWFjaGluZ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cmVhZ2VudCBhbmQgcmVkdWNpbmcgYWdlbnQgdG8gaW1wcm92ZSB0aGUgQ28gcmVjb3ZlcnkgZWZmaWNpZW5jeS4gTGVhY2hpbmcgZWZmaWNpZW5jaWVzIGFzIGhpZ2ggYXMgOTQuOCV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mb3IgQ28gYW5kIDk4LjUlIGZvciBMaSBhcmUgYWNoaWV2ZWQgd2l0aCBhIDEuMjUgbW9sIEwxIGFzY29yYmljIGFjaWQgc29sdXRpb24sIGxlYWNoaW5nIHRlbXBlcmF0dXJlIG9m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A3MCBDLCBsZWFjaGluZyB0aW1lIG9mIDIwIG1pbiwgYW5kIHNvbGlkLXRvLWxpcXVpZCByYXRpbyBvZiAyNSBnTDEuIFRoZSBhY2lkIGxlYWNoaW5nIHJlYWN0aW9uIG1lY2hhbmlzbX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GhhcyBiZWVuIHByZWxpbWluYXJpbHkgc3R1ZGllZCBiYXNlZCBvbiB0aGUgc3RydWN0dXJlIG9mIGFzY29yYmljIGFjaWQuIFRoaXMgbWV0aG9kIGlzIHNob3duIHRvIG9mZmVyIGF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lZmZpY2llbnQgd2F5IHRvIHJlY3ljbGUgdmFsdWFibGUgbWF0ZXJpYWxzIGZyb20gc3BlbnQgTElCcywgYW5kIGl0IGNhbiBiZSBzY2FsZWQgdXAgZm9yIGNvbW1lcmNp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cjRueDF5a20uanBnIiwiVXJpU3RyaW5nIjoiMDY0NzQ0ZDctY2I2MS00ODdkLWI5YzEtMjJkNTA0MjA3NmR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3IiwiUGFnZVJhbmdlIjoiPHNwPlxyXG4gIDxuPjIxPC9uPlxyXG4gIDxpbj50cnVlPC9pbj5cclxuICA8b3M+MjE8L29zPlxyXG4gIDxwcz4yMTwvcHM+XHJcbjwvc3A+XHJcbjxlcD5cclxuICA8bj4yNzwvbj5cclxuICA8aW4+dHJ1ZTwvaW4+XHJcbiAgPG9zPjI3PC9vcz5cclxuICA8cHM+Mjc8L3BzPlxyXG48L2VwPlxyXG48b3M+MjEtMjc8L29zPiIsIlBlcmlvZGljYWwiOnsiJGlkIjoiMTQ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7IiRpZCI6IjE1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c2NvcmJpYy1hY2lkLWFzc2lzdGVkIHJlY292ZXJ5IG9mIGNvYmFsdCBhbmQgbGl0aGl1bSBmcm9tIHNwZW50IExp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FeHBlcmltZW50YWw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kFzY29yYmljLWFjaWQtYXNzaXN0ZWQgcmVjb3Zlcnkgb2YgY29iYWx0IGFuZCBsaXRoaXVtIGZyb20gc3BlbnQgTGktaW9uIGJhdHRlcmllcyIsIlRyYW5zbGF0b3JzIjpbXSwiWWVhciI6IjIwMTIiLCJZZWFyUmVzb2x2ZWQiOiIyMDEyIiwiQ3JlYXRlZEJ5IjoiX1JvbmphIFdhZ25lci1XZW56IiwiQ3JlYXRlZE9uIjoiMjAyMC0xMi0xOFQxMzo1Nzo1MCIsIk1vZGlmaWVkQnkiOiJfV2FnbmVyd2UiLCJJZCI6IjA2NDc0NGQ3LWNiNjEtNDg3ZC1iOWMxLTIyZDUwNDIwNzZkZS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M3XSJ9XX0sIlRhZyI6IkNpdGF2aVBsYWNlaG9sZGVyI2ZlY2M4ZjRkLTJmNTctNGZhNS1hNjg2LWI5NGE1ZWI3ZjljYSIsIlRleHQiOiJbMTM3XSIsIldBSVZlcnNpb24iOiI2LjguMC4wIn0=}</w:instrText>
                </w:r>
                <w:r w:rsidR="00670427" w:rsidRPr="0077002F">
                  <w:fldChar w:fldCharType="separate"/>
                </w:r>
                <w:r w:rsidR="00670427" w:rsidRPr="0077002F">
                  <w:t>[137]</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erefore, the recovery rates of both Co and Li increased with the grinding degree of sample powders. Considering the energy consumption and recovery rates, it is recommended that 4 h is the optimum milling time.”</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Milling, leaching and comparing different precipitants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32deb5c0-141d-49a5-a4a1-535097619381"/>
                <w:id w:val="-1305536413"/>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TVjYWI1LTFjZmQtNGYxMS04NmEyLTAyNDdmNTY1NWQ2NSIsIlJhbmdlTGVuZ3RoIjo0LCJSZWZlcmVuY2VJZCI6ImIzNTg5YjdmLWJiNDUtNDZiMC04NmZiLTVlNTFjY2Y1Y2ViNCIsIlJlZmVyZW5jZSI6eyIkaWQiOiIzIiwiJHR5cGUiOiJTd2lzc0FjYWRlbWljLkNpdGF2aS5SZWZlcmVuY2UsIFN3aXNzQWNhZGVtaWMuQ2l0YXZpIiwiQWJzdHJhY3QiOi</w:instrText>
                </w:r>
                <w:r w:rsidR="00670427" w:rsidRPr="0077002F">
                  <w:rPr>
                    <w:lang w:val="en-US"/>
                  </w:rPr>
                  <w:instrText>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</w:instrText>
                </w:r>
                <w:r w:rsidR="00670427" w:rsidRPr="0077002F">
                  <w:instrText>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2Z25ic3d3dC5qcGciLCJVcmlTdHJpbmciOiJiMzU4OWI3Zi1iYjQ1LTQ2YjAtODZmYi01ZTUxY2NmNWNlY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3YXNtYW4uMjAxNi4wMy4wMDY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Y5NjUyMTQiLCJVcmlTdHJpbmciOiJodHRwOi8vd3d3Lm5jYmkubmxtLm5paC5nb3YvcHVibWVkLzI2OTY1Mj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AtMjhUMDg6MTY6MDEiLCJNb2RpZmllZEJ5IjoiX1JvbmphIFdhZ25lci1XZW56IiwiSWQiOiJlNTVmMDg2NS02ZTQ2LTRkNGItYTc0Zi02MThiYTAyMzZiMzciLCJNb2RpZmllZE9uIjoiMjAyMC0xMC0yOFQwODoxNjow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3YXNtYW4uMjAxNi4wMy4wMDYiLCJVcmlTdHJpbmciOiJodHRwczovL2RvaS5vcmcvMTAuMTAxNi9qLndhc21hbi4yMDE2LjAzLjAw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QW4gZW52aXJvbm1lbnRhbCBiZW5pZ24gcHJvY2VzcyBmb3IgY29iYWx0IGFuZCBsaXRoaXVtIHJlY292ZXJ5IGZyb20gc3BlbnQgbGl0aGl1bS1pb24gYmF0dGVyaWVzIGJ5IG1lY2hhbm9jaGVtaWNhbCBhcHByb2FjaCIsIlRyYW5zbGF0b3JzIjpbXSwiWWVhciI6IjIwMTYiLCJZZWFyUmVzb2x2ZWQiOiIyMDE2IiwiQ3JlYXRlZEJ5IjoiX1JvbmphIFdhZ25lci1XZW56IiwiQ3JlYXRlZE9uIjoiMjAyMC0xMC0yOFQwODoxNDo1MiIsIk1vZGlmaWVkQnkiOiJfV2FnbmVyd2UiLCJJZCI6ImIzNTg5YjdmLWJiNDUtNDZiMC04NmZiLTVlNTFjY2Y1Y2ViN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ODFdIn1dfSwiVGFnIjoiQ2l0YXZpUGxhY2Vob2xkZXIjMzJkZWI1YzAtMTQxZC00OWE1LWE0YTEtNTM1MDk3NjE5MzgxIiwiVGV4dCI6Ils4MV0iLCJXQUlWZXJzaW9uIjoiNi44LjAuMCJ9}</w:instrText>
                </w:r>
                <w:r w:rsidR="00670427" w:rsidRPr="0077002F">
                  <w:fldChar w:fldCharType="separate"/>
                </w:r>
                <w:r w:rsidR="00670427" w:rsidRPr="0077002F">
                  <w:t>[81]</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However, the marginal increase of leaching efficiency may be not deserved at the cost of a significant increase of energy consumption due to excessively high temperature.“</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Pretreatment, reductive leaching, metals recovery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b4772278-8330-4623-bc67-efb612207e2c"/>
                <w:id w:val="989129806"/>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DFkN2Y3LTUwNWYtNGQ1OS05NzQzLTY2YmUyOGVmOWU4OSIsIlJhbmdlTGVuZ3RoIjo1LCJSZWZlcmVuY2VJZCI6IjZmYmQ1NDcyLTZlZTQtNDIzYy05ZDE5LTc5NDZiM2ZhY2NiNiIsIlJlZmVyZW5jZSI6eyIkaWQiOiIzIiwiJHR5cGUiOiJTd2lzc0FjYWRlbWljLkNpdGF2aS5SZWZlcmVuY2UsIFN3aXNzQWNhZGVtaWMuQ2l0YXZpIiwiQWJzdHJhY3QiOiJXaXRoIHRoZSBzdXJnZSBvZiBzcGVudCBsaXRoaXVtLWlvbi</w:instrText>
                </w:r>
                <w:r w:rsidR="00670427" w:rsidRPr="0077002F">
                  <w:rPr>
                    <w:lang w:val="en-US"/>
                  </w:rPr>
                  <w:instrText>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</w:instrText>
                </w:r>
                <w:r w:rsidR="00670427" w:rsidRPr="0077002F">
                  <w:instrText>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XaXRoIHRoZSBzdXJnZSBvZiBzcGVudCBsaXRoaXVtLWlvbiBiYXR0ZXJpZXMgKExJQnMpIGdlbmVyYXRlZCB3b3JsZHdpZGUsIHJlc291cmNlIHV0aWxpemF0aW9uIG9mIHRoZXNlfXtcXHJ0bGNoXFxhZjBcXGFmczI0XFxsdHJjaFxcZnMxOFxcbGFuZzEwMzFcXGxhbmducDEwMzFcXGxvY2hcXGFmMVxcZGJjaFxcYWYxXFxoaWNoXFxmMVxcY3MxMFxcY2YxXFxwYXJ9XFxwYXJkXHJcbl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leGhhdXN0ZWQgYmF0dGVyaWVzIHdpbGwgYmUgZGVzaWRlcmF0ZWQgdG8gYWxsZXZpYXRlIHRoZSByZXNvdXJjZSBkZXBsZXRpb24gYW5kIGVudmlyb25tZW50YWwgcG9sbHV0aW9u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EhlcmVpbiBhbiBhdG9tLWVjb25vbWljIHByb2Nlc3MgY29tYmluZWQgd2l0aCByZWR1Y3RpdmUgbGVhY2hpbmcgYW5kIHNlbGVjdGl2ZSBwcmVjaXBpdGF0aW9uIHdhc3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XhwbG9yZWQgdG8gcmVjb3ZlciB2YWx1YWJsZSBtZXRhbHMgZnJvbSB3YXN0ZSBjYXRob2RlIG1hdGVyaWFscyBvZiBzcGVudCBMSUJzIGluIHRoaXMgc3R1ZHkuIFdhc3Rl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2F0aG9kZSBtYXRlcmlhbHMgd2VyZSBmaXJzdGx5IGRpc3NvbHZlZCB1c2luZyBjaXRyaWMgYWNpZCBhbmQgRC1nbHVjb3NlIGFzIGxlYWNoYW50IGFuZCByZWR1Y3RhbnQs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yZXNwZWN0aXZlbHkuIEFib3V0IDk5JSwgOTElLCA5MiUgYW5kIDk0JSBMaSwgTmksIENvIGFuZCBNbiBjb3VsZCBiZSBsZWFjaGVkIHVuZGVyIHRoZSBmb2xsb3dpbmd9e1xccnRsY2hcXGFmMFxcYWZzMjRcclxu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9wdGltaXplZCBjb25kaXRpb25zOiByZXRlbnRpb24gdGltZSBlIDEyMCBtaW4sIHJlYWN0aW9uIHRlbXBlcmF0dXJlIGUgODAgQywgY29uY2VudHJhdGlvbiBvZiBjaXRyaW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hY2lkIGUgMS41IG1vbC9MLCBwdWxwIGRlbnNpdHkgZSAyMCBnL0wgYW5kIHJlZHVjdGFudCBkb3NhZ2UgZSAwLjUgZy9nLiBIaWdoIHZhbHVlLWFkZGVkIG1ldGFscyB3ZXJ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VuIHNlcGFyYXRlZCBhbmQgcmVjb3ZlcmVkIGJ5IHNlbGVjdGl2ZSBwcmVjaXBpdGF0aW9uIG1ldGhvZC4gSXQgd2FzIGFsc28gZGlzY292ZXJlZCB0aGF0IHRoZSByZXNpZHVhbH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GxlYWNoYXRlIGFmdGVyIG1ldGFscyByZWNvdmVyeSBjYW4gYmUgcmUtdXRpbGl6ZWQgYXMgbGVhY2hpbmcgcmVhZ2VudCB3aXRoIHBvdGVudGlhbGx5IGV4Y2VsbGVudCBwZXJmb3JtYW5j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XMgZnJlc2ggbGVhY2hhbnQuIEluIGFkZGl0aW9uLCB0aGUgbGVhY2hpbmcgYW5kIHByZWNpcGl0YXRpb24gbWVjaGFuaXNtIHdhcyBhbHNvIHRlbnRhdGl2ZWx5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aW52ZXN0aWdhdGVkIGluIHRlcm1zIG9mIGdsdWNvc2Ugb3hpZGF0aW9uIHBhdGh3YXkgYW5kIG1hdGVyaWFscyByZWNvdmVyeS4gRmluYWxseSwgYXRvbSB1dGlsaXphdGlvbiBlZmZpY2llbmN5IHdhcyBjYWxjdWxhdGVkIGFuZCB0aGUgYXRvbSB1dGlsaXphdGlvbiBlZmZpY2llbmN5IGNhbiBhY2hpZXZlIGFzIGhpZ2ggYXMgOTglIGZvciB0aGUgd2hvbGV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HJlY292ZXJ5IHByb2Nlc3MuIEJvdGggZXhwZXJpbWVudGFsIGFuZCB0aGVvcmV0aWNhbCByZXN1bHRzIG9idGFpbmVkIGNhbiBzdXBwb3J0IGEgc3VzdGFpbmFibGUgYW5k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GVzaXJhYmxlIHByb2Nlc3MgZm9yIGEgY29tcHJlaGVuc2l2ZSByZWNvdmVyeSBvZiBtZXRhbCB2YWx1ZXMgZnJvbSBzcGVudCBMSUJzIGluIGEgY2xvc2VkLWxvb3AgbWFubmVyLn17XFxydGxjaFxcYWYwXFxhZnMyNFxcbHRyY2hcXGZzMThcXGxhbmcxMDMxXFxsYW5nbnAxMDMxXFxsb2NoXFxhZjF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RvcmthXFxBcHBEYXRhXFxMb2NhbFxcVGVtcFxcY2xxYXJsbmkuanBnIiwiVXJpU3RyaW5nIjoiNmZiZDU0NzItNmVlNC00MjNjLTlkMTktNzk0NmIzZmFjY2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NS4xMC4xMz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NsZXByby4yMDE1LjEwLjEzMiIsIlVyaVN0cmluZyI6Imh0dHBzOi8vZG9pLm9yZy8xMC4xMDE2L2ouamNsZXByby4yMDE1LjEwLjE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W4gYXRvbS1lY29ub21pYyBwcm9jZXNzIGZvciB0aGUgcmVjb3Zlcnkgb2YgaGlnaCB2YWx1ZS1hZGRlZCBtZXRhbHMgZnJvbSBzcGVudCBsaXRoaXVtLWlvbiBiYXR0ZXJp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}</w:instrText>
                </w:r>
                <w:r w:rsidR="00670427" w:rsidRPr="0077002F">
                  <w:fldChar w:fldCharType="separate"/>
                </w:r>
                <w:r w:rsidR="00670427" w:rsidRPr="0077002F">
                  <w:t>[126]</w:t>
                </w:r>
                <w:r w:rsidR="00670427" w:rsidRPr="0077002F">
                  <w:fldChar w:fldCharType="end"/>
                </w:r>
              </w:sdtContent>
            </w:sdt>
            <w:r w:rsidR="00670427" w:rsidRPr="0077002F">
              <w:t xml:space="preserve"> </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Energy consumption. The complete process to process the recycled Li-ion batteries is described in ESI.† [no further information] The energy required to recycle Li-ion batteries with the approach described is considerably less than the high temperature pyrometallurgical methods in use today. Energy is required to power the shredder, heat the batteries and acid to 70 °C for 1 hour during the leaching step, and heat the solution to 40 °C for 1 hour during the Li2CO3 precipitation step.”</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Leaching, precipitation and active material mixing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c8e46e82-01a4-42f8-9871-460fae894663"/>
                <w:id w:val="1395468628"/>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w:instrText>
                </w:r>
                <w:r w:rsidR="00670427" w:rsidRPr="0077002F">
                  <w:rPr>
                    <w:lang w:val="en-US"/>
                  </w:rPr>
                  <w:instrText>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</w:instrText>
                </w:r>
                <w:r w:rsidR="00670427" w:rsidRPr="0077002F">
                  <w:instrText>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MaS1pb24gYmF0dGVyaWVzIGRlbWFuZCB3aWxsIGNvbnRpbnVlIHRvIGluY3JlYXNlLiBIb3dldmVyLCBMaS1pb24gYmF0dGVyaWVzIGFyZSBub3Qgd2lkZWx5IHJlY3ljbGVk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GJlY2F1c2UgY3VycmVudGx5IGl0IGlzIG5vdCBlY29ub21pY2FsbHkganVzdGlmaWFibGUgKGluIGNvbnRyYXN0LCBhdCBwcmVzZW50IG1vcmUgdGhhbiA5NyUgbGVhZC1hY2lkIGJhdHRlcmllc3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hcmUgcmVjeWNsZWQpLiBTbyBmYXIsIG5vIGNvbW1lcmNpYWwgbWV0aG9kcyBhcmUgYXZhaWxhYmxlIHRvIHJlY3ljbGUgTGktaW9uIGJhdHRlcmllcyB3aXRoIGRpZmZlcmVud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2l0aCBoaWdoIGVmZmljaWVuY3kgaXMgcHJvcG9zZWQgaW4gb3JkZXIgdG8gcmVjeWNsZSBMaS1pb24gYmF0dGVyaWVzIGVjb25vbWljYWxseSBhbmQgdGh1cyBjb21tZXJjaWFsbHl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RG9ya2FcXEFwcERhdGFcXExvY2FsXFxUZW1wXFxibmt6MWljdS5qcGciLCJVcmlTdHJpbmciOiJlMDk0NDQyYy1iMWViLTRkMTItYjg1Ny1jYjAxMzlmMTM1O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2MzZ2M0MDE4Mms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5L2MzZ2M0MDE4MmsiLCJVcmlTdHJpbmciOiJodHRwczovL2RvaS5vcmcvMTAuMTAzOS9jM2djNDAxODJr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E2MV0ifV19LCJUYWciOiJDaXRhdmlQbGFjZWhvbGRlciNjOGU0NmU4Mi0wMWE0LTQyZjgtOTg3MS00NjBmYWU4OTQ2NjMiLCJUZXh0IjoiWzE2MV0iLCJXQUlWZXJzaW9uIjoiNi44LjAuMCJ9}</w:instrText>
                </w:r>
                <w:r w:rsidR="00670427" w:rsidRPr="0077002F">
                  <w:fldChar w:fldCharType="separate"/>
                </w:r>
                <w:r w:rsidR="00670427" w:rsidRPr="0077002F">
                  <w:t>[161]</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From the viewpoint of low energy consumption and high yield, we chose 60 °C as the optimum reaction temperature, with a duration of 40 min.”</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Resynthesizing LNCM</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6938c4ac-3e91-4177-b0f3-74a5d2ed6f9d"/>
                <w:id w:val="1551950540"/>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jllNTg5LTdhY2EtNGE0ZC1hMjVlLWE5MTYyODJkODAzMyIsIlJhbmdlTGVuZ3RoIjo1LCJSZWZlcmVuY2VJZCI6IjUyMWZhMDk2LWNhMjAtNDBkYi1iZDJlLTQ1YmZkYTU4YmUwYiIsIlJlZmVyZW5jZSI6eyIkaWQiOiIzIiwiJHR5cGUiOiJTd2lzc0FjYWRlbWljLkNpdGF2aS5SZWZlcmVuY2UsIFN3aXNzQWNhZGVtaWMuQ2l0YXZpIiwiQWJzdHJhY3QiOiJBIG5ldyBwcm9jZXNzIGZvciB0aGUgc3ludGhlc2lzIG9mIExpTmkxLzNDbzEvM01uMS8zTzIgZnJvbSByZWN5Y2xlZCB2YWx1YWJsZSBtZXR</w:instrText>
                </w:r>
                <w:r w:rsidR="00670427" w:rsidRPr="0077002F">
                  <w:rPr>
                    <w:lang w:val="en-US"/>
                  </w:rPr>
                  <w:instrText>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</w:instrText>
                </w:r>
                <w:r w:rsidR="00670427" w:rsidRPr="0077002F">
                  <w:instrText>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XFx2aWV3c2NhbGUxMDBcXGZldDBcclxuXFxmdG5ialxcYWVuZGRvY1xcYWZ0bm5ybGNcXG5vZ3Jvd2F1dG9maXRcXGh0bWF1dHNwXFxub3VpY29tcGF0XFxub2ZlYXR1cmV0aHJvdHRsZTFcXGZvcm1zaGFkZVxcZGdoc3BhY2UxODBcXGRndnNwYWNlMTgwXFxkZ2hvcmlnaW4xODAwXFxkZ3ZvcmlnaW4xNDQwXFxkZ2hzaG93MVxcZGd2c2hvdzFcXGRnbWFyZ2luXFxwZ2JyZHJoZWFkXFxwZ2JyZHJmb290XFxzZWN0ZFxccGduZGVjXFxzYmtwYWdlXFxwZ3dzeG4xMTkwNlxccGdoc3huMTY4MzhcXG1hcmdsc3huMTEzNFxcbWFyZ3JzeG41NjdcXG1hcmd0c3huNTY3XFxtYXJnYnN4bjU2N1xcaGVhZGVyeTg1MFxcZm9vdGVyeTg1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G9ya2FcXEFwcERhdGFcXExvY2FsXFxUZW1wXFxwZXgweHlodS5qcGciLCJVcmlTdHJpbmciOiI1MjFmYTA5Ni1jYTIwLTQwZGItYmQyZS00NWJmZGE1OGJlMG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QzRSQTE2MzkwR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QzRSQTE2MzkwRyIsIlVyaVN0cmluZyI6Imh0dHBzOi8vZG9pLm9yZy8xMC4xMDM5L0M0UkExNjM5ME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MKgwqDCoMKgwqDCoMKgwqDCoMKgIEEgbmV3IG1ldGhvZCBmb3IgdGhlIHN5bnRoZXNpcyBvZiBMaU5pMS8zQ28xLzNNbjEvM08yIGZyb20gd2FzdGUgbGl0aGl1bSBpb24gYmF0dGVyaWVzPC9zcGFuPjwvcD5cclxuXHRcdFx0PHAgc3R5bGU9XCJtYXJnaW46MHB0IDBwdCA2cHRcIj48c3BhbiBzdHlsZT1cImZvbnQtZmFtaWx5OidTZWdvZSBVSSc7IGZvbnQtc2l6ZTo5cHRcIj7CoMKgwqDCoMKgwqDCoMKgwqDCoM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xNTZdIn1dfSwiVGFnIjoiQ2l0YXZpUGxhY2Vob2xkZXIjNjkzOGM0YWMtM2U5MS00MTc3LWIwZjMtNzRhNWQyZWQ2ZjlkIiwiVGV4dCI6IlsxNTZdIiwiV0FJVmVyc2lvbiI6IjYuOC4wLjAifQ==}</w:instrText>
                </w:r>
                <w:r w:rsidR="00670427" w:rsidRPr="0077002F">
                  <w:fldChar w:fldCharType="separate"/>
                </w:r>
                <w:r w:rsidR="00670427" w:rsidRPr="0077002F">
                  <w:t>[156]</w:t>
                </w:r>
                <w:r w:rsidR="00670427" w:rsidRPr="0077002F">
                  <w:fldChar w:fldCharType="end"/>
                </w:r>
              </w:sdtContent>
            </w:sdt>
            <w:r w:rsidR="00670427" w:rsidRPr="0077002F">
              <w:t xml:space="preserve"> </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o achieve good crystalline materials of acceptable filterability, reaction is usually conducted at high temperature (80–90 °C) and requires long aging time. As a result, the NaF deposition method has disadvantages of consuming high reagents and energy, and is time consuming.”</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Alkali leaching, reductive acid leaching, removal of copper, removal of Al and Fe, Solvent extraction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bd4451e4-8ad3-473f-aaf2-43b40cf1c136"/>
                <w:id w:val="-1479597135"/>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zVhNjVkLTI4NjQtNGRmNi04MzllLWIwYTdjZWJhN2M0OSIsIlJhbmdlTGVuZ3RoIjo0LCJSZWZlcmVuY2VJZCI6ImNjZWRmMWRhLTEzZDAtNGVkOC04NDgxLTNjMjM2ZGQ1NDU4NSIsIlJlZmVyZW5jZSI6ey</w:instrText>
                </w:r>
                <w:r w:rsidR="00670427" w:rsidRPr="0077002F">
                  <w:rPr>
                    <w:lang w:val="en-US"/>
                  </w:rPr>
                  <w:instrText>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</w:instrText>
                </w:r>
                <w:r w:rsidR="00670427" w:rsidRPr="0077002F">
                  <w:instrText>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HdhZ25lcndlXFxBcHBEYXRhXFxMb2NhbFxcVGVtcFxcdm55YnpuMTUuanBnIiwiVXJpU3RyaW5nIjoiY2NlZGYxZGEtMTNkMC00ZWQ4LTg0ODEtM2MyMzZkZDU0NTg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oYXptYXQuMjAxMi4xMi4wMj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yOTg3NDEiLCJVcmlTdHJpbmciOiJodHRwOi8vd3d3Lm5jYmkubmxtLm5paC5nb3YvcHVibWVkLzIzMjk4Nz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b25qYSBXYWduZXItV2VueiIsIkNyZWF0ZWRPbiI6IjIwMjAtMTEtMTlUMTQ6MjU6NDgiLCJNb2RpZmllZEJ5IjoiX1JvbmphIFdhZ25lci1XZW56IiwiSWQiOiJmZDU3YjI2Yy1jNzYyLTQ2MGEtOGVhZC05MzAyMTk2MWFmMTAiLCJNb2RpZmllZE9uIjoiMjAyMC0xMS0xOVQxNDoyNT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aGF6bWF0LjIwMTIuMTIuMDI4IiwiVXJpU3RyaW5nIjoiaHR0cHM6Ly9kb2kub3JnLzEwLjEwMTYvai5qaGF6bWF0LjIwMTIuMTI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}</w:instrText>
                </w:r>
                <w:r w:rsidR="00670427" w:rsidRPr="0077002F">
                  <w:fldChar w:fldCharType="separate"/>
                </w:r>
                <w:r w:rsidR="00670427" w:rsidRPr="0077002F">
                  <w:t>[82]</w:t>
                </w:r>
                <w:r w:rsidR="00670427" w:rsidRPr="0077002F">
                  <w:fldChar w:fldCharType="end"/>
                </w:r>
              </w:sdtContent>
            </w:sdt>
            <w:r w:rsidR="00670427" w:rsidRPr="0077002F">
              <w:t xml:space="preserve"> </w:t>
            </w: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These conditions result in low energy consumption, low chemical consumption, and better percentage leaching.“</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Succinic acid-based leaching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Don't edit this field"/>
                <w:tag w:val="CitaviPlaceholder#b9c86418-a165-4ff3-b826-60d817e30e16"/>
                <w:id w:val="-1987854832"/>
                <w:placeholder>
                  <w:docPart w:val="08EF59FBE121CE418A2C7F0E87B6C784"/>
                </w:placeholder>
              </w:sdtPr>
              <w:sdtEndPr/>
              <w:sdtContent>
                <w:r w:rsidR="00670427" w:rsidRPr="0077002F">
                  <w:fldChar w:fldCharType="begin"/>
                </w:r>
                <w:r w:rsidR="00670427" w:rsidRPr="007700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JjMDIzLTllZjgtNDc3NS05MGQ4LTljZDBiYmI0MTg2ZCIsIlJhbmdlTGVuZ3RoIjo0LCJSZWZlcmVuY2VJZCI6IjQwNjNjNGIyLTEyMzctNGE4Ni05YjQ2LTIxNWNmYzkxNmIzYiIsIlJlZmVyZW5jZSI6eyIkaWQiOiIzIiwiJHR5cGUiOiJTd2lzc0FjYWRlbWljLkNpdGF2aS5SZWZlcmVuY2UsIFN3aXNzQWNhZGVtaWMuQ2l0YXZpIiwiQWJzdHJhY3QiOiJBIGh5ZHJvbWV0YWxsdXJnaWNhbCBtZXRob2QgaW52b2x2aW5nIG5hdHVyYWwgb3JnYW5pYyBhY2lkIGxlYWNoaW5nIGhhcyBiZWVuIGRldmVsb3BlZCBmb3IgcmVjb3Zl</w:instrText>
                </w:r>
                <w:r w:rsidR="00670427" w:rsidRPr="0077002F">
                  <w:rPr>
                    <w:lang w:val="en-US"/>
                  </w:rPr>
                  <w:instrText>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</w:instrText>
                </w:r>
                <w:r w:rsidR="00670427" w:rsidRPr="0077002F">
                  <w:instrText>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EEgaHlkcm9tZXRhbGx1cmdpY2FsIG1ldGhvZCBpbnZvbHZpbmcgbmF0dXJhbCBvcmdhbmljIGFjaWQgbGVhY2hpbmcgaGFzIGJlZW4gZGV2ZWxvcGVkIGZvciByZWNvdmVyeSBvZn17XFxydGxjaFxcYWYwXFxhZnMyNFxcbHRyY2hcXGZzMThcXGxhbmcxMDMxXFxsYW5nbnAxMDMxXFxsb2NoXFxhZjFcXGRiY2hcXGFmMVxcaGljaFxcZjFcXGNzMTBcXGNmMVxccGFyfVxccGFyZFxyXG5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bGl0aGl1bSBhbmQgY29iYWx0IGZyb20gdGhlIGNhdGhvZGUgYWN0aXZlIG1hdGVyaWFscyBpbiBzcGVudCBsaXRoaXVtLWlvbiBiYXR0ZXJpZXMuIFN1Y2NpbmljIGFjaWQgaXN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lbXBsb3llZCBhcyBsZWFjaGluZyBhZ2VudCBhbmQgSDJPMiBhcyByZWR1Y3RhbnQuIFRoZSBjb2JhbHQgYW5kIGxpdGhpdW0gY29udGVudHMgZnJvbSB0aGUgc3VjY2luaW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FjaWQtYmFzZWQgdHJlYXRtZW50IG9mIHNwZW50IGJhdHRlcmllcyBhcmUgZGV0ZXJtaW5lZCBieSBpbmR1Y3RpdmVseSBjb3VwbGVkIHBsYXNtYS1vcHRpY2FsIGVtaXNzaW9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c3BlY3Ryb3Njb3B5IHRvIGNhbGN1bGF0ZSB0aGUgbGVhY2hpbmcgZWZmaWNpZW5jeS4gVGhlIHNwZW50IExpQ29PMiBzYW1wbGVzIGFmdGVyIGNhbGNpbmF0aW9uIGFuZCB0aG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HJlc2lkdWVzIGFmdGVyIGxlYWNoaW5nIGFyZSBjaGFyYWN0ZXJpemVkIGJ5IFgtcmF5IGRpZmZyYWN0aW9uIGFuZCBzY2FubmluZyBlbGVjdHJvbiBtaWNyb3Njb3B5LiBU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yZXN1bHRzIHNob3cgdGhhdCBuZWFybHkgMTAwJSBvZiBjb2JhbHQgYW5kIG1vcmUgdGhhbiA5NiUgb2YgbGl0aGl1bSBhcmUgbGVhY2hlZCB1bmRlciBvcHRpbWFsIGNvbmRpdGlvbnM6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dWNjaW5pYyBhY2lkIGNvbmNlbnRyYXRpb24gb2YgMS41IG1vbCBMMSwgSDJPMiBjb250ZW50IG9mIDQgdm9sLiUsIHNvbGlkLXRvLWxpcXVpZCByYXRpbyBvZn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DE1IGcgTDEsIHRlbXBlcmF0dXJlIG9mIDcwIEMsIGFuZCByZWFjdGlvbiB0aW1lIG9mIDQwIG1pbi4gUmVzdWx0cyBhcmUgYWxzbyBnaXZlbiBmb3IgZml0dGluZyBvZiB0aGV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S2hhbGlsIiwiTGFzdE5hbWUiOiJBbWluZSIsIlByb3RlY3RlZCI6ZmFsc2UsIlNleCI6MiwiQ3JlYXRlZEJ5IjoiX1JvbmphIFdhZ25lci1XZW56IiwiQ3JlYXRlZE9uIjoiMjAyMC0xMS0xOVQxMDo0NjowNyIsIk1vZGlmaWVkQnkiOiJfUm9uamEgV2FnbmVyLVdlbnoiLCJJZCI6IjkwYzY5ZmZhLTdiZjItNGRhMy1hYjEzLTIzN2JiMWFkZDBjZCIsIk1vZGlmaWVkT24iOiIyMDIwLTExLTE5VDEwOjQ2OjA3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d2FnbmVyd2VcXEFwcERhdGFcXExvY2FsXFxUZW1wXFx6cGJ2Y3hneS5qcGciLCJVcmlTdHJpbmciOiI0MDYzYzRiMi0xMjM3LTRhODYtOWI0Ni0yMTVjZmM5MTZiM2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vd3NvdXIuMjAxNS4wMi4w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nBvd3NvdXIuMjAxNS4wMi4wNzMiLCJVcmlTdHJpbmciOiJodHRwczovL2RvaS5vcmcvMTAuMTAxNi9qLmpwb3dzb3VyLjIwMTUuMDIu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Y3XSJ9XX0sIlRhZyI6IkNpdGF2aVBsYWNlaG9sZGVyI2I5Yzg2NDE4LWExNjUtNGZmMy1iODI2LTYwZDgxN2UzMGUxNiIsIlRleHQiOiJbNjddIiwiV0FJVmVyc2lvbiI6IjYuOC4wLjAifQ==}</w:instrText>
                </w:r>
                <w:r w:rsidR="00670427" w:rsidRPr="0077002F">
                  <w:fldChar w:fldCharType="separate"/>
                </w:r>
                <w:r w:rsidR="00670427" w:rsidRPr="0077002F">
                  <w:t>[67]</w:t>
                </w:r>
                <w:r w:rsidR="00670427" w:rsidRPr="0077002F">
                  <w:fldChar w:fldCharType="end"/>
                </w:r>
              </w:sdtContent>
            </w:sdt>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here are lots of advantage by using  hydrometallurgical treatments to extract valuable metals from solution as they are more flexible and reliable, eco- friendly, energy consumption is less, good rate of reaction, high purity and extract all the metals present in spent LIBs ”</w:t>
            </w:r>
          </w:p>
          <w:p w:rsidR="00670427" w:rsidRPr="0077002F" w:rsidRDefault="00670427" w:rsidP="00670427">
            <w:pPr>
              <w:spacing w:before="288" w:after="288"/>
            </w:pPr>
            <w:r w:rsidRPr="0077002F">
              <w:t>“As reported by Li et al., 2013, the energy consumption in producing citric acid is 35MJ/kg which is 1/10 of the energy required to produce same concentration of sulfuric acid or butane.”</w:t>
            </w:r>
          </w:p>
          <w:p w:rsidR="00670427" w:rsidRPr="0077002F" w:rsidRDefault="00670427" w:rsidP="00670427">
            <w:pPr>
              <w:spacing w:before="288" w:after="288"/>
            </w:pPr>
            <w:r w:rsidRPr="0077002F">
              <w:t>“The energy consumption of the process of recycling with organic acids (Fig.7) vis-à-vis inorganic acid (sulfuric) was calculated as 9.3 and 14 MJ/kg (Li et al., 2013).”</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Review on hydro-metallurgical recycling</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4911b12c-7b33-4537-810e-a73d2048caa0"/>
                <w:id w:val="-203564197"/>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saXRoaXVtIGlvbiBiYXR0ZXJpZXMgdG8gaW1wcm92ZSB0aGUgcmVjb3Zlcnkgb2YgY29uc3RpdHVlbnQgbWV0YWxzIHVzaW5n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yZWR1Y2luZyBhZ2VudHMuIFJlZHVjdGFudHMgZW5oYW5jZSB0aGUgc29sdWJpbGl0eSBvZiBtZXRhbHMsIHdoaWNoIGhpdGhlcnRv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GF2ZSBiZWVuIHNvbHViaWxpc2VkIHRvIGEgbGVzc2VyIGV4dGVudCB1c2luZyBvbmx5IGFjaWQgYXMgbGVhY2hpbmcgYWdlbnQu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UaHVzLCB3ZSBoYXZlIGludmVzdGlnYXRlZCBzdWxmdXJpYyBhY2lkIGxlYWNoaW5nIGluIHRoZSBwcmVzZW5jZSBvZiBzb2RpdW1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Jpc3VsZml0ZSBjb21wYXJpbmcgaXRzIGVmZmljaWVuY3kgd2l0aCBoeWRyb2dlbiBwZXJveGlkZS4gQnkgc2ltcGxlIGFjaWR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1c2luZyAxIE0gSDJTTzQgYXQgMzY4IEsgYW5kIDUwIGcvTCBwdWxwIGRlbnNpdHksIDkzLjQlIExpLCA2Ni4yJX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Q28sIDk2LjMlIE5pIGFuZCA1MC4yJSBNbiB3ZXJlIHJlY292ZXJlZCBpbiAyNDAgbWluLiBJbiB0aGUgcHJlc2VuY2Ugb2YgNSV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EgyTzIgYXMgYSByZWR1Y2luZyBhZ2VudCBhdCAzNjggSyB3aXRoIDEgTUgyU080IGFuZCA1MCBnL0wgcHVscCBkZW5zaXR5LCB0aGV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TGksIDkxLjYlIENvLCA5Ni40JSBOaSBhbmQgODcuOSUgTW4gd2VyZSByZWNvdmVyZWQgdW5kZXIgc2ltaWxhciBjb25kaXRpb25zLn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FNvZGl1bSBiaXN1bGZpdGUgYWRkaXRpb24gcmVzdWx0cyBpbiBiZXR0ZXIgcmVjb3Zlcnkgb2YgY29iYWx0IGFuZCBtYW5nYW5lc2UgYnl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HJlZHVjaW5nIHRoZW0gdG8gdGhlaXIgbG93ZXIgb3hpZGF0aW9uIHN0YXRlcy4gVGhlIEhTQyBldmFsdWF0aW9uIG9mIHRoZXJtb2R5bmFtaWN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ZlYXNpYmlsaXR5IHZpcy1hYC12aXMgeC1yYXkgZGlmZnJhY3Rpb24gYW5kIHNjYW5uaW5nIGVsZWN0cm9uIG1pY3Jvc2Nvc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GZxNTV0bG5oLmpwZyIsIlVyaVN0cmluZyI6Ijc0OTEyNDUxLTU2YmUtNDFlNy1iOWE0LWE4MjRkZjYwY2U0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ODM3LTAxNi0yMDMy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TgzNy0wMTYtMjAzMi05IiwiVXJpU3RyaW5nIjoiaHR0cHM6Ly9kb2kub3JnLzEwLjEwMDcvczExODM3LTAxNi0yMDMy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}</w:instrText>
                </w:r>
                <w:r w:rsidR="00670427" w:rsidRPr="0077002F">
                  <w:rPr>
                    <w:noProof/>
                  </w:rPr>
                  <w:fldChar w:fldCharType="separate"/>
                </w:r>
                <w:r w:rsidR="00670427" w:rsidRPr="0077002F">
                  <w:rPr>
                    <w:noProof/>
                  </w:rPr>
                  <w:t>[139]</w:t>
                </w:r>
                <w:r w:rsidR="00670427" w:rsidRPr="0077002F">
                  <w:rPr>
                    <w:noProof/>
                  </w:rPr>
                  <w:fldChar w:fldCharType="end"/>
                </w:r>
              </w:sdtContent>
            </w:sdt>
          </w:p>
          <w:p w:rsidR="00670427" w:rsidRPr="0077002F" w:rsidRDefault="00670427" w:rsidP="00670427">
            <w:pPr>
              <w:spacing w:before="288" w:after="288"/>
            </w:pPr>
          </w:p>
        </w:tc>
      </w:tr>
      <w:tr w:rsidR="0077002F" w:rsidRPr="0077002F" w:rsidTr="00670427">
        <w:tc>
          <w:tcPr>
            <w:tcW w:w="4343"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Fig. 14 </w:t>
            </w:r>
          </w:p>
        </w:tc>
        <w:tc>
          <w:tcPr>
            <w:tcW w:w="2524" w:type="dxa"/>
            <w:tcBorders>
              <w:top w:val="single" w:sz="4" w:space="0" w:color="00B0F0"/>
              <w:left w:val="single" w:sz="4" w:space="0" w:color="00B0F0"/>
              <w:bottom w:val="single" w:sz="4" w:space="0" w:color="00B0F0"/>
              <w:right w:val="single" w:sz="4" w:space="0" w:color="00B0F0"/>
            </w:tcBorders>
          </w:tcPr>
          <w:p w:rsidR="00670427" w:rsidRPr="0077002F" w:rsidRDefault="00670427" w:rsidP="00670427">
            <w:pPr>
              <w:spacing w:before="288" w:after="288"/>
            </w:pPr>
            <w:r w:rsidRPr="0077002F">
              <w:t xml:space="preserve">Organic acid leaching </w:t>
            </w:r>
          </w:p>
        </w:tc>
        <w:tc>
          <w:tcPr>
            <w:tcW w:w="2195" w:type="dxa"/>
            <w:tcBorders>
              <w:top w:val="single" w:sz="4" w:space="0" w:color="00B0F0"/>
              <w:left w:val="single" w:sz="4" w:space="0" w:color="00B0F0"/>
              <w:bottom w:val="single" w:sz="4" w:space="0" w:color="00B0F0"/>
              <w:right w:val="single" w:sz="4" w:space="0" w:color="00B0F0"/>
            </w:tcBorders>
          </w:tcPr>
          <w:p w:rsidR="00670427" w:rsidRPr="0077002F" w:rsidRDefault="0077002F" w:rsidP="00670427">
            <w:pPr>
              <w:spacing w:before="288" w:after="288"/>
            </w:pPr>
            <w:sdt>
              <w:sdtPr>
                <w:alias w:val="To edit, see citavi.com/edit"/>
                <w:tag w:val="CitaviPlaceholder#c92395a9-88ce-40ab-9a8f-05b5ae08407b"/>
                <w:id w:val="1774816553"/>
                <w:placeholder>
                  <w:docPart w:val="0A737AC9C545B64688026862EE198647"/>
                </w:placeholder>
              </w:sdtPr>
              <w:sdtEndPr/>
              <w:sdtContent>
                <w:r w:rsidR="00670427" w:rsidRPr="0077002F">
                  <w:rPr>
                    <w:noProof/>
                  </w:rPr>
                  <w:fldChar w:fldCharType="begin"/>
                </w:r>
                <w:r w:rsidR="00670427" w:rsidRPr="0077002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Kb3VybmFsIG9mIFBvd2VyIFNvdXJjZXMsIDI0OSAoMjAxNCkgMjgtMzQuIGRvaToxMC4xMDE2L2ouanBvd3NvdXIuMjAxMy4xMC4wOTI8L3NwYW4+PC9wPlxyXG5cdFx0PC9kaXY+XHJcblx0PC9ib2R5PlxyXG48L2h0bWw+IiwiQWJzdHJhY3RSdGYiOiJ7XFxydGYxXFxhbnNpXFxhbnNpY3BnMTI1MlxcdWMwXFxzdHNoZmRiY2gwXFxzdHNoZmxvY2gwXFxzdHNoZmhpY2gwXFxzdHNoZmJpMFxcZGVmZjBcXGFkZWZmMHtcXGZvbnR0Ymx7XFxmMFxcZm5pbFxcZmNoYXJzZXQwIFRpbWVzIE5ldyBSb21h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XHJcbjt9fXtcXCpcXGdlbmVyYXRvciBBc3Bvc2UuV29yZHMgZm9yIC5ORVQgMTEuMTEuMC4wO317XFxpbmZvXFx2ZXJzaW9uMFxcZWRtaW5zMFxcbm9mcGFnZXMw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GxlYWNoaW5nIHNvbHV0aW9uIG9mIHNwZW50IGxpdGhpdW0taW9uIGJhdHRlcmllcyBhcyB0aGUgcmF3IG1hdGVyaWFscy4gQSBjb21iaW5hdGlvbiBvZiBveGFsaWMgYWNpZCBjb3ByZWNpcGl0YXRpb24s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XGRiY2hcXGFmMVxcaGljaFxcZjFcXGNmMSByYXcgbWF0ZXJpYWxzIHVzaW5nIHRoZSBzYW1lIG1ldGhvZC4gWC1yYXkgZGlmZnJhY3Rpb24gKFhSRCksIHNjYW5uaW5nIGVsZWN0cm9uIG1pY3Jvc2NvcHkgKFNFTSksIFhyYX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waG90b2VsZWN0cm9uIHNwZWN0cm9zY29weSAoWFBTKSBhbmQgZWxlY3Ryb2NoZW1pY2FsIG1lYXN1cmVtZW50cyBhcmUgY2FycmllZCBvdXQgdG8gY2hhcmFjdGVyaXpl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VzZSBzYW1wbGVzLiBYUkQgcmVzdWx0cyBpbmRpY2F0ZSB0aGF0IGJvdGggc2FtcGxlcyBoYXZlIHRoZSBsYXllcmVkIGEtTmFGZU8yIHN0cnVjdHVyZXMgd2l0aCBhIHNwYWN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Z3JvdXAgb2YgUjNtLiBObyBvdGhlciBjcnlzdGFsbGluZSBwaGFzZSB3YXMgZGV0ZWN0ZWQgYnkgWFJELiBUaGUgZWxlY3Ryb2NoZW1pY2FsIHJlc3VsdHMgc2hvdyB0aGF0IHRo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cmUtc3ludGhlc2l6ZWQgYW5kIGZyZXNoLXN5bnRoZXNpemVkIHNhbXBsZSBjYW4gZGVsaXZlciBkaXNjaGFyZ2UgY2FwYWNpdGllcyBhcyBoaWdoIGFzIDI1OC44IGFuZH17XHJcbl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HJcblxcZGJjaFxcYWYxXFxoaWNoXFxmMVxcY2YxIDI2NC4yIG1BaCBnMSBhdCB0aGUgZmlyc3QgY3ljbGUsIHJlc3BlY3RpdmVseS4gQWZ0ZXIgNTAgY3ljbGVzLCBkaXNjaGFyZ2UgY2FwYWNpdGllcyBvZiAyMjUuMSBhbmQgMjI4IG1BaCBn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AxIGNhbiBiZSBvYnRhaW5lZCB3aXRoIGNhcGFjaXR5IHJldGVudGlvbiBvZiA4Ny4wIGFuZCA4Ni4zJSwgcmVzcGVjdGl2ZWx5LiBUaGlzIHN0dWR5IHN1Z2dlc3RzIHRoYXQgdGhl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VhY2hpbmcgc29sdXRpb24gZnJvbSBzcGVudCBsaXRoaXVtIGlvbiBiYXR0ZXJpZXMgY2FuIGJlIHJlY3ljbGVkIHRvIHN5bnRoZXNpemUgTGktcmljaCBjYXRob2RlIG1hdGVyaWFsc3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d2l0aCBnb29kIGVsZWN0cm9jaGVtaWNhbCBwZXJmb3JtYW5jZS59e1xccnRsY2hcXGFmMFxcYWZzMjRcXGx0cmNoXFxmczE4XFxsYW5nMTAzMVxcbGFuZ25wMTAzMVxcbG9jaFxcYWYxXHJcblxcZGJjaFxcYWYxXFxoaWNoXFxmMVxcY3MxMFxcY2Yx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HdhZ25lcndlXFxBcHBEYXRhXFxMb2NhbFxcVGVtcFxceG9ud2p3aXkuanBnIiwiVXJpU3RyaW5nIjoiOGE4MjA4ZWItMmI4Ny00ZmIyLTk4ODMtNzc1MTU5NjE5ZDJ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wb3dzb3VyLjIwMTMuMTAuMD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wb3dzb3VyLjIwMTMuMTAuMDkyIiwiVXJpU3RyaW5nIjoiaHR0cHM6Ly9kb2kub3JnLzEwLjEwMTYvai5qcG93c291ci4yMDEzLjEwLjA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5bnRoZXNpcyBhbmQgZWxlY3Ryb2NoZW1pY2FsIHBlcmZvcm1hbmNlIG9mIGNhdGhvZGUgbWF0ZXJpYWwgTGkxLjJDbzAuMTNOaTAuMTNNbjAuNTRPMiBmcm9tIHNwZW50IGxpdGhpdW0taW9uIGJhdHRlcmllc317XFxydGxjaFxcYWYzXFxhZnMxOFxcbHRyY2hcXGZzMThcclxu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DEgSW50cm9kdWN0aW9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DIgRXhwZXJpbWVudGFs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clxuXFxkYmNoXFxhZjNcXGhpY2hcXGYze1xccnRsY2hcXGFmM1xcYWZzMThcXGx0cmNoXFxmczE4XFxsb2NoXFxhZjNcXGRiY2hcXGFmM1xcaGljaFxcZjNcXGluc3JzaWQxMDk3NjA2MiAgICAgICAgICAgICAgICAgICAgIDIuMSBNYXRlcmlhbHMgYW5kIHJlYWdlbnRzfXtcXHJ0bGNoXFxhZjNcXGFmczE4XFxsdHJjaFxcZnMxOFxcbG9jaFxcYWYzXFxkYmNoXFxhZjNcXGhpY2hcXGYzXFxpbnNyc2lkMTA5NzYwNjJcXHBhcn1cXHBhcmRcXHBsYWluXFxpdGFwMFxcczBcXHNhMTIwXFxhc3BhbHBoYVxcYXNwbnVtXHJcbl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IuMiBTeW50aGVzaXMgcHJvY2Vzc2VzfXtcXHJ0bGNoXFxhZjNcXGFmczE4XFxsdHJjaFxcZnMxOFxcbG9jaFxcYWYzXFxkYmNoXFxhZjNcclxu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ICAgICAgICAgIDIuMyBNYXRlcmlhbCBjaGFyYWN0ZXJpemF0aW9uc3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ICAgICAgICAgICAzIFJlc3VsdHMgYW5kIGRpc2N1c3Npb259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clxuXFxsb2NoXFxhZjNcXGRiY2hcXGFmM1xcaGljaFxcZjN7XFxydGxjaFxcYWYzXFxhZnMxOFxcbHRyY2hcXGZzMThcXGxvY2hcXGFmM1xcZGJjaFxcYWYzXFxoaWNoXFxmM1xcaW5zcnNpZDEwOTc2MDYyICAgICAgICAgICAgICAgICAgICAgMy4xIFRHL0RUQSBhbmFseXNpc317XFxydGxjaFxcYWYzXFxhZnMxOFxcbHRyY2hcXGZzMThcXGxvY2hcXGFmM1xcZGJjaFxcYWYzXFxoaWNoXFxmM1xcaW5zcnNpZDEwOTc2MDYyXFxwYXJ9XFxwYXJkXFxwbGFpblxcaXRhcDBcXHMwXFxzYTEyMFxcYXNwYWxwaGFcXGFzcG51bVxyXG5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zLjIgWFJELCBTRU0gYW5kIEVEWCBjaGFyYWN0ZXJpemF0aW9uc317XFxydGxjaFxcYWYzXFxhZnMxOFxcbHRyY2hcXGZzMThcXGxvY2hcXGFmM1xyXG5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ICAgICAgICAgICAgICAgICAgICAzLjMgWC1yYXkgcGhvdG9lbGVjdHJvbiBzcGVjdHJh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clxuXFxkYmNoXFxhZjNcXGhpY2hcXGYzXFxpbnNyc2lkMTA5NzYwNjIgICAgICAgICAgICAgICAgICAgICAzLjQgRWxlY3Ryb2NoZW1pY2FsIHBlcmZvcm1hbmNl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AgICAgICAgICAgICAgICAgICAgIDMuNSBDeWNsaWMgdm9sdGFtbW9ncmFtfXtcXHJ0bGNoXFxhZjNcXGFmczE4XFxsdHJjaFxcZnMxOFxcbG9jaFxcYWYzXFxkYmNoXFxhZjNcXGhpY2hcXGYzXFxpbnNyc2lkMTA5NzYwNjJcXHBhcn1cXHBhcmRcXHBsYWluXFxpdGFwMFxcczBcXHNhMTIwXHJcbl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NCBDb25jbHVzaW9ufXtcXHJ0bGNoXFxhZjNcXGFmczE4XFxsdHJjaFxcZnMxOFxcbG9jaFxcYWYzXFxkYmNoXFxhZjNcXGhpY2hcXGYzXFxpbnNyc2lkMTA5NzYwNjJcclxu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QWNrbm93bGVkZ21lbnRzfXtcXHJ0bGNoXFxhZjNcXGFmczE4XHJcbl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AgICAgICAgICAgUmVmZXJlbmNlc3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Y4XSJ9XX0sIlRhZyI6IkNpdGF2aVBsYWNlaG9sZGVyI2M5MjM5NWE5LTg4Y2UtNDBhYi05YThmLTA1YjVhZTA4NDA3YiIsIlRleHQiOiJbNjhdIiwiV0FJVmVyc2lvbiI6IjYuOC4wLjAifQ==}</w:instrText>
                </w:r>
                <w:r w:rsidR="00670427" w:rsidRPr="0077002F">
                  <w:rPr>
                    <w:noProof/>
                  </w:rPr>
                  <w:fldChar w:fldCharType="separate"/>
                </w:r>
                <w:r w:rsidR="00670427" w:rsidRPr="0077002F">
                  <w:rPr>
                    <w:noProof/>
                  </w:rPr>
                  <w:t>[68]</w:t>
                </w:r>
                <w:r w:rsidR="00670427" w:rsidRPr="0077002F">
                  <w:rPr>
                    <w:noProof/>
                  </w:rPr>
                  <w:fldChar w:fldCharType="end"/>
                </w:r>
              </w:sdtContent>
            </w:sdt>
          </w:p>
        </w:tc>
      </w:tr>
    </w:tbl>
    <w:p w:rsidR="00670427" w:rsidRPr="0077002F" w:rsidRDefault="00670427" w:rsidP="00670427">
      <w:pPr>
        <w:spacing w:before="288" w:after="288"/>
      </w:pPr>
    </w:p>
    <w:p w:rsidR="00670427" w:rsidRPr="0077002F" w:rsidRDefault="00670427" w:rsidP="00670427">
      <w:pPr>
        <w:pStyle w:val="Caption"/>
        <w:keepNext/>
        <w:spacing w:before="288" w:after="288"/>
        <w:rPr>
          <w:rFonts w:asciiTheme="minorHAnsi" w:hAnsiTheme="minorHAnsi"/>
          <w:color w:val="auto"/>
          <w:lang w:val="de-DE"/>
        </w:rPr>
      </w:pPr>
      <w:r w:rsidRPr="0077002F">
        <w:rPr>
          <w:rFonts w:asciiTheme="minorHAnsi" w:hAnsiTheme="minorHAnsi"/>
          <w:color w:val="auto"/>
          <w:lang w:val="de-DE"/>
        </w:rPr>
        <w:t xml:space="preserve">Table S.  </w:t>
      </w:r>
      <w:r w:rsidRPr="0077002F">
        <w:rPr>
          <w:rFonts w:asciiTheme="minorHAnsi" w:hAnsiTheme="minorHAnsi"/>
          <w:color w:val="auto"/>
        </w:rPr>
        <w:fldChar w:fldCharType="begin"/>
      </w:r>
      <w:r w:rsidRPr="0077002F">
        <w:rPr>
          <w:rFonts w:asciiTheme="minorHAnsi" w:hAnsiTheme="minorHAnsi"/>
          <w:color w:val="auto"/>
          <w:lang w:val="de-DE"/>
        </w:rPr>
        <w:instrText xml:space="preserve"> SEQ Table_S._ \* ARABIC </w:instrText>
      </w:r>
      <w:r w:rsidRPr="0077002F">
        <w:rPr>
          <w:rFonts w:asciiTheme="minorHAnsi" w:hAnsiTheme="minorHAnsi"/>
          <w:color w:val="auto"/>
        </w:rPr>
        <w:fldChar w:fldCharType="separate"/>
      </w:r>
      <w:r w:rsidRPr="0077002F">
        <w:rPr>
          <w:rFonts w:asciiTheme="minorHAnsi" w:hAnsiTheme="minorHAnsi"/>
          <w:noProof/>
          <w:color w:val="auto"/>
          <w:lang w:val="de-DE"/>
        </w:rPr>
        <w:t>9</w:t>
      </w:r>
      <w:r w:rsidRPr="0077002F">
        <w:rPr>
          <w:rFonts w:asciiTheme="minorHAnsi" w:hAnsiTheme="minorHAnsi"/>
          <w:color w:val="auto"/>
        </w:rPr>
        <w:fldChar w:fldCharType="end"/>
      </w:r>
      <w:r w:rsidRPr="0077002F">
        <w:rPr>
          <w:rFonts w:asciiTheme="minorHAnsi" w:hAnsiTheme="minorHAnsi"/>
          <w:color w:val="auto"/>
          <w:lang w:val="de-DE"/>
        </w:rPr>
        <w:t>: Cumulative energy demand and global warming potential per functional unit of the different LIB recycling routes.</w:t>
      </w:r>
    </w:p>
    <w:tbl>
      <w:tblPr>
        <w:tblW w:w="8747" w:type="dxa"/>
        <w:tblCellMar>
          <w:left w:w="70" w:type="dxa"/>
          <w:right w:w="70" w:type="dxa"/>
        </w:tblCellMar>
        <w:tblLook w:val="04A0" w:firstRow="1" w:lastRow="0" w:firstColumn="1" w:lastColumn="0" w:noHBand="0" w:noVBand="1"/>
      </w:tblPr>
      <w:tblGrid>
        <w:gridCol w:w="1922"/>
        <w:gridCol w:w="2120"/>
        <w:gridCol w:w="960"/>
        <w:gridCol w:w="1540"/>
        <w:gridCol w:w="2205"/>
      </w:tblGrid>
      <w:tr w:rsidR="0077002F" w:rsidRPr="0077002F" w:rsidTr="00670427">
        <w:trPr>
          <w:trHeight w:val="315"/>
        </w:trPr>
        <w:tc>
          <w:tcPr>
            <w:tcW w:w="1922" w:type="dxa"/>
            <w:tcBorders>
              <w:top w:val="single" w:sz="4" w:space="0" w:color="auto"/>
              <w:left w:val="single" w:sz="4" w:space="0" w:color="auto"/>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Process</w:t>
            </w:r>
          </w:p>
        </w:tc>
        <w:tc>
          <w:tcPr>
            <w:tcW w:w="2120" w:type="dxa"/>
            <w:tcBorders>
              <w:top w:val="single" w:sz="4" w:space="0" w:color="auto"/>
              <w:left w:val="nil"/>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Impact Category</w:t>
            </w:r>
          </w:p>
        </w:tc>
        <w:tc>
          <w:tcPr>
            <w:tcW w:w="960" w:type="dxa"/>
            <w:tcBorders>
              <w:top w:val="single" w:sz="4" w:space="0" w:color="auto"/>
              <w:left w:val="nil"/>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Result</w:t>
            </w:r>
          </w:p>
        </w:tc>
        <w:tc>
          <w:tcPr>
            <w:tcW w:w="1540" w:type="dxa"/>
            <w:tcBorders>
              <w:top w:val="single" w:sz="4" w:space="0" w:color="auto"/>
              <w:left w:val="nil"/>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Functional Unit</w:t>
            </w:r>
          </w:p>
        </w:tc>
        <w:tc>
          <w:tcPr>
            <w:tcW w:w="2205" w:type="dxa"/>
            <w:tcBorders>
              <w:top w:val="single" w:sz="4" w:space="0" w:color="auto"/>
              <w:left w:val="nil"/>
              <w:bottom w:val="nil"/>
              <w:right w:val="single" w:sz="4" w:space="0" w:color="auto"/>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Reference</w:t>
            </w:r>
          </w:p>
        </w:tc>
      </w:tr>
      <w:tr w:rsidR="0077002F" w:rsidRPr="0077002F" w:rsidTr="00670427">
        <w:trPr>
          <w:trHeight w:val="300"/>
        </w:trPr>
        <w:tc>
          <w:tcPr>
            <w:tcW w:w="8747" w:type="dxa"/>
            <w:gridSpan w:val="5"/>
            <w:tcBorders>
              <w:top w:val="single" w:sz="4" w:space="0" w:color="auto"/>
              <w:left w:val="single" w:sz="4" w:space="0" w:color="auto"/>
              <w:bottom w:val="nil"/>
              <w:right w:val="single" w:sz="4" w:space="0" w:color="000000"/>
            </w:tcBorders>
            <w:shd w:val="clear" w:color="auto" w:fill="auto"/>
            <w:noWrap/>
            <w:vAlign w:val="bottom"/>
            <w:hideMark/>
          </w:tcPr>
          <w:p w:rsidR="00670427" w:rsidRPr="0077002F" w:rsidRDefault="00670427" w:rsidP="00670427">
            <w:pPr>
              <w:spacing w:before="288" w:after="288" w:line="240" w:lineRule="auto"/>
              <w:rPr>
                <w:rFonts w:ascii="Calibri" w:eastAsia="Times New Roman" w:hAnsi="Calibri" w:cs="Calibri"/>
                <w:lang w:eastAsia="nl-NL"/>
              </w:rPr>
            </w:pPr>
            <w:r w:rsidRPr="0077002F">
              <w:rPr>
                <w:rFonts w:ascii="Calibri" w:eastAsia="Times New Roman" w:hAnsi="Calibri" w:cs="Calibri"/>
                <w:lang w:eastAsia="nl-NL"/>
              </w:rPr>
              <w:t>Direct Physical Route</w:t>
            </w:r>
          </w:p>
        </w:tc>
      </w:tr>
      <w:tr w:rsidR="0077002F" w:rsidRPr="0077002F" w:rsidTr="00670427">
        <w:trPr>
          <w:trHeight w:val="300"/>
        </w:trPr>
        <w:tc>
          <w:tcPr>
            <w:tcW w:w="1922" w:type="dxa"/>
            <w:vMerge w:val="restart"/>
            <w:tcBorders>
              <w:top w:val="single" w:sz="4" w:space="0" w:color="66FF33"/>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Direct</w:t>
            </w:r>
          </w:p>
        </w:tc>
        <w:tc>
          <w:tcPr>
            <w:tcW w:w="2120" w:type="dxa"/>
            <w:tcBorders>
              <w:top w:val="single" w:sz="4" w:space="0" w:color="66FF33"/>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 xml:space="preserve">GWP (kg </w:t>
            </w:r>
            <w:r w:rsidRPr="0077002F">
              <w:rPr>
                <w:rFonts w:ascii="Calibri" w:eastAsia="Times New Roman" w:hAnsi="Calibri" w:cs="Calibri"/>
                <w:vertAlign w:val="subscript"/>
                <w:lang w:eastAsia="nl-NL"/>
              </w:rPr>
              <w:t>CO2 eq</w:t>
            </w:r>
            <w:r w:rsidRPr="0077002F">
              <w:rPr>
                <w:rFonts w:ascii="Calibri" w:eastAsia="Times New Roman" w:hAnsi="Calibri" w:cs="Calibri"/>
                <w:lang w:eastAsia="nl-NL"/>
              </w:rPr>
              <w:t>.)</w:t>
            </w:r>
          </w:p>
        </w:tc>
        <w:tc>
          <w:tcPr>
            <w:tcW w:w="960" w:type="dxa"/>
            <w:tcBorders>
              <w:top w:val="single" w:sz="4" w:space="0" w:color="66FF33"/>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0.158</w:t>
            </w:r>
          </w:p>
        </w:tc>
        <w:tc>
          <w:tcPr>
            <w:tcW w:w="1540" w:type="dxa"/>
            <w:vMerge w:val="restart"/>
            <w:tcBorders>
              <w:top w:val="single" w:sz="4" w:space="0" w:color="66FF33"/>
              <w:left w:val="single" w:sz="4" w:space="0" w:color="66FF33"/>
              <w:bottom w:val="single" w:sz="4" w:space="0" w:color="66FF33"/>
              <w:right w:val="single" w:sz="4" w:space="0" w:color="66FF33"/>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1 kg of battery</w:t>
            </w:r>
          </w:p>
        </w:tc>
        <w:tc>
          <w:tcPr>
            <w:tcW w:w="2205" w:type="dxa"/>
            <w:vMerge w:val="restart"/>
            <w:tcBorders>
              <w:top w:val="single" w:sz="4" w:space="0" w:color="66FF33"/>
              <w:left w:val="single" w:sz="4" w:space="0" w:color="66FF33"/>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eastAsia="nl-NL"/>
              </w:rPr>
            </w:pPr>
            <w:sdt>
              <w:sdtPr>
                <w:rPr>
                  <w:rFonts w:ascii="Calibri" w:eastAsia="Times New Roman" w:hAnsi="Calibri" w:cs="Calibri"/>
                  <w:lang w:eastAsia="nl-NL"/>
                </w:rPr>
                <w:alias w:val="To edit, see citavi.com/edit"/>
                <w:tag w:val="CitaviPlaceholder#10e28cf3-d5b7-4ab0-9e13-2154f2f31850"/>
                <w:id w:val="-1566331203"/>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IwOTczLTNlOTgtNDZjNC1iZDFjLTkwYjFiYmZhNjg2MCIsIlJhbmdlTGVuZ3RoIjo1LCJSZWZlcmVuY2VJZCI6Ijk2OTdkYzYyLTUwMTktNDAzOS1iOGYyLTg5NWFjMDc4OGQ2MSIsIlJlZmVyZW5jZSI6eyIkaWQiOiIzIiwiJHR5cGUiOiJTd2lzc0FjYWRlbWljLkNpdGF2aS5SZWZlcmVuY2UsIFN3aXNzQWNhZGVtaWMuQ2l0YXZpIiwiQWJz</w:instrText>
                </w:r>
                <w:r w:rsidR="00670427" w:rsidRPr="0077002F">
                  <w:rPr>
                    <w:rFonts w:ascii="Calibri" w:eastAsia="Times New Roman" w:hAnsi="Calibri" w:cs="Calibri"/>
                    <w:noProof/>
                    <w:lang w:val="en-US" w:eastAsia="nl-NL"/>
                  </w:rPr>
                  <w:instrText>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QUogdmFuIFp1aWxpY2hlbVxcQXBwRGF0YVxcTG9jYWxcXFRlbXBcXHExZWptMHdtLmpwZyIsIlVyaVN0cmluZyI6Ijk2OTdkYzYyLTUwMTktNDAzOS1iOGYyLTg5NWFjMDc4OGQ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YmF0dGVyaWVzNzAyMDA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mF0dGVyaWVzNzAyMDAyOSIsIlVyaVN0cmluZyI6Imh0dHBzOi8vZG9pLm9yZy8xMC4zMzkwL2JhdHRlcmllczcwMjAw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0M10ifV19LCJUYWciOiJDaXRhdmlQbGFjZWhvbGRlciMxMGUyOGNmMy1kNWI3LTRhYjAtOWUxMy0yMTU0ZjJmMzE4NTAiLCJUZXh0IjoiWzI0M10iLCJXQUlWZXJzaW9uIjoiNi44LjAuMCJ9}</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val="en-US" w:eastAsia="nl-NL"/>
                  </w:rPr>
                  <w:t>[243]</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val="en-US" w:eastAsia="nl-NL"/>
              </w:rPr>
              <w:t xml:space="preserve"> </w:t>
            </w:r>
          </w:p>
        </w:tc>
      </w:tr>
      <w:tr w:rsidR="0077002F" w:rsidRPr="0077002F" w:rsidTr="00670427">
        <w:trPr>
          <w:trHeight w:val="300"/>
        </w:trPr>
        <w:tc>
          <w:tcPr>
            <w:tcW w:w="1922" w:type="dxa"/>
            <w:vMerge/>
            <w:tcBorders>
              <w:top w:val="single" w:sz="4" w:space="0" w:color="66FF33"/>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val="en-US" w:eastAsia="nl-NL"/>
              </w:rPr>
            </w:pP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eastAsia="nl-NL"/>
              </w:rPr>
            </w:pPr>
            <w:r w:rsidRPr="0077002F">
              <w:rPr>
                <w:rFonts w:ascii="Calibri" w:eastAsia="Times New Roman" w:hAnsi="Calibri" w:cs="Calibri"/>
                <w:lang w:val="en-US" w:eastAsia="nl-NL"/>
              </w:rPr>
              <w:t>3.3</w:t>
            </w:r>
          </w:p>
        </w:tc>
        <w:tc>
          <w:tcPr>
            <w:tcW w:w="1540" w:type="dxa"/>
            <w:vMerge/>
            <w:tcBorders>
              <w:top w:val="single" w:sz="4" w:space="0" w:color="66FF33"/>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val="en-US" w:eastAsia="nl-NL"/>
              </w:rPr>
            </w:pPr>
          </w:p>
        </w:tc>
        <w:tc>
          <w:tcPr>
            <w:tcW w:w="2205" w:type="dxa"/>
            <w:vMerge/>
            <w:tcBorders>
              <w:top w:val="single" w:sz="4" w:space="0" w:color="66FF33"/>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val="en-US" w:eastAsia="nl-NL"/>
              </w:rPr>
            </w:pPr>
          </w:p>
        </w:tc>
      </w:tr>
      <w:tr w:rsidR="0077002F" w:rsidRPr="0077002F" w:rsidTr="00670427">
        <w:trPr>
          <w:trHeight w:val="300"/>
        </w:trPr>
        <w:tc>
          <w:tcPr>
            <w:tcW w:w="1922" w:type="dxa"/>
            <w:vMerge w:val="restart"/>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Direct</w:t>
            </w: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 xml:space="preserve">GWP (kg </w:t>
            </w:r>
            <w:r w:rsidRPr="0077002F">
              <w:rPr>
                <w:rFonts w:ascii="Calibri" w:eastAsia="Times New Roman" w:hAnsi="Calibri" w:cs="Calibri"/>
                <w:vertAlign w:val="subscript"/>
                <w:lang w:val="en-US" w:eastAsia="nl-NL"/>
              </w:rPr>
              <w:t>CO2 eq</w:t>
            </w:r>
            <w:r w:rsidRPr="0077002F">
              <w:rPr>
                <w:rFonts w:ascii="Calibri" w:eastAsia="Times New Roman" w:hAnsi="Calibri" w:cs="Calibri"/>
                <w:lang w:val="en-US" w:eastAsia="nl-NL"/>
              </w:rPr>
              <w:t>.)</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eastAsia="nl-NL"/>
              </w:rPr>
            </w:pPr>
            <w:r w:rsidRPr="0077002F">
              <w:rPr>
                <w:rFonts w:ascii="Calibri" w:eastAsia="Times New Roman" w:hAnsi="Calibri" w:cs="Calibri"/>
                <w:lang w:val="en-US" w:eastAsia="nl-NL"/>
              </w:rPr>
              <w:t>0.519</w:t>
            </w:r>
          </w:p>
        </w:tc>
        <w:tc>
          <w:tcPr>
            <w:tcW w:w="1540" w:type="dxa"/>
            <w:vMerge w:val="restart"/>
            <w:tcBorders>
              <w:top w:val="nil"/>
              <w:left w:val="single" w:sz="4" w:space="0" w:color="66FF33"/>
              <w:bottom w:val="single" w:sz="4" w:space="0" w:color="66FF33"/>
              <w:right w:val="single" w:sz="4" w:space="0" w:color="66FF33"/>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1 kg of spent battery</w:t>
            </w:r>
          </w:p>
        </w:tc>
        <w:tc>
          <w:tcPr>
            <w:tcW w:w="2205" w:type="dxa"/>
            <w:vMerge w:val="restart"/>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eastAsia="nl-NL"/>
              </w:rPr>
            </w:pPr>
            <w:sdt>
              <w:sdtPr>
                <w:rPr>
                  <w:rFonts w:ascii="Calibri" w:eastAsia="Times New Roman" w:hAnsi="Calibri" w:cs="Calibri"/>
                  <w:lang w:eastAsia="nl-NL"/>
                </w:rPr>
                <w:alias w:val="To edit, see citavi.com/edit"/>
                <w:tag w:val="CitaviPlaceholder#f9e89b63-a813-4585-b124-a3759c41523e"/>
                <w:id w:val="-242022411"/>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val="en-US"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QUogdmFuIFp1aWxpY2hlbVxcQXBwRGF0YVxcTG9jYWxcXFRlbXBcXGVjaTNiMWlyLmpwZyIsIlVyaVN0cmluZyI6ImIwMmYwMjU5LTAxMWMtNDcxMS04ZWEyLTM1ODI2YTQ4YmM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S0xMS0yMDIwIiwiRG9pIjoiMTAuMTAyMS9hY3NhbWkuMGMxNTcw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Fjc2FtaS4wYzE1NzA0IiwiVXJpU3RyaW5nIjoiaHR0cHM6Ly9kb2kub3JnLzEwLjEwMjEvYWNzYW1pLjBjMTU3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dUMTI6MTQ6MzIiLCJNb2RpZmllZEJ5IjoiX0FsYmVydC1KYW4gdmFuIFp1aWxpY2hlbSIsIklkIjoiOTAyZDA1NGEtODdiZS00NzgyLTljYTQtMTUxOTc0ZWI3NmRhIiwiTW9kaWZpZWRPbiI6IjIwMjEtMDUtMTdUMTI6MTQ6MzI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zE1MTY2NSIsIlVyaVN0cmluZyI6Imh0dHA6Ly93d3cubmNiaS5ubG0ubmloLmdvdi9wdWJtZWQvMzMxNTE2N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}</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val="en-US" w:eastAsia="nl-NL"/>
                  </w:rPr>
                  <w:t>[244]</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val="en-US" w:eastAsia="nl-NL"/>
              </w:rPr>
              <w:t xml:space="preserve"> </w:t>
            </w:r>
          </w:p>
        </w:tc>
      </w:tr>
      <w:tr w:rsidR="0077002F" w:rsidRPr="0077002F" w:rsidTr="00670427">
        <w:trPr>
          <w:trHeight w:val="300"/>
        </w:trPr>
        <w:tc>
          <w:tcPr>
            <w:tcW w:w="1922" w:type="dxa"/>
            <w:vMerge/>
            <w:tcBorders>
              <w:top w:val="nil"/>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val="en-US" w:eastAsia="nl-NL"/>
              </w:rPr>
            </w:pP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eastAsia="nl-NL"/>
              </w:rPr>
            </w:pPr>
            <w:r w:rsidRPr="0077002F">
              <w:rPr>
                <w:rFonts w:ascii="Calibri" w:eastAsia="Times New Roman" w:hAnsi="Calibri" w:cs="Calibri"/>
                <w:lang w:val="en-US" w:eastAsia="nl-NL"/>
              </w:rPr>
              <w:t>3.9</w:t>
            </w:r>
          </w:p>
        </w:tc>
        <w:tc>
          <w:tcPr>
            <w:tcW w:w="1540" w:type="dxa"/>
            <w:vMerge/>
            <w:tcBorders>
              <w:top w:val="nil"/>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val="en-US" w:eastAsia="nl-NL"/>
              </w:rPr>
            </w:pPr>
          </w:p>
        </w:tc>
        <w:tc>
          <w:tcPr>
            <w:tcW w:w="2205" w:type="dxa"/>
            <w:vMerge/>
            <w:tcBorders>
              <w:top w:val="nil"/>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val="en-US" w:eastAsia="nl-NL"/>
              </w:rPr>
            </w:pPr>
          </w:p>
        </w:tc>
      </w:tr>
      <w:tr w:rsidR="0077002F" w:rsidRPr="0077002F" w:rsidTr="00670427">
        <w:trPr>
          <w:trHeight w:val="300"/>
        </w:trPr>
        <w:tc>
          <w:tcPr>
            <w:tcW w:w="1922" w:type="dxa"/>
            <w:vMerge w:val="restart"/>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Direct</w:t>
            </w: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 xml:space="preserve">GWP (kg </w:t>
            </w:r>
            <w:r w:rsidRPr="0077002F">
              <w:rPr>
                <w:rFonts w:ascii="Calibri" w:eastAsia="Times New Roman" w:hAnsi="Calibri" w:cs="Calibri"/>
                <w:vertAlign w:val="subscript"/>
                <w:lang w:val="en-US" w:eastAsia="nl-NL"/>
              </w:rPr>
              <w:t>CO2 eq</w:t>
            </w:r>
            <w:r w:rsidRPr="0077002F">
              <w:rPr>
                <w:rFonts w:ascii="Calibri" w:eastAsia="Times New Roman" w:hAnsi="Calibri" w:cs="Calibri"/>
                <w:lang w:val="en-US" w:eastAsia="nl-NL"/>
              </w:rPr>
              <w:t>.)</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eastAsia="nl-NL"/>
              </w:rPr>
            </w:pPr>
            <w:r w:rsidRPr="0077002F">
              <w:rPr>
                <w:rFonts w:ascii="Calibri" w:eastAsia="Times New Roman" w:hAnsi="Calibri" w:cs="Calibri"/>
                <w:lang w:val="en-US" w:eastAsia="nl-NL"/>
              </w:rPr>
              <w:t>0.7</w:t>
            </w:r>
          </w:p>
        </w:tc>
        <w:tc>
          <w:tcPr>
            <w:tcW w:w="1540" w:type="dxa"/>
            <w:vMerge w:val="restart"/>
            <w:tcBorders>
              <w:top w:val="nil"/>
              <w:left w:val="single" w:sz="4" w:space="0" w:color="66FF33"/>
              <w:bottom w:val="single" w:sz="4" w:space="0" w:color="66FF33"/>
              <w:right w:val="single" w:sz="4" w:space="0" w:color="66FF33"/>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1 kg of recycled LFP batteries</w:t>
            </w:r>
          </w:p>
        </w:tc>
        <w:tc>
          <w:tcPr>
            <w:tcW w:w="2205" w:type="dxa"/>
            <w:vMerge w:val="restart"/>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eastAsia="nl-NL"/>
              </w:rPr>
            </w:pPr>
            <w:sdt>
              <w:sdtPr>
                <w:rPr>
                  <w:rFonts w:ascii="Calibri" w:eastAsia="Times New Roman" w:hAnsi="Calibri" w:cs="Calibri"/>
                  <w:lang w:eastAsia="nl-NL"/>
                </w:rPr>
                <w:alias w:val="To edit, see citavi.com/edit"/>
                <w:tag w:val="CitaviPlaceholder#b9339426-4b46-4f04-8c9b-b8b7ccc29f7e"/>
                <w:id w:val="-21867186"/>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val="en-US"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EFKIHZhbiBadWlsaWNoZW1cXEFwcERhdGFcXExvY2FsXFxUZW1wXFwxb3hlZWx6ZC5qcGciLCJVcmlTdHJpbmciOiI2YmQ5YmVkZi1mMzM5LTRmMDYtYWE4Yi04ODkxMzJhMzRmND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91bGUuMjAyMC4xMC4wMDg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am91bGUuMjAyMC4xMC4wMDgiLCJVcmlTdHJpbmciOiJodHRwczovL2RvaS5vcmcvMTAuMTAxNi9qLmpvdWxlLjIwMjAuMTAuMDA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}</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val="en-US" w:eastAsia="nl-NL"/>
                  </w:rPr>
                  <w:t>[119]</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eastAsia="nl-NL"/>
              </w:rPr>
              <w:t xml:space="preserve"> </w:t>
            </w:r>
          </w:p>
        </w:tc>
      </w:tr>
      <w:tr w:rsidR="0077002F" w:rsidRPr="0077002F" w:rsidTr="00670427">
        <w:trPr>
          <w:trHeight w:val="360"/>
        </w:trPr>
        <w:tc>
          <w:tcPr>
            <w:tcW w:w="1922" w:type="dxa"/>
            <w:vMerge/>
            <w:tcBorders>
              <w:top w:val="nil"/>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eastAsia="nl-NL"/>
              </w:rPr>
            </w:pP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3.5</w:t>
            </w:r>
          </w:p>
        </w:tc>
        <w:tc>
          <w:tcPr>
            <w:tcW w:w="1540" w:type="dxa"/>
            <w:vMerge/>
            <w:tcBorders>
              <w:top w:val="nil"/>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eastAsia="nl-NL"/>
              </w:rPr>
            </w:pPr>
          </w:p>
        </w:tc>
        <w:tc>
          <w:tcPr>
            <w:tcW w:w="2205" w:type="dxa"/>
            <w:vMerge/>
            <w:tcBorders>
              <w:top w:val="nil"/>
              <w:left w:val="single" w:sz="4" w:space="0" w:color="66FF33"/>
              <w:bottom w:val="single" w:sz="4" w:space="0" w:color="66FF33"/>
              <w:right w:val="single" w:sz="4" w:space="0" w:color="66FF33"/>
            </w:tcBorders>
            <w:vAlign w:val="center"/>
            <w:hideMark/>
          </w:tcPr>
          <w:p w:rsidR="00670427" w:rsidRPr="0077002F" w:rsidRDefault="00670427" w:rsidP="00670427">
            <w:pPr>
              <w:spacing w:before="288" w:after="288" w:line="240" w:lineRule="auto"/>
              <w:rPr>
                <w:rFonts w:ascii="Calibri" w:eastAsia="Times New Roman" w:hAnsi="Calibri" w:cs="Calibri"/>
                <w:lang w:eastAsia="nl-NL"/>
              </w:rPr>
            </w:pPr>
          </w:p>
        </w:tc>
      </w:tr>
      <w:tr w:rsidR="0077002F" w:rsidRPr="0077002F" w:rsidTr="00670427">
        <w:trPr>
          <w:trHeight w:val="615"/>
        </w:trPr>
        <w:tc>
          <w:tcPr>
            <w:tcW w:w="1922" w:type="dxa"/>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Direct</w:t>
            </w: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6</w:t>
            </w:r>
          </w:p>
        </w:tc>
        <w:tc>
          <w:tcPr>
            <w:tcW w:w="1540" w:type="dxa"/>
            <w:tcBorders>
              <w:top w:val="nil"/>
              <w:left w:val="nil"/>
              <w:bottom w:val="single" w:sz="4" w:space="0" w:color="66FF33"/>
              <w:right w:val="single" w:sz="4" w:space="0" w:color="66FF33"/>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1 kg of LiCoO</w:t>
            </w:r>
            <w:r w:rsidRPr="0077002F">
              <w:rPr>
                <w:rFonts w:ascii="Calibri" w:eastAsia="Times New Roman" w:hAnsi="Calibri" w:cs="Calibri"/>
                <w:vertAlign w:val="subscript"/>
                <w:lang w:eastAsia="nl-NL"/>
              </w:rPr>
              <w:t>2</w:t>
            </w:r>
            <w:r w:rsidRPr="0077002F">
              <w:rPr>
                <w:rFonts w:ascii="Calibri" w:eastAsia="Times New Roman" w:hAnsi="Calibri" w:cs="Calibri"/>
                <w:lang w:eastAsia="nl-NL"/>
              </w:rPr>
              <w:t xml:space="preserve"> produced</w:t>
            </w:r>
          </w:p>
        </w:tc>
        <w:tc>
          <w:tcPr>
            <w:tcW w:w="2205" w:type="dxa"/>
            <w:tcBorders>
              <w:top w:val="nil"/>
              <w:left w:val="nil"/>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eastAsia="nl-NL"/>
              </w:rPr>
            </w:pPr>
            <w:sdt>
              <w:sdtPr>
                <w:rPr>
                  <w:rFonts w:ascii="Calibri" w:eastAsia="Times New Roman" w:hAnsi="Calibri" w:cs="Calibri"/>
                  <w:lang w:eastAsia="nl-NL"/>
                </w:rPr>
                <w:alias w:val="To edit, see citavi.com/edit"/>
                <w:tag w:val="CitaviPlaceholder#3f9bb552-b18f-486a-8a2f-1a1519f9497f"/>
                <w:id w:val="1869407624"/>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BSiB2YW4gWnVpbGljaGVtXFxBcHBEYXRhXFxMb2NhbFxcVGVtcFxcYnFlaTJoZHEuanBnIiwiVXJpU3RyaW5nIjoiZWM4ZWIzOGYtNGYzNi00YjY5LThmYWUtYzIyMjYyMTgyNT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hZHN1LjIwMTkwMDA4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WRzdS4yMDE5MDAwODgiLCJVcmlTdHJpbmciOiJodHRwczovL2RvaS5vcmcvMTAuMTAwMi9hZHN1LjIwMTkwMDA4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}</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eastAsia="nl-NL"/>
                  </w:rPr>
                  <w:t>[245]</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eastAsia="nl-NL"/>
              </w:rPr>
              <w:t xml:space="preserve"> </w:t>
            </w:r>
          </w:p>
        </w:tc>
      </w:tr>
      <w:tr w:rsidR="0077002F" w:rsidRPr="0077002F" w:rsidTr="00670427">
        <w:trPr>
          <w:trHeight w:val="765"/>
        </w:trPr>
        <w:tc>
          <w:tcPr>
            <w:tcW w:w="1922" w:type="dxa"/>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Direct</w:t>
            </w: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2468.83</w:t>
            </w:r>
          </w:p>
        </w:tc>
        <w:tc>
          <w:tcPr>
            <w:tcW w:w="1540" w:type="dxa"/>
            <w:tcBorders>
              <w:top w:val="nil"/>
              <w:left w:val="nil"/>
              <w:bottom w:val="single" w:sz="4" w:space="0" w:color="66FF33"/>
              <w:right w:val="single" w:sz="4" w:space="0" w:color="66FF33"/>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1 tonne of LiMn</w:t>
            </w:r>
            <w:r w:rsidRPr="0077002F">
              <w:rPr>
                <w:rFonts w:ascii="Calibri" w:eastAsia="Times New Roman" w:hAnsi="Calibri" w:cs="Calibri"/>
                <w:vertAlign w:val="subscript"/>
                <w:lang w:eastAsia="nl-NL"/>
              </w:rPr>
              <w:t>2</w:t>
            </w:r>
            <w:r w:rsidRPr="0077002F">
              <w:rPr>
                <w:rFonts w:ascii="Calibri" w:eastAsia="Times New Roman" w:hAnsi="Calibri" w:cs="Calibri"/>
                <w:lang w:eastAsia="nl-NL"/>
              </w:rPr>
              <w:t>O</w:t>
            </w:r>
            <w:r w:rsidRPr="0077002F">
              <w:rPr>
                <w:rFonts w:ascii="Calibri" w:eastAsia="Times New Roman" w:hAnsi="Calibri" w:cs="Calibri"/>
                <w:vertAlign w:val="subscript"/>
                <w:lang w:eastAsia="nl-NL"/>
              </w:rPr>
              <w:t>4</w:t>
            </w:r>
            <w:r w:rsidRPr="0077002F">
              <w:rPr>
                <w:rFonts w:ascii="Calibri" w:eastAsia="Times New Roman" w:hAnsi="Calibri" w:cs="Calibri"/>
                <w:lang w:eastAsia="nl-NL"/>
              </w:rPr>
              <w:t xml:space="preserve"> </w:t>
            </w:r>
          </w:p>
        </w:tc>
        <w:tc>
          <w:tcPr>
            <w:tcW w:w="2205" w:type="dxa"/>
            <w:tcBorders>
              <w:top w:val="nil"/>
              <w:left w:val="nil"/>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eastAsia="nl-NL"/>
              </w:rPr>
            </w:pPr>
            <w:sdt>
              <w:sdtPr>
                <w:rPr>
                  <w:rFonts w:ascii="Calibri" w:eastAsia="Times New Roman" w:hAnsi="Calibri" w:cs="Calibri"/>
                  <w:lang w:eastAsia="nl-NL"/>
                </w:rPr>
                <w:alias w:val="To edit, see citavi.com/edit"/>
                <w:tag w:val="CitaviPlaceholder#f20a758e-fe1c-4ff9-aad6-d892bf65f92a"/>
                <w:id w:val="25452427"/>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WZjYWE4LTk2MWEtNGVkMi1iNmJmLTBkM2RkZGU5MjZkMiIsIlJhbmdlTGVuZ3RoIjo1LCJSZWZlcmVuY2VJZCI6IjFkZDg0MTkxLTIyNWItNDJmYi1iM2I2LWQ2MDFkOWI1YjIz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HVubiIsIk1pZGRsZU5hbWUiOiJCLiIsIlByb3RlY3RlZCI6ZmFsc2UsIlNleCI6MCwiQ3JlYXRlZEJ5IjoiX1JvbmphIFdhZ25lci1XZW56IiwiQ3JlYXRlZE9uIjoiMjAyMS0wMS0wN1QwOTo0MzoxMCIsIk1vZGlmaWVkQnkiOiJfUm9uamEgV2FnbmVyLVdlbnoiLCJJZCI6ImM5Y2EwYjRmLThhYjgtNGYxNy05OTM0LTUwM2JjZDZjNjgxMyIsIk1vZGlmaWVkT24iOiIyMDIxLTAxLTA3VDA5OjQzOjEwIiwiUHJvamVjdCI6eyIkaWQiOiI1IiwiJHR5cGUiOiJTd2lzc0FjYWRlbWljLkNpdGF2aS5Qcm9qZWN0LCBTd2lzc0FjYWRlbWljLkNpdGF2aSJ9fSx7IiRpZCI6IjY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HlhenRjMnBsLmpwZyIsIlVyaVN0cmluZyI6IjFkZDg0MTkxLTIyNWItNDJmYi1iM2I2LWQ2MDFkOWI1YjIz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I3NV0ifV19LCJUYWciOiJDaXRhdmlQbGFjZWhvbGRlciNmMjBhNzU4ZS1mZTFjLTRmZjktYWFkNi1kODkyYmY2NWY5MmEiLCJUZXh0IjoiWzI3NV0iLCJXQUlWZXJzaW9uIjoiNi44LjAuMCJ9}</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eastAsia="nl-NL"/>
                  </w:rPr>
                  <w:t>[275]</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eastAsia="nl-NL"/>
              </w:rPr>
              <w:t xml:space="preserve"> </w:t>
            </w:r>
          </w:p>
        </w:tc>
      </w:tr>
      <w:tr w:rsidR="0077002F" w:rsidRPr="0077002F" w:rsidTr="00670427">
        <w:trPr>
          <w:trHeight w:val="735"/>
        </w:trPr>
        <w:tc>
          <w:tcPr>
            <w:tcW w:w="1922" w:type="dxa"/>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Intermediate Direct</w:t>
            </w: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2848.65</w:t>
            </w:r>
          </w:p>
        </w:tc>
        <w:tc>
          <w:tcPr>
            <w:tcW w:w="1540" w:type="dxa"/>
            <w:tcBorders>
              <w:top w:val="nil"/>
              <w:left w:val="nil"/>
              <w:bottom w:val="single" w:sz="4" w:space="0" w:color="66FF33"/>
              <w:right w:val="single" w:sz="4" w:space="0" w:color="66FF33"/>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1 tonne of Li</w:t>
            </w:r>
            <w:r w:rsidRPr="0077002F">
              <w:rPr>
                <w:rFonts w:ascii="Calibri" w:eastAsia="Times New Roman" w:hAnsi="Calibri" w:cs="Calibri"/>
                <w:vertAlign w:val="subscript"/>
                <w:lang w:eastAsia="nl-NL"/>
              </w:rPr>
              <w:t>2</w:t>
            </w:r>
            <w:r w:rsidRPr="0077002F">
              <w:rPr>
                <w:rFonts w:ascii="Calibri" w:eastAsia="Times New Roman" w:hAnsi="Calibri" w:cs="Calibri"/>
                <w:lang w:eastAsia="nl-NL"/>
              </w:rPr>
              <w:t>CO</w:t>
            </w:r>
            <w:r w:rsidRPr="0077002F">
              <w:rPr>
                <w:rFonts w:ascii="Calibri" w:eastAsia="Times New Roman" w:hAnsi="Calibri" w:cs="Calibri"/>
                <w:vertAlign w:val="subscript"/>
                <w:lang w:eastAsia="nl-NL"/>
              </w:rPr>
              <w:t>3</w:t>
            </w:r>
            <w:r w:rsidRPr="0077002F">
              <w:rPr>
                <w:rFonts w:ascii="Calibri" w:eastAsia="Times New Roman" w:hAnsi="Calibri" w:cs="Calibri"/>
                <w:lang w:eastAsia="nl-NL"/>
              </w:rPr>
              <w:t xml:space="preserve"> </w:t>
            </w:r>
          </w:p>
        </w:tc>
        <w:tc>
          <w:tcPr>
            <w:tcW w:w="2205" w:type="dxa"/>
            <w:tcBorders>
              <w:top w:val="nil"/>
              <w:left w:val="nil"/>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eastAsia="nl-NL"/>
              </w:rPr>
            </w:pPr>
            <w:sdt>
              <w:sdtPr>
                <w:rPr>
                  <w:rFonts w:ascii="Calibri" w:eastAsia="Times New Roman" w:hAnsi="Calibri" w:cs="Calibri"/>
                  <w:lang w:eastAsia="nl-NL"/>
                </w:rPr>
                <w:alias w:val="To edit, see citavi.com/edit"/>
                <w:tag w:val="CitaviPlaceholder#7252ec9e-9049-4fb9-b44c-5a9c57f69c4e"/>
                <w:id w:val="1668057844"/>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DI2ZmMyLTcwZTMtNGMyOS1iYmM5LTUyOTdkYjllZTBlNiIsIlJhbmdlTGVuZ3RoIjo1LCJSZWZlcmVuY2VJZCI6IjFkZDg0MTkxLTIyNWItNDJmYi1iM2I2LWQ2MDFkOWI1YjIz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HVubiIsIk1pZGRsZU5hbWUiOiJCLiIsIlByb3RlY3RlZCI6ZmFsc2UsIlNleCI6MCwiQ3JlYXRlZEJ5IjoiX1JvbmphIFdhZ25lci1XZW56IiwiQ3JlYXRlZE9uIjoiMjAyMS0wMS0wN1QwOTo0MzoxMCIsIk1vZGlmaWVkQnkiOiJfUm9uamEgV2FnbmVyLVdlbnoiLCJJZCI6ImM5Y2EwYjRmLThhYjgtNGYxNy05OTM0LTUwM2JjZDZjNjgxMyIsIk1vZGlmaWVkT24iOiIyMDIxLTAxLTA3VDA5OjQzOjEwIiwiUHJvamVjdCI6eyIkaWQiOiI1IiwiJHR5cGUiOiJTd2lzc0FjYWRlbWljLkNpdGF2aS5Qcm9qZWN0LCBTd2lzc0FjYWRlbWljLkNpdGF2aSJ9fSx7IiRpZCI6IjY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HlhenRjMnBsLmpwZyIsIlVyaVN0cmluZyI6IjFkZDg0MTkxLTIyNWItNDJmYi1iM2I2LWQ2MDFkOWI1YjIz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I3NV0ifV19LCJUYWciOiJDaXRhdmlQbGFjZWhvbGRlciM3MjUyZWM5ZS05MDQ5LTRmYjktYjQ0Yy01YTljNTdmNjljNGUiLCJUZXh0IjoiWzI3NV0iLCJXQUlWZXJzaW9uIjoiNi44LjAuMCJ9}</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eastAsia="nl-NL"/>
                  </w:rPr>
                  <w:t>[275]</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eastAsia="nl-NL"/>
              </w:rPr>
              <w:t xml:space="preserve"> </w:t>
            </w:r>
          </w:p>
        </w:tc>
      </w:tr>
      <w:tr w:rsidR="0077002F" w:rsidRPr="0077002F" w:rsidTr="00670427">
        <w:trPr>
          <w:trHeight w:val="300"/>
        </w:trPr>
        <w:tc>
          <w:tcPr>
            <w:tcW w:w="1922" w:type="dxa"/>
            <w:tcBorders>
              <w:top w:val="nil"/>
              <w:left w:val="single" w:sz="4" w:space="0" w:color="66FF33"/>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Direct</w:t>
            </w:r>
          </w:p>
        </w:tc>
        <w:tc>
          <w:tcPr>
            <w:tcW w:w="212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CED (MJ)</w:t>
            </w:r>
          </w:p>
        </w:tc>
        <w:tc>
          <w:tcPr>
            <w:tcW w:w="96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67.6</w:t>
            </w:r>
          </w:p>
        </w:tc>
        <w:tc>
          <w:tcPr>
            <w:tcW w:w="1540" w:type="dxa"/>
            <w:tcBorders>
              <w:top w:val="nil"/>
              <w:left w:val="nil"/>
              <w:bottom w:val="single" w:sz="4" w:space="0" w:color="66FF33"/>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1 kg of battery</w:t>
            </w:r>
          </w:p>
        </w:tc>
        <w:tc>
          <w:tcPr>
            <w:tcW w:w="2205" w:type="dxa"/>
            <w:tcBorders>
              <w:top w:val="nil"/>
              <w:left w:val="nil"/>
              <w:bottom w:val="single" w:sz="4" w:space="0" w:color="66FF33"/>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eastAsia="nl-NL"/>
              </w:rPr>
            </w:pPr>
            <w:sdt>
              <w:sdtPr>
                <w:rPr>
                  <w:rFonts w:ascii="Calibri" w:eastAsia="Times New Roman" w:hAnsi="Calibri" w:cs="Calibri"/>
                  <w:lang w:eastAsia="nl-NL"/>
                </w:rPr>
                <w:alias w:val="To edit, see citavi.com/edit"/>
                <w:tag w:val="CitaviPlaceholder#fd5d091d-cf73-4396-a882-67d97c4c0824"/>
                <w:id w:val="1685090855"/>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x3Ymd2bzJwNC5qcGciLCJVcmlTdHJpbmciOiIxMDhmNzQ3My04YjdjLTQ1NDEtOTlhOS0yZjNkM2IyZjM5Y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TEwLTIwMTIiLCJEb2kiOiIxMC4xMDIxL2VzMzAyNDIwe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zA3NTQwNiIsIlVyaVN0cmluZyI6Imh0dHA6Ly93d3cubmNiaS5ubG0ubmloLmdvdi9wdWJtZWQvMjMwNzU0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mVydC1KYW4gdmFuIFp1aWxpY2hlbSIsIkNyZWF0ZWRPbiI6IjIwMjEtMDUtMTFUMTQ6NDU6MjQiLCJNb2RpZmllZEJ5IjoiX0FsYmVydC1KYW4gdmFuIFp1aWxpY2hlbSIsIklkIjoiODliNTM0YzUtNGUwMy00MDc5LWIyNDMtYTc3OWQ0ZjlmOTg4IiwiTW9kaWZpZWRPbiI6IjIwMjEtMDUtMTFUMTQ6NDU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VzMzAyNDIweiIsIlVyaVN0cmluZyI6Imh0dHBzOi8vZG9pLm9yZy8xMC4xMDIxL2VzMzAyNDIw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2ZkNWQwOTFkLWNmNzMtNDM5Ni1hODgyLTY3ZDk3YzRjMDgyNCIsIlRleHQiOiJbMTldIiwiV0FJVmVyc2lvbiI6IjYuOC4wLjAifQ==}</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eastAsia="nl-NL"/>
                  </w:rPr>
                  <w:t>[19]</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eastAsia="nl-NL"/>
              </w:rPr>
              <w:t xml:space="preserve"> </w:t>
            </w:r>
          </w:p>
        </w:tc>
      </w:tr>
      <w:tr w:rsidR="0077002F" w:rsidRPr="0077002F" w:rsidTr="00670427">
        <w:trPr>
          <w:trHeight w:val="300"/>
        </w:trPr>
        <w:tc>
          <w:tcPr>
            <w:tcW w:w="1922" w:type="dxa"/>
            <w:tcBorders>
              <w:top w:val="nil"/>
              <w:left w:val="single" w:sz="4" w:space="0" w:color="66FF33"/>
              <w:bottom w:val="nil"/>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Intermediate Direct</w:t>
            </w:r>
          </w:p>
        </w:tc>
        <w:tc>
          <w:tcPr>
            <w:tcW w:w="2120" w:type="dxa"/>
            <w:tcBorders>
              <w:top w:val="nil"/>
              <w:left w:val="nil"/>
              <w:bottom w:val="nil"/>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CED (MJ)</w:t>
            </w:r>
          </w:p>
        </w:tc>
        <w:tc>
          <w:tcPr>
            <w:tcW w:w="960" w:type="dxa"/>
            <w:tcBorders>
              <w:top w:val="nil"/>
              <w:left w:val="nil"/>
              <w:bottom w:val="nil"/>
              <w:right w:val="single" w:sz="4" w:space="0" w:color="66FF33"/>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eastAsia="nl-NL"/>
              </w:rPr>
            </w:pPr>
            <w:r w:rsidRPr="0077002F">
              <w:rPr>
                <w:rFonts w:ascii="Calibri" w:eastAsia="Times New Roman" w:hAnsi="Calibri" w:cs="Calibri"/>
                <w:lang w:eastAsia="nl-NL"/>
              </w:rPr>
              <w:t>74.3</w:t>
            </w:r>
          </w:p>
        </w:tc>
        <w:tc>
          <w:tcPr>
            <w:tcW w:w="1540" w:type="dxa"/>
            <w:tcBorders>
              <w:top w:val="nil"/>
              <w:left w:val="nil"/>
              <w:bottom w:val="nil"/>
              <w:right w:val="single" w:sz="4" w:space="0" w:color="66FF33"/>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eastAsia="nl-NL"/>
              </w:rPr>
            </w:pPr>
            <w:r w:rsidRPr="0077002F">
              <w:rPr>
                <w:rFonts w:ascii="Calibri" w:eastAsia="Times New Roman" w:hAnsi="Calibri" w:cs="Calibri"/>
                <w:lang w:eastAsia="nl-NL"/>
              </w:rPr>
              <w:t>1 kg of battery</w:t>
            </w:r>
          </w:p>
        </w:tc>
        <w:tc>
          <w:tcPr>
            <w:tcW w:w="2205" w:type="dxa"/>
            <w:tcBorders>
              <w:top w:val="nil"/>
              <w:left w:val="nil"/>
              <w:bottom w:val="nil"/>
              <w:right w:val="single" w:sz="4" w:space="0" w:color="66FF33"/>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eastAsia="nl-NL"/>
              </w:rPr>
            </w:pPr>
            <w:sdt>
              <w:sdtPr>
                <w:rPr>
                  <w:rFonts w:ascii="Calibri" w:eastAsia="Times New Roman" w:hAnsi="Calibri" w:cs="Calibri"/>
                  <w:lang w:eastAsia="nl-NL"/>
                </w:rPr>
                <w:alias w:val="To edit, see citavi.com/edit"/>
                <w:tag w:val="CitaviPlaceholder#f0146187-7abf-4123-8a2d-6c915800451b"/>
                <w:id w:val="7421050"/>
                <w:placeholder>
                  <w:docPart w:val="F7C69309AB26E84194AECE30C89345E6"/>
                </w:placeholder>
              </w:sdtPr>
              <w:sdtEndPr/>
              <w:sdtContent>
                <w:r w:rsidR="00670427" w:rsidRPr="0077002F">
                  <w:rPr>
                    <w:rFonts w:ascii="Calibri" w:eastAsia="Times New Roman" w:hAnsi="Calibri" w:cs="Calibri"/>
                    <w:noProof/>
                    <w:lang w:eastAsia="nl-NL"/>
                  </w:rPr>
                  <w:fldChar w:fldCharType="begin"/>
                </w:r>
                <w:r w:rsidR="00670427" w:rsidRPr="0077002F">
                  <w:rPr>
                    <w:rFonts w:ascii="Calibri" w:eastAsia="Times New Roman" w:hAnsi="Calibri" w:cs="Calibri"/>
                    <w:noProof/>
                    <w:lang w:eastAsia="nl-N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x3Ymd2bzJwNC5qcGciLCJVcmlTdHJpbmciOiIxMDhmNzQ3My04YjdjLTQ1NDEtOTlhOS0yZjNkM2IyZjM5Y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TEwLTIwMTIiLCJEb2kiOiIxMC4xMDIxL2VzMzAyNDIwe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zA3NTQwNiIsIlVyaVN0cmluZyI6Imh0dHA6Ly93d3cubmNiaS5ubG0ubmloLmdvdi9wdWJtZWQvMjMwNzU0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mVydC1KYW4gdmFuIFp1aWxpY2hlbSIsIkNyZWF0ZWRPbiI6IjIwMjEtMDUtMTFUMTQ6NDU6MjQiLCJNb2RpZmllZEJ5IjoiX0FsYmVydC1KYW4gdmFuIFp1aWxpY2hlbSIsIklkIjoiODliNTM0YzUtNGUwMy00MDc5LWIyNDMtYTc3OWQ0ZjlmOTg4IiwiTW9kaWZpZWRPbiI6IjIwMjEtMDUtMTFUMTQ6NDU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VzMzAyNDIweiIsIlVyaVN0cmluZyI6Imh0dHBzOi8vZG9pLm9yZy8xMC4xMDIxL2VzMzAyNDIw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2YwMTQ2MTg3LTdhYmYtNDEyMy04YTJkLTZjOTE1ODAwNDUxYiIsIlRleHQiOiJbMTldIiwiV0FJVmVyc2lvbiI6IjYuOC4wLjAifQ==}</w:instrText>
                </w:r>
                <w:r w:rsidR="00670427" w:rsidRPr="0077002F">
                  <w:rPr>
                    <w:rFonts w:ascii="Calibri" w:eastAsia="Times New Roman" w:hAnsi="Calibri" w:cs="Calibri"/>
                    <w:noProof/>
                    <w:lang w:eastAsia="nl-NL"/>
                  </w:rPr>
                  <w:fldChar w:fldCharType="separate"/>
                </w:r>
                <w:r w:rsidR="00670427" w:rsidRPr="0077002F">
                  <w:rPr>
                    <w:rFonts w:ascii="Calibri" w:eastAsia="Times New Roman" w:hAnsi="Calibri" w:cs="Calibri"/>
                    <w:noProof/>
                    <w:lang w:eastAsia="nl-NL"/>
                  </w:rPr>
                  <w:t>[19]</w:t>
                </w:r>
                <w:r w:rsidR="00670427" w:rsidRPr="0077002F">
                  <w:rPr>
                    <w:rFonts w:ascii="Calibri" w:eastAsia="Times New Roman" w:hAnsi="Calibri" w:cs="Calibri"/>
                    <w:noProof/>
                    <w:lang w:eastAsia="nl-NL"/>
                  </w:rPr>
                  <w:fldChar w:fldCharType="end"/>
                </w:r>
              </w:sdtContent>
            </w:sdt>
            <w:r w:rsidR="00670427" w:rsidRPr="0077002F">
              <w:rPr>
                <w:rFonts w:ascii="Calibri" w:eastAsia="Times New Roman" w:hAnsi="Calibri" w:cs="Calibri"/>
                <w:lang w:eastAsia="nl-NL"/>
              </w:rPr>
              <w:t xml:space="preserve"> </w:t>
            </w:r>
          </w:p>
        </w:tc>
      </w:tr>
      <w:tr w:rsidR="0077002F" w:rsidRPr="0077002F" w:rsidTr="00670427">
        <w:tblPrEx>
          <w:tblCellMar>
            <w:left w:w="108" w:type="dxa"/>
            <w:right w:w="108" w:type="dxa"/>
          </w:tblCellMar>
        </w:tblPrEx>
        <w:trPr>
          <w:trHeight w:val="300"/>
        </w:trPr>
        <w:tc>
          <w:tcPr>
            <w:tcW w:w="1922" w:type="dxa"/>
            <w:tcBorders>
              <w:top w:val="single" w:sz="4" w:space="0" w:color="auto"/>
              <w:left w:val="single" w:sz="4" w:space="0" w:color="auto"/>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Process</w:t>
            </w:r>
          </w:p>
        </w:tc>
        <w:tc>
          <w:tcPr>
            <w:tcW w:w="2120" w:type="dxa"/>
            <w:tcBorders>
              <w:top w:val="single" w:sz="4" w:space="0" w:color="auto"/>
              <w:left w:val="nil"/>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Impact Category</w:t>
            </w:r>
          </w:p>
        </w:tc>
        <w:tc>
          <w:tcPr>
            <w:tcW w:w="960" w:type="dxa"/>
            <w:tcBorders>
              <w:top w:val="single" w:sz="4" w:space="0" w:color="auto"/>
              <w:left w:val="nil"/>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Result</w:t>
            </w:r>
          </w:p>
        </w:tc>
        <w:tc>
          <w:tcPr>
            <w:tcW w:w="1540" w:type="dxa"/>
            <w:tcBorders>
              <w:top w:val="single" w:sz="4" w:space="0" w:color="auto"/>
              <w:left w:val="nil"/>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Functional Unit</w:t>
            </w:r>
          </w:p>
        </w:tc>
        <w:tc>
          <w:tcPr>
            <w:tcW w:w="2205" w:type="dxa"/>
            <w:tcBorders>
              <w:top w:val="single" w:sz="4" w:space="0" w:color="auto"/>
              <w:left w:val="nil"/>
              <w:bottom w:val="nil"/>
              <w:right w:val="single" w:sz="4" w:space="0" w:color="auto"/>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Reference</w:t>
            </w:r>
          </w:p>
        </w:tc>
      </w:tr>
      <w:tr w:rsidR="0077002F" w:rsidRPr="0077002F" w:rsidTr="00670427">
        <w:tblPrEx>
          <w:tblCellMar>
            <w:left w:w="108" w:type="dxa"/>
            <w:right w:w="108" w:type="dxa"/>
          </w:tblCellMar>
        </w:tblPrEx>
        <w:trPr>
          <w:trHeight w:val="300"/>
        </w:trPr>
        <w:tc>
          <w:tcPr>
            <w:tcW w:w="8747" w:type="dxa"/>
            <w:gridSpan w:val="5"/>
            <w:tcBorders>
              <w:top w:val="single" w:sz="4" w:space="0" w:color="auto"/>
              <w:left w:val="single" w:sz="4" w:space="0" w:color="auto"/>
              <w:bottom w:val="nil"/>
              <w:right w:val="single" w:sz="4" w:space="0" w:color="000000"/>
            </w:tcBorders>
            <w:shd w:val="clear" w:color="auto" w:fill="auto"/>
            <w:noWrap/>
            <w:vAlign w:val="bottom"/>
            <w:hideMark/>
          </w:tcPr>
          <w:p w:rsidR="00670427" w:rsidRPr="0077002F" w:rsidRDefault="00670427" w:rsidP="00670427">
            <w:pPr>
              <w:spacing w:before="288" w:after="288" w:line="240" w:lineRule="auto"/>
              <w:rPr>
                <w:rFonts w:ascii="Calibri" w:eastAsia="Times New Roman" w:hAnsi="Calibri" w:cs="Calibri"/>
              </w:rPr>
            </w:pPr>
            <w:r w:rsidRPr="0077002F">
              <w:rPr>
                <w:rFonts w:ascii="Calibri" w:eastAsia="Times New Roman" w:hAnsi="Calibri" w:cs="Calibri"/>
              </w:rPr>
              <w:t>Pyro-metallurgical Route</w:t>
            </w:r>
          </w:p>
        </w:tc>
      </w:tr>
      <w:tr w:rsidR="0077002F" w:rsidRPr="0077002F" w:rsidTr="00670427">
        <w:tblPrEx>
          <w:tblCellMar>
            <w:left w:w="108" w:type="dxa"/>
            <w:right w:w="108" w:type="dxa"/>
          </w:tblCellMar>
        </w:tblPrEx>
        <w:trPr>
          <w:trHeight w:val="300"/>
        </w:trPr>
        <w:tc>
          <w:tcPr>
            <w:tcW w:w="1922" w:type="dxa"/>
            <w:vMerge w:val="restart"/>
            <w:tcBorders>
              <w:top w:val="single" w:sz="4" w:space="0" w:color="ED7D31"/>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Pyrometallurgical</w:t>
            </w:r>
          </w:p>
        </w:tc>
        <w:tc>
          <w:tcPr>
            <w:tcW w:w="2120" w:type="dxa"/>
            <w:tcBorders>
              <w:top w:val="single" w:sz="4" w:space="0" w:color="ED7D31"/>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GWP (kg</w:t>
            </w:r>
            <w:r w:rsidRPr="0077002F">
              <w:rPr>
                <w:rFonts w:ascii="Calibri" w:eastAsia="Times New Roman" w:hAnsi="Calibri" w:cs="Calibri"/>
                <w:vertAlign w:val="subscript"/>
              </w:rPr>
              <w:t xml:space="preserve"> CO2 eq.</w:t>
            </w:r>
            <w:r w:rsidRPr="0077002F">
              <w:rPr>
                <w:rFonts w:ascii="Calibri" w:eastAsia="Times New Roman" w:hAnsi="Calibri" w:cs="Calibri"/>
              </w:rPr>
              <w:t>)</w:t>
            </w:r>
          </w:p>
        </w:tc>
        <w:tc>
          <w:tcPr>
            <w:tcW w:w="960" w:type="dxa"/>
            <w:tcBorders>
              <w:top w:val="single" w:sz="4" w:space="0" w:color="ED7D31"/>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rPr>
            </w:pPr>
            <w:r w:rsidRPr="0077002F">
              <w:rPr>
                <w:rFonts w:ascii="Calibri" w:eastAsia="Times New Roman" w:hAnsi="Calibri" w:cs="Calibri"/>
              </w:rPr>
              <w:t>1.282</w:t>
            </w:r>
          </w:p>
        </w:tc>
        <w:tc>
          <w:tcPr>
            <w:tcW w:w="1540" w:type="dxa"/>
            <w:vMerge w:val="restart"/>
            <w:tcBorders>
              <w:top w:val="single" w:sz="4" w:space="0" w:color="ED7D31"/>
              <w:left w:val="nil"/>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rPr>
            </w:pPr>
            <w:r w:rsidRPr="0077002F">
              <w:rPr>
                <w:rFonts w:ascii="Calibri" w:eastAsia="Times New Roman" w:hAnsi="Calibri" w:cs="Calibri"/>
              </w:rPr>
              <w:t>1 kg of battery</w:t>
            </w:r>
          </w:p>
        </w:tc>
        <w:tc>
          <w:tcPr>
            <w:tcW w:w="2205" w:type="dxa"/>
            <w:vMerge w:val="restart"/>
            <w:tcBorders>
              <w:top w:val="single" w:sz="4" w:space="0" w:color="ED7D31"/>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c293b53e-921d-49ca-85dd-3dcc10a7cfb5"/>
                <w:id w:val="-253280851"/>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2NiNGE2LTg2ZGEtNDRlZC04NGQ5LTgwMDFlNGI0YTMxOSIsIlJhbmdlTGVuZ3RoIjo1LCJSZWZlcmVuY2VJZCI6Ijk2OTdkYzYyLTUwMTktNDAzOS1iOGYyLTg5NWFjMDc4OGQ2MSIsIlJlZmVyZW5jZSI6eyIkaWQiOiIzIiwiJHR5cGUiOiJTd2lzc0FjYWRlbWljLkNpdGF2aS5SZWZlcmVuY2UsIFN3aXNzQWNhZGVtaWMuQ2l0YXZpIiwiQWJzdHJhY3QiOiJEdWUgdG8gdGhlIGluY3JlYXNpbmcgZGVtYW5kIGZvciBiYXR0ZXJ5IGVsZWN0cmljIHZlaGljbGVzIChCRVZzKSwgdGhlIG5lZWQgZm9yIHZlaGljbGUgYmF0dGVyeSBy</w:instrText>
                </w:r>
                <w:r w:rsidR="00670427" w:rsidRPr="0077002F">
                  <w:rPr>
                    <w:rFonts w:ascii="Calibri" w:eastAsia="Times New Roman" w:hAnsi="Calibri" w:cs="Calibri"/>
                    <w:noProof/>
                    <w:lang w:val="en-US"/>
                  </w:rPr>
                  <w:instrText>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QUogdmFuIFp1aWxpY2hlbVxcQXBwRGF0YVxcTG9jYWxcXFRlbXBcXHExZWptMHdtLmpwZyIsIlVyaVN0cmluZyI6Ijk2OTdkYzYyLTUwMTktNDAzOS1iOGYyLTg5NWFjMDc4OGQ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YmF0dGVyaWVzNzAyMDA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mF0dGVyaWVzNzAyMDAyOSIsIlVyaVN0cmluZyI6Imh0dHBzOi8vZG9pLm9yZy8xMC4zMzkwL2JhdHRlcmllczcwMjAw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0M10ifV19LCJUYWciOiJDaXRhdmlQbGFjZWhvbGRlciNjMjkzYjUzZS05MjFkLTQ5Y2EtODVkZC0zZGNjMTBhN2NmYjUiLCJUZXh0IjoiWzI0M1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3]</w:t>
                </w:r>
                <w:r w:rsidR="00670427" w:rsidRPr="0077002F">
                  <w:rPr>
                    <w:rFonts w:ascii="Calibri" w:eastAsia="Times New Roman" w:hAnsi="Calibri" w:cs="Calibri"/>
                    <w:noProof/>
                    <w:lang w:val="en-US"/>
                  </w:rPr>
                  <w:fldChar w:fldCharType="end"/>
                </w:r>
              </w:sdtContent>
            </w:sdt>
            <w:r w:rsidR="00670427" w:rsidRPr="0077002F">
              <w:rPr>
                <w:rFonts w:ascii="Calibri" w:eastAsia="Times New Roman" w:hAnsi="Calibri" w:cs="Calibri"/>
                <w:lang w:val="en-US"/>
              </w:rPr>
              <w:t xml:space="preserve"> </w:t>
            </w:r>
          </w:p>
        </w:tc>
      </w:tr>
      <w:tr w:rsidR="0077002F" w:rsidRPr="0077002F" w:rsidTr="00670427">
        <w:tblPrEx>
          <w:tblCellMar>
            <w:left w:w="108" w:type="dxa"/>
            <w:right w:w="108" w:type="dxa"/>
          </w:tblCellMar>
        </w:tblPrEx>
        <w:trPr>
          <w:trHeight w:val="300"/>
        </w:trPr>
        <w:tc>
          <w:tcPr>
            <w:tcW w:w="1922" w:type="dxa"/>
            <w:vMerge/>
            <w:tcBorders>
              <w:top w:val="single" w:sz="4" w:space="0" w:color="ED7D31"/>
              <w:left w:val="single" w:sz="4" w:space="0" w:color="ED7D31"/>
              <w:bottom w:val="single" w:sz="4" w:space="0" w:color="ED7D31"/>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4.5</w:t>
            </w:r>
          </w:p>
        </w:tc>
        <w:tc>
          <w:tcPr>
            <w:tcW w:w="1540" w:type="dxa"/>
            <w:vMerge/>
            <w:tcBorders>
              <w:top w:val="single" w:sz="4" w:space="0" w:color="ED7D31"/>
              <w:left w:val="nil"/>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single" w:sz="4" w:space="0" w:color="ED7D31"/>
              <w:left w:val="nil"/>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300"/>
        </w:trPr>
        <w:tc>
          <w:tcPr>
            <w:tcW w:w="1922" w:type="dxa"/>
            <w:tcBorders>
              <w:top w:val="nil"/>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GHG (kg</w:t>
            </w:r>
            <w:r w:rsidRPr="0077002F">
              <w:rPr>
                <w:rFonts w:ascii="Calibri" w:eastAsia="Times New Roman" w:hAnsi="Calibri" w:cs="Calibri"/>
                <w:vertAlign w:val="subscript"/>
                <w:lang w:val="en-US"/>
              </w:rPr>
              <w:t xml:space="preserve"> CO2 eq.</w:t>
            </w:r>
            <w:r w:rsidRPr="0077002F">
              <w:rPr>
                <w:rFonts w:ascii="Calibri" w:eastAsia="Times New Roman" w:hAnsi="Calibri" w:cs="Calibri"/>
                <w:lang w:val="en-US"/>
              </w:rPr>
              <w:t>)</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0.609</w:t>
            </w:r>
          </w:p>
        </w:tc>
        <w:tc>
          <w:tcPr>
            <w:tcW w:w="154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cathode</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42fdb17e-b92f-4287-874d-9bffd2f8d297"/>
                <w:id w:val="-1379550253"/>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FKIHZhbiBadWlsaWNoZW1cXEFwcERhdGFcXExvY2FsXFxUZW1wXFxwY3poYmR3NC5qcGciLCJVcmlTdHJpbmciOiI4ZGNlZjM5YS04ZjQzLTQ3ODItOGM4MC0xOGI4Y2IzZDYzZ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YxOTg5LTNfOC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Gluay5zcHJpbmdlci5jb20vY2hhcHRlci8xMC4xMDA3Lzk3OC0zLTAzMC02MTk4OS0zXzgiLCJVcmlTdHJpbmciOiJodHRwczovL2xpbmsuc3ByaW5nZXIuY29tL2NoYXB0ZXIvMTAuMTAwNy85NzgtMy0wMzAtNjE5ODktM18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JlcnQtSmFuIHZhbiBadWlsaWNoZW0iLCJDcmVhdGVkT24iOiIyMDIxLTA1LTE3VDE0OjM0OjAwIiwiTW9kaWZpZWRCeSI6Il9BbGJlcnQtSmFuIHZhbiBadWlsaWNoZW0iLCJJZCI6IjAwMDE4YzE5LTNhZTMtNGYxZS1iNThjLWQ1YWJkMWEzNTcyMCIsIk1vZGlmaWVkT24iOiIyMDIxLTA1LTE3VDE0OjM0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wMzAtNjE5ODktM184IiwiVXJpU3RyaW5nIjoiaHR0cHM6Ly9kb2kub3JnLzEwLjEwMDcvOTc4LTMtMDMwLTYxOTg5LTNf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xXFxsYW5nbnAxMDMxXFxsYW5nZmUxMDMxXFxsYW5nZmVucDEwMzF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FcXGxhbmducDEwMzFcXGxhbmdmZTEwMzFcXGxhbmdmZW5wMTAzMVxcbG9jaFxcYWYzXFxkYmNoXFxhZjNcXGhpY2hcXGYze1xccnRsY2hcXGFmM1xcYWZzMThcXGx0cmNoXFxmczE4XFxsYW5nMTAzMVxcbGFuZ25wMTAzMVxcbGFuZ2ZlMTAzMVxcbGFuZ2ZlbnAxMDMx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yNzZdIn1dfSwiVGFnIjoiQ2l0YXZpUGxhY2Vob2xkZXIjNDJmZGIxN2UtYjkyZi00Mjg3LTg3NGQtOWJmZmQyZjhkMjk3IiwiVGV4dCI6IlsyNzZ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76]</w:t>
                </w:r>
                <w:r w:rsidR="00670427" w:rsidRPr="0077002F">
                  <w:rPr>
                    <w:rFonts w:ascii="Calibri" w:eastAsia="Times New Roman" w:hAnsi="Calibri" w:cs="Calibri"/>
                    <w:noProof/>
                    <w:lang w:val="en-US"/>
                  </w:rPr>
                  <w:fldChar w:fldCharType="end"/>
                </w:r>
              </w:sdtContent>
            </w:sdt>
            <w:r w:rsidR="00670427" w:rsidRPr="0077002F">
              <w:rPr>
                <w:rFonts w:ascii="Calibri" w:eastAsia="Times New Roman" w:hAnsi="Calibri" w:cs="Calibri"/>
                <w:lang w:val="en-US"/>
              </w:rPr>
              <w:t xml:space="preserve"> </w:t>
            </w:r>
          </w:p>
        </w:tc>
      </w:tr>
      <w:tr w:rsidR="0077002F" w:rsidRPr="0077002F" w:rsidTr="00670427">
        <w:tblPrEx>
          <w:tblCellMar>
            <w:left w:w="108" w:type="dxa"/>
            <w:right w:w="108" w:type="dxa"/>
          </w:tblCellMar>
        </w:tblPrEx>
        <w:trPr>
          <w:trHeight w:val="300"/>
        </w:trPr>
        <w:tc>
          <w:tcPr>
            <w:tcW w:w="1922" w:type="dxa"/>
            <w:vMerge w:val="restart"/>
            <w:tcBorders>
              <w:top w:val="nil"/>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HG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41</w:t>
            </w:r>
          </w:p>
        </w:tc>
        <w:tc>
          <w:tcPr>
            <w:tcW w:w="1540" w:type="dxa"/>
            <w:vMerge w:val="restart"/>
            <w:tcBorders>
              <w:top w:val="nil"/>
              <w:left w:val="nil"/>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battery</w:t>
            </w:r>
          </w:p>
        </w:tc>
        <w:tc>
          <w:tcPr>
            <w:tcW w:w="2205" w:type="dxa"/>
            <w:vMerge w:val="restart"/>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562a49f4-6482-47ff-9e4f-937868b11f12"/>
                <w:id w:val="-677812176"/>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SiB2YW4gWnVpbGljaGVtXFxBcHBEYXRhXFxMb2NhbFxcVGVtcFxcdXEwdmk0ZW0uanBnIiwiVXJpU3RyaW5nIjoiZDE4N2QzMzAtMWU2Ni00ZmM4LWFlOGEtOWQyNjQxN2Q2MGY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g5My0wMTktMDIyMi0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g5My0wMTktMDIyMi01IiwiVXJpU3RyaW5nIjoiaHR0cHM6Ly9kb2kub3JnLzEwLjEwMzgvczQxODkzLTAxOS0wMjIyL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I0Nl0ifV19LCJUYWciOiJDaXRhdmlQbGFjZWhvbGRlciM1NjJhNDlmNC02NDgyLTQ3ZmYtOWU0Zi05Mzc4NjhiMTFmMTIiLCJUZXh0IjoiWzI0Nl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6]</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ED7D31"/>
              <w:bottom w:val="single" w:sz="4" w:space="0" w:color="ED7D31"/>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2.46</w:t>
            </w:r>
          </w:p>
        </w:tc>
        <w:tc>
          <w:tcPr>
            <w:tcW w:w="1540" w:type="dxa"/>
            <w:vMerge/>
            <w:tcBorders>
              <w:top w:val="nil"/>
              <w:left w:val="nil"/>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nil"/>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750"/>
        </w:trPr>
        <w:tc>
          <w:tcPr>
            <w:tcW w:w="1922" w:type="dxa"/>
            <w:vMerge w:val="restart"/>
            <w:tcBorders>
              <w:top w:val="nil"/>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85.61</w:t>
            </w:r>
          </w:p>
        </w:tc>
        <w:tc>
          <w:tcPr>
            <w:tcW w:w="1540" w:type="dxa"/>
            <w:vMerge w:val="restart"/>
            <w:tcBorders>
              <w:top w:val="nil"/>
              <w:left w:val="single" w:sz="4" w:space="0" w:color="ED7D31"/>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LMO-NMC battery pack with nominal capacity of 11.4 kWh</w:t>
            </w:r>
          </w:p>
        </w:tc>
        <w:tc>
          <w:tcPr>
            <w:tcW w:w="2205" w:type="dxa"/>
            <w:vMerge w:val="restart"/>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01989787-f140-4cf4-9dd2-c14b33a7ed9d"/>
                <w:id w:val="-75599421"/>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yMTUgKDIwMTkpIDYzNC02NDkuIGRvaToxMC4xMDE2L2ouamNsZXByby4yMDE5LjAxLjA1Njwvc3Bhbj48L3A+XHJcblx0XHQ8L2Rpdj5cclxuXHQ8L2JvZHk+XHJcbjwvaHRtbD4iLCJBYnN0cmFjdFJ0ZiI6IntcXHJ0ZjFcXGFuc2lcXGFuc2ljcGcxMjUyXFx1YzBcXHN0c2hmZGJjaDBcXHN0c2hmbG9jaDBcXHN0c2hmaGljaDBcXHN0c2hmYmkwXFxkZWZmMFxcYWRlZmYwe1xcZm9udHRibHtcXGYwXFxmbmlsXFxmY2hhcnNldDAgVGltZXMgTmV3IFJvbWFuXHJc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yYWN0aW9uIGJhdHRlcmllcyBhcmUgYSBrZXkgZmFjdG9yIGluIHRoZSBlbnZpcm9ubWVudGFsIHN1c3RhaW5hYmlsaXR5IG9mIGVsZWN0cmljIG1vYmlsaXR5IGFuZCwgdGhlcmVmb3JlL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XQgaXMgbmVjZXNzYXJ5IHRvIGV2YWx1YXRlIHRoZWlyIGVudmlyb25tZW50YWwgcGVyZm9ybWFuY2UgdG8gYWxsb3cgYSBjb21wcmVoZW5zaXZlIHN1c3RhaW5hYmlsaXR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XNzZXNzbWVudCBvZiBlbGVjdHJpYyBtb2JpbGl0eS4gVGhpcyBhcnRpY2xlIHByZXNlbnRzIGFuIGVudmlyb25tZW50YWwgYXNzZXNzbWVudCBvZiBhIGxpdGhpdW0t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cmFjdGlvbiBiYXR0ZXJ5IGZvciBwbHVnLWluIGh5YnJpZCBlbGVjdHJpYyB2ZWhpY2xlcywgY2hhcmFjdGVyaXplZCBieSBhIGNvbXBvc2l0ZSBjYXRob2RlIG1hdGVyaWFs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l0aGl1bSBtYW5nYW5lc2Ugb3hpZGUgKExpTW4yTzQpIGFuZCBsaXRoaXVtIG5pY2tlbCBtYW5nYW5lc2UgY29iYWx0IG94aWRlIExpKE5peENveU1uMS14LXkpTzI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Db21wb3NpdGUgY2F0aG9kZSBtYXRlcmlhbCBpcyBhbiBlbWVyZ2luZyB0ZWNobm9sb2d5IHRoYXQgcHJvbWlzZXMgdG8gY29tYmluZSB0aGUgbWVyaXRzIG9mIHNldmVy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Y3RpdmUgbWF0ZXJpYWxzIGludG8gYSBoeWJyaWQgZWxlY3Ryb2RlIHRvIG9wdGltaXplIHBlcmZvcm1hbmNlIGFuZCByZWR1Y2UgY29zdHMuIEluIHRoaXMgc3R1ZHksIHRoZX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W52aXJvbm1lbnRhbCBhc3Nlc3NtZW50IG9mIG9uZSBiYXR0ZXJ5IHBhY2sgKHdpdGggYSBub21pbmFsIGNhcGFjaXR5IG9mIDExLjQga1doIGFibGUgdG8gYmUgdXNlZCBmb3J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Ym91dCAxNDAsMDAwIGttIG9mIGRyaXZpbmcpIGlzIGNhcnJpZWQgb3V0IGJ5IHVzaW5nIHRoZSBMaWZlIEN5Y2xlIEFzc2Vzc21lbnQgbWV0aG9kb2xvZ3kgY29uc2lzdGVudH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d2l0aCBJU08gMTQwNDAuIFRoZSBzeXN0ZW0gYm91bmRhcmllcyBhcmUgdGhlIGJhdHRlcnkgcHJvZHVjdGlvbiwgdGhlIG9wZXJhdGlvbiBwaGFzZSBhbmQgcmVjeWNsaW5nIGF0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dGhlIGVuZCBvZiBsaWZlLCBpbmNsdWRpbmcgdGhlIHJlY292ZXJ5IG9mIHZhcmlvdXMgbWF0ZXJpYWwgZnJhY3Rpb25zLiBUaGUgY29tcG9zaXRlIGNhdGhvZGUgdGVjaG5vbG9neX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XhhbWluZWQgYmVzaWRlcyBhIGdvb2QgY29tcHJvbWlzZSBiZXR3ZWVuIHRoZSBoaWdoZXIgYW5kIHRoZSBsb3dlciBwZXJmb3JtYW5jZSBvZiBOTUMgYW5kIExNT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ZXMsIGNhbiBwcmVzZW50IGdvb2QgZW52aXJvbm1lbnRhbCBwZXJmb3JtYW5jZXM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VGhlIHJlc3VsdHMgb2YgdGhlIGFuYWx5c2lzIHNob3cgdGhhdCB0aGUgbWFudWZhY3R1cmluZyBwaGFzZSBpcyByZWxldmFudCB0byBhbGwgYXNzZXNzZWQgaW1wYWN0IGNhdGVnb3JpZ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Chjb250cmlidXRpb24gaGlnaGVyIHRoYW4gNjAlKS4gV2l0aCByZWdhcmQgdG8gZWxlY3RyaWNpdHkgbG9zc2VzIGR1ZSB0byBiYXR0ZXJ5IGVmZmljaWVuY3kgYW5k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mF0dGVyeSB0cmFuc3BvcnQsIHRoZSBjb250cmlidXRpb24gdG8gdGhlIHVzZSBwaGFzZSBpbXBhY3Qgb2YgYmF0dGVyeSBlZmZpY2llbmN5IGlzIGxhcmdlciB0aGFuIHRoYXQgb2Z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JhdHRlcnkgdHJhbnNwb3J0LiBSZWN5Y2xpbmcgdGhlIGJhdHRlcnkgcGFjayBjb250cmlidXRlcyBsZXNzIHRoYW4gMTElIHRvIGFsbCBvZiB0aGUgYXNzZXNzZWQgaW1wYWN0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2F0ZWdvcmllcywgd2l0aCB0aGUgZXhjZXB0aW9uIG9mIGZyZXNod2F0ZXIgZWNvdG94aWNpdHkgKDYwJSBvZiB0aGUgbGlmZSBjeWNsZSBpbXBhY3QpLiBUaGUgZW52aXJvbm1lbnR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3JlZGl0cyByZWxhdGVkIHRvIHRoZSByZWNvdmVyeSBvZiB2YWx1YWJsZSBtYXRlcmlhbHMgKGUuZy4gY29iYWx0IGFuZCBuaWNrZWwgc3VscGhhdGVzKSBhbmQgb3RoZXIgbWV0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cmFjdGlvbnMgKGUuZy4gYWx1bWluaXVtIGFuZCBzdGVlbCkgYXJlIHBhcnRpY3VsYXJseSByZWxldmFudCB0byBpbXBhY3QgY2F0ZWdvcmllcyBzdWNoIGFzIG1hcmlu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V0cm9waGljYXRpb24sIGh1bWFuIHRveGljaXR5IGFuZCBhYmlvdGljIHJlc291cmNlIGRlcGxldGlvbi5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FRoZSBtYWluIGlubm92YXRpb25zIG9mIHRoaXMgYXJ0aWNsZSBhcmUgdGhhdCAoMSkgaXQgcHJlc2VudHMgdGhlIGZpcnN0IGJpbGwgb2YgbWF0ZXJpYWxzIG9mIGEgbGl0aGl1bS1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iYXR0ZXJ5IGNlbGwgZm9yIHBsdWctaW4gaHlicmlkIGVsZWN0cmljIHZlaGljbGVzIHdpdGggYSBjb21wb3NpdGUgY2F0aG9kZSBhY3RpdmUgbWF0ZXJpYWw7ICgyKSBpdCBkZXNjcmliZ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9uZSBvZiB0aGUgZmlyc3QgYXBwbGljYXRpb25zIG9mIHRoZSBsaWZlIGN5Y2xlIGFzc2Vzc21lbnQgdG8gYSBsaXRoaXVtLWlvbiBiYXR0ZXJ5IHBhY2sgZm9yIHBsdWct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eWJyaWQgZWxlY3RyaWMgdmVoaWNsZXMgd2l0aCBhIGNvbXBvc2l0ZSBjYXRob2RlIGFjdGl2ZSBtYXRlcmlhbCB3aXRoIHRoZSBhaW0gb2YgaWRlbnRpZnlpbmcgdGhlIFxcdTgyMjAgaG9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90c1xcdTgyMjEgIG9mIHRoaXMgdGVjaG5vbG9neSBhbmQgcHJvdmlkaW5nIHVzZWZ1bCBpbmZvcm1hdGlvbiB0byBiYXR0ZXJ5IG1hbnVmYWN0dXJlcnMgb24gcG90ZW50aWFsb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XByb3ZpbmcgaXRzIGVudmlyb25tZW50YWwgc3VzdGFpbmFiaWxpdHk7ICgzKSBpdCBldmFsdWF0ZXMgdGhlIGltcGFjdHMgYXNzb2NpYXRlZCB3aXRoIHRoZSB1c2UgcGhhc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c2VkIG9uIHByaW1hcnkgZGF0YSBhYm91dCB0aGUgYmF0dGVyeSBwYWNrJ3MgbGlmZXRpbWUsIGluIHRlcm1zIG9mIGtpbG9tZXRyZXMgZHJpdmVuOyBhbmQgKDQpIGl0IG1vZGVs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lbmQtb2YtbGlmZSBwaGFzZSBvZiB0aGUgYmF0dGVyeSBjb21wb25lbnRzIHRocm91Z2ggcHJvY2Vzc2VzIHNwZWNpZmljYWxseSBjcmVhdGVkIGZvciBvciBhZGFwdGVkIHRv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UgY2FzZSBzdHVkeS59e1xccnRsY2hcXGFmMFxcYWZzMjRcXGx0cmNoXFxmczE4XFxsYW5nMTAzMVxcbGFuZ25wMTAzMVxcbG9jaFxcYWYxXFxkYmNoXFxhZjFcXGhpY2hcXGYxXFxjczEwXFxjZjFcclxu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HN0M3ZueWV1LmpwZyIsIlVyaVN0cmluZyI6ImFhNDYyNzkyLTA0NjAtNGE5Mi1hYjZmLTIzMzY3ZmQwYjA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xlcHJvLjIwMTkuMDEuMDU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jbGVwcm8uMjAxOS4wMS4wNTYiLCJVcmlTdHJpbmciOiJodHRwczovL2RvaS5vcmcvMTAuMTAxNi9qLmpjbGVwcm8uMjAxOS4wMS4wN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bmVyZ3kgYW5kIGVudmlyb25tZW50YWwgYXNzZXNzbWVudCBvZiBhIHRyYWN0aW9uIGxpdGhpdW0taW9uIGJhdHRlcnkgcGFjayBmb3IgcGx1Zy1pbiBoeWJyaWQgZWxlY3RyaWMgdmVoaWNs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RW5lcmd5IGFuZCBlbnZpcm9ubWVudGFsIGFzc2Vzc21lbnQgb2YgYSB0cmFjdGlvbiBsaXRoaXVtLWlvbiBiYXR0ZXJ5IHBhY2sgZm9yIHBsdWctaW4gaHlicmlkIGVsZWN0cmljIHZlaGljbGVzIiwiVHJhbnNsYXRvcnMiOltdLCJZZWFyIjoiMjAxOSIsIlllYXJSZXNvbHZlZCI6IjIwMTkiLCJDcmVhdGVkQnkiOiJfUm9uamEgV2FnbmVyLVdlbnoiLCJDcmVhdGVkT24iOiIyMDIxLTAxLTA3VDA5OjQ2OjE2IiwiTW9kaWZpZWRCeSI6Il9XYWduZXJ3ZSIsIklkIjoiYWE0NjI3OTItMDQ2MC00YTkyLWFiNmYtMjMzNjdmZDBiMDN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yNDddIn1dfSwiVGFnIjoiQ2l0YXZpUGxhY2Vob2xkZXIjMDE5ODk3ODctZjE0MC00Y2Y0LTlkZDItYzE0YjMzYTdlZDlkIiwiVGV4dCI6IlsyNDd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7]</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750"/>
        </w:trPr>
        <w:tc>
          <w:tcPr>
            <w:tcW w:w="1922" w:type="dxa"/>
            <w:vMerge/>
            <w:tcBorders>
              <w:top w:val="nil"/>
              <w:left w:val="single" w:sz="4" w:space="0" w:color="ED7D31"/>
              <w:bottom w:val="single" w:sz="4" w:space="0" w:color="ED7D31"/>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151.5</w:t>
            </w:r>
          </w:p>
        </w:tc>
        <w:tc>
          <w:tcPr>
            <w:tcW w:w="1540" w:type="dxa"/>
            <w:vMerge/>
            <w:tcBorders>
              <w:top w:val="nil"/>
              <w:left w:val="single" w:sz="4" w:space="0" w:color="ED7D31"/>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single" w:sz="4" w:space="0" w:color="ED7D31"/>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615"/>
        </w:trPr>
        <w:tc>
          <w:tcPr>
            <w:tcW w:w="1922" w:type="dxa"/>
            <w:tcBorders>
              <w:top w:val="nil"/>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100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single" w:sz="4" w:space="0" w:color="ED7D31"/>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680</w:t>
            </w:r>
          </w:p>
        </w:tc>
        <w:tc>
          <w:tcPr>
            <w:tcW w:w="1540" w:type="dxa"/>
            <w:tcBorders>
              <w:top w:val="nil"/>
              <w:left w:val="nil"/>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4a6ee97d-a9b1-43fc-a75a-f83ca7365819"/>
                <w:id w:val="34246236"/>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FKIHZhbiBadWlsaWNoZW1cXEFwcERhdGFcXExvY2FsXFxUZW1wXFxnY3d0aGN1eC5qcGciLCJVcmlTdHJpbmciOiI3ZGZmY2I0Yi1lMzY0LTRhYzEtYjFiMi01ODM4YzViZTBl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i4wMy4xMD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YuMDMuMTAwIiwiVXJpU3RyaW5nIjoiaHR0cHM6Ly9kb2kub3JnLzEwLjEwMTYvai5wcm9jaXIuMjAxNi4wMy4xM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I1MV0ifV19LCJUYWciOiJDaXRhdmlQbGFjZWhvbGRlciM0YTZlZTk3ZC1hOWIxLTQzZmMtYTc1YS1mODNjYTczNjU4MTkiLCJUZXh0IjoiWzI1MV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1]</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val="restart"/>
            <w:tcBorders>
              <w:top w:val="nil"/>
              <w:left w:val="single" w:sz="4" w:space="0" w:color="FF0000"/>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GWP (kg</w:t>
            </w:r>
            <w:r w:rsidRPr="0077002F">
              <w:rPr>
                <w:rFonts w:ascii="Calibri" w:eastAsia="Times New Roman" w:hAnsi="Calibri" w:cs="Calibri"/>
                <w:vertAlign w:val="subscript"/>
                <w:lang w:val="en-US"/>
              </w:rPr>
              <w:t xml:space="preserve"> CO2 eq.</w:t>
            </w:r>
            <w:r w:rsidRPr="0077002F">
              <w:rPr>
                <w:rFonts w:ascii="Calibri" w:eastAsia="Times New Roman" w:hAnsi="Calibri" w:cs="Calibri"/>
                <w:lang w:val="en-US"/>
              </w:rPr>
              <w:t>)</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167</w:t>
            </w:r>
          </w:p>
        </w:tc>
        <w:tc>
          <w:tcPr>
            <w:tcW w:w="1540" w:type="dxa"/>
            <w:vMerge w:val="restart"/>
            <w:tcBorders>
              <w:top w:val="nil"/>
              <w:left w:val="single" w:sz="4" w:space="0" w:color="ED7D31"/>
              <w:bottom w:val="nil"/>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05f525df-8177-4803-a70e-5fb587ef5409"/>
                <w:id w:val="64387102"/>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DBkNjJlLTdkNmQtNDUxNy04MDgwLWU5NmFkMWVkYjU3ZSIsIlJhbmdlTGVuZ3RoIjo1LCJSZWZlcmVuY2VJZCI6ImU1NjBmNGM0LWZjZGEtNDU0ZC1hZmI1LTE3YzcyYWFkMzc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pZCI6IjUiLCIkdHlwZSI6IlN3aXNzQWNhZGVtaWMuQ2l0YXZpLlByb2plY3QsIFN3aXNzQWNhZGVtaWMuQ2l0YXZpIn19LHsiJGlkIjoiNi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KIHZhbiBadWlsaWNoZW1cXEFwcERhdGFcXExvY2FsXFxUZW1wXFx5MmR1dG9qZS5qcGciLCJVcmlTdHJpbmciOiJlNTYwZjRjNC1mY2RhLTQ1NGQtYWZiNS0xN2M3MmFhZDM3M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120]</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15"/>
        </w:trPr>
        <w:tc>
          <w:tcPr>
            <w:tcW w:w="1922" w:type="dxa"/>
            <w:vMerge/>
            <w:tcBorders>
              <w:top w:val="nil"/>
              <w:left w:val="single" w:sz="4" w:space="0" w:color="FF0000"/>
              <w:bottom w:val="nil"/>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4500</w:t>
            </w:r>
          </w:p>
        </w:tc>
        <w:tc>
          <w:tcPr>
            <w:tcW w:w="1540" w:type="dxa"/>
            <w:vMerge/>
            <w:tcBorders>
              <w:top w:val="nil"/>
              <w:left w:val="single" w:sz="4" w:space="0" w:color="ED7D31"/>
              <w:bottom w:val="nil"/>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EcoBatRec Process</w:t>
            </w:r>
          </w:p>
        </w:tc>
      </w:tr>
      <w:tr w:rsidR="0077002F" w:rsidRPr="0077002F" w:rsidTr="00670427">
        <w:tblPrEx>
          <w:tblCellMar>
            <w:left w:w="108" w:type="dxa"/>
            <w:right w:w="108" w:type="dxa"/>
          </w:tblCellMar>
        </w:tblPrEx>
        <w:trPr>
          <w:trHeight w:val="345"/>
        </w:trPr>
        <w:tc>
          <w:tcPr>
            <w:tcW w:w="1922" w:type="dxa"/>
            <w:vMerge w:val="restart"/>
            <w:tcBorders>
              <w:top w:val="single" w:sz="4" w:space="0" w:color="ED7D31"/>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single" w:sz="4" w:space="0" w:color="ED7D31"/>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single" w:sz="4" w:space="0" w:color="ED7D31"/>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282</w:t>
            </w:r>
          </w:p>
        </w:tc>
        <w:tc>
          <w:tcPr>
            <w:tcW w:w="1540" w:type="dxa"/>
            <w:vMerge w:val="restart"/>
            <w:tcBorders>
              <w:top w:val="single" w:sz="4" w:space="0" w:color="ED7D31"/>
              <w:left w:val="single" w:sz="4" w:space="0" w:color="ED7D31"/>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a506e149-0bd0-4a89-bf01-7a760a8806be"/>
                <w:id w:val="357172599"/>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jNkNTAzLTEzN2EtNDM5ZC05NzJkLWU4MzE2MGRmODYwMSIsIlJhbmdlTGVuZ3RoIjo1LCJSZWZlcmVuY2VJZCI6IjZmNjIwM2QwLWU1NzctNGI4YS04NGU5LTE1NzkwNjMxNz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pZCI6IjUiLCIkdHlwZSI6IlN3aXNzQWNhZGVtaWMuQ2l0YXZpLlByb2plY3QsIFN3aXNzQWNhZGVtaWMuQ2l0YXZpIn19LHsiJGlkIjoiNi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KIHZhbiBadWlsaWNoZW1cXEFwcERhdGFcXExvY2FsXFxUZW1wXFwweGcxNTBrbC5qcGciLCJVcmlTdHJpbmciOiI2ZjYyMDNkMC1lNTc3LTRiOGEtODRlOS0xNTc5MDYzMTcyNj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77]</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tcBorders>
              <w:top w:val="single" w:sz="4" w:space="0" w:color="ED7D31"/>
              <w:left w:val="single" w:sz="4" w:space="0" w:color="ED7D31"/>
              <w:bottom w:val="single" w:sz="4" w:space="0" w:color="ED7D31"/>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5313</w:t>
            </w:r>
          </w:p>
        </w:tc>
        <w:tc>
          <w:tcPr>
            <w:tcW w:w="1540" w:type="dxa"/>
            <w:vMerge/>
            <w:tcBorders>
              <w:top w:val="single" w:sz="4" w:space="0" w:color="ED7D31"/>
              <w:left w:val="single" w:sz="4" w:space="0" w:color="ED7D31"/>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EcoBatRec Process</w:t>
            </w:r>
          </w:p>
        </w:tc>
      </w:tr>
      <w:tr w:rsidR="0077002F" w:rsidRPr="0077002F" w:rsidTr="00670427">
        <w:tblPrEx>
          <w:tblCellMar>
            <w:left w:w="108" w:type="dxa"/>
            <w:right w:w="108" w:type="dxa"/>
          </w:tblCellMar>
        </w:tblPrEx>
        <w:trPr>
          <w:trHeight w:val="645"/>
        </w:trPr>
        <w:tc>
          <w:tcPr>
            <w:tcW w:w="1922" w:type="dxa"/>
            <w:tcBorders>
              <w:top w:val="nil"/>
              <w:left w:val="single" w:sz="4" w:space="0" w:color="FF0000"/>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Embodied Energy (MJ)</w:t>
            </w:r>
          </w:p>
        </w:tc>
        <w:tc>
          <w:tcPr>
            <w:tcW w:w="960" w:type="dxa"/>
            <w:tcBorders>
              <w:top w:val="nil"/>
              <w:left w:val="nil"/>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58.2</w:t>
            </w:r>
          </w:p>
        </w:tc>
        <w:tc>
          <w:tcPr>
            <w:tcW w:w="1540" w:type="dxa"/>
            <w:tcBorders>
              <w:top w:val="nil"/>
              <w:left w:val="nil"/>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NMC battery</w:t>
            </w:r>
          </w:p>
        </w:tc>
        <w:tc>
          <w:tcPr>
            <w:tcW w:w="2205" w:type="dxa"/>
            <w:tcBorders>
              <w:top w:val="nil"/>
              <w:left w:val="nil"/>
              <w:bottom w:val="single" w:sz="4" w:space="0" w:color="ED7D31"/>
              <w:right w:val="single" w:sz="4" w:space="0" w:color="ED7D31"/>
            </w:tcBorders>
            <w:shd w:val="clear" w:color="auto" w:fill="auto"/>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986820ff-ac13-4237-9366-e25c5064b198"/>
                <w:id w:val="1770274998"/>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BSiB2YW4gWnVpbGljaGVtXFxBcHBEYXRhXFxMb2NhbFxcVGVtcFxcbjRzb3NiMm4uanBnIiwiVXJpU3RyaW5nIjoiNmQ2MjgxYTgtNTBjZi00YmE1LWFjNjItYTM2OWY5NDE0OWU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4LTkzMjYvMTAvMS8wMTQwM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g4LzE3NDgtOTMyNi8xMC8xLzAxNDAxMSIsIlVyaVN0cmluZyI6Imh0dHBzOi8vZG9pLm9yZy8xMC4xMDg4LzE3NDgtOTMyNi8xMC8xLzAxNDA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2]</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60"/>
        </w:trPr>
        <w:tc>
          <w:tcPr>
            <w:tcW w:w="1922" w:type="dxa"/>
            <w:vMerge w:val="restart"/>
            <w:tcBorders>
              <w:top w:val="single" w:sz="4" w:space="0" w:color="ED7D31"/>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single" w:sz="4" w:space="0" w:color="ED7D31"/>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single" w:sz="4" w:space="0" w:color="ED7D31"/>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0.0058</w:t>
            </w:r>
          </w:p>
        </w:tc>
        <w:tc>
          <w:tcPr>
            <w:tcW w:w="1540" w:type="dxa"/>
            <w:vMerge w:val="restart"/>
            <w:tcBorders>
              <w:top w:val="nil"/>
              <w:left w:val="single" w:sz="4" w:space="0" w:color="ED7D31"/>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m</w:t>
            </w:r>
          </w:p>
        </w:tc>
        <w:tc>
          <w:tcPr>
            <w:tcW w:w="2205" w:type="dxa"/>
            <w:vMerge w:val="restart"/>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d13bd0bc-18ba-443e-8ac7-e7bdf00285fe"/>
                <w:id w:val="-1089308237"/>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w0dHZtYmd5Yy5qcGciLCJVcmlTdHJpbmciOiIzMTQwOGRlNy1iZDAwLTQ4NzQtOTBjMi00MmNhZDBlNjcyOW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TItMjAxNCIsIkRvaSI6IjEwLjEwMjEvZXM0MDM3Nz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0MDM3Nzg2IiwiVXJpU3RyaW5nIjoiaHR0cHM6Ly9kb2kub3JnLzEwLjEwMjEvZXM0MDM3Nzg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JlcnQtSmFuIHZhbiBadWlsaWNoZW0iLCJDcmVhdGVkT24iOiIyMDIxLTA1LTE3VDEwOjQ2OjM5IiwiTW9kaWZpZWRCeSI6Il9BbGJlcnQtSmFuIHZhbiBadWlsaWNoZW0iLCJJZCI6IjY4NDY1YjE0LTRjNTQtNDc5My05Yzg4LTdjYTBmNGYxMjIzYyIsIk1vZGlmaWVkT24iOiIyMDIxLTA1LTE3VDEwOjQ2OjM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0ODMzNDEiLCJVcmlTdHJpbmciOiJodHRwOi8vd3d3Lm5jYmkubmxtLm5paC5nb3YvcHVibWVkLzI0NDgzMz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1M10ifV19LCJUYWciOiJDaXRhdmlQbGFjZWhvbGRlciNkMTNiZDBiYy0xOGJhLTQ0M2UtOGFjNy1lN2JkZjAwMjg1ZmUiLCJUZXh0IjoiWzI1M1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3]</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tcBorders>
              <w:top w:val="single" w:sz="4" w:space="0" w:color="ED7D31"/>
              <w:left w:val="single" w:sz="4" w:space="0" w:color="ED7D31"/>
              <w:bottom w:val="single" w:sz="4" w:space="0" w:color="ED7D31"/>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0.0674</w:t>
            </w:r>
          </w:p>
        </w:tc>
        <w:tc>
          <w:tcPr>
            <w:tcW w:w="1540" w:type="dxa"/>
            <w:vMerge/>
            <w:tcBorders>
              <w:top w:val="nil"/>
              <w:left w:val="single" w:sz="4" w:space="0" w:color="ED7D31"/>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single" w:sz="4" w:space="0" w:color="ED7D31"/>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660"/>
        </w:trPr>
        <w:tc>
          <w:tcPr>
            <w:tcW w:w="1922" w:type="dxa"/>
            <w:tcBorders>
              <w:top w:val="nil"/>
              <w:left w:val="single" w:sz="4" w:space="0" w:color="FF0000"/>
              <w:bottom w:val="nil"/>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nil"/>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727.99</w:t>
            </w:r>
          </w:p>
        </w:tc>
        <w:tc>
          <w:tcPr>
            <w:tcW w:w="1540" w:type="dxa"/>
            <w:tcBorders>
              <w:top w:val="nil"/>
              <w:left w:val="nil"/>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47b39282-7375-40e4-a17c-458c53562097"/>
                <w:id w:val="1921217654"/>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DNlNzkwLWZhYTMtNDAxYi1hM2I3LWYwYzI5NTAxMjdiNyIsIlJhbmdlTGVuZ3RoIjo1LCJSZWZlcmVuY2VJZCI6IjFkZDg0MTkxLTIyNWItNDJmYi1iM2I2LWQ2MDFkOWI1YjIz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HlhenRjMnBsLmpwZyIsIlVyaVN0cmluZyI6IjFkZDg0MTkxLTIyNWItNDJmYi1iM2I2LWQ2MDFkOWI1YjIz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75]</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val="restart"/>
            <w:tcBorders>
              <w:top w:val="single" w:sz="4" w:space="0" w:color="ED7D31"/>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single" w:sz="4" w:space="0" w:color="ED7D31"/>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single" w:sz="4" w:space="0" w:color="ED7D31"/>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4248</w:t>
            </w:r>
          </w:p>
        </w:tc>
        <w:tc>
          <w:tcPr>
            <w:tcW w:w="1540" w:type="dxa"/>
            <w:vMerge w:val="restart"/>
            <w:tcBorders>
              <w:top w:val="nil"/>
              <w:left w:val="single" w:sz="4" w:space="0" w:color="ED7D31"/>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d48f44f1-0925-4f5f-925e-e26959a6ecae"/>
                <w:id w:val="-883640473"/>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2FhNzczLWQ4OTctNDUxMy05NzYwLTU5NDA4NTNlM2EyYyIsIlJhbmdlTGVuZ3RoIjo1LCJSZWZlcmVuY2VJZCI6Ijk1MmM1MzIyLWIxZTEtNGFkMy1hZDk0LTVkMzAyMWMwNzg2ZSIsIlJlZmVyZW5jZSI6eyIkaWQiOiIzIiwiJHR5cGUiOiJTd2lzc0FjYWRlbWljLkNpdGF2aS5SZWZlcmVuY2UsIFN3aXNzQWNhZGVtaWMuQ2l0YXZp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VxcbGFuZ25wMTAzMVxcbGFuZ2ZlMTAzMVxcbGFuZ2ZlbnAxMDMx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xXFxsYW5nbnAxMDMxXFxsYW5nZmUxMDMxXFxsYW5nZmVucDEwMzFcXGxvY2hcXGFmM1xcZGJjaFxcYWYzXFxoaWNoXFxmM3tcXHJ0bGNoXFxhZjNcXGFmczE4XFxsdHJjaFxcZnMxOFxcbGFuZzEwMzFcXGxhbmducDEwMzFcXGxhbmdmZTEwMzFcXGxhbmdmZW5wMTAzMV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x5NGEzbGpzdy5qcGciLCJVcmlTdHJpbmciOiI5NTJjNTMyMi1iMWUxLTRhZDMtYWQ5NC01ZDMwMjFjMDc4N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78]</w:t>
                </w:r>
                <w:r w:rsidR="00670427" w:rsidRPr="0077002F">
                  <w:rPr>
                    <w:rFonts w:ascii="Calibri" w:eastAsia="Times New Roman" w:hAnsi="Calibri" w:cs="Calibri"/>
                    <w:noProof/>
                    <w:lang w:val="en-US"/>
                  </w:rPr>
                  <w:fldChar w:fldCharType="end"/>
                </w:r>
              </w:sdtContent>
            </w:sdt>
            <w:r w:rsidR="00670427" w:rsidRPr="0077002F">
              <w:rPr>
                <w:rFonts w:ascii="Calibri" w:eastAsia="Times New Roman" w:hAnsi="Calibri" w:cs="Calibri"/>
                <w:lang w:val="en-US"/>
              </w:rPr>
              <w:t xml:space="preserve"> </w:t>
            </w:r>
          </w:p>
        </w:tc>
      </w:tr>
      <w:tr w:rsidR="0077002F" w:rsidRPr="0077002F" w:rsidTr="00670427">
        <w:tblPrEx>
          <w:tblCellMar>
            <w:left w:w="108" w:type="dxa"/>
            <w:right w:w="108" w:type="dxa"/>
          </w:tblCellMar>
        </w:tblPrEx>
        <w:trPr>
          <w:trHeight w:val="360"/>
        </w:trPr>
        <w:tc>
          <w:tcPr>
            <w:tcW w:w="1922" w:type="dxa"/>
            <w:vMerge/>
            <w:tcBorders>
              <w:top w:val="single" w:sz="4" w:space="0" w:color="ED7D31"/>
              <w:left w:val="single" w:sz="4" w:space="0" w:color="ED7D31"/>
              <w:bottom w:val="single" w:sz="4" w:space="0" w:color="ED7D31"/>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61277</w:t>
            </w:r>
          </w:p>
        </w:tc>
        <w:tc>
          <w:tcPr>
            <w:tcW w:w="1540" w:type="dxa"/>
            <w:vMerge/>
            <w:tcBorders>
              <w:top w:val="nil"/>
              <w:left w:val="single" w:sz="4" w:space="0" w:color="ED7D31"/>
              <w:bottom w:val="single" w:sz="4" w:space="0" w:color="ED7D31"/>
              <w:right w:val="single" w:sz="4" w:space="0" w:color="ED7D31"/>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LiBRi process</w:t>
            </w:r>
          </w:p>
        </w:tc>
      </w:tr>
      <w:tr w:rsidR="0077002F" w:rsidRPr="0077002F" w:rsidTr="00670427">
        <w:tblPrEx>
          <w:tblCellMar>
            <w:left w:w="108" w:type="dxa"/>
            <w:right w:w="108" w:type="dxa"/>
          </w:tblCellMar>
        </w:tblPrEx>
        <w:trPr>
          <w:trHeight w:val="330"/>
        </w:trPr>
        <w:tc>
          <w:tcPr>
            <w:tcW w:w="1922" w:type="dxa"/>
            <w:tcBorders>
              <w:top w:val="nil"/>
              <w:left w:val="single" w:sz="4" w:space="0" w:color="ED7D31"/>
              <w:bottom w:val="single" w:sz="4" w:space="0" w:color="ED7D31"/>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Pyrometallurgical</w:t>
            </w:r>
          </w:p>
        </w:tc>
        <w:tc>
          <w:tcPr>
            <w:tcW w:w="2120" w:type="dxa"/>
            <w:tcBorders>
              <w:top w:val="nil"/>
              <w:left w:val="single" w:sz="4" w:space="0" w:color="ED7D31"/>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ED7D31"/>
              <w:right w:val="single" w:sz="4" w:space="0" w:color="ED7D31"/>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20.6</w:t>
            </w:r>
          </w:p>
        </w:tc>
        <w:tc>
          <w:tcPr>
            <w:tcW w:w="1540" w:type="dxa"/>
            <w:tcBorders>
              <w:top w:val="nil"/>
              <w:left w:val="nil"/>
              <w:bottom w:val="single" w:sz="4" w:space="0" w:color="ED7D31"/>
              <w:right w:val="single" w:sz="4" w:space="0" w:color="ED7D31"/>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battery</w:t>
            </w:r>
          </w:p>
        </w:tc>
        <w:tc>
          <w:tcPr>
            <w:tcW w:w="2205" w:type="dxa"/>
            <w:tcBorders>
              <w:top w:val="nil"/>
              <w:left w:val="nil"/>
              <w:bottom w:val="single" w:sz="4" w:space="0" w:color="ED7D31"/>
              <w:right w:val="single" w:sz="4" w:space="0" w:color="ED7D31"/>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726cc3a6-b289-45bd-b02e-a80805220b30"/>
                <w:id w:val="-137343674"/>
                <w:placeholder>
                  <w:docPart w:val="7BE7084748F5154290A93E371D2EDCFF"/>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U3NzI4LTA4Y2MtNGYxYy04Y2EzLWYyYzVmYTRjNzYwNyIsIlJhbmdlTGVuZ3RoIjo1LCJSZWZlcmVuY2VJZCI6IjIyM2U1M2ZjLTFiMjMtNDY1NS04NzAwLTQwZTIzNjI0MWJ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QUogdmFuIFp1aWxpY2hlbVxcQXBwRGF0YVxcTG9jYWxcXFRlbXBcXGRoamlvZ2RxLmpwZyIsIlVyaVN0cmluZyI6IjIyM2U1M2ZjLTFiMjMtNDY1NS04NzAwLTQwZTIzNjI0MWJm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wOS4wOC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DkuMDguMDA0IiwiVXJpU3RyaW5nIjoiaHR0cHM6Ly9kb2kub3JnLzEwLjEwMTYvai5yZXNjb25yZWMuMjAwOS4wOC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}</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4]</w:t>
                </w:r>
                <w:r w:rsidR="00670427" w:rsidRPr="0077002F">
                  <w:rPr>
                    <w:rFonts w:ascii="Calibri" w:eastAsia="Times New Roman" w:hAnsi="Calibri" w:cs="Calibri"/>
                    <w:noProof/>
                    <w:lang w:val="en-US"/>
                  </w:rPr>
                  <w:fldChar w:fldCharType="end"/>
                </w:r>
              </w:sdtContent>
            </w:sdt>
          </w:p>
        </w:tc>
      </w:tr>
      <w:tr w:rsidR="0077002F" w:rsidRPr="0077002F" w:rsidTr="00670427">
        <w:trPr>
          <w:trHeight w:val="300"/>
        </w:trPr>
        <w:tc>
          <w:tcPr>
            <w:tcW w:w="1922" w:type="dxa"/>
            <w:tcBorders>
              <w:top w:val="nil"/>
              <w:left w:val="single" w:sz="4" w:space="0" w:color="66FF33"/>
              <w:bottom w:val="single" w:sz="4" w:space="0" w:color="66FF33"/>
              <w:right w:val="single" w:sz="4" w:space="0" w:color="66FF33"/>
            </w:tcBorders>
            <w:shd w:val="clear" w:color="auto" w:fill="auto"/>
            <w:noWrap/>
            <w:vAlign w:val="bottom"/>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Process</w:t>
            </w:r>
          </w:p>
        </w:tc>
        <w:tc>
          <w:tcPr>
            <w:tcW w:w="2120" w:type="dxa"/>
            <w:tcBorders>
              <w:top w:val="nil"/>
              <w:left w:val="nil"/>
              <w:bottom w:val="single" w:sz="4" w:space="0" w:color="66FF33"/>
              <w:right w:val="single" w:sz="4" w:space="0" w:color="66FF33"/>
            </w:tcBorders>
            <w:shd w:val="clear" w:color="auto" w:fill="auto"/>
            <w:noWrap/>
            <w:vAlign w:val="bottom"/>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Impact Category</w:t>
            </w:r>
          </w:p>
        </w:tc>
        <w:tc>
          <w:tcPr>
            <w:tcW w:w="960" w:type="dxa"/>
            <w:tcBorders>
              <w:top w:val="nil"/>
              <w:left w:val="nil"/>
              <w:bottom w:val="single" w:sz="4" w:space="0" w:color="66FF33"/>
              <w:right w:val="single" w:sz="4" w:space="0" w:color="66FF33"/>
            </w:tcBorders>
            <w:shd w:val="clear" w:color="auto" w:fill="auto"/>
            <w:noWrap/>
            <w:vAlign w:val="bottom"/>
          </w:tcPr>
          <w:p w:rsidR="00670427" w:rsidRPr="0077002F" w:rsidRDefault="00670427" w:rsidP="00670427">
            <w:pPr>
              <w:spacing w:before="288" w:after="288" w:line="240" w:lineRule="auto"/>
              <w:jc w:val="right"/>
              <w:rPr>
                <w:rFonts w:ascii="Calibri" w:eastAsia="Times New Roman" w:hAnsi="Calibri" w:cs="Calibri"/>
                <w:lang w:val="en-US" w:eastAsia="nl-NL"/>
              </w:rPr>
            </w:pPr>
            <w:r w:rsidRPr="0077002F">
              <w:rPr>
                <w:rFonts w:ascii="Calibri" w:eastAsia="Times New Roman" w:hAnsi="Calibri" w:cs="Calibri"/>
                <w:lang w:val="en-US" w:eastAsia="nl-NL"/>
              </w:rPr>
              <w:t>Result</w:t>
            </w:r>
          </w:p>
        </w:tc>
        <w:tc>
          <w:tcPr>
            <w:tcW w:w="1540" w:type="dxa"/>
            <w:tcBorders>
              <w:top w:val="nil"/>
              <w:left w:val="nil"/>
              <w:bottom w:val="single" w:sz="4" w:space="0" w:color="66FF33"/>
              <w:right w:val="single" w:sz="4" w:space="0" w:color="66FF33"/>
            </w:tcBorders>
            <w:shd w:val="clear" w:color="auto" w:fill="auto"/>
            <w:noWrap/>
            <w:vAlign w:val="bottom"/>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Functional Unit</w:t>
            </w:r>
          </w:p>
        </w:tc>
        <w:tc>
          <w:tcPr>
            <w:tcW w:w="2205" w:type="dxa"/>
            <w:tcBorders>
              <w:top w:val="nil"/>
              <w:left w:val="nil"/>
              <w:bottom w:val="single" w:sz="4" w:space="0" w:color="66FF33"/>
              <w:right w:val="single" w:sz="4" w:space="0" w:color="66FF33"/>
            </w:tcBorders>
            <w:shd w:val="clear" w:color="auto" w:fill="auto"/>
            <w:noWrap/>
            <w:vAlign w:val="bottom"/>
          </w:tcPr>
          <w:p w:rsidR="00670427" w:rsidRPr="0077002F" w:rsidRDefault="00670427" w:rsidP="00670427">
            <w:pPr>
              <w:spacing w:before="288" w:after="288" w:line="240" w:lineRule="auto"/>
              <w:jc w:val="center"/>
              <w:rPr>
                <w:rFonts w:ascii="Calibri" w:eastAsia="Times New Roman" w:hAnsi="Calibri" w:cs="Calibri"/>
                <w:lang w:val="en-US" w:eastAsia="nl-NL"/>
              </w:rPr>
            </w:pPr>
            <w:r w:rsidRPr="0077002F">
              <w:rPr>
                <w:rFonts w:ascii="Calibri" w:eastAsia="Times New Roman" w:hAnsi="Calibri" w:cs="Calibri"/>
                <w:lang w:val="en-US" w:eastAsia="nl-NL"/>
              </w:rPr>
              <w:t>Reference</w:t>
            </w:r>
          </w:p>
        </w:tc>
      </w:tr>
      <w:tr w:rsidR="0077002F" w:rsidRPr="0077002F" w:rsidTr="00670427">
        <w:tblPrEx>
          <w:tblCellMar>
            <w:left w:w="108" w:type="dxa"/>
            <w:right w:w="108" w:type="dxa"/>
          </w:tblCellMar>
        </w:tblPrEx>
        <w:trPr>
          <w:trHeight w:val="330"/>
        </w:trPr>
        <w:tc>
          <w:tcPr>
            <w:tcW w:w="8747" w:type="dxa"/>
            <w:gridSpan w:val="5"/>
            <w:tcBorders>
              <w:top w:val="single" w:sz="4" w:space="0" w:color="auto"/>
              <w:left w:val="single" w:sz="4" w:space="0" w:color="auto"/>
              <w:bottom w:val="nil"/>
              <w:right w:val="single" w:sz="4" w:space="0" w:color="000000"/>
            </w:tcBorders>
            <w:shd w:val="clear" w:color="auto" w:fill="auto"/>
            <w:noWrap/>
            <w:vAlign w:val="bottom"/>
            <w:hideMark/>
          </w:tcPr>
          <w:p w:rsidR="00670427" w:rsidRPr="0077002F" w:rsidRDefault="00670427" w:rsidP="00670427">
            <w:pPr>
              <w:spacing w:before="288" w:after="288" w:line="240" w:lineRule="auto"/>
              <w:rPr>
                <w:rFonts w:ascii="Calibri" w:eastAsia="Times New Roman" w:hAnsi="Calibri" w:cs="Calibri"/>
                <w:lang w:val="en-US"/>
              </w:rPr>
            </w:pPr>
            <w:r w:rsidRPr="0077002F">
              <w:rPr>
                <w:rFonts w:ascii="Calibri" w:eastAsia="Times New Roman" w:hAnsi="Calibri" w:cs="Calibri"/>
                <w:lang w:val="en-US"/>
              </w:rPr>
              <w:t>Hydro-metallurgical Route</w:t>
            </w:r>
          </w:p>
        </w:tc>
      </w:tr>
      <w:tr w:rsidR="0077002F" w:rsidRPr="0077002F" w:rsidTr="00670427">
        <w:tblPrEx>
          <w:tblCellMar>
            <w:left w:w="108" w:type="dxa"/>
            <w:right w:w="108" w:type="dxa"/>
          </w:tblCellMar>
        </w:tblPrEx>
        <w:trPr>
          <w:trHeight w:val="360"/>
        </w:trPr>
        <w:tc>
          <w:tcPr>
            <w:tcW w:w="1922" w:type="dxa"/>
            <w:vMerge w:val="restart"/>
            <w:tcBorders>
              <w:top w:val="single" w:sz="4" w:space="0" w:color="00B0F0"/>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single" w:sz="4" w:space="0" w:color="00B0F0"/>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single" w:sz="4" w:space="0" w:color="00B0F0"/>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2.133</w:t>
            </w:r>
          </w:p>
        </w:tc>
        <w:tc>
          <w:tcPr>
            <w:tcW w:w="1540" w:type="dxa"/>
            <w:vMerge w:val="restart"/>
            <w:tcBorders>
              <w:top w:val="single" w:sz="4" w:space="0" w:color="00B0F0"/>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battery</w:t>
            </w:r>
          </w:p>
        </w:tc>
        <w:tc>
          <w:tcPr>
            <w:tcW w:w="2205" w:type="dxa"/>
            <w:vMerge w:val="restart"/>
            <w:tcBorders>
              <w:top w:val="single" w:sz="4" w:space="0" w:color="00B0F0"/>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57985067-7f6d-4d8d-952b-60f69d217574"/>
                <w:id w:val="-2095006451"/>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QUogdmFuIFp1aWxpY2hlbVxcQXBwRGF0YVxcTG9jYWxcXFRlbXBcXHExZWptMHdtLmpwZyIsIlVyaVN0cmluZyI6Ijk2OTdkYzYyLTUwMTktNDAzOS1iOGYyLTg5NWFjMDc4OGQ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YmF0dGVyaWVzNzAyMDA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mF0dGVyaWVzNzAyMDAyOSIsIlVyaVN0cmluZyI6Imh0dHBzOi8vZG9pLm9yZy8xMC4zMzkwL2JhdHRlcmllczcwMjAw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0M10ifV19LCJUYWciOiJDaXRhdmlQbGFjZWhvbGRlciM1Nzk4NTA2Ny03ZjZkLTRkOGQtOTUyYi02MGY2OWQyMTc1NzQiLCJUZXh0IjoiWzI0M1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3]</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single" w:sz="4" w:space="0" w:color="00B0F0"/>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5.5</w:t>
            </w:r>
          </w:p>
        </w:tc>
        <w:tc>
          <w:tcPr>
            <w:tcW w:w="1540" w:type="dxa"/>
            <w:vMerge/>
            <w:tcBorders>
              <w:top w:val="single" w:sz="4" w:space="0" w:color="00B0F0"/>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single" w:sz="4" w:space="0" w:color="00B0F0"/>
              <w:left w:val="nil"/>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1215"/>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85.61</w:t>
            </w:r>
          </w:p>
        </w:tc>
        <w:tc>
          <w:tcPr>
            <w:tcW w:w="1540" w:type="dxa"/>
            <w:vMerge w:val="restart"/>
            <w:tcBorders>
              <w:top w:val="nil"/>
              <w:left w:val="single" w:sz="4" w:space="0" w:color="00B0F0"/>
              <w:bottom w:val="single" w:sz="4" w:space="0" w:color="00B0F0"/>
              <w:right w:val="nil"/>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LMO-NMC battery pack with nominal capacity of 11.4 kWh</w:t>
            </w:r>
          </w:p>
        </w:tc>
        <w:tc>
          <w:tcPr>
            <w:tcW w:w="2205" w:type="dxa"/>
            <w:vMerge w:val="restart"/>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bd045d4b-7f23-440f-93d8-a4412d187ed3"/>
                <w:id w:val="-323741990"/>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aXQgaXMgbmVjZXNzYXJ5IHRvIGV2YWx1YXRlIHRoZWlyIGVudmlyb25tZW50YWwgcGVyZm9ybWFuY2UgdG8gYWxsb3cgYSBjb21wcmVoZW5zaXZlIHN1c3RhaW5hYmlsaXR5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YXNzZXNzbWVudCBvZiBlbGVjdHJpYyBtb2JpbGl0eS4gVGhpcyBhcnRpY2xlIHByZXNlbnRzIGFuIGVudmlyb25tZW50YWwgYXNzZXNzbWVudCBvZiBhIGxpdGhpdW0taW9u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cmFjdGlvbiBiYXR0ZXJ5IGZvciBwbHVnLWluIGh5YnJpZCBlbGVjdHJpYyB2ZWhpY2xlcywgY2hhcmFjdGVyaXplZCBieSBhIGNvbXBvc2l0ZSBjYXRob2RlIG1hdGVyaWFsIG9m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Y3RpdmUgbWF0ZXJpYWxzIGludG8gYSBoeWJyaWQgZWxlY3Ryb2RlIHRvIG9wdGltaXplIHBlcmZvcm1hbmNlIGFuZCByZWR1Y2UgY29zdHMuIEluIHRoaXMgc3R1ZHksIHRoZX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W52aXJvbm1lbnRhbCBhc3Nlc3NtZW50IG9mIG9uZSBiYXR0ZXJ5IHBhY2sgKHdpdGggYSBub21pbmFsIGNhcGFjaXR5IG9mIDExLjQga1doIGFibGUgdG8gYmUgdXNlZCBmb3J9e1xyXG5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yXG5cXGRiY2hcXGFmMVxcaGljaFxcZjFcXGNmMSBhYm91dCAxNDAsMDAwIGttIG9mIGRyaXZpbmcpIGlzIGNhcnJpZWQgb3V0IGJ5IHVzaW5nIHRoZSBMaWZlIEN5Y2xlIEFzc2Vzc21lbnQgbWV0aG9kb2xvZ3kgY29uc2lzdGVudH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d2l0aCBJU08gMTQwNDAuIFRoZSBzeXN0ZW0gYm91bmRhcmllcyBhcmUgdGhlIGJhdHRlcnkgcHJvZHVjdGlvbiwgdGhlIG9wZXJhdGlvbiBwaGFzZSBhbmQgcmVjeWNsaW5nIGF0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cbG9jaFxcYWYxXFxkYmNoXFxhZjFcXGhpY2hcXGYxXFxjZjEgY2F0aG9kZXMsIGNhbiBwcmVzZW50IGdvb2QgZW52aXJvbm1lbnRhbCBwZXJmb3JtYW5jZXMufVxyXG57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HJcblxcbG9jaFxcYWYxXFxkYmNoXFxhZjFcXGhpY2hcXGYxXFxjZjEgVGhlIHJlc3VsdHMgb2YgdGhlIGFuYWx5c2lzIHNob3cgdGhhdCB0aGUgbWFudWZhY3R1cmluZyBwaGFzZSBpcyByZWxldmFudCB0byBhbGwgYXNzZXNzZWQgaW1wYWN0IGNhdGVnb3JpZ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Chjb250cmlidXRpb24gaGlnaGVyIHRoYW4gNjAlKS4gV2l0aCByZWdhcmQgdG8gZWxlY3RyaWNpdHkgbG9zc2VzIGR1ZSB0byBiYXR0ZXJ5IGVmZmljaWVuY3kgYW5k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Y3JlZGl0cyByZWxhdGVkIHRvIHRoZSByZWNvdmVyeSBvZiB2YWx1YWJsZSBtYXRlcmlhbHMgKGUuZy4gY29iYWx0IGFuZCBuaWNrZWwgc3VscGhhdGVzKSBhbmQgb3RoZXIgbWV0YWx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XGxvY2hcXGFmMVxcZGJjaFxcYWYxXFxoaWNoXFxmMVxcY2YxIFRoZSBtYWluIGlubm92YXRpb25zIG9mIHRoaXMgYXJ0aWNsZSBhcmUgdGhhdCAoMSkgaXQgcHJlc2VudHMgdGhlIGZpcnN0IGJpbGwgb2YgbWF0ZXJpYWxzIG9mIGEgbGl0aGl1bS1pb2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iYXR0ZXJ5IGNlbGwgZm9yIHBsdWctaW4gaHlicmlkIGVsZWN0cmljIHZlaGljbGVzIHdpdGggYSBjb21wb3NpdGUgY2F0aG9kZSBhY3RpdmUgbWF0ZXJpYWw7ICgyKSBpdCBkZXNjcmliZXN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9uZSBvZiB0aGUgZmlyc3QgYXBwbGljYXRpb25zIG9mIHRoZSBsaWZlIGN5Y2xlIGFzc2Vzc21lbnQgdG8gYSBsaXRoaXVtLWlvbiBiYXR0ZXJ5IHBhY2sgZm9yIHBsdWctaW5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oeWJyaWQgZWxlY3RyaWMgdmVoaWNsZXMgd2l0aCBhIGNvbXBvc2l0ZSBjYXRob2RlIGFjdGl2ZSBtYXRlcmlhbCB3aXRoIHRoZSBhaW0gb2YgaWRlbnRpZnlpbmcgdGhlIFxcdTgyMjAgaG90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3YWduZXJ3ZVxcQXBwRGF0YVxcTG9jYWxcXFRlbXBcXHN0M3ZueWV1LmpwZyIsIlVyaVN0cmluZyI6ImFhNDYyNzkyLTA0NjAtNGE5Mi1hYjZmLTIzMzY3ZmQwYjA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xlcHJvLjIwMTkuMDEuMDU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jbGVwcm8uMjAxOS4wMS4wNTYiLCJVcmlTdHJpbmciOiJodHRwczovL2RvaS5vcmcvMTAuMTAxNi9qLmpjbGVwcm8uMjAxOS4wMS4wN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7]</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151.5</w:t>
            </w:r>
          </w:p>
        </w:tc>
        <w:tc>
          <w:tcPr>
            <w:tcW w:w="1540"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300"/>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HG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4.21</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battery input</w:t>
            </w:r>
          </w:p>
        </w:tc>
        <w:tc>
          <w:tcPr>
            <w:tcW w:w="2205" w:type="dxa"/>
            <w:vMerge w:val="restart"/>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8cb3d914-f674-448e-8401-b8a679074e50"/>
                <w:id w:val="75332035"/>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WM0YTk5LTYxMmMtNDVmMi1iNmY3LTU5ZDFlNDA4M2QzNSIsIlJhbmdlTGVuZ3RoIjo1LCJSZWZlcmVuY2VJZCI6IjFlNzkzZDhiLTJiODctNDY4Yi1iNzFkLTRjZjIyMTNjMTlmNyIsIlJlZmVyZW5jZSI6eyIkaWQiOiIzIiwiJHR5cGUiOiJTd2lzc0FjYWRlbWljLkNpdGF2aS5SZWZlcmVuY2UsIFN3aXNzQWNhZGVtaWMuQ2l0YXZpIiwiQWJzdHJhY3QiOiJSZXNvdXJjZXMsIENvbnNlcnZhdGlvbiAmIFJlY3ljbGluZywgMTQwICgyMDE4KSA0NS01My4gZG9pOjEwLjEwMTYvai5yZXNjb25yZWMuMjAxOC4wOS4wMDM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Q4XFxsYW5nbnAxMDQ4XFxsYW5nZmUxMDQ4XFxsYW5nZmVucDEwNDh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0OF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QUogdmFuIFp1aWxpY2hlbVxcQXBwRGF0YVxcTG9jYWxcXFRlbXBcXHNkdDNoMGI0LmpwZyIsIlVyaVN0cmluZyI6IjFlNzkzZDhiLTJiODctNDY4Yi1iNzFkLTRjZjIyMTNjMTlm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OC4wOS4wMD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guMDkuMDAzIiwiVXJpU3RyaW5nIjoiaHR0cHM6Ly9kb2kub3JnLzEwLjEwMTYvai5yZXNjb25yZWMuMjAxOC4wOS4w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8]</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5.2</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nil"/>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300"/>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GHG (kg</w:t>
            </w:r>
            <w:r w:rsidRPr="0077002F">
              <w:rPr>
                <w:rFonts w:ascii="Calibri" w:eastAsia="Times New Roman" w:hAnsi="Calibri" w:cs="Calibri"/>
                <w:vertAlign w:val="subscript"/>
                <w:lang w:val="en-US"/>
              </w:rPr>
              <w:t xml:space="preserve"> 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5.8</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Wh of battery energy capacity</w:t>
            </w:r>
          </w:p>
        </w:tc>
        <w:tc>
          <w:tcPr>
            <w:tcW w:w="2205" w:type="dxa"/>
            <w:vMerge w:val="restart"/>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511eb0b7-852a-47b3-9a64-52181396485d"/>
                <w:id w:val="-1857500614"/>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KIHZhbiBadWlsaWNoZW1cXEFwcERhdGFcXExvY2FsXFxUZW1wXFxtemNqNTJmYy5qcGciLCJVcmlTdHJpbmciOiI1NTk4MjAwYy1jMGRmLTQ1MDMtOTRkZS1iMjUyZDYzNDQ1MW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2xlcHJvLjIwMTguMTIuMjM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amNsZXByby4yMDE4LjEyLjIzNyIsIlVyaVN0cmluZyI6Imh0dHBzOi8vZG9pLm9yZy8xMC4xMDE2L2ouamNsZXByby4yMDE4LjEyLjIz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49]</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48</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nil"/>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345"/>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HG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785.1</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NMC battery pack</w:t>
            </w:r>
          </w:p>
        </w:tc>
        <w:tc>
          <w:tcPr>
            <w:tcW w:w="2205" w:type="dxa"/>
            <w:vMerge w:val="restart"/>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0c77aab1-31f1-4737-aec0-d2f5b7cc2793"/>
                <w:id w:val="-1340918348"/>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BSiB2YW4gWnVpbGljaGVtXFxBcHBEYXRhXFxMb2NhbFxcVGVtcFxceXRzcXl6Z3ouanBnIiwiVXJpU3RyaW5nIjoiYjM4NGFlNjUtNWJhNy00ZmZiLWI5YjktZTQ1OTYzYzMxYW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AyLjAw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Ny4wMi4wMDUiLCJVcmlTdHJpbmciOiJodHRwczovL2RvaS5vcmcvMTAuMTAxNi9qLnJlc2NvbnJlYy4yMDE3LjAyLjA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0]</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2583.6</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690"/>
        </w:trPr>
        <w:tc>
          <w:tcPr>
            <w:tcW w:w="1922" w:type="dxa"/>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100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1320</w:t>
            </w:r>
          </w:p>
        </w:tc>
        <w:tc>
          <w:tcPr>
            <w:tcW w:w="1540" w:type="dxa"/>
            <w:tcBorders>
              <w:top w:val="nil"/>
              <w:left w:val="nil"/>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2edfcdec-55a0-4c4c-b397-13910bb68061"/>
                <w:id w:val="-756294390"/>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FKIHZhbiBadWlsaWNoZW1cXEFwcERhdGFcXExvY2FsXFxUZW1wXFxnY3d0aGN1eC5qcGciLCJVcmlTdHJpbmciOiI3ZGZmY2I0Yi1lMzY0LTRhYzEtYjFiMi01ODM4YzViZTBl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jaXIuMjAxNi4wMy4xMD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YuMDMuMTAwIiwiVXJpU3RyaW5nIjoiaHR0cHM6Ly9kb2kub3JnLzEwLjEwMTYvai5wcm9jaXIuMjAxNi4wMy4xM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1]</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30"/>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GWP (kg</w:t>
            </w:r>
            <w:r w:rsidRPr="0077002F">
              <w:rPr>
                <w:rFonts w:ascii="Calibri" w:eastAsia="Times New Roman" w:hAnsi="Calibri" w:cs="Calibri"/>
                <w:vertAlign w:val="subscript"/>
                <w:lang w:val="en-US"/>
              </w:rPr>
              <w:t xml:space="preserve"> 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2133</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bac4d8d0-402c-4bf7-945a-7d9dd260b792"/>
                <w:id w:val="1506486405"/>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2NmYzFmLWQyMmItNDU1YS04MTE2LTA4YzUxMTE5ZGI4ZSIsIlJhbmdlTGVuZ3RoIjo1LCJSZWZlcmVuY2VJZCI6IjI3M2VhODk0LWM2NjItNDRlYS04ODZhLTg0NWI0Mzg4NWY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pZCI6IjUiLCIkdHlwZSI6IlN3aXNzQWNhZGVtaWMuQ2l0YXZpLlByb2plY3QsIFN3aXNzQWNhZGVtaWMuQ2l0YXZpIn19LHsiJGlkIjoiNi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KIHZhbiBadWlsaWNoZW1cXEFwcERhdGFcXExvY2FsXFxUZW1wXFx3eHJndTFwbi5qcGciLCJVcmlTdHJpbmciOiIyNzNlYTg5NC1jNjYyLTQ0ZWEtODg2YS04NDViNDM4ODVmNz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121]</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5461</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LithoRec II process</w:t>
            </w:r>
          </w:p>
        </w:tc>
      </w:tr>
      <w:tr w:rsidR="0077002F" w:rsidRPr="0077002F" w:rsidTr="00670427">
        <w:tblPrEx>
          <w:tblCellMar>
            <w:left w:w="108" w:type="dxa"/>
            <w:right w:w="108" w:type="dxa"/>
          </w:tblCellMar>
        </w:tblPrEx>
        <w:trPr>
          <w:trHeight w:val="345"/>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2583</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1250771f-0381-471b-a617-28b6fe72d196"/>
                <w:id w:val="531316399"/>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TQ3ODdlLWM5MWYtNDczNy04MDU5LTA5MDhlYjIxYTA3NCIsIlJhbmdlTGVuZ3RoIjo1LCJSZWZlcmVuY2VJZCI6ImI3NmEwMDFlLTc5OWYtNDYyNi04NjA4LTUwOTI5MWM4MDY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KIHZhbiBadWlsaWNoZW1cXEFwcERhdGFcXExvY2FsXFxUZW1wXFxuZHVmaXRjMC5qcGciLCJVcmlTdHJpbmciOiJiNzZhMDAxZS03OTlmLTQ2MjYtODYwOC01MDkyOTFjODA2N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}</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79]</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9078</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LithoRec II process</w:t>
            </w:r>
          </w:p>
        </w:tc>
      </w:tr>
      <w:tr w:rsidR="0077002F" w:rsidRPr="0077002F" w:rsidTr="00670427">
        <w:tblPrEx>
          <w:tblCellMar>
            <w:left w:w="108" w:type="dxa"/>
            <w:right w:w="108" w:type="dxa"/>
          </w:tblCellMar>
        </w:tblPrEx>
        <w:trPr>
          <w:trHeight w:val="345"/>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0.0058</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m</w:t>
            </w:r>
          </w:p>
        </w:tc>
        <w:tc>
          <w:tcPr>
            <w:tcW w:w="2205" w:type="dxa"/>
            <w:vMerge w:val="restart"/>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b8e40967-9195-4af7-bc37-0ee539c763f6"/>
                <w:id w:val="-531117051"/>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w0dHZtYmd5Yy5qcGciLCJVcmlTdHJpbmciOiIzMTQwOGRlNy1iZDAwLTQ4NzQtOTBjMi00MmNhZDBlNjcyOW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TItMjAxNCIsIkRvaSI6IjEwLjEwMjEvZXM0MDM3Nz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0MDM3Nzg2IiwiVXJpU3RyaW5nIjoiaHR0cHM6Ly9kb2kub3JnLzEwLjEwMjEvZXM0MDM3Nzg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JlcnQtSmFuIHZhbiBadWlsaWNoZW0iLCJDcmVhdGVkT24iOiIyMDIxLTA1LTE3VDEwOjQ2OjM5IiwiTW9kaWZpZWRCeSI6Il9BbGJlcnQtSmFuIHZhbiBadWlsaWNoZW0iLCJJZCI6IjY4NDY1YjE0LTRjNTQtNDc5My05Yzg4LTdjYTBmNGYxMjIzYyIsIk1vZGlmaWVkT24iOiIyMDIxLTA1LTE3VDEwOjQ2OjM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0ODMzNDEiLCJVcmlTdHJpbmciOiJodHRwOi8vd3d3Lm5jYmkubmxtLm5paC5nb3YvcHVibWVkLzI0NDgzMz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I1M10ifV19LCJUYWciOiJDaXRhdmlQbGFjZWhvbGRlciNiOGU0MDk2Ny05MTk1LTRhZjctYmMzNy0wZWU1MzljNzYzZjYiLCJUZXh0IjoiWzI1M10iLCJXQUlWZXJzaW9uIjoiNi44LjAuMCJ9}</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53]</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0.0674</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nil"/>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345"/>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4.75</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recovered Co</w:t>
            </w:r>
          </w:p>
        </w:tc>
        <w:tc>
          <w:tcPr>
            <w:tcW w:w="2205" w:type="dxa"/>
            <w:vMerge w:val="restart"/>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f77de449-f938-4e01-b34e-82de0701bdf9"/>
                <w:id w:val="750325336"/>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QUogdmFuIFp1aWxpY2hlbVxcQXBwRGF0YVxcTG9jYWxcXFRlbXBcXGt2cjRvcHUwLmpwZyIsIlVyaVN0cmluZyI6ImEwNTIwMzJiLTI4ODUtNGMxZS05MzVhLWJjZjBmMzc1ZmM5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cG93c291ci4yMDEyLjEyLjA4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cG93c291ci4yMDEyLjEyLjA4OSIsIlVyaVN0cmluZyI6Imh0dHBzOi8vZG9pLm9yZy8xMC4xMDE2L2ouanBvd3NvdXIuMjAxMi4xMi4wO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}</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66]</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00"/>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3</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vMerge/>
            <w:tcBorders>
              <w:top w:val="nil"/>
              <w:left w:val="nil"/>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r>
      <w:tr w:rsidR="0077002F" w:rsidRPr="0077002F" w:rsidTr="00670427">
        <w:tblPrEx>
          <w:tblCellMar>
            <w:left w:w="108" w:type="dxa"/>
            <w:right w:w="108" w:type="dxa"/>
          </w:tblCellMar>
        </w:tblPrEx>
        <w:trPr>
          <w:trHeight w:val="300"/>
        </w:trPr>
        <w:tc>
          <w:tcPr>
            <w:tcW w:w="1922" w:type="dxa"/>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75</w:t>
            </w:r>
          </w:p>
        </w:tc>
        <w:tc>
          <w:tcPr>
            <w:tcW w:w="154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kg of battery</w:t>
            </w: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58317829-cb5b-4ccd-aa7a-7d6cdb6f9b90"/>
                <w:id w:val="-1078593741"/>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FKIHZhbiBadWlsaWNoZW1cXEFwcERhdGFcXExvY2FsXFxUZW1wXFx3Ymd2bzJwNC5qcGciLCJVcmlTdHJpbmciOiIxMDhmNzQ3My04YjdjLTQ1NDEtOTlhOS0yZjNkM2IyZjM5Y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TEwLTIwMTIiLCJEb2kiOiIxMC4xMDIxL2VzMzAyNDIwe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zA3NTQwNiIsIlVyaVN0cmluZyI6Imh0dHA6Ly93d3cubmNiaS5ubG0ubmloLmdvdi9wdWJtZWQvMjMwNzU0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YmVydC1KYW4gdmFuIFp1aWxpY2hlbSIsIkNyZWF0ZWRPbiI6IjIwMjEtMDUtMTFUMTQ6NDU6MjQiLCJNb2RpZmllZEJ5IjoiX0FsYmVydC1KYW4gdmFuIFp1aWxpY2hlbSIsIklkIjoiODliNTM0YzUtNGUwMy00MDc5LWIyNDMtYTc3OWQ0ZjlmOTg4IiwiTW9kaWZpZWRPbiI6IjIwMjEtMDUtMTFUMTQ6NDU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xL2VzMzAyNDIweiIsIlVyaVN0cmluZyI6Imh0dHBzOi8vZG9pLm9yZy8xMC4xMDIxL2VzMzAyNDIw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U4MzE3ODI5LWNiNWItNGNjZC1hYTdhLTdkNmNkYjZmOWI5MCIsIlRleHQiOiJbMTl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19]</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30"/>
        </w:trPr>
        <w:tc>
          <w:tcPr>
            <w:tcW w:w="1922" w:type="dxa"/>
            <w:vMerge w:val="restart"/>
            <w:tcBorders>
              <w:top w:val="nil"/>
              <w:left w:val="single" w:sz="4" w:space="0" w:color="00B0F0"/>
              <w:bottom w:val="single" w:sz="4" w:space="0" w:color="00B0F0"/>
              <w:right w:val="nil"/>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Hydrometallurgical</w:t>
            </w: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 xml:space="preserve">GWP (kg </w:t>
            </w:r>
            <w:r w:rsidRPr="0077002F">
              <w:rPr>
                <w:rFonts w:ascii="Calibri" w:eastAsia="Times New Roman" w:hAnsi="Calibri" w:cs="Calibri"/>
                <w:vertAlign w:val="subscript"/>
                <w:lang w:val="en-US"/>
              </w:rPr>
              <w:t>CO2 eq.</w:t>
            </w:r>
            <w:r w:rsidRPr="0077002F">
              <w:rPr>
                <w:rFonts w:ascii="Calibri" w:eastAsia="Times New Roman" w:hAnsi="Calibri" w:cs="Calibri"/>
                <w:lang w:val="en-US"/>
              </w:rPr>
              <w:t>)</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2494</w:t>
            </w:r>
          </w:p>
        </w:tc>
        <w:tc>
          <w:tcPr>
            <w:tcW w:w="1540" w:type="dxa"/>
            <w:vMerge w:val="restart"/>
            <w:tcBorders>
              <w:top w:val="nil"/>
              <w:left w:val="single" w:sz="4" w:space="0" w:color="00B0F0"/>
              <w:bottom w:val="single" w:sz="4" w:space="0" w:color="00B0F0"/>
              <w:right w:val="single" w:sz="4" w:space="0" w:color="00B0F0"/>
            </w:tcBorders>
            <w:shd w:val="clear" w:color="auto" w:fill="auto"/>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1 tonne of battery</w:t>
            </w: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77002F" w:rsidP="00670427">
            <w:pPr>
              <w:spacing w:before="288" w:after="288" w:line="240" w:lineRule="auto"/>
              <w:jc w:val="center"/>
              <w:rPr>
                <w:rFonts w:ascii="Calibri" w:eastAsia="Times New Roman" w:hAnsi="Calibri" w:cs="Calibri"/>
                <w:lang w:val="en-US"/>
              </w:rPr>
            </w:pPr>
            <w:sdt>
              <w:sdtPr>
                <w:rPr>
                  <w:rFonts w:ascii="Calibri" w:eastAsia="Times New Roman" w:hAnsi="Calibri" w:cs="Calibri"/>
                  <w:lang w:val="en-US"/>
                </w:rPr>
                <w:alias w:val="To edit, see citavi.com/edit"/>
                <w:tag w:val="CitaviPlaceholder#ee947697-e37c-457c-bf5f-830372672221"/>
                <w:id w:val="-1282565199"/>
                <w:placeholder>
                  <w:docPart w:val="F0A37D93272EED4A893B91D329692EA4"/>
                </w:placeholder>
              </w:sdtPr>
              <w:sdtEndPr/>
              <w:sdtContent>
                <w:r w:rsidR="00670427" w:rsidRPr="0077002F">
                  <w:rPr>
                    <w:rFonts w:ascii="Calibri" w:eastAsia="Times New Roman" w:hAnsi="Calibri" w:cs="Calibri"/>
                    <w:noProof/>
                    <w:lang w:val="en-US"/>
                  </w:rPr>
                  <w:fldChar w:fldCharType="begin"/>
                </w:r>
                <w:r w:rsidR="00670427" w:rsidRPr="0077002F">
                  <w:rPr>
                    <w:rFonts w:ascii="Calibri" w:eastAsia="Times New Roman" w:hAnsi="Calibri" w:cs="Calibr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GQ4YWYzLWNjZjYtNDI5Zi05MjhiLTA4NzM0ZDViZGM5YyIsIlJhbmdlTGVuZ3RoIjo1LCJSZWZlcmVuY2VJZCI6IjZjMmU3Mjg5LTVhNzEtNDA3MS05MmE4LTllMDEwMTBjM2E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QUogdmFuIFp1aWxpY2hlbVxcQXBwRGF0YVxcTG9jYWxcXFRlbXBcXDJzbGZmem8yLmpwZyIsIlVyaVN0cmluZyI6IjZjMmU3Mjg5LTVhNzEtNDA3MS05MmE4LTllMDEwMTBjM2E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}</w:instrText>
                </w:r>
                <w:r w:rsidR="00670427" w:rsidRPr="0077002F">
                  <w:rPr>
                    <w:rFonts w:ascii="Calibri" w:eastAsia="Times New Roman" w:hAnsi="Calibri" w:cs="Calibri"/>
                    <w:noProof/>
                    <w:lang w:val="en-US"/>
                  </w:rPr>
                  <w:fldChar w:fldCharType="separate"/>
                </w:r>
                <w:r w:rsidR="00670427" w:rsidRPr="0077002F">
                  <w:rPr>
                    <w:rFonts w:ascii="Calibri" w:eastAsia="Times New Roman" w:hAnsi="Calibri" w:cs="Calibri"/>
                    <w:noProof/>
                    <w:lang w:val="en-US"/>
                  </w:rPr>
                  <w:t>[280]</w:t>
                </w:r>
                <w:r w:rsidR="00670427" w:rsidRPr="0077002F">
                  <w:rPr>
                    <w:rFonts w:ascii="Calibri" w:eastAsia="Times New Roman" w:hAnsi="Calibri" w:cs="Calibri"/>
                    <w:noProof/>
                    <w:lang w:val="en-US"/>
                  </w:rPr>
                  <w:fldChar w:fldCharType="end"/>
                </w:r>
              </w:sdtContent>
            </w:sdt>
          </w:p>
        </w:tc>
      </w:tr>
      <w:tr w:rsidR="0077002F" w:rsidRPr="0077002F" w:rsidTr="00670427">
        <w:tblPrEx>
          <w:tblCellMar>
            <w:left w:w="108" w:type="dxa"/>
            <w:right w:w="108" w:type="dxa"/>
          </w:tblCellMar>
        </w:tblPrEx>
        <w:trPr>
          <w:trHeight w:val="345"/>
        </w:trPr>
        <w:tc>
          <w:tcPr>
            <w:tcW w:w="1922" w:type="dxa"/>
            <w:vMerge/>
            <w:tcBorders>
              <w:top w:val="nil"/>
              <w:left w:val="single" w:sz="4" w:space="0" w:color="00B0F0"/>
              <w:bottom w:val="single" w:sz="4" w:space="0" w:color="00B0F0"/>
              <w:right w:val="nil"/>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120" w:type="dxa"/>
            <w:tcBorders>
              <w:top w:val="nil"/>
              <w:left w:val="single" w:sz="4" w:space="0" w:color="00B0F0"/>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CED (MJ)</w:t>
            </w:r>
          </w:p>
        </w:tc>
        <w:tc>
          <w:tcPr>
            <w:tcW w:w="960"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right"/>
              <w:rPr>
                <w:rFonts w:ascii="Calibri" w:eastAsia="Times New Roman" w:hAnsi="Calibri" w:cs="Calibri"/>
                <w:lang w:val="en-US"/>
              </w:rPr>
            </w:pPr>
            <w:r w:rsidRPr="0077002F">
              <w:rPr>
                <w:rFonts w:ascii="Calibri" w:eastAsia="Times New Roman" w:hAnsi="Calibri" w:cs="Calibri"/>
                <w:lang w:val="en-US"/>
              </w:rPr>
              <w:t>37733</w:t>
            </w:r>
          </w:p>
        </w:tc>
        <w:tc>
          <w:tcPr>
            <w:tcW w:w="1540" w:type="dxa"/>
            <w:vMerge/>
            <w:tcBorders>
              <w:top w:val="nil"/>
              <w:left w:val="single" w:sz="4" w:space="0" w:color="00B0F0"/>
              <w:bottom w:val="single" w:sz="4" w:space="0" w:color="00B0F0"/>
              <w:right w:val="single" w:sz="4" w:space="0" w:color="00B0F0"/>
            </w:tcBorders>
            <w:vAlign w:val="center"/>
            <w:hideMark/>
          </w:tcPr>
          <w:p w:rsidR="00670427" w:rsidRPr="0077002F" w:rsidRDefault="00670427" w:rsidP="00670427">
            <w:pPr>
              <w:spacing w:before="288" w:after="288" w:line="240" w:lineRule="auto"/>
              <w:rPr>
                <w:rFonts w:ascii="Calibri" w:eastAsia="Times New Roman" w:hAnsi="Calibri" w:cs="Calibri"/>
                <w:lang w:val="en-US"/>
              </w:rPr>
            </w:pPr>
          </w:p>
        </w:tc>
        <w:tc>
          <w:tcPr>
            <w:tcW w:w="2205" w:type="dxa"/>
            <w:tcBorders>
              <w:top w:val="nil"/>
              <w:left w:val="nil"/>
              <w:bottom w:val="single" w:sz="4" w:space="0" w:color="00B0F0"/>
              <w:right w:val="single" w:sz="4" w:space="0" w:color="00B0F0"/>
            </w:tcBorders>
            <w:shd w:val="clear" w:color="auto" w:fill="auto"/>
            <w:noWrap/>
            <w:vAlign w:val="bottom"/>
            <w:hideMark/>
          </w:tcPr>
          <w:p w:rsidR="00670427" w:rsidRPr="0077002F" w:rsidRDefault="00670427" w:rsidP="00670427">
            <w:pPr>
              <w:spacing w:before="288" w:after="288" w:line="240" w:lineRule="auto"/>
              <w:jc w:val="center"/>
              <w:rPr>
                <w:rFonts w:ascii="Calibri" w:eastAsia="Times New Roman" w:hAnsi="Calibri" w:cs="Calibri"/>
                <w:lang w:val="en-US"/>
              </w:rPr>
            </w:pPr>
            <w:r w:rsidRPr="0077002F">
              <w:rPr>
                <w:rFonts w:ascii="Calibri" w:eastAsia="Times New Roman" w:hAnsi="Calibri" w:cs="Calibri"/>
                <w:lang w:val="en-US"/>
              </w:rPr>
              <w:t>LithoRec process</w:t>
            </w:r>
            <w:bookmarkStart w:id="34" w:name="_GoBack"/>
            <w:bookmarkEnd w:id="34"/>
          </w:p>
        </w:tc>
      </w:tr>
    </w:tbl>
    <w:p w:rsidR="00670427" w:rsidRPr="0077002F" w:rsidRDefault="00670427" w:rsidP="00670427">
      <w:pPr>
        <w:spacing w:before="288" w:after="288"/>
        <w:rPr>
          <w:lang w:val="en-US"/>
        </w:rPr>
      </w:pPr>
    </w:p>
    <w:p w:rsidR="007707A1" w:rsidRPr="0077002F" w:rsidRDefault="007707A1">
      <w:pPr>
        <w:spacing w:before="288" w:after="288"/>
      </w:pPr>
    </w:p>
    <w:sectPr w:rsidR="007707A1" w:rsidRPr="0077002F" w:rsidSect="0077002F">
      <w:type w:val="continuous"/>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
    <w:panose1 w:val="000B0500000000000000"/>
    <w:charset w:val="00"/>
    <w:family w:val="auto"/>
    <w:pitch w:val="variable"/>
    <w:sig w:usb0="20000287" w:usb1="00000000"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5DE1D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9E0A1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47AADF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D406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2505DD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66C137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68650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CE01B2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7CDF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FA938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F71E2E"/>
    <w:multiLevelType w:val="hybridMultilevel"/>
    <w:tmpl w:val="23C6AF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6E83536"/>
    <w:multiLevelType w:val="hybridMultilevel"/>
    <w:tmpl w:val="F0FA28D4"/>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DF21C54"/>
    <w:multiLevelType w:val="hybridMultilevel"/>
    <w:tmpl w:val="E844F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8A244E"/>
    <w:multiLevelType w:val="hybridMultilevel"/>
    <w:tmpl w:val="DBD417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C0A6C2E"/>
    <w:multiLevelType w:val="hybridMultilevel"/>
    <w:tmpl w:val="5418A00E"/>
    <w:lvl w:ilvl="0" w:tplc="2D685826">
      <w:start w:val="2"/>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18F13A9"/>
    <w:multiLevelType w:val="hybridMultilevel"/>
    <w:tmpl w:val="E438CF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22D429C"/>
    <w:multiLevelType w:val="hybridMultilevel"/>
    <w:tmpl w:val="6C9E6E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60256BE"/>
    <w:multiLevelType w:val="hybridMultilevel"/>
    <w:tmpl w:val="1D2C84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805051C"/>
    <w:multiLevelType w:val="hybridMultilevel"/>
    <w:tmpl w:val="F20EA17A"/>
    <w:lvl w:ilvl="0" w:tplc="CDCEE7DA">
      <w:start w:val="1"/>
      <w:numFmt w:val="decimal"/>
      <w:pStyle w:val="MDPI37itemize"/>
      <w:lvlText w:val="%1."/>
      <w:lvlJc w:val="left"/>
      <w:pPr>
        <w:ind w:left="501"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0" w15:restartNumberingAfterBreak="0">
    <w:nsid w:val="340A1C95"/>
    <w:multiLevelType w:val="multilevel"/>
    <w:tmpl w:val="923C8BE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35763B78"/>
    <w:multiLevelType w:val="hybridMultilevel"/>
    <w:tmpl w:val="D988C6A2"/>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3" w15:restartNumberingAfterBreak="0">
    <w:nsid w:val="388D36D3"/>
    <w:multiLevelType w:val="hybridMultilevel"/>
    <w:tmpl w:val="BC92D9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9A366A7"/>
    <w:multiLevelType w:val="hybridMultilevel"/>
    <w:tmpl w:val="3AC035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3A7141D"/>
    <w:multiLevelType w:val="multilevel"/>
    <w:tmpl w:val="73E459E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454A6155"/>
    <w:multiLevelType w:val="hybridMultilevel"/>
    <w:tmpl w:val="6A0EF57A"/>
    <w:lvl w:ilvl="0" w:tplc="128E456C">
      <w:start w:val="1"/>
      <w:numFmt w:val="bullet"/>
      <w:lvlText w:val="·"/>
      <w:lvlJc w:val="left"/>
      <w:pPr>
        <w:ind w:left="720" w:hanging="360"/>
      </w:pPr>
      <w:rPr>
        <w:rFonts w:ascii="Symbol" w:hAnsi="Symbol" w:hint="default"/>
      </w:rPr>
    </w:lvl>
    <w:lvl w:ilvl="1" w:tplc="BD9E0E7A">
      <w:start w:val="1"/>
      <w:numFmt w:val="bullet"/>
      <w:lvlText w:val="o"/>
      <w:lvlJc w:val="left"/>
      <w:pPr>
        <w:ind w:left="1440" w:hanging="360"/>
      </w:pPr>
      <w:rPr>
        <w:rFonts w:ascii="Courier New" w:hAnsi="Courier New" w:hint="default"/>
      </w:rPr>
    </w:lvl>
    <w:lvl w:ilvl="2" w:tplc="D44CEDA2">
      <w:start w:val="1"/>
      <w:numFmt w:val="bullet"/>
      <w:lvlText w:val=""/>
      <w:lvlJc w:val="left"/>
      <w:pPr>
        <w:ind w:left="2160" w:hanging="360"/>
      </w:pPr>
      <w:rPr>
        <w:rFonts w:ascii="Wingdings" w:hAnsi="Wingdings" w:hint="default"/>
      </w:rPr>
    </w:lvl>
    <w:lvl w:ilvl="3" w:tplc="DF0088B0">
      <w:start w:val="1"/>
      <w:numFmt w:val="bullet"/>
      <w:lvlText w:val=""/>
      <w:lvlJc w:val="left"/>
      <w:pPr>
        <w:ind w:left="2880" w:hanging="360"/>
      </w:pPr>
      <w:rPr>
        <w:rFonts w:ascii="Symbol" w:hAnsi="Symbol" w:hint="default"/>
      </w:rPr>
    </w:lvl>
    <w:lvl w:ilvl="4" w:tplc="68D07624">
      <w:start w:val="1"/>
      <w:numFmt w:val="bullet"/>
      <w:lvlText w:val="o"/>
      <w:lvlJc w:val="left"/>
      <w:pPr>
        <w:ind w:left="3600" w:hanging="360"/>
      </w:pPr>
      <w:rPr>
        <w:rFonts w:ascii="Courier New" w:hAnsi="Courier New" w:hint="default"/>
      </w:rPr>
    </w:lvl>
    <w:lvl w:ilvl="5" w:tplc="AFFCEB86">
      <w:start w:val="1"/>
      <w:numFmt w:val="bullet"/>
      <w:lvlText w:val=""/>
      <w:lvlJc w:val="left"/>
      <w:pPr>
        <w:ind w:left="4320" w:hanging="360"/>
      </w:pPr>
      <w:rPr>
        <w:rFonts w:ascii="Wingdings" w:hAnsi="Wingdings" w:hint="default"/>
      </w:rPr>
    </w:lvl>
    <w:lvl w:ilvl="6" w:tplc="12FEDAA6">
      <w:start w:val="1"/>
      <w:numFmt w:val="bullet"/>
      <w:lvlText w:val=""/>
      <w:lvlJc w:val="left"/>
      <w:pPr>
        <w:ind w:left="5040" w:hanging="360"/>
      </w:pPr>
      <w:rPr>
        <w:rFonts w:ascii="Symbol" w:hAnsi="Symbol" w:hint="default"/>
      </w:rPr>
    </w:lvl>
    <w:lvl w:ilvl="7" w:tplc="8DAEEB74">
      <w:start w:val="1"/>
      <w:numFmt w:val="bullet"/>
      <w:lvlText w:val="o"/>
      <w:lvlJc w:val="left"/>
      <w:pPr>
        <w:ind w:left="5760" w:hanging="360"/>
      </w:pPr>
      <w:rPr>
        <w:rFonts w:ascii="Courier New" w:hAnsi="Courier New" w:hint="default"/>
      </w:rPr>
    </w:lvl>
    <w:lvl w:ilvl="8" w:tplc="6838B8DA">
      <w:start w:val="1"/>
      <w:numFmt w:val="bullet"/>
      <w:lvlText w:val=""/>
      <w:lvlJc w:val="left"/>
      <w:pPr>
        <w:ind w:left="6480" w:hanging="360"/>
      </w:pPr>
      <w:rPr>
        <w:rFonts w:ascii="Wingdings" w:hAnsi="Wingdings" w:hint="default"/>
      </w:rPr>
    </w:lvl>
  </w:abstractNum>
  <w:abstractNum w:abstractNumId="27" w15:restartNumberingAfterBreak="0">
    <w:nsid w:val="49EE75BF"/>
    <w:multiLevelType w:val="multilevel"/>
    <w:tmpl w:val="73E459E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4F0961C9"/>
    <w:multiLevelType w:val="hybridMultilevel"/>
    <w:tmpl w:val="725EF2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384421D"/>
    <w:multiLevelType w:val="hybridMultilevel"/>
    <w:tmpl w:val="498CFD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B7D186D"/>
    <w:multiLevelType w:val="hybridMultilevel"/>
    <w:tmpl w:val="784C6F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AC369EB"/>
    <w:multiLevelType w:val="hybridMultilevel"/>
    <w:tmpl w:val="6A860C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F595811"/>
    <w:multiLevelType w:val="hybridMultilevel"/>
    <w:tmpl w:val="EB54AED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22"/>
  </w:num>
  <w:num w:numId="4">
    <w:abstractNumId w:val="17"/>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9"/>
  </w:num>
  <w:num w:numId="16">
    <w:abstractNumId w:val="11"/>
  </w:num>
  <w:num w:numId="17">
    <w:abstractNumId w:val="31"/>
  </w:num>
  <w:num w:numId="18">
    <w:abstractNumId w:val="25"/>
  </w:num>
  <w:num w:numId="19">
    <w:abstractNumId w:val="16"/>
  </w:num>
  <w:num w:numId="20">
    <w:abstractNumId w:val="32"/>
  </w:num>
  <w:num w:numId="21">
    <w:abstractNumId w:val="12"/>
  </w:num>
  <w:num w:numId="22">
    <w:abstractNumId w:val="29"/>
  </w:num>
  <w:num w:numId="23">
    <w:abstractNumId w:val="14"/>
  </w:num>
  <w:num w:numId="24">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27"/>
  </w:num>
  <w:num w:numId="27">
    <w:abstractNumId w:val="13"/>
  </w:num>
  <w:num w:numId="28">
    <w:abstractNumId w:val="23"/>
  </w:num>
  <w:num w:numId="29">
    <w:abstractNumId w:val="28"/>
  </w:num>
  <w:num w:numId="30">
    <w:abstractNumId w:val="21"/>
  </w:num>
  <w:num w:numId="31">
    <w:abstractNumId w:val="30"/>
  </w:num>
  <w:num w:numId="32">
    <w:abstractNumId w:val="18"/>
  </w:num>
  <w:num w:numId="33">
    <w:abstractNumId w:val="24"/>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427"/>
    <w:rsid w:val="0009515F"/>
    <w:rsid w:val="001E06C3"/>
    <w:rsid w:val="001F4CF3"/>
    <w:rsid w:val="00582690"/>
    <w:rsid w:val="005D2616"/>
    <w:rsid w:val="005E0E6B"/>
    <w:rsid w:val="00670427"/>
    <w:rsid w:val="0077002F"/>
    <w:rsid w:val="007707A1"/>
    <w:rsid w:val="007D7985"/>
    <w:rsid w:val="00844D85"/>
    <w:rsid w:val="008F2C75"/>
    <w:rsid w:val="00961047"/>
    <w:rsid w:val="00981027"/>
    <w:rsid w:val="00AE5C71"/>
    <w:rsid w:val="00B91E1E"/>
    <w:rsid w:val="00BB2104"/>
    <w:rsid w:val="00C0068D"/>
    <w:rsid w:val="00D42B52"/>
    <w:rsid w:val="00D52C04"/>
    <w:rsid w:val="00DC366A"/>
    <w:rsid w:val="00EF667D"/>
    <w:rsid w:val="00F35E67"/>
    <w:rsid w:val="00FC1E9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42C7A2-76AB-4A43-AC2B-5198E7857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pPr>
        <w:spacing w:beforeLines="120" w:before="120" w:afterLines="120" w:after="120" w:line="32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0427"/>
    <w:pPr>
      <w:spacing w:beforeLines="0" w:before="0" w:afterLines="0" w:after="160" w:line="259" w:lineRule="auto"/>
    </w:pPr>
    <w:rPr>
      <w:sz w:val="22"/>
      <w:szCs w:val="22"/>
    </w:rPr>
  </w:style>
  <w:style w:type="paragraph" w:styleId="Heading1">
    <w:name w:val="heading 1"/>
    <w:basedOn w:val="Normal"/>
    <w:next w:val="Normal"/>
    <w:link w:val="Heading1Char"/>
    <w:uiPriority w:val="9"/>
    <w:qFormat/>
    <w:rsid w:val="00670427"/>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0427"/>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0427"/>
    <w:pPr>
      <w:keepNext/>
      <w:keepLines/>
      <w:numPr>
        <w:ilvl w:val="2"/>
        <w:numId w:val="2"/>
      </w:numPr>
      <w:spacing w:before="40" w:after="0" w:line="340" w:lineRule="atLeast"/>
      <w:jc w:val="both"/>
      <w:outlineLvl w:val="2"/>
    </w:pPr>
    <w:rPr>
      <w:rFonts w:asciiTheme="majorHAnsi" w:eastAsiaTheme="majorEastAsia" w:hAnsiTheme="majorHAnsi" w:cstheme="majorBidi"/>
      <w:color w:val="1F3763" w:themeColor="accent1" w:themeShade="7F"/>
      <w:sz w:val="24"/>
      <w:szCs w:val="24"/>
      <w:lang w:val="en-US" w:eastAsia="de-DE"/>
    </w:rPr>
  </w:style>
  <w:style w:type="paragraph" w:styleId="Heading4">
    <w:name w:val="heading 4"/>
    <w:basedOn w:val="Normal"/>
    <w:next w:val="Normal"/>
    <w:link w:val="Heading4Char"/>
    <w:uiPriority w:val="9"/>
    <w:unhideWhenUsed/>
    <w:qFormat/>
    <w:rsid w:val="00670427"/>
    <w:pPr>
      <w:keepNext/>
      <w:keepLines/>
      <w:numPr>
        <w:ilvl w:val="3"/>
        <w:numId w:val="2"/>
      </w:numPr>
      <w:spacing w:before="40" w:after="0" w:line="340" w:lineRule="atLeast"/>
      <w:jc w:val="both"/>
      <w:outlineLvl w:val="3"/>
    </w:pPr>
    <w:rPr>
      <w:rFonts w:asciiTheme="majorHAnsi" w:eastAsiaTheme="majorEastAsia" w:hAnsiTheme="majorHAnsi" w:cstheme="majorBidi"/>
      <w:i/>
      <w:iCs/>
      <w:color w:val="2F5496" w:themeColor="accent1" w:themeShade="BF"/>
      <w:sz w:val="24"/>
      <w:szCs w:val="20"/>
      <w:lang w:val="en-US" w:eastAsia="de-DE"/>
    </w:rPr>
  </w:style>
  <w:style w:type="paragraph" w:styleId="Heading5">
    <w:name w:val="heading 5"/>
    <w:basedOn w:val="Normal"/>
    <w:next w:val="Normal"/>
    <w:link w:val="Heading5Char"/>
    <w:uiPriority w:val="9"/>
    <w:semiHidden/>
    <w:unhideWhenUsed/>
    <w:qFormat/>
    <w:rsid w:val="00670427"/>
    <w:pPr>
      <w:keepNext/>
      <w:keepLines/>
      <w:numPr>
        <w:ilvl w:val="4"/>
        <w:numId w:val="2"/>
      </w:numPr>
      <w:spacing w:before="40" w:after="0" w:line="340" w:lineRule="atLeast"/>
      <w:jc w:val="both"/>
      <w:outlineLvl w:val="4"/>
    </w:pPr>
    <w:rPr>
      <w:rFonts w:asciiTheme="majorHAnsi" w:eastAsiaTheme="majorEastAsia" w:hAnsiTheme="majorHAnsi" w:cstheme="majorBidi"/>
      <w:color w:val="2F5496" w:themeColor="accent1" w:themeShade="BF"/>
      <w:sz w:val="24"/>
      <w:szCs w:val="20"/>
      <w:lang w:val="en-US" w:eastAsia="de-DE"/>
    </w:rPr>
  </w:style>
  <w:style w:type="paragraph" w:styleId="Heading6">
    <w:name w:val="heading 6"/>
    <w:basedOn w:val="Normal"/>
    <w:next w:val="Normal"/>
    <w:link w:val="Heading6Char"/>
    <w:uiPriority w:val="9"/>
    <w:semiHidden/>
    <w:unhideWhenUsed/>
    <w:qFormat/>
    <w:rsid w:val="00670427"/>
    <w:pPr>
      <w:keepNext/>
      <w:keepLines/>
      <w:numPr>
        <w:ilvl w:val="5"/>
        <w:numId w:val="2"/>
      </w:numPr>
      <w:spacing w:before="40" w:after="0" w:line="340" w:lineRule="atLeast"/>
      <w:jc w:val="both"/>
      <w:outlineLvl w:val="5"/>
    </w:pPr>
    <w:rPr>
      <w:rFonts w:asciiTheme="majorHAnsi" w:eastAsiaTheme="majorEastAsia" w:hAnsiTheme="majorHAnsi" w:cstheme="majorBidi"/>
      <w:color w:val="1F3763" w:themeColor="accent1" w:themeShade="7F"/>
      <w:sz w:val="24"/>
      <w:szCs w:val="20"/>
      <w:lang w:val="en-US" w:eastAsia="de-DE"/>
    </w:rPr>
  </w:style>
  <w:style w:type="paragraph" w:styleId="Heading7">
    <w:name w:val="heading 7"/>
    <w:basedOn w:val="Normal"/>
    <w:next w:val="Normal"/>
    <w:link w:val="Heading7Char"/>
    <w:uiPriority w:val="9"/>
    <w:semiHidden/>
    <w:unhideWhenUsed/>
    <w:qFormat/>
    <w:rsid w:val="00670427"/>
    <w:pPr>
      <w:keepNext/>
      <w:keepLines/>
      <w:numPr>
        <w:ilvl w:val="6"/>
        <w:numId w:val="2"/>
      </w:numPr>
      <w:spacing w:before="40" w:after="0" w:line="340" w:lineRule="atLeast"/>
      <w:jc w:val="both"/>
      <w:outlineLvl w:val="6"/>
    </w:pPr>
    <w:rPr>
      <w:rFonts w:asciiTheme="majorHAnsi" w:eastAsiaTheme="majorEastAsia" w:hAnsiTheme="majorHAnsi" w:cstheme="majorBidi"/>
      <w:i/>
      <w:iCs/>
      <w:color w:val="1F3763" w:themeColor="accent1" w:themeShade="7F"/>
      <w:sz w:val="24"/>
      <w:szCs w:val="20"/>
      <w:lang w:val="en-US" w:eastAsia="de-DE"/>
    </w:rPr>
  </w:style>
  <w:style w:type="paragraph" w:styleId="Heading8">
    <w:name w:val="heading 8"/>
    <w:basedOn w:val="Normal"/>
    <w:next w:val="Normal"/>
    <w:link w:val="Heading8Char"/>
    <w:uiPriority w:val="9"/>
    <w:semiHidden/>
    <w:unhideWhenUsed/>
    <w:qFormat/>
    <w:rsid w:val="00670427"/>
    <w:pPr>
      <w:keepNext/>
      <w:keepLines/>
      <w:numPr>
        <w:ilvl w:val="7"/>
        <w:numId w:val="2"/>
      </w:numPr>
      <w:spacing w:before="40" w:after="0" w:line="340" w:lineRule="atLeast"/>
      <w:jc w:val="both"/>
      <w:outlineLvl w:val="7"/>
    </w:pPr>
    <w:rPr>
      <w:rFonts w:asciiTheme="majorHAnsi" w:eastAsiaTheme="majorEastAsia" w:hAnsiTheme="majorHAnsi" w:cstheme="majorBidi"/>
      <w:color w:val="272727" w:themeColor="text1" w:themeTint="D8"/>
      <w:sz w:val="21"/>
      <w:szCs w:val="21"/>
      <w:lang w:val="en-US" w:eastAsia="de-DE"/>
    </w:rPr>
  </w:style>
  <w:style w:type="paragraph" w:styleId="Heading9">
    <w:name w:val="heading 9"/>
    <w:basedOn w:val="Normal"/>
    <w:next w:val="Normal"/>
    <w:link w:val="Heading9Char"/>
    <w:uiPriority w:val="9"/>
    <w:semiHidden/>
    <w:unhideWhenUsed/>
    <w:qFormat/>
    <w:rsid w:val="00670427"/>
    <w:pPr>
      <w:keepNext/>
      <w:keepLines/>
      <w:numPr>
        <w:ilvl w:val="8"/>
        <w:numId w:val="2"/>
      </w:numPr>
      <w:spacing w:before="40" w:after="0" w:line="340" w:lineRule="atLeast"/>
      <w:jc w:val="both"/>
      <w:outlineLvl w:val="8"/>
    </w:pPr>
    <w:rPr>
      <w:rFonts w:asciiTheme="majorHAnsi" w:eastAsiaTheme="majorEastAsia" w:hAnsiTheme="majorHAnsi" w:cstheme="majorBidi"/>
      <w:i/>
      <w:iCs/>
      <w:color w:val="272727" w:themeColor="text1" w:themeTint="D8"/>
      <w:sz w:val="21"/>
      <w:szCs w:val="21"/>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42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7042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70427"/>
    <w:rPr>
      <w:rFonts w:asciiTheme="majorHAnsi" w:eastAsiaTheme="majorEastAsia" w:hAnsiTheme="majorHAnsi" w:cstheme="majorBidi"/>
      <w:color w:val="1F3763" w:themeColor="accent1" w:themeShade="7F"/>
      <w:lang w:val="en-US" w:eastAsia="de-DE"/>
    </w:rPr>
  </w:style>
  <w:style w:type="character" w:customStyle="1" w:styleId="Heading4Char">
    <w:name w:val="Heading 4 Char"/>
    <w:basedOn w:val="DefaultParagraphFont"/>
    <w:link w:val="Heading4"/>
    <w:uiPriority w:val="9"/>
    <w:rsid w:val="00670427"/>
    <w:rPr>
      <w:rFonts w:asciiTheme="majorHAnsi" w:eastAsiaTheme="majorEastAsia" w:hAnsiTheme="majorHAnsi" w:cstheme="majorBidi"/>
      <w:i/>
      <w:iCs/>
      <w:color w:val="2F5496" w:themeColor="accent1" w:themeShade="BF"/>
      <w:szCs w:val="20"/>
      <w:lang w:val="en-US" w:eastAsia="de-DE"/>
    </w:rPr>
  </w:style>
  <w:style w:type="character" w:customStyle="1" w:styleId="Heading5Char">
    <w:name w:val="Heading 5 Char"/>
    <w:basedOn w:val="DefaultParagraphFont"/>
    <w:link w:val="Heading5"/>
    <w:uiPriority w:val="9"/>
    <w:semiHidden/>
    <w:rsid w:val="00670427"/>
    <w:rPr>
      <w:rFonts w:asciiTheme="majorHAnsi" w:eastAsiaTheme="majorEastAsia" w:hAnsiTheme="majorHAnsi" w:cstheme="majorBidi"/>
      <w:color w:val="2F5496" w:themeColor="accent1" w:themeShade="BF"/>
      <w:szCs w:val="20"/>
      <w:lang w:val="en-US" w:eastAsia="de-DE"/>
    </w:rPr>
  </w:style>
  <w:style w:type="character" w:customStyle="1" w:styleId="Heading6Char">
    <w:name w:val="Heading 6 Char"/>
    <w:basedOn w:val="DefaultParagraphFont"/>
    <w:link w:val="Heading6"/>
    <w:uiPriority w:val="9"/>
    <w:semiHidden/>
    <w:rsid w:val="00670427"/>
    <w:rPr>
      <w:rFonts w:asciiTheme="majorHAnsi" w:eastAsiaTheme="majorEastAsia" w:hAnsiTheme="majorHAnsi" w:cstheme="majorBidi"/>
      <w:color w:val="1F3763" w:themeColor="accent1" w:themeShade="7F"/>
      <w:szCs w:val="20"/>
      <w:lang w:val="en-US" w:eastAsia="de-DE"/>
    </w:rPr>
  </w:style>
  <w:style w:type="character" w:customStyle="1" w:styleId="Heading7Char">
    <w:name w:val="Heading 7 Char"/>
    <w:basedOn w:val="DefaultParagraphFont"/>
    <w:link w:val="Heading7"/>
    <w:uiPriority w:val="9"/>
    <w:semiHidden/>
    <w:rsid w:val="00670427"/>
    <w:rPr>
      <w:rFonts w:asciiTheme="majorHAnsi" w:eastAsiaTheme="majorEastAsia" w:hAnsiTheme="majorHAnsi" w:cstheme="majorBidi"/>
      <w:i/>
      <w:iCs/>
      <w:color w:val="1F3763" w:themeColor="accent1" w:themeShade="7F"/>
      <w:szCs w:val="20"/>
      <w:lang w:val="en-US" w:eastAsia="de-DE"/>
    </w:rPr>
  </w:style>
  <w:style w:type="character" w:customStyle="1" w:styleId="Heading8Char">
    <w:name w:val="Heading 8 Char"/>
    <w:basedOn w:val="DefaultParagraphFont"/>
    <w:link w:val="Heading8"/>
    <w:uiPriority w:val="9"/>
    <w:semiHidden/>
    <w:rsid w:val="00670427"/>
    <w:rPr>
      <w:rFonts w:asciiTheme="majorHAnsi" w:eastAsiaTheme="majorEastAsia" w:hAnsiTheme="majorHAnsi" w:cstheme="majorBidi"/>
      <w:color w:val="272727" w:themeColor="text1" w:themeTint="D8"/>
      <w:sz w:val="21"/>
      <w:szCs w:val="21"/>
      <w:lang w:val="en-US" w:eastAsia="de-DE"/>
    </w:rPr>
  </w:style>
  <w:style w:type="character" w:customStyle="1" w:styleId="Heading9Char">
    <w:name w:val="Heading 9 Char"/>
    <w:basedOn w:val="DefaultParagraphFont"/>
    <w:link w:val="Heading9"/>
    <w:uiPriority w:val="9"/>
    <w:semiHidden/>
    <w:rsid w:val="00670427"/>
    <w:rPr>
      <w:rFonts w:asciiTheme="majorHAnsi" w:eastAsiaTheme="majorEastAsia" w:hAnsiTheme="majorHAnsi" w:cstheme="majorBidi"/>
      <w:i/>
      <w:iCs/>
      <w:color w:val="272727" w:themeColor="text1" w:themeTint="D8"/>
      <w:sz w:val="21"/>
      <w:szCs w:val="21"/>
      <w:lang w:val="en-US" w:eastAsia="de-DE"/>
    </w:rPr>
  </w:style>
  <w:style w:type="paragraph" w:styleId="CommentText">
    <w:name w:val="annotation text"/>
    <w:basedOn w:val="Normal"/>
    <w:link w:val="CommentTextChar"/>
    <w:uiPriority w:val="99"/>
    <w:unhideWhenUsed/>
    <w:rsid w:val="00670427"/>
    <w:pPr>
      <w:spacing w:after="0" w:line="240" w:lineRule="auto"/>
      <w:jc w:val="both"/>
    </w:pPr>
    <w:rPr>
      <w:rFonts w:ascii="Times New Roman" w:eastAsia="Times New Roman" w:hAnsi="Times New Roman" w:cs="Times New Roman"/>
      <w:color w:val="000000"/>
      <w:sz w:val="20"/>
      <w:szCs w:val="20"/>
      <w:lang w:val="en-US" w:eastAsia="de-DE"/>
    </w:rPr>
  </w:style>
  <w:style w:type="character" w:customStyle="1" w:styleId="CommentTextChar">
    <w:name w:val="Comment Text Char"/>
    <w:basedOn w:val="DefaultParagraphFont"/>
    <w:link w:val="CommentText"/>
    <w:uiPriority w:val="99"/>
    <w:rsid w:val="00670427"/>
    <w:rPr>
      <w:rFonts w:ascii="Times New Roman" w:eastAsia="Times New Roman" w:hAnsi="Times New Roman" w:cs="Times New Roman"/>
      <w:color w:val="000000"/>
      <w:sz w:val="20"/>
      <w:szCs w:val="20"/>
      <w:lang w:val="en-US" w:eastAsia="de-DE"/>
    </w:rPr>
  </w:style>
  <w:style w:type="character" w:customStyle="1" w:styleId="BalloonTextChar">
    <w:name w:val="Balloon Text Char"/>
    <w:basedOn w:val="DefaultParagraphFont"/>
    <w:link w:val="BalloonText"/>
    <w:uiPriority w:val="99"/>
    <w:semiHidden/>
    <w:rsid w:val="00670427"/>
    <w:rPr>
      <w:rFonts w:ascii="Segoe UI" w:hAnsi="Segoe UI" w:cs="Segoe UI"/>
      <w:sz w:val="18"/>
      <w:szCs w:val="18"/>
    </w:rPr>
  </w:style>
  <w:style w:type="paragraph" w:styleId="BalloonText">
    <w:name w:val="Balloon Text"/>
    <w:basedOn w:val="Normal"/>
    <w:link w:val="BalloonTextChar"/>
    <w:uiPriority w:val="99"/>
    <w:semiHidden/>
    <w:unhideWhenUsed/>
    <w:rsid w:val="00670427"/>
    <w:pPr>
      <w:spacing w:after="0" w:line="240" w:lineRule="auto"/>
    </w:pPr>
    <w:rPr>
      <w:rFonts w:ascii="Segoe UI" w:hAnsi="Segoe UI" w:cs="Segoe UI"/>
      <w:sz w:val="18"/>
      <w:szCs w:val="18"/>
    </w:rPr>
  </w:style>
  <w:style w:type="character" w:styleId="Hyperlink">
    <w:name w:val="Hyperlink"/>
    <w:basedOn w:val="DefaultParagraphFont"/>
    <w:uiPriority w:val="99"/>
    <w:unhideWhenUsed/>
    <w:rsid w:val="00670427"/>
    <w:rPr>
      <w:color w:val="0563C1" w:themeColor="hyperlink"/>
      <w:u w:val="single"/>
    </w:rPr>
  </w:style>
  <w:style w:type="table" w:styleId="TableGrid">
    <w:name w:val="Table Grid"/>
    <w:basedOn w:val="TableNormal"/>
    <w:uiPriority w:val="39"/>
    <w:rsid w:val="00670427"/>
    <w:pPr>
      <w:spacing w:beforeLines="0" w:before="0" w:afterLines="0"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basedOn w:val="MDPI31text"/>
    <w:next w:val="MDPI12title"/>
    <w:qFormat/>
    <w:rsid w:val="00670427"/>
    <w:pPr>
      <w:spacing w:before="240" w:line="240" w:lineRule="auto"/>
      <w:ind w:firstLine="0"/>
      <w:jc w:val="left"/>
    </w:pPr>
    <w:rPr>
      <w:i/>
    </w:rPr>
  </w:style>
  <w:style w:type="paragraph" w:customStyle="1" w:styleId="MDPI31text">
    <w:name w:val="MDPI_3.1_text"/>
    <w:link w:val="MDPI31textZchn"/>
    <w:qFormat/>
    <w:rsid w:val="00670427"/>
    <w:pPr>
      <w:adjustRightInd w:val="0"/>
      <w:snapToGrid w:val="0"/>
      <w:spacing w:beforeLines="0" w:before="0" w:afterLines="0" w:after="0"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customStyle="1" w:styleId="MDPI31textZchn">
    <w:name w:val="MDPI_3.1_text Zchn"/>
    <w:basedOn w:val="DefaultParagraphFont"/>
    <w:link w:val="MDPI31text"/>
    <w:rsid w:val="00670427"/>
    <w:rPr>
      <w:rFonts w:ascii="Palatino Linotype" w:eastAsia="Times New Roman" w:hAnsi="Palatino Linotype" w:cs="Times New Roman"/>
      <w:snapToGrid w:val="0"/>
      <w:color w:val="000000"/>
      <w:sz w:val="20"/>
      <w:szCs w:val="22"/>
      <w:lang w:val="en-US" w:eastAsia="de-DE" w:bidi="en-US"/>
    </w:rPr>
  </w:style>
  <w:style w:type="paragraph" w:customStyle="1" w:styleId="MDPI12title">
    <w:name w:val="MDPI_1.2_title"/>
    <w:next w:val="MDPI13authornames"/>
    <w:qFormat/>
    <w:rsid w:val="00670427"/>
    <w:pPr>
      <w:adjustRightInd w:val="0"/>
      <w:snapToGrid w:val="0"/>
      <w:spacing w:beforeLines="0" w:before="0" w:afterLines="0"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670427"/>
    <w:pPr>
      <w:spacing w:after="120"/>
      <w:ind w:firstLine="0"/>
      <w:jc w:val="left"/>
    </w:pPr>
    <w:rPr>
      <w:b/>
      <w:snapToGrid/>
    </w:rPr>
  </w:style>
  <w:style w:type="paragraph" w:customStyle="1" w:styleId="MDPI14history">
    <w:name w:val="MDPI_1.4_history"/>
    <w:basedOn w:val="MDPI62Acknowledgments"/>
    <w:next w:val="Normal"/>
    <w:qFormat/>
    <w:rsid w:val="00670427"/>
    <w:pPr>
      <w:ind w:left="113"/>
      <w:jc w:val="left"/>
    </w:pPr>
    <w:rPr>
      <w:snapToGrid/>
    </w:rPr>
  </w:style>
  <w:style w:type="paragraph" w:customStyle="1" w:styleId="MDPI62Acknowledgments">
    <w:name w:val="MDPI_6.2_Acknowledgments"/>
    <w:qFormat/>
    <w:rsid w:val="00670427"/>
    <w:pPr>
      <w:adjustRightInd w:val="0"/>
      <w:snapToGrid w:val="0"/>
      <w:spacing w:beforeLines="0" w:afterLines="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670427"/>
    <w:pPr>
      <w:spacing w:before="0"/>
      <w:ind w:left="311" w:hanging="198"/>
      <w:jc w:val="left"/>
    </w:pPr>
    <w:rPr>
      <w:snapToGrid/>
      <w:szCs w:val="18"/>
    </w:rPr>
  </w:style>
  <w:style w:type="paragraph" w:customStyle="1" w:styleId="MDPI17abstract">
    <w:name w:val="MDPI_1.7_abstract"/>
    <w:basedOn w:val="MDPI31text"/>
    <w:next w:val="MDPI18keywords"/>
    <w:qFormat/>
    <w:rsid w:val="00670427"/>
    <w:pPr>
      <w:spacing w:before="240"/>
      <w:ind w:left="113" w:firstLine="0"/>
    </w:pPr>
    <w:rPr>
      <w:snapToGrid/>
    </w:rPr>
  </w:style>
  <w:style w:type="paragraph" w:customStyle="1" w:styleId="MDPI18keywords">
    <w:name w:val="MDPI_1.8_keywords"/>
    <w:basedOn w:val="MDPI31text"/>
    <w:next w:val="Normal"/>
    <w:qFormat/>
    <w:rsid w:val="00670427"/>
    <w:pPr>
      <w:spacing w:before="240"/>
      <w:ind w:left="113" w:firstLine="0"/>
    </w:pPr>
  </w:style>
  <w:style w:type="paragraph" w:customStyle="1" w:styleId="MDPI19line">
    <w:name w:val="MDPI_1.9_line"/>
    <w:basedOn w:val="MDPI31text"/>
    <w:qFormat/>
    <w:rsid w:val="00670427"/>
    <w:pPr>
      <w:pBdr>
        <w:bottom w:val="single" w:sz="6" w:space="1" w:color="auto"/>
      </w:pBdr>
      <w:ind w:firstLine="0"/>
    </w:pPr>
    <w:rPr>
      <w:snapToGrid/>
      <w:szCs w:val="24"/>
    </w:rPr>
  </w:style>
  <w:style w:type="paragraph" w:styleId="Header">
    <w:name w:val="header"/>
    <w:basedOn w:val="Normal"/>
    <w:link w:val="HeaderChar"/>
    <w:uiPriority w:val="99"/>
    <w:rsid w:val="0067042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67042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670427"/>
    <w:pPr>
      <w:adjustRightInd w:val="0"/>
      <w:snapToGrid w:val="0"/>
      <w:spacing w:beforeLines="0" w:before="0" w:afterLines="0" w:after="0" w:line="240" w:lineRule="auto"/>
    </w:pPr>
    <w:rPr>
      <w:rFonts w:ascii="Palatino Linotype" w:eastAsia="Times New Roman" w:hAnsi="Palatino Linotype" w:cs="Times New Roman"/>
      <w:i/>
      <w:color w:val="000000"/>
      <w:szCs w:val="22"/>
      <w:lang w:val="en-US" w:eastAsia="de-CH"/>
    </w:rPr>
  </w:style>
  <w:style w:type="paragraph" w:customStyle="1" w:styleId="MDPI32textnoindent">
    <w:name w:val="MDPI_3.2_text_no_indent"/>
    <w:basedOn w:val="MDPI31text"/>
    <w:qFormat/>
    <w:rsid w:val="00670427"/>
    <w:pPr>
      <w:ind w:firstLine="0"/>
    </w:pPr>
  </w:style>
  <w:style w:type="paragraph" w:customStyle="1" w:styleId="MDPI33textspaceafter">
    <w:name w:val="MDPI_3.3_text_space_after"/>
    <w:basedOn w:val="MDPI31text"/>
    <w:qFormat/>
    <w:rsid w:val="00670427"/>
    <w:pPr>
      <w:spacing w:after="240"/>
    </w:pPr>
  </w:style>
  <w:style w:type="paragraph" w:customStyle="1" w:styleId="MDPI35textbeforelist">
    <w:name w:val="MDPI_3.5_text_before_list"/>
    <w:basedOn w:val="MDPI31text"/>
    <w:qFormat/>
    <w:rsid w:val="00670427"/>
    <w:pPr>
      <w:spacing w:after="120"/>
    </w:pPr>
  </w:style>
  <w:style w:type="paragraph" w:customStyle="1" w:styleId="MDPI36textafterlist">
    <w:name w:val="MDPI_3.6_text_after_list"/>
    <w:basedOn w:val="MDPI31text"/>
    <w:qFormat/>
    <w:rsid w:val="00670427"/>
    <w:pPr>
      <w:spacing w:before="120"/>
    </w:pPr>
  </w:style>
  <w:style w:type="paragraph" w:customStyle="1" w:styleId="MDPI37itemize">
    <w:name w:val="MDPI_3.7_itemize"/>
    <w:basedOn w:val="MDPI31text"/>
    <w:qFormat/>
    <w:rsid w:val="00670427"/>
    <w:pPr>
      <w:numPr>
        <w:numId w:val="15"/>
      </w:numPr>
    </w:pPr>
  </w:style>
  <w:style w:type="paragraph" w:customStyle="1" w:styleId="MDPI38bullet">
    <w:name w:val="MDPI_3.8_bullet"/>
    <w:basedOn w:val="MDPI31text"/>
    <w:qFormat/>
    <w:rsid w:val="00670427"/>
    <w:pPr>
      <w:numPr>
        <w:numId w:val="3"/>
      </w:numPr>
      <w:ind w:left="425" w:hanging="425"/>
    </w:pPr>
  </w:style>
  <w:style w:type="paragraph" w:customStyle="1" w:styleId="MDPI39equation">
    <w:name w:val="MDPI_3.9_equation"/>
    <w:basedOn w:val="MDPI31text"/>
    <w:qFormat/>
    <w:rsid w:val="00670427"/>
    <w:pPr>
      <w:spacing w:before="120" w:after="120"/>
      <w:ind w:left="709" w:firstLine="0"/>
      <w:jc w:val="center"/>
    </w:pPr>
  </w:style>
  <w:style w:type="paragraph" w:customStyle="1" w:styleId="MDPI3aequationnumber">
    <w:name w:val="MDPI_3.a_equation_number"/>
    <w:basedOn w:val="MDPI31text"/>
    <w:qFormat/>
    <w:rsid w:val="00670427"/>
    <w:pPr>
      <w:spacing w:before="120" w:after="120" w:line="240" w:lineRule="auto"/>
      <w:ind w:firstLine="0"/>
      <w:jc w:val="right"/>
    </w:pPr>
  </w:style>
  <w:style w:type="paragraph" w:customStyle="1" w:styleId="MDPI41tablecaption">
    <w:name w:val="MDPI_4.1_table_caption"/>
    <w:basedOn w:val="MDPI62Acknowledgments"/>
    <w:qFormat/>
    <w:rsid w:val="00670427"/>
    <w:pPr>
      <w:spacing w:before="240" w:after="120" w:line="260" w:lineRule="atLeast"/>
      <w:ind w:left="425" w:right="425"/>
    </w:pPr>
    <w:rPr>
      <w:snapToGrid/>
      <w:szCs w:val="22"/>
    </w:rPr>
  </w:style>
  <w:style w:type="paragraph" w:customStyle="1" w:styleId="MDPI42tablebody">
    <w:name w:val="MDPI_4.2_table_body"/>
    <w:qFormat/>
    <w:rsid w:val="00670427"/>
    <w:pPr>
      <w:adjustRightInd w:val="0"/>
      <w:snapToGrid w:val="0"/>
      <w:spacing w:beforeLines="0" w:before="0" w:afterLines="0"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670427"/>
    <w:pPr>
      <w:spacing w:before="0"/>
      <w:ind w:left="0" w:right="0"/>
    </w:pPr>
  </w:style>
  <w:style w:type="paragraph" w:customStyle="1" w:styleId="MDPI51figurecaption">
    <w:name w:val="MDPI_5.1_figure_caption"/>
    <w:basedOn w:val="MDPI62Acknowledgments"/>
    <w:qFormat/>
    <w:rsid w:val="00670427"/>
    <w:pPr>
      <w:spacing w:after="240" w:line="260" w:lineRule="atLeast"/>
      <w:ind w:left="425" w:right="425"/>
    </w:pPr>
    <w:rPr>
      <w:snapToGrid/>
    </w:rPr>
  </w:style>
  <w:style w:type="paragraph" w:customStyle="1" w:styleId="MDPI52figure">
    <w:name w:val="MDPI_5.2_figure"/>
    <w:qFormat/>
    <w:rsid w:val="00670427"/>
    <w:pPr>
      <w:spacing w:beforeLines="0" w:before="0" w:afterLines="0" w:after="0" w:line="240" w:lineRule="auto"/>
      <w:jc w:val="center"/>
    </w:pPr>
    <w:rPr>
      <w:rFonts w:ascii="Palatino Linotype" w:eastAsia="Times New Roman" w:hAnsi="Palatino Linotype" w:cs="Times New Roman"/>
      <w:snapToGrid w:val="0"/>
      <w:color w:val="000000"/>
      <w:szCs w:val="20"/>
      <w:lang w:val="en-US" w:eastAsia="de-DE" w:bidi="en-US"/>
    </w:rPr>
  </w:style>
  <w:style w:type="paragraph" w:customStyle="1" w:styleId="MDPI61Supplementary">
    <w:name w:val="MDPI_6.1_Supplementary"/>
    <w:basedOn w:val="MDPI62Acknowledgments"/>
    <w:qFormat/>
    <w:rsid w:val="00670427"/>
    <w:pPr>
      <w:spacing w:before="240"/>
    </w:pPr>
    <w:rPr>
      <w:lang w:eastAsia="en-US"/>
    </w:rPr>
  </w:style>
  <w:style w:type="paragraph" w:customStyle="1" w:styleId="MDPI63AuthorContributions">
    <w:name w:val="MDPI_6.3_AuthorContributions"/>
    <w:basedOn w:val="MDPI62Acknowledgments"/>
    <w:qFormat/>
    <w:rsid w:val="00670427"/>
    <w:rPr>
      <w:rFonts w:eastAsia="SimSun"/>
      <w:color w:val="auto"/>
      <w:lang w:eastAsia="en-US"/>
    </w:rPr>
  </w:style>
  <w:style w:type="paragraph" w:customStyle="1" w:styleId="MDPI64CoI">
    <w:name w:val="MDPI_6.4_CoI"/>
    <w:basedOn w:val="MDPI62Acknowledgments"/>
    <w:qFormat/>
    <w:rsid w:val="00670427"/>
  </w:style>
  <w:style w:type="paragraph" w:customStyle="1" w:styleId="MDPIfooterfirstpage">
    <w:name w:val="MDPI_footer_firstpage"/>
    <w:basedOn w:val="Normal"/>
    <w:qFormat/>
    <w:rsid w:val="0067042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670427"/>
    <w:pPr>
      <w:spacing w:before="240" w:after="120"/>
      <w:ind w:firstLine="0"/>
      <w:jc w:val="left"/>
      <w:outlineLvl w:val="2"/>
    </w:pPr>
  </w:style>
  <w:style w:type="paragraph" w:customStyle="1" w:styleId="MDPI21heading1">
    <w:name w:val="MDPI_2.1_heading1"/>
    <w:basedOn w:val="MDPI23heading3"/>
    <w:qFormat/>
    <w:rsid w:val="00670427"/>
    <w:pPr>
      <w:outlineLvl w:val="0"/>
    </w:pPr>
    <w:rPr>
      <w:b/>
    </w:rPr>
  </w:style>
  <w:style w:type="paragraph" w:customStyle="1" w:styleId="MDPI22heading2">
    <w:name w:val="MDPI_2.2_heading2"/>
    <w:basedOn w:val="Normal"/>
    <w:link w:val="MDPI22heading2Zchn"/>
    <w:qFormat/>
    <w:rsid w:val="0067042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character" w:customStyle="1" w:styleId="MDPI22heading2Zchn">
    <w:name w:val="MDPI_2.2_heading2 Zchn"/>
    <w:basedOn w:val="DefaultParagraphFont"/>
    <w:link w:val="MDPI22heading2"/>
    <w:rsid w:val="00670427"/>
    <w:rPr>
      <w:rFonts w:ascii="Palatino Linotype" w:eastAsia="Times New Roman" w:hAnsi="Palatino Linotype" w:cs="Times New Roman"/>
      <w:i/>
      <w:noProof/>
      <w:snapToGrid w:val="0"/>
      <w:color w:val="000000"/>
      <w:sz w:val="20"/>
      <w:szCs w:val="22"/>
      <w:lang w:val="en-US" w:eastAsia="de-DE" w:bidi="en-US"/>
    </w:rPr>
  </w:style>
  <w:style w:type="paragraph" w:customStyle="1" w:styleId="MDPI71References">
    <w:name w:val="MDPI_7.1_References"/>
    <w:basedOn w:val="MDPI62Acknowledgments"/>
    <w:qFormat/>
    <w:rsid w:val="00670427"/>
    <w:pPr>
      <w:numPr>
        <w:numId w:val="4"/>
      </w:numPr>
      <w:spacing w:before="0" w:line="260" w:lineRule="atLeast"/>
      <w:ind w:left="425" w:hanging="425"/>
    </w:pPr>
  </w:style>
  <w:style w:type="paragraph" w:styleId="Footer">
    <w:name w:val="footer"/>
    <w:basedOn w:val="Normal"/>
    <w:link w:val="FooterChar"/>
    <w:uiPriority w:val="99"/>
    <w:unhideWhenUsed/>
    <w:rsid w:val="00670427"/>
    <w:pPr>
      <w:tabs>
        <w:tab w:val="center" w:pos="4153"/>
        <w:tab w:val="right" w:pos="8306"/>
      </w:tabs>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FooterChar">
    <w:name w:val="Footer Char"/>
    <w:basedOn w:val="DefaultParagraphFont"/>
    <w:link w:val="Footer"/>
    <w:uiPriority w:val="99"/>
    <w:rsid w:val="00670427"/>
    <w:rPr>
      <w:rFonts w:ascii="Times New Roman" w:eastAsia="Times New Roman" w:hAnsi="Times New Roman" w:cs="Times New Roman"/>
      <w:color w:val="000000"/>
      <w:szCs w:val="20"/>
      <w:lang w:val="en-US" w:eastAsia="de-DE"/>
    </w:rPr>
  </w:style>
  <w:style w:type="paragraph" w:styleId="Caption">
    <w:name w:val="caption"/>
    <w:basedOn w:val="Normal"/>
    <w:next w:val="Normal"/>
    <w:uiPriority w:val="35"/>
    <w:unhideWhenUsed/>
    <w:qFormat/>
    <w:rsid w:val="00670427"/>
    <w:pPr>
      <w:spacing w:after="200" w:line="240" w:lineRule="auto"/>
      <w:jc w:val="both"/>
    </w:pPr>
    <w:rPr>
      <w:rFonts w:ascii="Times New Roman" w:eastAsia="Times New Roman" w:hAnsi="Times New Roman" w:cs="Times New Roman"/>
      <w:i/>
      <w:iCs/>
      <w:color w:val="44546A" w:themeColor="text2"/>
      <w:sz w:val="18"/>
      <w:szCs w:val="18"/>
      <w:lang w:val="en-US" w:eastAsia="de-DE"/>
    </w:rPr>
  </w:style>
  <w:style w:type="paragraph" w:styleId="ListParagraph">
    <w:name w:val="List Paragraph"/>
    <w:basedOn w:val="Normal"/>
    <w:uiPriority w:val="34"/>
    <w:qFormat/>
    <w:rsid w:val="00670427"/>
    <w:pPr>
      <w:spacing w:after="0" w:line="340" w:lineRule="atLeast"/>
      <w:ind w:left="720"/>
      <w:contextualSpacing/>
      <w:jc w:val="both"/>
    </w:pPr>
    <w:rPr>
      <w:rFonts w:ascii="Times New Roman" w:eastAsia="Times New Roman" w:hAnsi="Times New Roman" w:cs="Times New Roman"/>
      <w:color w:val="000000"/>
      <w:sz w:val="24"/>
      <w:szCs w:val="20"/>
      <w:lang w:val="en-US" w:eastAsia="de-DE"/>
    </w:rPr>
  </w:style>
  <w:style w:type="paragraph" w:customStyle="1" w:styleId="CitaviBibliographyHeading">
    <w:name w:val="Citavi Bibliography Heading"/>
    <w:basedOn w:val="MDPI31text"/>
    <w:link w:val="CitaviBibliographyHeadingZchn"/>
    <w:rsid w:val="00670427"/>
    <w:pPr>
      <w:jc w:val="left"/>
    </w:pPr>
  </w:style>
  <w:style w:type="character" w:customStyle="1" w:styleId="CitaviBibliographyHeadingZchn">
    <w:name w:val="Citavi Bibliography Heading Zchn"/>
    <w:basedOn w:val="MDPI31textZchn"/>
    <w:link w:val="CitaviBibliographyHeading"/>
    <w:rsid w:val="00670427"/>
    <w:rPr>
      <w:rFonts w:ascii="Palatino Linotype" w:eastAsia="Times New Roman" w:hAnsi="Palatino Linotype" w:cs="Times New Roman"/>
      <w:snapToGrid w:val="0"/>
      <w:color w:val="000000"/>
      <w:sz w:val="20"/>
      <w:szCs w:val="22"/>
      <w:lang w:val="en-US" w:eastAsia="de-DE" w:bidi="en-US"/>
    </w:rPr>
  </w:style>
  <w:style w:type="paragraph" w:customStyle="1" w:styleId="CitaviBibliographyEntry">
    <w:name w:val="Citavi Bibliography Entry"/>
    <w:basedOn w:val="MDPI31text"/>
    <w:link w:val="CitaviBibliographyEntryZchn"/>
    <w:rsid w:val="00670427"/>
    <w:pPr>
      <w:tabs>
        <w:tab w:val="left" w:pos="454"/>
      </w:tabs>
      <w:ind w:left="454" w:hanging="454"/>
      <w:jc w:val="left"/>
    </w:pPr>
  </w:style>
  <w:style w:type="character" w:customStyle="1" w:styleId="CitaviBibliographyEntryZchn">
    <w:name w:val="Citavi Bibliography Entry Zchn"/>
    <w:basedOn w:val="MDPI31textZchn"/>
    <w:link w:val="CitaviBibliographyEntry"/>
    <w:rsid w:val="00670427"/>
    <w:rPr>
      <w:rFonts w:ascii="Palatino Linotype" w:eastAsia="Times New Roman" w:hAnsi="Palatino Linotype" w:cs="Times New Roman"/>
      <w:snapToGrid w:val="0"/>
      <w:color w:val="000000"/>
      <w:sz w:val="20"/>
      <w:szCs w:val="22"/>
      <w:lang w:val="en-US" w:eastAsia="de-DE" w:bidi="en-US"/>
    </w:rPr>
  </w:style>
  <w:style w:type="paragraph" w:customStyle="1" w:styleId="CitaviBibliographySubheading1">
    <w:name w:val="Citavi Bibliography Subheading 1"/>
    <w:basedOn w:val="Heading2"/>
    <w:link w:val="CitaviBibliographySubheading1Zchn"/>
    <w:rsid w:val="00670427"/>
    <w:pPr>
      <w:spacing w:line="340" w:lineRule="atLeast"/>
      <w:outlineLvl w:val="9"/>
    </w:pPr>
    <w:rPr>
      <w:lang w:val="en-US" w:eastAsia="de-DE" w:bidi="en-US"/>
    </w:rPr>
  </w:style>
  <w:style w:type="character" w:customStyle="1" w:styleId="CitaviBibliographySubheading1Zchn">
    <w:name w:val="Citavi Bibliography Subheading 1 Zchn"/>
    <w:basedOn w:val="MDPI31textZchn"/>
    <w:link w:val="CitaviBibliographySubheading1"/>
    <w:rsid w:val="00670427"/>
    <w:rPr>
      <w:rFonts w:asciiTheme="majorHAnsi" w:eastAsiaTheme="majorEastAsia" w:hAnsiTheme="majorHAnsi" w:cstheme="majorBidi"/>
      <w:snapToGrid/>
      <w:color w:val="2F5496" w:themeColor="accent1" w:themeShade="BF"/>
      <w:sz w:val="26"/>
      <w:szCs w:val="26"/>
      <w:lang w:val="en-US" w:eastAsia="de-DE" w:bidi="en-US"/>
    </w:rPr>
  </w:style>
  <w:style w:type="paragraph" w:customStyle="1" w:styleId="CitaviBibliographySubheading2">
    <w:name w:val="Citavi Bibliography Subheading 2"/>
    <w:basedOn w:val="Heading3"/>
    <w:link w:val="CitaviBibliographySubheading2Zchn"/>
    <w:rsid w:val="00670427"/>
    <w:pPr>
      <w:jc w:val="left"/>
      <w:outlineLvl w:val="9"/>
    </w:pPr>
    <w:rPr>
      <w:sz w:val="20"/>
      <w:szCs w:val="22"/>
      <w:lang w:bidi="en-US"/>
    </w:rPr>
  </w:style>
  <w:style w:type="character" w:customStyle="1" w:styleId="CitaviBibliographySubheading2Zchn">
    <w:name w:val="Citavi Bibliography Subheading 2 Zchn"/>
    <w:basedOn w:val="MDPI31textZchn"/>
    <w:link w:val="CitaviBibliographySubheading2"/>
    <w:rsid w:val="00670427"/>
    <w:rPr>
      <w:rFonts w:asciiTheme="majorHAnsi" w:eastAsiaTheme="majorEastAsia" w:hAnsiTheme="majorHAnsi" w:cstheme="majorBidi"/>
      <w:snapToGrid/>
      <w:color w:val="1F3763" w:themeColor="accent1" w:themeShade="7F"/>
      <w:sz w:val="20"/>
      <w:szCs w:val="22"/>
      <w:lang w:val="en-US" w:eastAsia="de-DE" w:bidi="en-US"/>
    </w:rPr>
  </w:style>
  <w:style w:type="paragraph" w:customStyle="1" w:styleId="CitaviBibliographySubheading3">
    <w:name w:val="Citavi Bibliography Subheading 3"/>
    <w:basedOn w:val="Heading4"/>
    <w:link w:val="CitaviBibliographySubheading3Zchn"/>
    <w:rsid w:val="00670427"/>
    <w:pPr>
      <w:jc w:val="left"/>
      <w:outlineLvl w:val="9"/>
    </w:pPr>
    <w:rPr>
      <w:sz w:val="20"/>
      <w:szCs w:val="22"/>
      <w:lang w:bidi="en-US"/>
    </w:rPr>
  </w:style>
  <w:style w:type="character" w:customStyle="1" w:styleId="CitaviBibliographySubheading3Zchn">
    <w:name w:val="Citavi Bibliography Subheading 3 Zchn"/>
    <w:basedOn w:val="MDPI31textZchn"/>
    <w:link w:val="CitaviBibliographySubheading3"/>
    <w:rsid w:val="00670427"/>
    <w:rPr>
      <w:rFonts w:asciiTheme="majorHAnsi" w:eastAsiaTheme="majorEastAsia" w:hAnsiTheme="majorHAnsi" w:cstheme="majorBidi"/>
      <w:i/>
      <w:iCs/>
      <w:snapToGrid/>
      <w:color w:val="2F5496" w:themeColor="accent1" w:themeShade="BF"/>
      <w:sz w:val="20"/>
      <w:szCs w:val="22"/>
      <w:lang w:val="en-US" w:eastAsia="de-DE" w:bidi="en-US"/>
    </w:rPr>
  </w:style>
  <w:style w:type="paragraph" w:customStyle="1" w:styleId="CitaviBibliographySubheading4">
    <w:name w:val="Citavi Bibliography Subheading 4"/>
    <w:basedOn w:val="Heading5"/>
    <w:link w:val="CitaviBibliographySubheading4Zchn"/>
    <w:rsid w:val="00670427"/>
    <w:pPr>
      <w:jc w:val="left"/>
      <w:outlineLvl w:val="9"/>
    </w:pPr>
    <w:rPr>
      <w:sz w:val="20"/>
      <w:szCs w:val="22"/>
      <w:lang w:bidi="en-US"/>
    </w:rPr>
  </w:style>
  <w:style w:type="character" w:customStyle="1" w:styleId="CitaviBibliographySubheading4Zchn">
    <w:name w:val="Citavi Bibliography Subheading 4 Zchn"/>
    <w:basedOn w:val="MDPI31textZchn"/>
    <w:link w:val="CitaviBibliographySubheading4"/>
    <w:rsid w:val="00670427"/>
    <w:rPr>
      <w:rFonts w:asciiTheme="majorHAnsi" w:eastAsiaTheme="majorEastAsia" w:hAnsiTheme="majorHAnsi" w:cstheme="majorBidi"/>
      <w:snapToGrid/>
      <w:color w:val="2F5496" w:themeColor="accent1" w:themeShade="BF"/>
      <w:sz w:val="20"/>
      <w:szCs w:val="22"/>
      <w:lang w:val="en-US" w:eastAsia="de-DE" w:bidi="en-US"/>
    </w:rPr>
  </w:style>
  <w:style w:type="paragraph" w:customStyle="1" w:styleId="CitaviBibliographySubheading5">
    <w:name w:val="Citavi Bibliography Subheading 5"/>
    <w:basedOn w:val="Heading6"/>
    <w:link w:val="CitaviBibliographySubheading5Zchn"/>
    <w:rsid w:val="00670427"/>
    <w:pPr>
      <w:jc w:val="left"/>
      <w:outlineLvl w:val="9"/>
    </w:pPr>
    <w:rPr>
      <w:sz w:val="20"/>
      <w:szCs w:val="22"/>
      <w:lang w:bidi="en-US"/>
    </w:rPr>
  </w:style>
  <w:style w:type="character" w:customStyle="1" w:styleId="CitaviBibliographySubheading5Zchn">
    <w:name w:val="Citavi Bibliography Subheading 5 Zchn"/>
    <w:basedOn w:val="MDPI31textZchn"/>
    <w:link w:val="CitaviBibliographySubheading5"/>
    <w:rsid w:val="00670427"/>
    <w:rPr>
      <w:rFonts w:asciiTheme="majorHAnsi" w:eastAsiaTheme="majorEastAsia" w:hAnsiTheme="majorHAnsi" w:cstheme="majorBidi"/>
      <w:snapToGrid/>
      <w:color w:val="1F3763" w:themeColor="accent1" w:themeShade="7F"/>
      <w:sz w:val="20"/>
      <w:szCs w:val="22"/>
      <w:lang w:val="en-US" w:eastAsia="de-DE" w:bidi="en-US"/>
    </w:rPr>
  </w:style>
  <w:style w:type="paragraph" w:customStyle="1" w:styleId="CitaviBibliographySubheading6">
    <w:name w:val="Citavi Bibliography Subheading 6"/>
    <w:basedOn w:val="Heading7"/>
    <w:link w:val="CitaviBibliographySubheading6Zchn"/>
    <w:rsid w:val="00670427"/>
    <w:pPr>
      <w:jc w:val="left"/>
      <w:outlineLvl w:val="9"/>
    </w:pPr>
    <w:rPr>
      <w:sz w:val="20"/>
      <w:szCs w:val="22"/>
      <w:lang w:bidi="en-US"/>
    </w:rPr>
  </w:style>
  <w:style w:type="character" w:customStyle="1" w:styleId="CitaviBibliographySubheading6Zchn">
    <w:name w:val="Citavi Bibliography Subheading 6 Zchn"/>
    <w:basedOn w:val="MDPI31textZchn"/>
    <w:link w:val="CitaviBibliographySubheading6"/>
    <w:rsid w:val="00670427"/>
    <w:rPr>
      <w:rFonts w:asciiTheme="majorHAnsi" w:eastAsiaTheme="majorEastAsia" w:hAnsiTheme="majorHAnsi" w:cstheme="majorBidi"/>
      <w:i/>
      <w:iCs/>
      <w:snapToGrid/>
      <w:color w:val="1F3763" w:themeColor="accent1" w:themeShade="7F"/>
      <w:sz w:val="20"/>
      <w:szCs w:val="22"/>
      <w:lang w:val="en-US" w:eastAsia="de-DE" w:bidi="en-US"/>
    </w:rPr>
  </w:style>
  <w:style w:type="paragraph" w:customStyle="1" w:styleId="CitaviBibliographySubheading7">
    <w:name w:val="Citavi Bibliography Subheading 7"/>
    <w:basedOn w:val="Heading8"/>
    <w:link w:val="CitaviBibliographySubheading7Zchn"/>
    <w:rsid w:val="00670427"/>
    <w:pPr>
      <w:jc w:val="left"/>
      <w:outlineLvl w:val="9"/>
    </w:pPr>
    <w:rPr>
      <w:lang w:bidi="en-US"/>
    </w:rPr>
  </w:style>
  <w:style w:type="character" w:customStyle="1" w:styleId="CitaviBibliographySubheading7Zchn">
    <w:name w:val="Citavi Bibliography Subheading 7 Zchn"/>
    <w:basedOn w:val="MDPI31textZchn"/>
    <w:link w:val="CitaviBibliographySubheading7"/>
    <w:rsid w:val="00670427"/>
    <w:rPr>
      <w:rFonts w:asciiTheme="majorHAnsi" w:eastAsiaTheme="majorEastAsia" w:hAnsiTheme="majorHAnsi" w:cstheme="majorBidi"/>
      <w:snapToGrid/>
      <w:color w:val="272727" w:themeColor="text1" w:themeTint="D8"/>
      <w:sz w:val="21"/>
      <w:szCs w:val="21"/>
      <w:lang w:val="en-US" w:eastAsia="de-DE" w:bidi="en-US"/>
    </w:rPr>
  </w:style>
  <w:style w:type="paragraph" w:customStyle="1" w:styleId="CitaviBibliographySubheading8">
    <w:name w:val="Citavi Bibliography Subheading 8"/>
    <w:basedOn w:val="Heading9"/>
    <w:link w:val="CitaviBibliographySubheading8Zchn"/>
    <w:rsid w:val="00670427"/>
    <w:pPr>
      <w:jc w:val="left"/>
      <w:outlineLvl w:val="9"/>
    </w:pPr>
    <w:rPr>
      <w:lang w:bidi="en-US"/>
    </w:rPr>
  </w:style>
  <w:style w:type="character" w:customStyle="1" w:styleId="CitaviBibliographySubheading8Zchn">
    <w:name w:val="Citavi Bibliography Subheading 8 Zchn"/>
    <w:basedOn w:val="MDPI31textZchn"/>
    <w:link w:val="CitaviBibliographySubheading8"/>
    <w:rsid w:val="00670427"/>
    <w:rPr>
      <w:rFonts w:asciiTheme="majorHAnsi" w:eastAsiaTheme="majorEastAsia" w:hAnsiTheme="majorHAnsi" w:cstheme="majorBidi"/>
      <w:i/>
      <w:iCs/>
      <w:snapToGrid/>
      <w:color w:val="272727" w:themeColor="text1" w:themeTint="D8"/>
      <w:sz w:val="21"/>
      <w:szCs w:val="21"/>
      <w:lang w:val="en-US" w:eastAsia="de-DE" w:bidi="en-US"/>
    </w:rPr>
  </w:style>
  <w:style w:type="character" w:customStyle="1" w:styleId="CommentSubjectChar">
    <w:name w:val="Comment Subject Char"/>
    <w:basedOn w:val="CommentTextChar"/>
    <w:link w:val="CommentSubject"/>
    <w:uiPriority w:val="99"/>
    <w:semiHidden/>
    <w:rsid w:val="00670427"/>
    <w:rPr>
      <w:rFonts w:ascii="Times New Roman" w:eastAsia="Times New Roman" w:hAnsi="Times New Roman" w:cs="Times New Roman"/>
      <w:b/>
      <w:bCs/>
      <w:color w:val="000000"/>
      <w:sz w:val="20"/>
      <w:szCs w:val="20"/>
      <w:lang w:val="en-US" w:eastAsia="de-DE"/>
    </w:rPr>
  </w:style>
  <w:style w:type="paragraph" w:styleId="CommentSubject">
    <w:name w:val="annotation subject"/>
    <w:basedOn w:val="CommentText"/>
    <w:next w:val="CommentText"/>
    <w:link w:val="CommentSubjectChar"/>
    <w:uiPriority w:val="99"/>
    <w:semiHidden/>
    <w:unhideWhenUsed/>
    <w:rsid w:val="00670427"/>
    <w:rPr>
      <w:b/>
      <w:bCs/>
    </w:rPr>
  </w:style>
  <w:style w:type="paragraph" w:styleId="NormalWeb">
    <w:name w:val="Normal (Web)"/>
    <w:basedOn w:val="Normal"/>
    <w:uiPriority w:val="99"/>
    <w:unhideWhenUsed/>
    <w:rsid w:val="00670427"/>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styleId="BookTitle">
    <w:name w:val="Book Title"/>
    <w:basedOn w:val="DefaultParagraphFont"/>
    <w:uiPriority w:val="33"/>
    <w:qFormat/>
    <w:rsid w:val="00670427"/>
    <w:rPr>
      <w:b/>
      <w:bCs/>
      <w:i/>
      <w:iCs/>
      <w:spacing w:val="5"/>
    </w:rPr>
  </w:style>
  <w:style w:type="character" w:styleId="IntenseReference">
    <w:name w:val="Intense Reference"/>
    <w:basedOn w:val="DefaultParagraphFont"/>
    <w:uiPriority w:val="32"/>
    <w:qFormat/>
    <w:rsid w:val="00670427"/>
    <w:rPr>
      <w:b/>
      <w:bCs/>
      <w:smallCaps/>
      <w:color w:val="4472C4" w:themeColor="accent1"/>
      <w:spacing w:val="5"/>
    </w:rPr>
  </w:style>
  <w:style w:type="character" w:styleId="SubtleReference">
    <w:name w:val="Subtle Reference"/>
    <w:basedOn w:val="DefaultParagraphFont"/>
    <w:uiPriority w:val="31"/>
    <w:qFormat/>
    <w:rsid w:val="00670427"/>
    <w:rPr>
      <w:smallCaps/>
      <w:color w:val="5A5A5A" w:themeColor="text1" w:themeTint="A5"/>
    </w:rPr>
  </w:style>
  <w:style w:type="character" w:styleId="IntenseEmphasis">
    <w:name w:val="Intense Emphasis"/>
    <w:basedOn w:val="DefaultParagraphFont"/>
    <w:uiPriority w:val="21"/>
    <w:qFormat/>
    <w:rsid w:val="00670427"/>
    <w:rPr>
      <w:i/>
      <w:iCs/>
      <w:color w:val="4472C4" w:themeColor="accent1"/>
    </w:rPr>
  </w:style>
  <w:style w:type="character" w:styleId="SubtleEmphasis">
    <w:name w:val="Subtle Emphasis"/>
    <w:basedOn w:val="DefaultParagraphFont"/>
    <w:uiPriority w:val="19"/>
    <w:qFormat/>
    <w:rsid w:val="00670427"/>
    <w:rPr>
      <w:i/>
      <w:iCs/>
      <w:color w:val="404040" w:themeColor="text1" w:themeTint="BF"/>
    </w:rPr>
  </w:style>
  <w:style w:type="paragraph" w:styleId="IntenseQuote">
    <w:name w:val="Intense Quote"/>
    <w:basedOn w:val="Normal"/>
    <w:next w:val="Normal"/>
    <w:link w:val="IntenseQuoteChar"/>
    <w:uiPriority w:val="30"/>
    <w:qFormat/>
    <w:rsid w:val="00670427"/>
    <w:pPr>
      <w:pBdr>
        <w:top w:val="single" w:sz="4" w:space="10" w:color="4472C4" w:themeColor="accent1"/>
        <w:bottom w:val="single" w:sz="4" w:space="10" w:color="4472C4" w:themeColor="accent1"/>
      </w:pBdr>
      <w:spacing w:beforeLines="120" w:before="360" w:afterLines="120" w:after="360" w:line="320" w:lineRule="atLeast"/>
      <w:ind w:left="864" w:right="864"/>
      <w:jc w:val="center"/>
    </w:pPr>
    <w:rPr>
      <w:i/>
      <w:iCs/>
      <w:color w:val="4472C4" w:themeColor="accent1"/>
      <w:sz w:val="24"/>
      <w:szCs w:val="24"/>
    </w:rPr>
  </w:style>
  <w:style w:type="character" w:customStyle="1" w:styleId="IntenseQuoteChar">
    <w:name w:val="Intense Quote Char"/>
    <w:basedOn w:val="DefaultParagraphFont"/>
    <w:link w:val="IntenseQuote"/>
    <w:uiPriority w:val="30"/>
    <w:rsid w:val="00670427"/>
    <w:rPr>
      <w:i/>
      <w:iCs/>
      <w:color w:val="4472C4" w:themeColor="accent1"/>
    </w:rPr>
  </w:style>
  <w:style w:type="paragraph" w:styleId="Quote">
    <w:name w:val="Quote"/>
    <w:basedOn w:val="Normal"/>
    <w:next w:val="Normal"/>
    <w:link w:val="QuoteChar"/>
    <w:uiPriority w:val="29"/>
    <w:qFormat/>
    <w:rsid w:val="00670427"/>
    <w:pPr>
      <w:spacing w:beforeLines="120" w:before="200" w:afterLines="120" w:line="320" w:lineRule="atLeast"/>
      <w:ind w:left="864" w:right="864"/>
      <w:jc w:val="center"/>
    </w:pPr>
    <w:rPr>
      <w:i/>
      <w:iCs/>
      <w:color w:val="404040" w:themeColor="text1" w:themeTint="BF"/>
      <w:sz w:val="24"/>
      <w:szCs w:val="24"/>
    </w:rPr>
  </w:style>
  <w:style w:type="character" w:customStyle="1" w:styleId="QuoteChar">
    <w:name w:val="Quote Char"/>
    <w:basedOn w:val="DefaultParagraphFont"/>
    <w:link w:val="Quote"/>
    <w:uiPriority w:val="29"/>
    <w:rsid w:val="00670427"/>
    <w:rPr>
      <w:i/>
      <w:iCs/>
      <w:color w:val="404040" w:themeColor="text1" w:themeTint="BF"/>
    </w:rPr>
  </w:style>
  <w:style w:type="paragraph" w:styleId="NoSpacing">
    <w:name w:val="No Spacing"/>
    <w:uiPriority w:val="1"/>
    <w:qFormat/>
    <w:rsid w:val="00670427"/>
    <w:pPr>
      <w:spacing w:before="0" w:after="0" w:line="240" w:lineRule="auto"/>
    </w:pPr>
  </w:style>
  <w:style w:type="character" w:customStyle="1" w:styleId="HTMLPreformattedChar">
    <w:name w:val="HTML Preformatted Char"/>
    <w:basedOn w:val="DefaultParagraphFont"/>
    <w:link w:val="HTMLPreformatted"/>
    <w:uiPriority w:val="99"/>
    <w:semiHidden/>
    <w:rsid w:val="00670427"/>
    <w:rPr>
      <w:rFonts w:ascii="Consolas" w:hAnsi="Consolas"/>
    </w:rPr>
  </w:style>
  <w:style w:type="paragraph" w:styleId="HTMLPreformatted">
    <w:name w:val="HTML Preformatted"/>
    <w:basedOn w:val="Normal"/>
    <w:link w:val="HTMLPreformattedChar"/>
    <w:uiPriority w:val="99"/>
    <w:semiHidden/>
    <w:unhideWhenUsed/>
    <w:rsid w:val="00670427"/>
    <w:pPr>
      <w:spacing w:beforeLines="120" w:afterLines="120" w:after="0" w:line="240" w:lineRule="auto"/>
    </w:pPr>
    <w:rPr>
      <w:rFonts w:ascii="Consolas" w:hAnsi="Consolas"/>
      <w:sz w:val="24"/>
      <w:szCs w:val="24"/>
    </w:rPr>
  </w:style>
  <w:style w:type="character" w:customStyle="1" w:styleId="HTMLVorformatiertZchn1">
    <w:name w:val="HTML Vorformatiert Zchn1"/>
    <w:basedOn w:val="DefaultParagraphFont"/>
    <w:uiPriority w:val="99"/>
    <w:semiHidden/>
    <w:rsid w:val="00670427"/>
    <w:rPr>
      <w:rFonts w:ascii="Consolas" w:hAnsi="Consolas" w:cs="Consolas"/>
      <w:sz w:val="20"/>
      <w:szCs w:val="20"/>
    </w:rPr>
  </w:style>
  <w:style w:type="character" w:customStyle="1" w:styleId="HTMLAddressChar">
    <w:name w:val="HTML Address Char"/>
    <w:basedOn w:val="DefaultParagraphFont"/>
    <w:link w:val="HTMLAddress"/>
    <w:uiPriority w:val="99"/>
    <w:semiHidden/>
    <w:rsid w:val="00670427"/>
    <w:rPr>
      <w:i/>
      <w:iCs/>
    </w:rPr>
  </w:style>
  <w:style w:type="paragraph" w:styleId="HTMLAddress">
    <w:name w:val="HTML Address"/>
    <w:basedOn w:val="Normal"/>
    <w:link w:val="HTMLAddressChar"/>
    <w:uiPriority w:val="99"/>
    <w:semiHidden/>
    <w:unhideWhenUsed/>
    <w:rsid w:val="00670427"/>
    <w:pPr>
      <w:spacing w:beforeLines="120" w:afterLines="120" w:after="0" w:line="240" w:lineRule="auto"/>
    </w:pPr>
    <w:rPr>
      <w:i/>
      <w:iCs/>
      <w:sz w:val="24"/>
      <w:szCs w:val="24"/>
    </w:rPr>
  </w:style>
  <w:style w:type="character" w:customStyle="1" w:styleId="HTMLAdresseZchn1">
    <w:name w:val="HTML Adresse Zchn1"/>
    <w:basedOn w:val="DefaultParagraphFont"/>
    <w:uiPriority w:val="99"/>
    <w:semiHidden/>
    <w:rsid w:val="00670427"/>
    <w:rPr>
      <w:i/>
      <w:iCs/>
      <w:sz w:val="22"/>
      <w:szCs w:val="22"/>
    </w:rPr>
  </w:style>
  <w:style w:type="character" w:customStyle="1" w:styleId="PlainTextChar">
    <w:name w:val="Plain Text Char"/>
    <w:basedOn w:val="DefaultParagraphFont"/>
    <w:link w:val="PlainText"/>
    <w:uiPriority w:val="99"/>
    <w:semiHidden/>
    <w:rsid w:val="00670427"/>
    <w:rPr>
      <w:rFonts w:ascii="Consolas" w:hAnsi="Consolas"/>
      <w:sz w:val="21"/>
      <w:szCs w:val="21"/>
    </w:rPr>
  </w:style>
  <w:style w:type="paragraph" w:styleId="PlainText">
    <w:name w:val="Plain Text"/>
    <w:basedOn w:val="Normal"/>
    <w:link w:val="PlainTextChar"/>
    <w:uiPriority w:val="99"/>
    <w:semiHidden/>
    <w:unhideWhenUsed/>
    <w:rsid w:val="00670427"/>
    <w:pPr>
      <w:spacing w:beforeLines="120" w:afterLines="120" w:after="0" w:line="240" w:lineRule="auto"/>
    </w:pPr>
    <w:rPr>
      <w:rFonts w:ascii="Consolas" w:hAnsi="Consolas"/>
      <w:sz w:val="21"/>
      <w:szCs w:val="21"/>
    </w:rPr>
  </w:style>
  <w:style w:type="character" w:customStyle="1" w:styleId="NurTextZchn1">
    <w:name w:val="Nur Text Zchn1"/>
    <w:basedOn w:val="DefaultParagraphFont"/>
    <w:uiPriority w:val="99"/>
    <w:semiHidden/>
    <w:rsid w:val="00670427"/>
    <w:rPr>
      <w:rFonts w:ascii="Consolas" w:hAnsi="Consolas" w:cs="Consolas"/>
      <w:sz w:val="21"/>
      <w:szCs w:val="21"/>
    </w:rPr>
  </w:style>
  <w:style w:type="character" w:customStyle="1" w:styleId="DocumentMapChar">
    <w:name w:val="Document Map Char"/>
    <w:basedOn w:val="DefaultParagraphFont"/>
    <w:link w:val="DocumentMap"/>
    <w:uiPriority w:val="99"/>
    <w:semiHidden/>
    <w:rsid w:val="00670427"/>
    <w:rPr>
      <w:rFonts w:ascii="Segoe UI" w:hAnsi="Segoe UI" w:cs="Segoe UI"/>
      <w:sz w:val="16"/>
      <w:szCs w:val="16"/>
    </w:rPr>
  </w:style>
  <w:style w:type="paragraph" w:styleId="DocumentMap">
    <w:name w:val="Document Map"/>
    <w:basedOn w:val="Normal"/>
    <w:link w:val="DocumentMapChar"/>
    <w:uiPriority w:val="99"/>
    <w:semiHidden/>
    <w:unhideWhenUsed/>
    <w:rsid w:val="00670427"/>
    <w:pPr>
      <w:spacing w:beforeLines="120" w:afterLines="120" w:after="0" w:line="240" w:lineRule="auto"/>
    </w:pPr>
    <w:rPr>
      <w:rFonts w:ascii="Segoe UI" w:hAnsi="Segoe UI" w:cs="Segoe UI"/>
      <w:sz w:val="16"/>
      <w:szCs w:val="16"/>
    </w:rPr>
  </w:style>
  <w:style w:type="character" w:customStyle="1" w:styleId="DokumentstrukturZchn1">
    <w:name w:val="Dokumentstruktur Zchn1"/>
    <w:basedOn w:val="DefaultParagraphFont"/>
    <w:uiPriority w:val="99"/>
    <w:semiHidden/>
    <w:rsid w:val="00670427"/>
    <w:rPr>
      <w:rFonts w:ascii="Helvetica" w:hAnsi="Helvetica"/>
      <w:sz w:val="26"/>
      <w:szCs w:val="26"/>
    </w:rPr>
  </w:style>
  <w:style w:type="character" w:styleId="Emphasis">
    <w:name w:val="Emphasis"/>
    <w:basedOn w:val="DefaultParagraphFont"/>
    <w:uiPriority w:val="20"/>
    <w:qFormat/>
    <w:rsid w:val="00670427"/>
    <w:rPr>
      <w:i/>
      <w:iCs/>
    </w:rPr>
  </w:style>
  <w:style w:type="character" w:styleId="Strong">
    <w:name w:val="Strong"/>
    <w:basedOn w:val="DefaultParagraphFont"/>
    <w:uiPriority w:val="22"/>
    <w:qFormat/>
    <w:rsid w:val="00670427"/>
    <w:rPr>
      <w:b/>
      <w:bCs/>
    </w:rPr>
  </w:style>
  <w:style w:type="character" w:customStyle="1" w:styleId="BodyTextIndent3Char">
    <w:name w:val="Body Text Indent 3 Char"/>
    <w:basedOn w:val="DefaultParagraphFont"/>
    <w:link w:val="BodyTextIndent3"/>
    <w:uiPriority w:val="99"/>
    <w:semiHidden/>
    <w:rsid w:val="00670427"/>
    <w:rPr>
      <w:sz w:val="16"/>
      <w:szCs w:val="16"/>
    </w:rPr>
  </w:style>
  <w:style w:type="paragraph" w:styleId="BodyTextIndent3">
    <w:name w:val="Body Text Indent 3"/>
    <w:basedOn w:val="Normal"/>
    <w:link w:val="BodyTextIndent3Char"/>
    <w:uiPriority w:val="99"/>
    <w:semiHidden/>
    <w:unhideWhenUsed/>
    <w:rsid w:val="00670427"/>
    <w:pPr>
      <w:spacing w:beforeLines="120" w:before="120" w:afterLines="120" w:after="120" w:line="320" w:lineRule="atLeast"/>
      <w:ind w:left="283"/>
    </w:pPr>
    <w:rPr>
      <w:sz w:val="16"/>
      <w:szCs w:val="16"/>
    </w:rPr>
  </w:style>
  <w:style w:type="character" w:customStyle="1" w:styleId="Textkrper-Einzug3Zchn1">
    <w:name w:val="Textkörper-Einzug 3 Zchn1"/>
    <w:basedOn w:val="DefaultParagraphFont"/>
    <w:uiPriority w:val="99"/>
    <w:semiHidden/>
    <w:rsid w:val="00670427"/>
    <w:rPr>
      <w:sz w:val="16"/>
      <w:szCs w:val="16"/>
    </w:rPr>
  </w:style>
  <w:style w:type="character" w:customStyle="1" w:styleId="BodyTextIndent2Char">
    <w:name w:val="Body Text Indent 2 Char"/>
    <w:basedOn w:val="DefaultParagraphFont"/>
    <w:link w:val="BodyTextIndent2"/>
    <w:uiPriority w:val="99"/>
    <w:semiHidden/>
    <w:rsid w:val="00670427"/>
  </w:style>
  <w:style w:type="paragraph" w:styleId="BodyTextIndent2">
    <w:name w:val="Body Text Indent 2"/>
    <w:basedOn w:val="Normal"/>
    <w:link w:val="BodyTextIndent2Char"/>
    <w:uiPriority w:val="99"/>
    <w:semiHidden/>
    <w:unhideWhenUsed/>
    <w:rsid w:val="00670427"/>
    <w:pPr>
      <w:spacing w:beforeLines="120" w:before="120" w:afterLines="120" w:after="120" w:line="480" w:lineRule="auto"/>
      <w:ind w:left="283"/>
    </w:pPr>
    <w:rPr>
      <w:sz w:val="24"/>
      <w:szCs w:val="24"/>
    </w:rPr>
  </w:style>
  <w:style w:type="character" w:customStyle="1" w:styleId="Textkrper-Einzug2Zchn1">
    <w:name w:val="Textkörper-Einzug 2 Zchn1"/>
    <w:basedOn w:val="DefaultParagraphFont"/>
    <w:uiPriority w:val="99"/>
    <w:semiHidden/>
    <w:rsid w:val="00670427"/>
    <w:rPr>
      <w:sz w:val="22"/>
      <w:szCs w:val="22"/>
    </w:rPr>
  </w:style>
  <w:style w:type="character" w:customStyle="1" w:styleId="BodyText3Char">
    <w:name w:val="Body Text 3 Char"/>
    <w:basedOn w:val="DefaultParagraphFont"/>
    <w:link w:val="BodyText3"/>
    <w:uiPriority w:val="99"/>
    <w:semiHidden/>
    <w:rsid w:val="00670427"/>
    <w:rPr>
      <w:sz w:val="16"/>
      <w:szCs w:val="16"/>
    </w:rPr>
  </w:style>
  <w:style w:type="paragraph" w:styleId="BodyText3">
    <w:name w:val="Body Text 3"/>
    <w:basedOn w:val="Normal"/>
    <w:link w:val="BodyText3Char"/>
    <w:uiPriority w:val="99"/>
    <w:semiHidden/>
    <w:unhideWhenUsed/>
    <w:rsid w:val="00670427"/>
    <w:pPr>
      <w:spacing w:beforeLines="120" w:before="120" w:afterLines="120" w:after="120" w:line="320" w:lineRule="atLeast"/>
    </w:pPr>
    <w:rPr>
      <w:sz w:val="16"/>
      <w:szCs w:val="16"/>
    </w:rPr>
  </w:style>
  <w:style w:type="character" w:customStyle="1" w:styleId="Textkrper3Zchn1">
    <w:name w:val="Textkörper 3 Zchn1"/>
    <w:basedOn w:val="DefaultParagraphFont"/>
    <w:uiPriority w:val="99"/>
    <w:semiHidden/>
    <w:rsid w:val="00670427"/>
    <w:rPr>
      <w:sz w:val="16"/>
      <w:szCs w:val="16"/>
    </w:rPr>
  </w:style>
  <w:style w:type="character" w:customStyle="1" w:styleId="BodyText2Char">
    <w:name w:val="Body Text 2 Char"/>
    <w:basedOn w:val="DefaultParagraphFont"/>
    <w:link w:val="BodyText2"/>
    <w:uiPriority w:val="99"/>
    <w:semiHidden/>
    <w:rsid w:val="00670427"/>
  </w:style>
  <w:style w:type="paragraph" w:styleId="BodyText2">
    <w:name w:val="Body Text 2"/>
    <w:basedOn w:val="Normal"/>
    <w:link w:val="BodyText2Char"/>
    <w:uiPriority w:val="99"/>
    <w:semiHidden/>
    <w:unhideWhenUsed/>
    <w:rsid w:val="00670427"/>
    <w:pPr>
      <w:spacing w:beforeLines="120" w:before="120" w:afterLines="120" w:after="120" w:line="480" w:lineRule="auto"/>
    </w:pPr>
    <w:rPr>
      <w:sz w:val="24"/>
      <w:szCs w:val="24"/>
    </w:rPr>
  </w:style>
  <w:style w:type="character" w:customStyle="1" w:styleId="Textkrper2Zchn1">
    <w:name w:val="Textkörper 2 Zchn1"/>
    <w:basedOn w:val="DefaultParagraphFont"/>
    <w:uiPriority w:val="99"/>
    <w:semiHidden/>
    <w:rsid w:val="00670427"/>
    <w:rPr>
      <w:sz w:val="22"/>
      <w:szCs w:val="22"/>
    </w:rPr>
  </w:style>
  <w:style w:type="character" w:customStyle="1" w:styleId="NoteHeadingChar">
    <w:name w:val="Note Heading Char"/>
    <w:basedOn w:val="DefaultParagraphFont"/>
    <w:link w:val="NoteHeading"/>
    <w:uiPriority w:val="99"/>
    <w:semiHidden/>
    <w:rsid w:val="00670427"/>
  </w:style>
  <w:style w:type="paragraph" w:styleId="NoteHeading">
    <w:name w:val="Note Heading"/>
    <w:basedOn w:val="Normal"/>
    <w:next w:val="Normal"/>
    <w:link w:val="NoteHeadingChar"/>
    <w:uiPriority w:val="99"/>
    <w:semiHidden/>
    <w:unhideWhenUsed/>
    <w:rsid w:val="00670427"/>
    <w:pPr>
      <w:spacing w:beforeLines="120" w:afterLines="120" w:after="0" w:line="240" w:lineRule="auto"/>
    </w:pPr>
    <w:rPr>
      <w:sz w:val="24"/>
      <w:szCs w:val="24"/>
    </w:rPr>
  </w:style>
  <w:style w:type="character" w:customStyle="1" w:styleId="Fu-EndnotenberschriftZchn1">
    <w:name w:val="Fuß/-Endnotenüberschrift Zchn1"/>
    <w:basedOn w:val="DefaultParagraphFont"/>
    <w:uiPriority w:val="99"/>
    <w:semiHidden/>
    <w:rsid w:val="00670427"/>
    <w:rPr>
      <w:sz w:val="22"/>
      <w:szCs w:val="22"/>
    </w:rPr>
  </w:style>
  <w:style w:type="character" w:customStyle="1" w:styleId="BodyTextIndentChar">
    <w:name w:val="Body Text Indent Char"/>
    <w:basedOn w:val="DefaultParagraphFont"/>
    <w:link w:val="BodyTextIndent"/>
    <w:uiPriority w:val="99"/>
    <w:semiHidden/>
    <w:rsid w:val="00670427"/>
  </w:style>
  <w:style w:type="paragraph" w:styleId="BodyTextIndent">
    <w:name w:val="Body Text Indent"/>
    <w:basedOn w:val="Normal"/>
    <w:link w:val="BodyTextIndentChar"/>
    <w:uiPriority w:val="99"/>
    <w:semiHidden/>
    <w:unhideWhenUsed/>
    <w:rsid w:val="00670427"/>
    <w:pPr>
      <w:spacing w:beforeLines="120" w:before="120" w:afterLines="120" w:after="120" w:line="320" w:lineRule="atLeast"/>
      <w:ind w:left="283"/>
    </w:pPr>
    <w:rPr>
      <w:sz w:val="24"/>
      <w:szCs w:val="24"/>
    </w:rPr>
  </w:style>
  <w:style w:type="character" w:customStyle="1" w:styleId="Textkrper-ZeileneinzugZchn1">
    <w:name w:val="Textkörper-Zeileneinzug Zchn1"/>
    <w:basedOn w:val="DefaultParagraphFont"/>
    <w:uiPriority w:val="99"/>
    <w:semiHidden/>
    <w:rsid w:val="00670427"/>
    <w:rPr>
      <w:sz w:val="22"/>
      <w:szCs w:val="22"/>
    </w:rPr>
  </w:style>
  <w:style w:type="character" w:customStyle="1" w:styleId="BodyTextFirstIndent2Char">
    <w:name w:val="Body Text First Indent 2 Char"/>
    <w:basedOn w:val="BodyTextIndentChar"/>
    <w:link w:val="BodyTextFirstIndent2"/>
    <w:uiPriority w:val="99"/>
    <w:semiHidden/>
    <w:rsid w:val="00670427"/>
  </w:style>
  <w:style w:type="paragraph" w:styleId="BodyTextFirstIndent2">
    <w:name w:val="Body Text First Indent 2"/>
    <w:basedOn w:val="BodyTextIndent"/>
    <w:link w:val="BodyTextFirstIndent2Char"/>
    <w:uiPriority w:val="99"/>
    <w:semiHidden/>
    <w:unhideWhenUsed/>
    <w:rsid w:val="00670427"/>
    <w:pPr>
      <w:ind w:left="360" w:firstLine="360"/>
    </w:pPr>
  </w:style>
  <w:style w:type="character" w:customStyle="1" w:styleId="Textkrper-Erstzeileneinzug2Zchn1">
    <w:name w:val="Textkörper-Erstzeileneinzug 2 Zchn1"/>
    <w:basedOn w:val="Textkrper-ZeileneinzugZchn1"/>
    <w:uiPriority w:val="99"/>
    <w:semiHidden/>
    <w:rsid w:val="00670427"/>
    <w:rPr>
      <w:sz w:val="22"/>
      <w:szCs w:val="22"/>
    </w:rPr>
  </w:style>
  <w:style w:type="character" w:customStyle="1" w:styleId="BodyTextChar">
    <w:name w:val="Body Text Char"/>
    <w:basedOn w:val="DefaultParagraphFont"/>
    <w:link w:val="BodyText"/>
    <w:uiPriority w:val="99"/>
    <w:semiHidden/>
    <w:rsid w:val="00670427"/>
  </w:style>
  <w:style w:type="paragraph" w:styleId="BodyText">
    <w:name w:val="Body Text"/>
    <w:basedOn w:val="Normal"/>
    <w:link w:val="BodyTextChar"/>
    <w:uiPriority w:val="99"/>
    <w:semiHidden/>
    <w:unhideWhenUsed/>
    <w:rsid w:val="00670427"/>
    <w:pPr>
      <w:spacing w:beforeLines="120" w:before="120" w:afterLines="120" w:after="120" w:line="320" w:lineRule="atLeast"/>
    </w:pPr>
    <w:rPr>
      <w:sz w:val="24"/>
      <w:szCs w:val="24"/>
    </w:rPr>
  </w:style>
  <w:style w:type="character" w:customStyle="1" w:styleId="TextkrperZchn1">
    <w:name w:val="Textkörper Zchn1"/>
    <w:basedOn w:val="DefaultParagraphFont"/>
    <w:uiPriority w:val="99"/>
    <w:semiHidden/>
    <w:rsid w:val="00670427"/>
    <w:rPr>
      <w:sz w:val="22"/>
      <w:szCs w:val="22"/>
    </w:rPr>
  </w:style>
  <w:style w:type="character" w:customStyle="1" w:styleId="BodyTextFirstIndentChar">
    <w:name w:val="Body Text First Indent Char"/>
    <w:basedOn w:val="BodyTextChar"/>
    <w:link w:val="BodyTextFirstIndent"/>
    <w:uiPriority w:val="99"/>
    <w:semiHidden/>
    <w:rsid w:val="00670427"/>
  </w:style>
  <w:style w:type="paragraph" w:styleId="BodyTextFirstIndent">
    <w:name w:val="Body Text First Indent"/>
    <w:basedOn w:val="BodyText"/>
    <w:link w:val="BodyTextFirstIndentChar"/>
    <w:uiPriority w:val="99"/>
    <w:semiHidden/>
    <w:unhideWhenUsed/>
    <w:rsid w:val="00670427"/>
    <w:pPr>
      <w:ind w:firstLine="360"/>
    </w:pPr>
  </w:style>
  <w:style w:type="character" w:customStyle="1" w:styleId="Textkrper-ErstzeileneinzugZchn1">
    <w:name w:val="Textkörper-Erstzeileneinzug Zchn1"/>
    <w:basedOn w:val="TextkrperZchn1"/>
    <w:uiPriority w:val="99"/>
    <w:semiHidden/>
    <w:rsid w:val="00670427"/>
    <w:rPr>
      <w:sz w:val="22"/>
      <w:szCs w:val="22"/>
    </w:rPr>
  </w:style>
  <w:style w:type="character" w:customStyle="1" w:styleId="DateChar">
    <w:name w:val="Date Char"/>
    <w:basedOn w:val="DefaultParagraphFont"/>
    <w:link w:val="Date"/>
    <w:uiPriority w:val="99"/>
    <w:semiHidden/>
    <w:rsid w:val="00670427"/>
  </w:style>
  <w:style w:type="paragraph" w:styleId="Date">
    <w:name w:val="Date"/>
    <w:basedOn w:val="Normal"/>
    <w:next w:val="Normal"/>
    <w:link w:val="DateChar"/>
    <w:uiPriority w:val="99"/>
    <w:semiHidden/>
    <w:unhideWhenUsed/>
    <w:rsid w:val="00670427"/>
    <w:pPr>
      <w:spacing w:beforeLines="120" w:before="120" w:afterLines="120" w:after="120" w:line="320" w:lineRule="atLeast"/>
    </w:pPr>
    <w:rPr>
      <w:sz w:val="24"/>
      <w:szCs w:val="24"/>
    </w:rPr>
  </w:style>
  <w:style w:type="character" w:customStyle="1" w:styleId="DatumZchn1">
    <w:name w:val="Datum Zchn1"/>
    <w:basedOn w:val="DefaultParagraphFont"/>
    <w:uiPriority w:val="99"/>
    <w:semiHidden/>
    <w:rsid w:val="00670427"/>
    <w:rPr>
      <w:sz w:val="22"/>
      <w:szCs w:val="22"/>
    </w:rPr>
  </w:style>
  <w:style w:type="character" w:customStyle="1" w:styleId="SalutationChar">
    <w:name w:val="Salutation Char"/>
    <w:basedOn w:val="DefaultParagraphFont"/>
    <w:link w:val="Salutation"/>
    <w:uiPriority w:val="99"/>
    <w:semiHidden/>
    <w:rsid w:val="00670427"/>
  </w:style>
  <w:style w:type="paragraph" w:styleId="Salutation">
    <w:name w:val="Salutation"/>
    <w:basedOn w:val="Normal"/>
    <w:next w:val="Normal"/>
    <w:link w:val="SalutationChar"/>
    <w:uiPriority w:val="99"/>
    <w:semiHidden/>
    <w:unhideWhenUsed/>
    <w:rsid w:val="00670427"/>
    <w:pPr>
      <w:spacing w:beforeLines="120" w:before="120" w:afterLines="120" w:after="120" w:line="320" w:lineRule="atLeast"/>
    </w:pPr>
    <w:rPr>
      <w:sz w:val="24"/>
      <w:szCs w:val="24"/>
    </w:rPr>
  </w:style>
  <w:style w:type="character" w:customStyle="1" w:styleId="AnredeZchn1">
    <w:name w:val="Anrede Zchn1"/>
    <w:basedOn w:val="DefaultParagraphFont"/>
    <w:uiPriority w:val="99"/>
    <w:semiHidden/>
    <w:rsid w:val="00670427"/>
    <w:rPr>
      <w:sz w:val="22"/>
      <w:szCs w:val="22"/>
    </w:rPr>
  </w:style>
  <w:style w:type="paragraph" w:styleId="Subtitle">
    <w:name w:val="Subtitle"/>
    <w:basedOn w:val="Normal"/>
    <w:next w:val="Normal"/>
    <w:link w:val="SubtitleChar"/>
    <w:uiPriority w:val="11"/>
    <w:qFormat/>
    <w:rsid w:val="00670427"/>
    <w:pPr>
      <w:numPr>
        <w:ilvl w:val="1"/>
      </w:numPr>
      <w:spacing w:beforeLines="120" w:before="120" w:afterLines="120" w:line="320" w:lineRule="atLeast"/>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70427"/>
    <w:rPr>
      <w:rFonts w:eastAsiaTheme="minorEastAsia"/>
      <w:color w:val="5A5A5A" w:themeColor="text1" w:themeTint="A5"/>
      <w:spacing w:val="15"/>
      <w:sz w:val="22"/>
      <w:szCs w:val="22"/>
    </w:rPr>
  </w:style>
  <w:style w:type="character" w:customStyle="1" w:styleId="MessageHeaderChar">
    <w:name w:val="Message Header Char"/>
    <w:basedOn w:val="DefaultParagraphFont"/>
    <w:link w:val="MessageHeader"/>
    <w:uiPriority w:val="99"/>
    <w:semiHidden/>
    <w:rsid w:val="00670427"/>
    <w:rPr>
      <w:rFonts w:asciiTheme="majorHAnsi" w:eastAsiaTheme="majorEastAsia" w:hAnsiTheme="majorHAnsi" w:cstheme="majorBidi"/>
      <w:shd w:val="pct20" w:color="auto" w:fill="auto"/>
    </w:rPr>
  </w:style>
  <w:style w:type="paragraph" w:styleId="MessageHeader">
    <w:name w:val="Message Header"/>
    <w:basedOn w:val="Normal"/>
    <w:link w:val="MessageHeaderChar"/>
    <w:uiPriority w:val="99"/>
    <w:semiHidden/>
    <w:unhideWhenUsed/>
    <w:rsid w:val="00670427"/>
    <w:pPr>
      <w:pBdr>
        <w:top w:val="single" w:sz="6" w:space="1" w:color="auto"/>
        <w:left w:val="single" w:sz="6" w:space="1" w:color="auto"/>
        <w:bottom w:val="single" w:sz="6" w:space="1" w:color="auto"/>
        <w:right w:val="single" w:sz="6" w:space="1" w:color="auto"/>
      </w:pBdr>
      <w:shd w:val="pct20" w:color="auto" w:fill="auto"/>
      <w:spacing w:beforeLines="120" w:afterLines="120" w:after="0" w:line="240" w:lineRule="auto"/>
      <w:ind w:left="1134" w:hanging="1134"/>
    </w:pPr>
    <w:rPr>
      <w:rFonts w:asciiTheme="majorHAnsi" w:eastAsiaTheme="majorEastAsia" w:hAnsiTheme="majorHAnsi" w:cstheme="majorBidi"/>
      <w:sz w:val="24"/>
      <w:szCs w:val="24"/>
    </w:rPr>
  </w:style>
  <w:style w:type="character" w:customStyle="1" w:styleId="NachrichtenkopfZchn1">
    <w:name w:val="Nachrichtenkopf Zchn1"/>
    <w:basedOn w:val="DefaultParagraphFont"/>
    <w:uiPriority w:val="99"/>
    <w:semiHidden/>
    <w:rsid w:val="00670427"/>
    <w:rPr>
      <w:rFonts w:asciiTheme="majorHAnsi" w:eastAsiaTheme="majorEastAsia" w:hAnsiTheme="majorHAnsi" w:cstheme="majorBidi"/>
      <w:shd w:val="pct20" w:color="auto" w:fill="auto"/>
    </w:rPr>
  </w:style>
  <w:style w:type="character" w:customStyle="1" w:styleId="SignatureChar">
    <w:name w:val="Signature Char"/>
    <w:basedOn w:val="DefaultParagraphFont"/>
    <w:link w:val="Signature"/>
    <w:uiPriority w:val="99"/>
    <w:rsid w:val="00670427"/>
  </w:style>
  <w:style w:type="paragraph" w:styleId="Signature">
    <w:name w:val="Signature"/>
    <w:basedOn w:val="Normal"/>
    <w:link w:val="SignatureChar"/>
    <w:uiPriority w:val="99"/>
    <w:unhideWhenUsed/>
    <w:qFormat/>
    <w:rsid w:val="00670427"/>
    <w:pPr>
      <w:spacing w:beforeLines="120" w:afterLines="120" w:after="0" w:line="240" w:lineRule="auto"/>
      <w:ind w:left="4252"/>
    </w:pPr>
    <w:rPr>
      <w:sz w:val="24"/>
      <w:szCs w:val="24"/>
    </w:rPr>
  </w:style>
  <w:style w:type="character" w:customStyle="1" w:styleId="UnterschriftZchn1">
    <w:name w:val="Unterschrift Zchn1"/>
    <w:basedOn w:val="DefaultParagraphFont"/>
    <w:uiPriority w:val="99"/>
    <w:semiHidden/>
    <w:rsid w:val="00670427"/>
    <w:rPr>
      <w:sz w:val="22"/>
      <w:szCs w:val="22"/>
    </w:rPr>
  </w:style>
  <w:style w:type="character" w:customStyle="1" w:styleId="ClosingChar">
    <w:name w:val="Closing Char"/>
    <w:basedOn w:val="DefaultParagraphFont"/>
    <w:link w:val="Closing"/>
    <w:uiPriority w:val="99"/>
    <w:semiHidden/>
    <w:rsid w:val="00670427"/>
  </w:style>
  <w:style w:type="paragraph" w:styleId="Closing">
    <w:name w:val="Closing"/>
    <w:basedOn w:val="Normal"/>
    <w:link w:val="ClosingChar"/>
    <w:uiPriority w:val="99"/>
    <w:semiHidden/>
    <w:unhideWhenUsed/>
    <w:rsid w:val="00670427"/>
    <w:pPr>
      <w:spacing w:beforeLines="120" w:afterLines="120" w:after="0" w:line="240" w:lineRule="auto"/>
      <w:ind w:left="4252"/>
    </w:pPr>
    <w:rPr>
      <w:sz w:val="24"/>
      <w:szCs w:val="24"/>
    </w:rPr>
  </w:style>
  <w:style w:type="character" w:customStyle="1" w:styleId="GruformelZchn1">
    <w:name w:val="Grußformel Zchn1"/>
    <w:basedOn w:val="DefaultParagraphFont"/>
    <w:uiPriority w:val="99"/>
    <w:semiHidden/>
    <w:rsid w:val="00670427"/>
    <w:rPr>
      <w:sz w:val="22"/>
      <w:szCs w:val="22"/>
    </w:rPr>
  </w:style>
  <w:style w:type="paragraph" w:styleId="Title">
    <w:name w:val="Title"/>
    <w:basedOn w:val="Normal"/>
    <w:next w:val="Normal"/>
    <w:link w:val="TitleChar"/>
    <w:uiPriority w:val="10"/>
    <w:qFormat/>
    <w:rsid w:val="00670427"/>
    <w:pPr>
      <w:spacing w:beforeLines="120" w:afterLines="12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0427"/>
    <w:rPr>
      <w:rFonts w:asciiTheme="majorHAnsi" w:eastAsiaTheme="majorEastAsia" w:hAnsiTheme="majorHAnsi" w:cstheme="majorBidi"/>
      <w:spacing w:val="-10"/>
      <w:kern w:val="28"/>
      <w:sz w:val="56"/>
      <w:szCs w:val="56"/>
    </w:rPr>
  </w:style>
  <w:style w:type="character" w:customStyle="1" w:styleId="MacroTextChar">
    <w:name w:val="Macro Text Char"/>
    <w:basedOn w:val="DefaultParagraphFont"/>
    <w:link w:val="MacroText"/>
    <w:uiPriority w:val="99"/>
    <w:semiHidden/>
    <w:rsid w:val="00670427"/>
    <w:rPr>
      <w:rFonts w:ascii="Consolas" w:hAnsi="Consolas"/>
    </w:rPr>
  </w:style>
  <w:style w:type="paragraph" w:styleId="MacroText">
    <w:name w:val="macro"/>
    <w:link w:val="MacroTextChar"/>
    <w:uiPriority w:val="99"/>
    <w:semiHidden/>
    <w:unhideWhenUsed/>
    <w:rsid w:val="0067042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rPr>
  </w:style>
  <w:style w:type="character" w:customStyle="1" w:styleId="MakrotextZchn1">
    <w:name w:val="Makrotext Zchn1"/>
    <w:basedOn w:val="DefaultParagraphFont"/>
    <w:uiPriority w:val="99"/>
    <w:semiHidden/>
    <w:rsid w:val="00670427"/>
    <w:rPr>
      <w:rFonts w:ascii="Consolas" w:hAnsi="Consolas" w:cs="Consolas"/>
      <w:sz w:val="20"/>
      <w:szCs w:val="20"/>
    </w:rPr>
  </w:style>
  <w:style w:type="character" w:customStyle="1" w:styleId="EndnoteTextChar">
    <w:name w:val="Endnote Text Char"/>
    <w:basedOn w:val="DefaultParagraphFont"/>
    <w:link w:val="EndnoteText"/>
    <w:uiPriority w:val="99"/>
    <w:semiHidden/>
    <w:rsid w:val="00670427"/>
  </w:style>
  <w:style w:type="paragraph" w:styleId="EndnoteText">
    <w:name w:val="endnote text"/>
    <w:basedOn w:val="Normal"/>
    <w:link w:val="EndnoteTextChar"/>
    <w:uiPriority w:val="99"/>
    <w:semiHidden/>
    <w:unhideWhenUsed/>
    <w:rsid w:val="00670427"/>
    <w:pPr>
      <w:spacing w:beforeLines="120" w:afterLines="120" w:after="0" w:line="240" w:lineRule="auto"/>
    </w:pPr>
    <w:rPr>
      <w:sz w:val="24"/>
      <w:szCs w:val="24"/>
    </w:rPr>
  </w:style>
  <w:style w:type="character" w:customStyle="1" w:styleId="EndnotentextZchn1">
    <w:name w:val="Endnotentext Zchn1"/>
    <w:basedOn w:val="DefaultParagraphFont"/>
    <w:uiPriority w:val="99"/>
    <w:semiHidden/>
    <w:rsid w:val="00670427"/>
    <w:rPr>
      <w:sz w:val="20"/>
      <w:szCs w:val="20"/>
    </w:rPr>
  </w:style>
  <w:style w:type="character" w:customStyle="1" w:styleId="FootnoteTextChar">
    <w:name w:val="Footnote Text Char"/>
    <w:basedOn w:val="DefaultParagraphFont"/>
    <w:link w:val="FootnoteText"/>
    <w:uiPriority w:val="99"/>
    <w:semiHidden/>
    <w:rsid w:val="00670427"/>
  </w:style>
  <w:style w:type="paragraph" w:styleId="FootnoteText">
    <w:name w:val="footnote text"/>
    <w:basedOn w:val="Normal"/>
    <w:link w:val="FootnoteTextChar"/>
    <w:uiPriority w:val="99"/>
    <w:semiHidden/>
    <w:unhideWhenUsed/>
    <w:rsid w:val="00670427"/>
    <w:pPr>
      <w:spacing w:beforeLines="120" w:afterLines="120" w:after="0" w:line="240" w:lineRule="auto"/>
    </w:pPr>
    <w:rPr>
      <w:sz w:val="24"/>
      <w:szCs w:val="24"/>
    </w:rPr>
  </w:style>
  <w:style w:type="character" w:customStyle="1" w:styleId="FunotentextZchn1">
    <w:name w:val="Fußnotentext Zchn1"/>
    <w:basedOn w:val="DefaultParagraphFont"/>
    <w:uiPriority w:val="99"/>
    <w:semiHidden/>
    <w:rsid w:val="00670427"/>
    <w:rPr>
      <w:sz w:val="20"/>
      <w:szCs w:val="20"/>
    </w:rPr>
  </w:style>
  <w:style w:type="character" w:customStyle="1" w:styleId="title-text">
    <w:name w:val="title-text"/>
    <w:basedOn w:val="DefaultParagraphFont"/>
    <w:rsid w:val="00670427"/>
  </w:style>
  <w:style w:type="paragraph" w:customStyle="1" w:styleId="CitaviChapterBibliographyHeading">
    <w:name w:val="Citavi Chapter Bibliography Heading"/>
    <w:basedOn w:val="Heading2"/>
    <w:link w:val="CitaviChapterBibliographyHeadingZchn"/>
    <w:uiPriority w:val="99"/>
    <w:rsid w:val="00670427"/>
  </w:style>
  <w:style w:type="character" w:customStyle="1" w:styleId="CitaviChapterBibliographyHeadingZchn">
    <w:name w:val="Citavi Chapter Bibliography Heading Zchn"/>
    <w:basedOn w:val="DefaultParagraphFont"/>
    <w:link w:val="CitaviChapterBibliographyHeading"/>
    <w:uiPriority w:val="99"/>
    <w:rsid w:val="00670427"/>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670427"/>
  </w:style>
  <w:style w:type="character" w:customStyle="1" w:styleId="markedcontent">
    <w:name w:val="markedcontent"/>
    <w:basedOn w:val="DefaultParagraphFont"/>
    <w:rsid w:val="00670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A737AC9C545B64688026862EE198647"/>
        <w:category>
          <w:name w:val="Allgemein"/>
          <w:gallery w:val="placeholder"/>
        </w:category>
        <w:types>
          <w:type w:val="bbPlcHdr"/>
        </w:types>
        <w:behaviors>
          <w:behavior w:val="content"/>
        </w:behaviors>
        <w:guid w:val="{BBE157C1-833A-9F42-A544-9144227AA45C}"/>
      </w:docPartPr>
      <w:docPartBody>
        <w:p w:rsidR="00845886" w:rsidRDefault="00845886" w:rsidP="00845886">
          <w:pPr>
            <w:pStyle w:val="0A737AC9C545B64688026862EE198647"/>
          </w:pPr>
          <w:r w:rsidRPr="000E1BCB">
            <w:rPr>
              <w:rStyle w:val="PlaceholderText"/>
            </w:rPr>
            <w:t>Klicken oder tippen Sie hier, um Text einzugeben.</w:t>
          </w:r>
        </w:p>
      </w:docPartBody>
    </w:docPart>
    <w:docPart>
      <w:docPartPr>
        <w:name w:val="9C3A1FF3B663ED459DA2F54628AF5B06"/>
        <w:category>
          <w:name w:val="Allgemein"/>
          <w:gallery w:val="placeholder"/>
        </w:category>
        <w:types>
          <w:type w:val="bbPlcHdr"/>
        </w:types>
        <w:behaviors>
          <w:behavior w:val="content"/>
        </w:behaviors>
        <w:guid w:val="{DDDFDB8E-99C2-4246-A922-C0A327F4C09F}"/>
      </w:docPartPr>
      <w:docPartBody>
        <w:p w:rsidR="00845886" w:rsidRDefault="00845886" w:rsidP="00845886">
          <w:pPr>
            <w:pStyle w:val="9C3A1FF3B663ED459DA2F54628AF5B06"/>
          </w:pPr>
          <w:r w:rsidRPr="004E44D3">
            <w:rPr>
              <w:rStyle w:val="PlaceholderText"/>
            </w:rPr>
            <w:t>Klicken oder tippen Sie hier, um Text einzugeben.</w:t>
          </w:r>
        </w:p>
      </w:docPartBody>
    </w:docPart>
    <w:docPart>
      <w:docPartPr>
        <w:name w:val="32911DE0A0BF0345ACBD50249BF1DF65"/>
        <w:category>
          <w:name w:val="Allgemein"/>
          <w:gallery w:val="placeholder"/>
        </w:category>
        <w:types>
          <w:type w:val="bbPlcHdr"/>
        </w:types>
        <w:behaviors>
          <w:behavior w:val="content"/>
        </w:behaviors>
        <w:guid w:val="{44A80E1C-56CA-5741-A45E-4FC962D74CE7}"/>
      </w:docPartPr>
      <w:docPartBody>
        <w:p w:rsidR="00845886" w:rsidRDefault="00845886" w:rsidP="00845886">
          <w:pPr>
            <w:pStyle w:val="32911DE0A0BF0345ACBD50249BF1DF65"/>
          </w:pPr>
          <w:r w:rsidRPr="004775E1">
            <w:rPr>
              <w:rStyle w:val="PlaceholderText"/>
            </w:rPr>
            <w:t>Klicken oder tippen Sie hier, um Text einzugeben.</w:t>
          </w:r>
        </w:p>
      </w:docPartBody>
    </w:docPart>
    <w:docPart>
      <w:docPartPr>
        <w:name w:val="BD884B1B262BD34EA671C7BAF13F9215"/>
        <w:category>
          <w:name w:val="Allgemein"/>
          <w:gallery w:val="placeholder"/>
        </w:category>
        <w:types>
          <w:type w:val="bbPlcHdr"/>
        </w:types>
        <w:behaviors>
          <w:behavior w:val="content"/>
        </w:behaviors>
        <w:guid w:val="{B655DE95-AEDA-B940-A81D-D10C4FD6E709}"/>
      </w:docPartPr>
      <w:docPartBody>
        <w:p w:rsidR="00845886" w:rsidRDefault="00845886" w:rsidP="00845886">
          <w:pPr>
            <w:pStyle w:val="BD884B1B262BD34EA671C7BAF13F9215"/>
          </w:pPr>
          <w:r w:rsidRPr="004E44D3">
            <w:rPr>
              <w:rStyle w:val="PlaceholderText"/>
            </w:rPr>
            <w:t>Klicken oder tippen Sie hier, um Text einzugeben.</w:t>
          </w:r>
        </w:p>
      </w:docPartBody>
    </w:docPart>
    <w:docPart>
      <w:docPartPr>
        <w:name w:val="073E44333C1F804E96A322F106DB830C"/>
        <w:category>
          <w:name w:val="Allgemein"/>
          <w:gallery w:val="placeholder"/>
        </w:category>
        <w:types>
          <w:type w:val="bbPlcHdr"/>
        </w:types>
        <w:behaviors>
          <w:behavior w:val="content"/>
        </w:behaviors>
        <w:guid w:val="{664567AA-AEDA-A64A-BBCE-A0FF69C9DD07}"/>
      </w:docPartPr>
      <w:docPartBody>
        <w:p w:rsidR="00845886" w:rsidRDefault="00845886" w:rsidP="00845886">
          <w:pPr>
            <w:pStyle w:val="073E44333C1F804E96A322F106DB830C"/>
          </w:pPr>
          <w:r w:rsidRPr="004E44D3">
            <w:rPr>
              <w:rStyle w:val="PlaceholderText"/>
            </w:rPr>
            <w:t>Klicken oder tippen Sie hier, um Text einzugeben.</w:t>
          </w:r>
        </w:p>
      </w:docPartBody>
    </w:docPart>
    <w:docPart>
      <w:docPartPr>
        <w:name w:val="CABF1ABDD6AA7C498C5FFAA6F596E840"/>
        <w:category>
          <w:name w:val="Allgemein"/>
          <w:gallery w:val="placeholder"/>
        </w:category>
        <w:types>
          <w:type w:val="bbPlcHdr"/>
        </w:types>
        <w:behaviors>
          <w:behavior w:val="content"/>
        </w:behaviors>
        <w:guid w:val="{090CBCCA-2815-8845-8498-0968ECEA3589}"/>
      </w:docPartPr>
      <w:docPartBody>
        <w:p w:rsidR="00845886" w:rsidRDefault="00845886" w:rsidP="00845886">
          <w:pPr>
            <w:pStyle w:val="CABF1ABDD6AA7C498C5FFAA6F596E840"/>
          </w:pPr>
          <w:r w:rsidRPr="004E44D3">
            <w:rPr>
              <w:rStyle w:val="PlaceholderText"/>
            </w:rPr>
            <w:t>Klicken oder tippen Sie hier, um Text einzugeben.</w:t>
          </w:r>
        </w:p>
      </w:docPartBody>
    </w:docPart>
    <w:docPart>
      <w:docPartPr>
        <w:name w:val="36577D350858764D91B1503D9366FB59"/>
        <w:category>
          <w:name w:val="Allgemein"/>
          <w:gallery w:val="placeholder"/>
        </w:category>
        <w:types>
          <w:type w:val="bbPlcHdr"/>
        </w:types>
        <w:behaviors>
          <w:behavior w:val="content"/>
        </w:behaviors>
        <w:guid w:val="{05FC0C1D-B817-E54D-A0E0-C1EC8097AE51}"/>
      </w:docPartPr>
      <w:docPartBody>
        <w:p w:rsidR="00845886" w:rsidRDefault="00845886" w:rsidP="00845886">
          <w:pPr>
            <w:pStyle w:val="36577D350858764D91B1503D9366FB59"/>
          </w:pPr>
          <w:r w:rsidRPr="004E44D3">
            <w:rPr>
              <w:rStyle w:val="PlaceholderText"/>
            </w:rPr>
            <w:t>Klicken oder tippen Sie hier, um Text einzugeben.</w:t>
          </w:r>
        </w:p>
      </w:docPartBody>
    </w:docPart>
    <w:docPart>
      <w:docPartPr>
        <w:name w:val="8D09848FE2A11642BDBBABA842F8673E"/>
        <w:category>
          <w:name w:val="Allgemein"/>
          <w:gallery w:val="placeholder"/>
        </w:category>
        <w:types>
          <w:type w:val="bbPlcHdr"/>
        </w:types>
        <w:behaviors>
          <w:behavior w:val="content"/>
        </w:behaviors>
        <w:guid w:val="{45B8A394-C225-AA4B-9F4A-4E2F99D9A07C}"/>
      </w:docPartPr>
      <w:docPartBody>
        <w:p w:rsidR="00845886" w:rsidRDefault="00845886" w:rsidP="00845886">
          <w:pPr>
            <w:pStyle w:val="8D09848FE2A11642BDBBABA842F8673E"/>
          </w:pPr>
          <w:r w:rsidRPr="004E44D3">
            <w:rPr>
              <w:rStyle w:val="PlaceholderText"/>
            </w:rPr>
            <w:t>Klicken oder tippen Sie hier, um Text einzugeben.</w:t>
          </w:r>
        </w:p>
      </w:docPartBody>
    </w:docPart>
    <w:docPart>
      <w:docPartPr>
        <w:name w:val="E3785FEAC8FACE48B9AC4F768C996436"/>
        <w:category>
          <w:name w:val="Allgemein"/>
          <w:gallery w:val="placeholder"/>
        </w:category>
        <w:types>
          <w:type w:val="bbPlcHdr"/>
        </w:types>
        <w:behaviors>
          <w:behavior w:val="content"/>
        </w:behaviors>
        <w:guid w:val="{E7C61C45-33A9-F641-AC9E-0C6AAF49D265}"/>
      </w:docPartPr>
      <w:docPartBody>
        <w:p w:rsidR="00845886" w:rsidRDefault="00845886" w:rsidP="00845886">
          <w:pPr>
            <w:pStyle w:val="E3785FEAC8FACE48B9AC4F768C996436"/>
          </w:pPr>
          <w:r w:rsidRPr="004E44D3">
            <w:rPr>
              <w:rStyle w:val="PlaceholderText"/>
            </w:rPr>
            <w:t>Klicken oder tippen Sie hier, um Text einzugeben.</w:t>
          </w:r>
        </w:p>
      </w:docPartBody>
    </w:docPart>
    <w:docPart>
      <w:docPartPr>
        <w:name w:val="9417B2298E05644B86E80010DEA29A15"/>
        <w:category>
          <w:name w:val="Allgemein"/>
          <w:gallery w:val="placeholder"/>
        </w:category>
        <w:types>
          <w:type w:val="bbPlcHdr"/>
        </w:types>
        <w:behaviors>
          <w:behavior w:val="content"/>
        </w:behaviors>
        <w:guid w:val="{6B9F6FCB-763D-E249-860D-2840D787BFA8}"/>
      </w:docPartPr>
      <w:docPartBody>
        <w:p w:rsidR="00845886" w:rsidRDefault="00845886" w:rsidP="00845886">
          <w:pPr>
            <w:pStyle w:val="9417B2298E05644B86E80010DEA29A15"/>
          </w:pPr>
          <w:r w:rsidRPr="004E44D3">
            <w:rPr>
              <w:rStyle w:val="PlaceholderText"/>
            </w:rPr>
            <w:t>Klicken oder tippen Sie hier, um Text einzugeben.</w:t>
          </w:r>
        </w:p>
      </w:docPartBody>
    </w:docPart>
    <w:docPart>
      <w:docPartPr>
        <w:name w:val="7908CBC9C8FEB3489BED3027A5448D46"/>
        <w:category>
          <w:name w:val="Allgemein"/>
          <w:gallery w:val="placeholder"/>
        </w:category>
        <w:types>
          <w:type w:val="bbPlcHdr"/>
        </w:types>
        <w:behaviors>
          <w:behavior w:val="content"/>
        </w:behaviors>
        <w:guid w:val="{95241E43-13ED-4149-BE85-4855AF50D771}"/>
      </w:docPartPr>
      <w:docPartBody>
        <w:p w:rsidR="00845886" w:rsidRDefault="00845886" w:rsidP="00845886">
          <w:pPr>
            <w:pStyle w:val="7908CBC9C8FEB3489BED3027A5448D46"/>
          </w:pPr>
          <w:r w:rsidRPr="004E44D3">
            <w:rPr>
              <w:rStyle w:val="PlaceholderText"/>
            </w:rPr>
            <w:t>Klicken oder tippen Sie hier, um Text einzugeben.</w:t>
          </w:r>
        </w:p>
      </w:docPartBody>
    </w:docPart>
    <w:docPart>
      <w:docPartPr>
        <w:name w:val="CB3CD98047CFDF46A9BBA8C7A586411B"/>
        <w:category>
          <w:name w:val="Allgemein"/>
          <w:gallery w:val="placeholder"/>
        </w:category>
        <w:types>
          <w:type w:val="bbPlcHdr"/>
        </w:types>
        <w:behaviors>
          <w:behavior w:val="content"/>
        </w:behaviors>
        <w:guid w:val="{ED76FFA3-D452-5442-B619-9031CB02DBE4}"/>
      </w:docPartPr>
      <w:docPartBody>
        <w:p w:rsidR="00845886" w:rsidRDefault="00845886" w:rsidP="00845886">
          <w:pPr>
            <w:pStyle w:val="CB3CD98047CFDF46A9BBA8C7A586411B"/>
          </w:pPr>
          <w:r w:rsidRPr="004E44D3">
            <w:rPr>
              <w:rStyle w:val="PlaceholderText"/>
            </w:rPr>
            <w:t>Klicken oder tippen Sie hier, um Text einzugeben.</w:t>
          </w:r>
        </w:p>
      </w:docPartBody>
    </w:docPart>
    <w:docPart>
      <w:docPartPr>
        <w:name w:val="CB0AA7039705604D87B7D770BD6C88AA"/>
        <w:category>
          <w:name w:val="Allgemein"/>
          <w:gallery w:val="placeholder"/>
        </w:category>
        <w:types>
          <w:type w:val="bbPlcHdr"/>
        </w:types>
        <w:behaviors>
          <w:behavior w:val="content"/>
        </w:behaviors>
        <w:guid w:val="{50A04471-2C5F-0943-82BA-26402787C2BA}"/>
      </w:docPartPr>
      <w:docPartBody>
        <w:p w:rsidR="00845886" w:rsidRDefault="00845886" w:rsidP="00845886">
          <w:pPr>
            <w:pStyle w:val="CB0AA7039705604D87B7D770BD6C88AA"/>
          </w:pPr>
          <w:r w:rsidRPr="004E44D3">
            <w:rPr>
              <w:rStyle w:val="PlaceholderText"/>
            </w:rPr>
            <w:t>Klicken oder tippen Sie hier, um Text einzugeben.</w:t>
          </w:r>
        </w:p>
      </w:docPartBody>
    </w:docPart>
    <w:docPart>
      <w:docPartPr>
        <w:name w:val="84BD922BD122A446B1881CAAE2FAA4FC"/>
        <w:category>
          <w:name w:val="Allgemein"/>
          <w:gallery w:val="placeholder"/>
        </w:category>
        <w:types>
          <w:type w:val="bbPlcHdr"/>
        </w:types>
        <w:behaviors>
          <w:behavior w:val="content"/>
        </w:behaviors>
        <w:guid w:val="{4A2A50D0-DE7B-5D49-84D3-80D487196B87}"/>
      </w:docPartPr>
      <w:docPartBody>
        <w:p w:rsidR="00845886" w:rsidRDefault="00845886" w:rsidP="00845886">
          <w:pPr>
            <w:pStyle w:val="84BD922BD122A446B1881CAAE2FAA4FC"/>
          </w:pPr>
          <w:r w:rsidRPr="004775E1">
            <w:rPr>
              <w:rStyle w:val="PlaceholderText"/>
            </w:rPr>
            <w:t>Klicken oder tippen Sie hier, um Text einzugeben.</w:t>
          </w:r>
        </w:p>
      </w:docPartBody>
    </w:docPart>
    <w:docPart>
      <w:docPartPr>
        <w:name w:val="D7A307C5D5DCC043A8D57A38AAE11F2C"/>
        <w:category>
          <w:name w:val="Allgemein"/>
          <w:gallery w:val="placeholder"/>
        </w:category>
        <w:types>
          <w:type w:val="bbPlcHdr"/>
        </w:types>
        <w:behaviors>
          <w:behavior w:val="content"/>
        </w:behaviors>
        <w:guid w:val="{984D6B62-0C93-5E4E-9E18-6FAF05788344}"/>
      </w:docPartPr>
      <w:docPartBody>
        <w:p w:rsidR="00845886" w:rsidRDefault="00845886" w:rsidP="00845886">
          <w:pPr>
            <w:pStyle w:val="D7A307C5D5DCC043A8D57A38AAE11F2C"/>
          </w:pPr>
          <w:r w:rsidRPr="004775E1">
            <w:rPr>
              <w:rStyle w:val="PlaceholderText"/>
            </w:rPr>
            <w:t>Klicken oder tippen Sie hier, um Text einzugeben.</w:t>
          </w:r>
        </w:p>
      </w:docPartBody>
    </w:docPart>
    <w:docPart>
      <w:docPartPr>
        <w:name w:val="4C2BCDB6B66D184C9672CF64C232D3FD"/>
        <w:category>
          <w:name w:val="Allgemein"/>
          <w:gallery w:val="placeholder"/>
        </w:category>
        <w:types>
          <w:type w:val="bbPlcHdr"/>
        </w:types>
        <w:behaviors>
          <w:behavior w:val="content"/>
        </w:behaviors>
        <w:guid w:val="{3C1BA123-F7AE-6F45-8A8E-03C44733A460}"/>
      </w:docPartPr>
      <w:docPartBody>
        <w:p w:rsidR="00845886" w:rsidRDefault="00845886" w:rsidP="00845886">
          <w:pPr>
            <w:pStyle w:val="4C2BCDB6B66D184C9672CF64C232D3FD"/>
          </w:pPr>
          <w:r w:rsidRPr="004E44D3">
            <w:rPr>
              <w:rStyle w:val="PlaceholderText"/>
            </w:rPr>
            <w:t>Klicken oder tippen Sie hier, um Text einzugeben.</w:t>
          </w:r>
        </w:p>
      </w:docPartBody>
    </w:docPart>
    <w:docPart>
      <w:docPartPr>
        <w:name w:val="CDAEBB1B49B21640B4103CDD317E6A02"/>
        <w:category>
          <w:name w:val="Allgemein"/>
          <w:gallery w:val="placeholder"/>
        </w:category>
        <w:types>
          <w:type w:val="bbPlcHdr"/>
        </w:types>
        <w:behaviors>
          <w:behavior w:val="content"/>
        </w:behaviors>
        <w:guid w:val="{C0D9433A-B2BA-5149-8491-AD9375D36398}"/>
      </w:docPartPr>
      <w:docPartBody>
        <w:p w:rsidR="00845886" w:rsidRDefault="00845886" w:rsidP="00845886">
          <w:pPr>
            <w:pStyle w:val="CDAEBB1B49B21640B4103CDD317E6A02"/>
          </w:pPr>
          <w:r w:rsidRPr="004E44D3">
            <w:rPr>
              <w:rStyle w:val="PlaceholderText"/>
            </w:rPr>
            <w:t>Klicken oder tippen Sie hier, um Text einzugeben.</w:t>
          </w:r>
        </w:p>
      </w:docPartBody>
    </w:docPart>
    <w:docPart>
      <w:docPartPr>
        <w:name w:val="655EB06A007AE94A928F41A8734FFC07"/>
        <w:category>
          <w:name w:val="Allgemein"/>
          <w:gallery w:val="placeholder"/>
        </w:category>
        <w:types>
          <w:type w:val="bbPlcHdr"/>
        </w:types>
        <w:behaviors>
          <w:behavior w:val="content"/>
        </w:behaviors>
        <w:guid w:val="{5859BE87-8FC1-B240-B530-948D6C37BABF}"/>
      </w:docPartPr>
      <w:docPartBody>
        <w:p w:rsidR="00845886" w:rsidRDefault="00845886" w:rsidP="00845886">
          <w:pPr>
            <w:pStyle w:val="655EB06A007AE94A928F41A8734FFC07"/>
          </w:pPr>
          <w:r w:rsidRPr="004E44D3">
            <w:rPr>
              <w:rStyle w:val="PlaceholderText"/>
            </w:rPr>
            <w:t>Klicken oder tippen Sie hier, um Text einzugeben.</w:t>
          </w:r>
        </w:p>
      </w:docPartBody>
    </w:docPart>
    <w:docPart>
      <w:docPartPr>
        <w:name w:val="A4FB0909F8F5CA47B76119E5CE137847"/>
        <w:category>
          <w:name w:val="Allgemein"/>
          <w:gallery w:val="placeholder"/>
        </w:category>
        <w:types>
          <w:type w:val="bbPlcHdr"/>
        </w:types>
        <w:behaviors>
          <w:behavior w:val="content"/>
        </w:behaviors>
        <w:guid w:val="{500A0D13-82FC-914B-9DFC-303697B3BB1C}"/>
      </w:docPartPr>
      <w:docPartBody>
        <w:p w:rsidR="00845886" w:rsidRDefault="00845886" w:rsidP="00845886">
          <w:pPr>
            <w:pStyle w:val="A4FB0909F8F5CA47B76119E5CE137847"/>
          </w:pPr>
          <w:r w:rsidRPr="004E44D3">
            <w:rPr>
              <w:rStyle w:val="PlaceholderText"/>
            </w:rPr>
            <w:t>Klicken oder tippen Sie hier, um Text einzugeben.</w:t>
          </w:r>
        </w:p>
      </w:docPartBody>
    </w:docPart>
    <w:docPart>
      <w:docPartPr>
        <w:name w:val="FD3A500466A8064594EC01A7D4317B7C"/>
        <w:category>
          <w:name w:val="Allgemein"/>
          <w:gallery w:val="placeholder"/>
        </w:category>
        <w:types>
          <w:type w:val="bbPlcHdr"/>
        </w:types>
        <w:behaviors>
          <w:behavior w:val="content"/>
        </w:behaviors>
        <w:guid w:val="{5D2426D3-20FE-5D40-84D1-69E9CF69D3B5}"/>
      </w:docPartPr>
      <w:docPartBody>
        <w:p w:rsidR="00845886" w:rsidRDefault="00845886" w:rsidP="00845886">
          <w:pPr>
            <w:pStyle w:val="FD3A500466A8064594EC01A7D4317B7C"/>
          </w:pPr>
          <w:r w:rsidRPr="004E44D3">
            <w:rPr>
              <w:rStyle w:val="PlaceholderText"/>
            </w:rPr>
            <w:t>Klicken oder tippen Sie hier, um Text einzugeben.</w:t>
          </w:r>
        </w:p>
      </w:docPartBody>
    </w:docPart>
    <w:docPart>
      <w:docPartPr>
        <w:name w:val="2B0C64ACFE5BCE4CB518DCC19582BCB4"/>
        <w:category>
          <w:name w:val="Allgemein"/>
          <w:gallery w:val="placeholder"/>
        </w:category>
        <w:types>
          <w:type w:val="bbPlcHdr"/>
        </w:types>
        <w:behaviors>
          <w:behavior w:val="content"/>
        </w:behaviors>
        <w:guid w:val="{777265EB-DFD0-F44E-9A52-250811D3EF60}"/>
      </w:docPartPr>
      <w:docPartBody>
        <w:p w:rsidR="00845886" w:rsidRDefault="00845886" w:rsidP="00845886">
          <w:pPr>
            <w:pStyle w:val="2B0C64ACFE5BCE4CB518DCC19582BCB4"/>
          </w:pPr>
          <w:r w:rsidRPr="004E44D3">
            <w:rPr>
              <w:rStyle w:val="PlaceholderText"/>
            </w:rPr>
            <w:t>Klicken oder tippen Sie hier, um Text einzugeben.</w:t>
          </w:r>
        </w:p>
      </w:docPartBody>
    </w:docPart>
    <w:docPart>
      <w:docPartPr>
        <w:name w:val="51E731F5ECA2CD449A568E0F0A9AE69B"/>
        <w:category>
          <w:name w:val="Allgemein"/>
          <w:gallery w:val="placeholder"/>
        </w:category>
        <w:types>
          <w:type w:val="bbPlcHdr"/>
        </w:types>
        <w:behaviors>
          <w:behavior w:val="content"/>
        </w:behaviors>
        <w:guid w:val="{AFA578E7-1173-4B4C-B09C-2025885F1698}"/>
      </w:docPartPr>
      <w:docPartBody>
        <w:p w:rsidR="00845886" w:rsidRDefault="00845886" w:rsidP="00845886">
          <w:pPr>
            <w:pStyle w:val="51E731F5ECA2CD449A568E0F0A9AE69B"/>
          </w:pPr>
          <w:r w:rsidRPr="004E44D3">
            <w:rPr>
              <w:rStyle w:val="PlaceholderText"/>
            </w:rPr>
            <w:t>Klicken oder tippen Sie hier, um Text einzugeben.</w:t>
          </w:r>
        </w:p>
      </w:docPartBody>
    </w:docPart>
    <w:docPart>
      <w:docPartPr>
        <w:name w:val="310C56625AC2784BBC7A29513B7335EB"/>
        <w:category>
          <w:name w:val="Allgemein"/>
          <w:gallery w:val="placeholder"/>
        </w:category>
        <w:types>
          <w:type w:val="bbPlcHdr"/>
        </w:types>
        <w:behaviors>
          <w:behavior w:val="content"/>
        </w:behaviors>
        <w:guid w:val="{3A848B7D-46A1-1F45-8300-9F5D8FC35C77}"/>
      </w:docPartPr>
      <w:docPartBody>
        <w:p w:rsidR="00845886" w:rsidRDefault="00845886" w:rsidP="00845886">
          <w:pPr>
            <w:pStyle w:val="310C56625AC2784BBC7A29513B7335EB"/>
          </w:pPr>
          <w:r w:rsidRPr="000E1BCB">
            <w:rPr>
              <w:rStyle w:val="PlaceholderText"/>
            </w:rPr>
            <w:t>Klicken oder tippen Sie hier, um Text einzugeben.</w:t>
          </w:r>
        </w:p>
      </w:docPartBody>
    </w:docPart>
    <w:docPart>
      <w:docPartPr>
        <w:name w:val="AB71DE46F5F0364E8A856D32200D374F"/>
        <w:category>
          <w:name w:val="Allgemein"/>
          <w:gallery w:val="placeholder"/>
        </w:category>
        <w:types>
          <w:type w:val="bbPlcHdr"/>
        </w:types>
        <w:behaviors>
          <w:behavior w:val="content"/>
        </w:behaviors>
        <w:guid w:val="{41C2EE8C-535F-D044-8688-696F7A061EF9}"/>
      </w:docPartPr>
      <w:docPartBody>
        <w:p w:rsidR="00845886" w:rsidRDefault="00845886" w:rsidP="00845886">
          <w:pPr>
            <w:pStyle w:val="AB71DE46F5F0364E8A856D32200D374F"/>
          </w:pPr>
          <w:r w:rsidRPr="00591006">
            <w:rPr>
              <w:rStyle w:val="PlaceholderText"/>
            </w:rPr>
            <w:t>Klicken oder tippen Sie hier, um Text einzugeben.</w:t>
          </w:r>
        </w:p>
      </w:docPartBody>
    </w:docPart>
    <w:docPart>
      <w:docPartPr>
        <w:name w:val="D1945219DAAE4C428E9A5FA8C35F6D04"/>
        <w:category>
          <w:name w:val="Allgemein"/>
          <w:gallery w:val="placeholder"/>
        </w:category>
        <w:types>
          <w:type w:val="bbPlcHdr"/>
        </w:types>
        <w:behaviors>
          <w:behavior w:val="content"/>
        </w:behaviors>
        <w:guid w:val="{B516F51C-BB5A-1C44-B468-FB93A515449E}"/>
      </w:docPartPr>
      <w:docPartBody>
        <w:p w:rsidR="00845886" w:rsidRDefault="00845886" w:rsidP="00845886">
          <w:pPr>
            <w:pStyle w:val="D1945219DAAE4C428E9A5FA8C35F6D04"/>
          </w:pPr>
          <w:r w:rsidRPr="000E1BCB">
            <w:rPr>
              <w:rStyle w:val="PlaceholderText"/>
            </w:rPr>
            <w:t>Klicken oder tippen Sie hier, um Text einzugeben.</w:t>
          </w:r>
        </w:p>
      </w:docPartBody>
    </w:docPart>
    <w:docPart>
      <w:docPartPr>
        <w:name w:val="3BD544D13D1D8D4CA79AB4062121D475"/>
        <w:category>
          <w:name w:val="Allgemein"/>
          <w:gallery w:val="placeholder"/>
        </w:category>
        <w:types>
          <w:type w:val="bbPlcHdr"/>
        </w:types>
        <w:behaviors>
          <w:behavior w:val="content"/>
        </w:behaviors>
        <w:guid w:val="{86A32626-CD44-3A41-85B5-88A0A7827F04}"/>
      </w:docPartPr>
      <w:docPartBody>
        <w:p w:rsidR="00845886" w:rsidRDefault="00845886" w:rsidP="00845886">
          <w:pPr>
            <w:pStyle w:val="3BD544D13D1D8D4CA79AB4062121D475"/>
          </w:pPr>
          <w:r w:rsidRPr="001A1D8D">
            <w:rPr>
              <w:rStyle w:val="PlaceholderText"/>
            </w:rPr>
            <w:t>Klicken oder tippen Sie hier, um Text einzugeben.</w:t>
          </w:r>
        </w:p>
      </w:docPartBody>
    </w:docPart>
    <w:docPart>
      <w:docPartPr>
        <w:name w:val="FAC56EF8C562F943928FA8BAEB450E6D"/>
        <w:category>
          <w:name w:val="Allgemein"/>
          <w:gallery w:val="placeholder"/>
        </w:category>
        <w:types>
          <w:type w:val="bbPlcHdr"/>
        </w:types>
        <w:behaviors>
          <w:behavior w:val="content"/>
        </w:behaviors>
        <w:guid w:val="{D50C807B-868C-724E-9927-193377DC406E}"/>
      </w:docPartPr>
      <w:docPartBody>
        <w:p w:rsidR="00845886" w:rsidRDefault="00845886" w:rsidP="00845886">
          <w:pPr>
            <w:pStyle w:val="FAC56EF8C562F943928FA8BAEB450E6D"/>
          </w:pPr>
          <w:r w:rsidRPr="001A1D8D">
            <w:rPr>
              <w:rStyle w:val="PlaceholderText"/>
            </w:rPr>
            <w:t>Klicken oder tippen Sie hier, um Text einzugeben.</w:t>
          </w:r>
        </w:p>
      </w:docPartBody>
    </w:docPart>
    <w:docPart>
      <w:docPartPr>
        <w:name w:val="EA92BDCC72E5C144AEDDEE9A74B70C64"/>
        <w:category>
          <w:name w:val="Allgemein"/>
          <w:gallery w:val="placeholder"/>
        </w:category>
        <w:types>
          <w:type w:val="bbPlcHdr"/>
        </w:types>
        <w:behaviors>
          <w:behavior w:val="content"/>
        </w:behaviors>
        <w:guid w:val="{A2173C5A-A4A9-1F4F-B4CC-01E76086D721}"/>
      </w:docPartPr>
      <w:docPartBody>
        <w:p w:rsidR="00845886" w:rsidRDefault="00845886" w:rsidP="00845886">
          <w:pPr>
            <w:pStyle w:val="EA92BDCC72E5C144AEDDEE9A74B70C64"/>
          </w:pPr>
          <w:r w:rsidRPr="001A1D8D">
            <w:rPr>
              <w:rStyle w:val="PlaceholderText"/>
            </w:rPr>
            <w:t>Klicken oder tippen Sie hier, um Text einzugeben.</w:t>
          </w:r>
        </w:p>
      </w:docPartBody>
    </w:docPart>
    <w:docPart>
      <w:docPartPr>
        <w:name w:val="1D40D431D0988345B3923E548A51591F"/>
        <w:category>
          <w:name w:val="Allgemein"/>
          <w:gallery w:val="placeholder"/>
        </w:category>
        <w:types>
          <w:type w:val="bbPlcHdr"/>
        </w:types>
        <w:behaviors>
          <w:behavior w:val="content"/>
        </w:behaviors>
        <w:guid w:val="{86D1FCE6-766C-8445-B848-0E1B1701CA95}"/>
      </w:docPartPr>
      <w:docPartBody>
        <w:p w:rsidR="00845886" w:rsidRDefault="00845886" w:rsidP="00845886">
          <w:pPr>
            <w:pStyle w:val="1D40D431D0988345B3923E548A51591F"/>
          </w:pPr>
          <w:r w:rsidRPr="001A1D8D">
            <w:rPr>
              <w:rStyle w:val="PlaceholderText"/>
            </w:rPr>
            <w:t>Klicken oder tippen Sie hier, um Text einzugeben.</w:t>
          </w:r>
        </w:p>
      </w:docPartBody>
    </w:docPart>
    <w:docPart>
      <w:docPartPr>
        <w:name w:val="1FA191830544EA439B5CAFFDE3F966CC"/>
        <w:category>
          <w:name w:val="Allgemein"/>
          <w:gallery w:val="placeholder"/>
        </w:category>
        <w:types>
          <w:type w:val="bbPlcHdr"/>
        </w:types>
        <w:behaviors>
          <w:behavior w:val="content"/>
        </w:behaviors>
        <w:guid w:val="{20DD5524-A280-5946-AFA7-2DFA785A08A1}"/>
      </w:docPartPr>
      <w:docPartBody>
        <w:p w:rsidR="00845886" w:rsidRDefault="00845886" w:rsidP="00845886">
          <w:pPr>
            <w:pStyle w:val="1FA191830544EA439B5CAFFDE3F966CC"/>
          </w:pPr>
          <w:r w:rsidRPr="001A1D8D">
            <w:rPr>
              <w:rStyle w:val="PlaceholderText"/>
            </w:rPr>
            <w:t>Klicken oder tippen Sie hier, um Text einzugeben.</w:t>
          </w:r>
        </w:p>
      </w:docPartBody>
    </w:docPart>
    <w:docPart>
      <w:docPartPr>
        <w:name w:val="B3EFD00D95581648876A4866B205D36A"/>
        <w:category>
          <w:name w:val="Allgemein"/>
          <w:gallery w:val="placeholder"/>
        </w:category>
        <w:types>
          <w:type w:val="bbPlcHdr"/>
        </w:types>
        <w:behaviors>
          <w:behavior w:val="content"/>
        </w:behaviors>
        <w:guid w:val="{3F11495C-62D3-1949-A8E2-F1D3284DAC69}"/>
      </w:docPartPr>
      <w:docPartBody>
        <w:p w:rsidR="00845886" w:rsidRDefault="00845886" w:rsidP="00845886">
          <w:pPr>
            <w:pStyle w:val="B3EFD00D95581648876A4866B205D36A"/>
          </w:pPr>
          <w:r w:rsidRPr="004775E1">
            <w:rPr>
              <w:rStyle w:val="PlaceholderText"/>
            </w:rPr>
            <w:t>Klicken oder tippen Sie hier, um Text einzugeben.</w:t>
          </w:r>
        </w:p>
      </w:docPartBody>
    </w:docPart>
    <w:docPart>
      <w:docPartPr>
        <w:name w:val="39A1CAF58AA0CA46A8B6DF373C198C97"/>
        <w:category>
          <w:name w:val="Allgemein"/>
          <w:gallery w:val="placeholder"/>
        </w:category>
        <w:types>
          <w:type w:val="bbPlcHdr"/>
        </w:types>
        <w:behaviors>
          <w:behavior w:val="content"/>
        </w:behaviors>
        <w:guid w:val="{2220262E-6326-6646-B0A0-ABAAA618D3E0}"/>
      </w:docPartPr>
      <w:docPartBody>
        <w:p w:rsidR="00845886" w:rsidRDefault="00845886" w:rsidP="00845886">
          <w:pPr>
            <w:pStyle w:val="39A1CAF58AA0CA46A8B6DF373C198C97"/>
          </w:pPr>
          <w:r w:rsidRPr="004775E1">
            <w:rPr>
              <w:rStyle w:val="PlaceholderText"/>
            </w:rPr>
            <w:t>Klicken oder tippen Sie hier, um Text einzugeben.</w:t>
          </w:r>
        </w:p>
      </w:docPartBody>
    </w:docPart>
    <w:docPart>
      <w:docPartPr>
        <w:name w:val="015253769D50E54DB109E48C484125C6"/>
        <w:category>
          <w:name w:val="Allgemein"/>
          <w:gallery w:val="placeholder"/>
        </w:category>
        <w:types>
          <w:type w:val="bbPlcHdr"/>
        </w:types>
        <w:behaviors>
          <w:behavior w:val="content"/>
        </w:behaviors>
        <w:guid w:val="{B754FB94-8FD1-1F4F-B2DB-5BE349743BB3}"/>
      </w:docPartPr>
      <w:docPartBody>
        <w:p w:rsidR="00845886" w:rsidRDefault="00845886" w:rsidP="00845886">
          <w:pPr>
            <w:pStyle w:val="015253769D50E54DB109E48C484125C6"/>
          </w:pPr>
          <w:r w:rsidRPr="00591006">
            <w:rPr>
              <w:rStyle w:val="PlaceholderText"/>
            </w:rPr>
            <w:t>Klicken oder tippen Sie hier, um Text einzugeben.</w:t>
          </w:r>
        </w:p>
      </w:docPartBody>
    </w:docPart>
    <w:docPart>
      <w:docPartPr>
        <w:name w:val="08EF59FBE121CE418A2C7F0E87B6C784"/>
        <w:category>
          <w:name w:val="Allgemein"/>
          <w:gallery w:val="placeholder"/>
        </w:category>
        <w:types>
          <w:type w:val="bbPlcHdr"/>
        </w:types>
        <w:behaviors>
          <w:behavior w:val="content"/>
        </w:behaviors>
        <w:guid w:val="{43D55768-A2FA-CE47-A5FE-738F667E8273}"/>
      </w:docPartPr>
      <w:docPartBody>
        <w:p w:rsidR="00845886" w:rsidRDefault="00845886" w:rsidP="00845886">
          <w:pPr>
            <w:pStyle w:val="08EF59FBE121CE418A2C7F0E87B6C784"/>
          </w:pPr>
          <w:r w:rsidRPr="004775E1">
            <w:rPr>
              <w:rStyle w:val="PlaceholderText"/>
            </w:rPr>
            <w:t>Klicken oder tippen Sie hier, um Text einzugeben.</w:t>
          </w:r>
        </w:p>
      </w:docPartBody>
    </w:docPart>
    <w:docPart>
      <w:docPartPr>
        <w:name w:val="F7C69309AB26E84194AECE30C89345E6"/>
        <w:category>
          <w:name w:val="Allgemein"/>
          <w:gallery w:val="placeholder"/>
        </w:category>
        <w:types>
          <w:type w:val="bbPlcHdr"/>
        </w:types>
        <w:behaviors>
          <w:behavior w:val="content"/>
        </w:behaviors>
        <w:guid w:val="{91B18E85-3EEA-8940-B1F2-1D46ED9D5DE9}"/>
      </w:docPartPr>
      <w:docPartBody>
        <w:p w:rsidR="00845886" w:rsidRDefault="00845886" w:rsidP="00845886">
          <w:pPr>
            <w:pStyle w:val="F7C69309AB26E84194AECE30C89345E6"/>
          </w:pPr>
          <w:r w:rsidRPr="004E5E64">
            <w:rPr>
              <w:rStyle w:val="PlaceholderText"/>
            </w:rPr>
            <w:t>Click or tap here to enter text.</w:t>
          </w:r>
        </w:p>
      </w:docPartBody>
    </w:docPart>
    <w:docPart>
      <w:docPartPr>
        <w:name w:val="7BE7084748F5154290A93E371D2EDCFF"/>
        <w:category>
          <w:name w:val="Allgemein"/>
          <w:gallery w:val="placeholder"/>
        </w:category>
        <w:types>
          <w:type w:val="bbPlcHdr"/>
        </w:types>
        <w:behaviors>
          <w:behavior w:val="content"/>
        </w:behaviors>
        <w:guid w:val="{F516AC42-49B9-7649-ABB7-C5DD3FC85B7C}"/>
      </w:docPartPr>
      <w:docPartBody>
        <w:p w:rsidR="00845886" w:rsidRDefault="00845886" w:rsidP="00845886">
          <w:pPr>
            <w:pStyle w:val="7BE7084748F5154290A93E371D2EDCFF"/>
          </w:pPr>
          <w:r w:rsidRPr="004E5E64">
            <w:rPr>
              <w:rStyle w:val="PlaceholderText"/>
            </w:rPr>
            <w:t>Click or tap here to enter text.</w:t>
          </w:r>
        </w:p>
      </w:docPartBody>
    </w:docPart>
    <w:docPart>
      <w:docPartPr>
        <w:name w:val="F0A37D93272EED4A893B91D329692EA4"/>
        <w:category>
          <w:name w:val="Allgemein"/>
          <w:gallery w:val="placeholder"/>
        </w:category>
        <w:types>
          <w:type w:val="bbPlcHdr"/>
        </w:types>
        <w:behaviors>
          <w:behavior w:val="content"/>
        </w:behaviors>
        <w:guid w:val="{EFF84316-C2E6-AD4B-8F8A-6A675DF5AEE8}"/>
      </w:docPartPr>
      <w:docPartBody>
        <w:p w:rsidR="00845886" w:rsidRDefault="00845886" w:rsidP="00845886">
          <w:pPr>
            <w:pStyle w:val="F0A37D93272EED4A893B91D329692EA4"/>
          </w:pPr>
          <w:r w:rsidRPr="004E5E6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
    <w:panose1 w:val="000B0500000000000000"/>
    <w:charset w:val="00"/>
    <w:family w:val="auto"/>
    <w:pitch w:val="variable"/>
    <w:sig w:usb0="20000287" w:usb1="00000000"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886"/>
    <w:rsid w:val="00845886"/>
    <w:rsid w:val="00A0380B"/>
    <w:rsid w:val="00B21F0B"/>
    <w:rsid w:val="00D61F1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5886"/>
    <w:rPr>
      <w:color w:val="808080"/>
    </w:rPr>
  </w:style>
  <w:style w:type="paragraph" w:customStyle="1" w:styleId="0A737AC9C545B64688026862EE198647">
    <w:name w:val="0A737AC9C545B64688026862EE198647"/>
    <w:rsid w:val="00845886"/>
  </w:style>
  <w:style w:type="paragraph" w:customStyle="1" w:styleId="9C3A1FF3B663ED459DA2F54628AF5B06">
    <w:name w:val="9C3A1FF3B663ED459DA2F54628AF5B06"/>
    <w:rsid w:val="00845886"/>
  </w:style>
  <w:style w:type="paragraph" w:customStyle="1" w:styleId="32911DE0A0BF0345ACBD50249BF1DF65">
    <w:name w:val="32911DE0A0BF0345ACBD50249BF1DF65"/>
    <w:rsid w:val="00845886"/>
  </w:style>
  <w:style w:type="paragraph" w:customStyle="1" w:styleId="BD884B1B262BD34EA671C7BAF13F9215">
    <w:name w:val="BD884B1B262BD34EA671C7BAF13F9215"/>
    <w:rsid w:val="00845886"/>
  </w:style>
  <w:style w:type="paragraph" w:customStyle="1" w:styleId="073E44333C1F804E96A322F106DB830C">
    <w:name w:val="073E44333C1F804E96A322F106DB830C"/>
    <w:rsid w:val="00845886"/>
  </w:style>
  <w:style w:type="paragraph" w:customStyle="1" w:styleId="CABF1ABDD6AA7C498C5FFAA6F596E840">
    <w:name w:val="CABF1ABDD6AA7C498C5FFAA6F596E840"/>
    <w:rsid w:val="00845886"/>
  </w:style>
  <w:style w:type="paragraph" w:customStyle="1" w:styleId="36577D350858764D91B1503D9366FB59">
    <w:name w:val="36577D350858764D91B1503D9366FB59"/>
    <w:rsid w:val="00845886"/>
  </w:style>
  <w:style w:type="paragraph" w:customStyle="1" w:styleId="8D09848FE2A11642BDBBABA842F8673E">
    <w:name w:val="8D09848FE2A11642BDBBABA842F8673E"/>
    <w:rsid w:val="00845886"/>
  </w:style>
  <w:style w:type="paragraph" w:customStyle="1" w:styleId="E3785FEAC8FACE48B9AC4F768C996436">
    <w:name w:val="E3785FEAC8FACE48B9AC4F768C996436"/>
    <w:rsid w:val="00845886"/>
  </w:style>
  <w:style w:type="paragraph" w:customStyle="1" w:styleId="9417B2298E05644B86E80010DEA29A15">
    <w:name w:val="9417B2298E05644B86E80010DEA29A15"/>
    <w:rsid w:val="00845886"/>
  </w:style>
  <w:style w:type="paragraph" w:customStyle="1" w:styleId="7908CBC9C8FEB3489BED3027A5448D46">
    <w:name w:val="7908CBC9C8FEB3489BED3027A5448D46"/>
    <w:rsid w:val="00845886"/>
  </w:style>
  <w:style w:type="paragraph" w:customStyle="1" w:styleId="CB3CD98047CFDF46A9BBA8C7A586411B">
    <w:name w:val="CB3CD98047CFDF46A9BBA8C7A586411B"/>
    <w:rsid w:val="00845886"/>
  </w:style>
  <w:style w:type="paragraph" w:customStyle="1" w:styleId="CB0AA7039705604D87B7D770BD6C88AA">
    <w:name w:val="CB0AA7039705604D87B7D770BD6C88AA"/>
    <w:rsid w:val="00845886"/>
  </w:style>
  <w:style w:type="paragraph" w:customStyle="1" w:styleId="84BD922BD122A446B1881CAAE2FAA4FC">
    <w:name w:val="84BD922BD122A446B1881CAAE2FAA4FC"/>
    <w:rsid w:val="00845886"/>
  </w:style>
  <w:style w:type="paragraph" w:customStyle="1" w:styleId="D7A307C5D5DCC043A8D57A38AAE11F2C">
    <w:name w:val="D7A307C5D5DCC043A8D57A38AAE11F2C"/>
    <w:rsid w:val="00845886"/>
  </w:style>
  <w:style w:type="paragraph" w:customStyle="1" w:styleId="4C2BCDB6B66D184C9672CF64C232D3FD">
    <w:name w:val="4C2BCDB6B66D184C9672CF64C232D3FD"/>
    <w:rsid w:val="00845886"/>
  </w:style>
  <w:style w:type="paragraph" w:customStyle="1" w:styleId="CDAEBB1B49B21640B4103CDD317E6A02">
    <w:name w:val="CDAEBB1B49B21640B4103CDD317E6A02"/>
    <w:rsid w:val="00845886"/>
  </w:style>
  <w:style w:type="paragraph" w:customStyle="1" w:styleId="655EB06A007AE94A928F41A8734FFC07">
    <w:name w:val="655EB06A007AE94A928F41A8734FFC07"/>
    <w:rsid w:val="00845886"/>
  </w:style>
  <w:style w:type="paragraph" w:customStyle="1" w:styleId="A4FB0909F8F5CA47B76119E5CE137847">
    <w:name w:val="A4FB0909F8F5CA47B76119E5CE137847"/>
    <w:rsid w:val="00845886"/>
  </w:style>
  <w:style w:type="paragraph" w:customStyle="1" w:styleId="FD3A500466A8064594EC01A7D4317B7C">
    <w:name w:val="FD3A500466A8064594EC01A7D4317B7C"/>
    <w:rsid w:val="00845886"/>
  </w:style>
  <w:style w:type="paragraph" w:customStyle="1" w:styleId="2B0C64ACFE5BCE4CB518DCC19582BCB4">
    <w:name w:val="2B0C64ACFE5BCE4CB518DCC19582BCB4"/>
    <w:rsid w:val="00845886"/>
  </w:style>
  <w:style w:type="paragraph" w:customStyle="1" w:styleId="51E731F5ECA2CD449A568E0F0A9AE69B">
    <w:name w:val="51E731F5ECA2CD449A568E0F0A9AE69B"/>
    <w:rsid w:val="00845886"/>
  </w:style>
  <w:style w:type="paragraph" w:customStyle="1" w:styleId="310C56625AC2784BBC7A29513B7335EB">
    <w:name w:val="310C56625AC2784BBC7A29513B7335EB"/>
    <w:rsid w:val="00845886"/>
  </w:style>
  <w:style w:type="paragraph" w:customStyle="1" w:styleId="AB71DE46F5F0364E8A856D32200D374F">
    <w:name w:val="AB71DE46F5F0364E8A856D32200D374F"/>
    <w:rsid w:val="00845886"/>
  </w:style>
  <w:style w:type="paragraph" w:customStyle="1" w:styleId="D1945219DAAE4C428E9A5FA8C35F6D04">
    <w:name w:val="D1945219DAAE4C428E9A5FA8C35F6D04"/>
    <w:rsid w:val="00845886"/>
  </w:style>
  <w:style w:type="paragraph" w:customStyle="1" w:styleId="3BD544D13D1D8D4CA79AB4062121D475">
    <w:name w:val="3BD544D13D1D8D4CA79AB4062121D475"/>
    <w:rsid w:val="00845886"/>
  </w:style>
  <w:style w:type="paragraph" w:customStyle="1" w:styleId="FAC56EF8C562F943928FA8BAEB450E6D">
    <w:name w:val="FAC56EF8C562F943928FA8BAEB450E6D"/>
    <w:rsid w:val="00845886"/>
  </w:style>
  <w:style w:type="paragraph" w:customStyle="1" w:styleId="EA92BDCC72E5C144AEDDEE9A74B70C64">
    <w:name w:val="EA92BDCC72E5C144AEDDEE9A74B70C64"/>
    <w:rsid w:val="00845886"/>
  </w:style>
  <w:style w:type="paragraph" w:customStyle="1" w:styleId="1D40D431D0988345B3923E548A51591F">
    <w:name w:val="1D40D431D0988345B3923E548A51591F"/>
    <w:rsid w:val="00845886"/>
  </w:style>
  <w:style w:type="paragraph" w:customStyle="1" w:styleId="1FA191830544EA439B5CAFFDE3F966CC">
    <w:name w:val="1FA191830544EA439B5CAFFDE3F966CC"/>
    <w:rsid w:val="00845886"/>
  </w:style>
  <w:style w:type="paragraph" w:customStyle="1" w:styleId="B3EFD00D95581648876A4866B205D36A">
    <w:name w:val="B3EFD00D95581648876A4866B205D36A"/>
    <w:rsid w:val="00845886"/>
  </w:style>
  <w:style w:type="paragraph" w:customStyle="1" w:styleId="39A1CAF58AA0CA46A8B6DF373C198C97">
    <w:name w:val="39A1CAF58AA0CA46A8B6DF373C198C97"/>
    <w:rsid w:val="00845886"/>
  </w:style>
  <w:style w:type="paragraph" w:customStyle="1" w:styleId="015253769D50E54DB109E48C484125C6">
    <w:name w:val="015253769D50E54DB109E48C484125C6"/>
    <w:rsid w:val="00845886"/>
  </w:style>
  <w:style w:type="paragraph" w:customStyle="1" w:styleId="08EF59FBE121CE418A2C7F0E87B6C784">
    <w:name w:val="08EF59FBE121CE418A2C7F0E87B6C784"/>
    <w:rsid w:val="00845886"/>
  </w:style>
  <w:style w:type="paragraph" w:customStyle="1" w:styleId="F7C69309AB26E84194AECE30C89345E6">
    <w:name w:val="F7C69309AB26E84194AECE30C89345E6"/>
    <w:rsid w:val="00845886"/>
  </w:style>
  <w:style w:type="paragraph" w:customStyle="1" w:styleId="7BE7084748F5154290A93E371D2EDCFF">
    <w:name w:val="7BE7084748F5154290A93E371D2EDCFF"/>
    <w:rsid w:val="00845886"/>
  </w:style>
  <w:style w:type="paragraph" w:customStyle="1" w:styleId="F0A37D93272EED4A893B91D329692EA4">
    <w:name w:val="F0A37D93272EED4A893B91D329692EA4"/>
    <w:rsid w:val="008458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647675</Words>
  <Characters>9391749</Characters>
  <Application>Microsoft Office Word</Application>
  <DocSecurity>0</DocSecurity>
  <Lines>78264</Lines>
  <Paragraphs>220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17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ja Wagner-Wenz</dc:creator>
  <cp:keywords/>
  <dc:description/>
  <cp:lastModifiedBy>Jayalekshmi V.J.</cp:lastModifiedBy>
  <cp:revision>6</cp:revision>
  <dcterms:created xsi:type="dcterms:W3CDTF">2022-06-15T17:11:00Z</dcterms:created>
  <dcterms:modified xsi:type="dcterms:W3CDTF">2022-09-29T11:37:00Z</dcterms:modified>
</cp:coreProperties>
</file>